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8B6883">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8B6883">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8B6883">
      <w:pPr>
        <w:pStyle w:val="BodyText2"/>
      </w:pPr>
      <w:r>
        <w:t>SELECT distinct country FROM pa.wdpa where country like 'UK%'</w:t>
      </w:r>
    </w:p>
    <w:p w14:paraId="2B643654" w14:textId="77777777" w:rsidR="00BB1D27" w:rsidRDefault="00BB1D27" w:rsidP="008B6883">
      <w:pPr>
        <w:pStyle w:val="BodyText2"/>
      </w:pPr>
      <w:r>
        <w:t>There are no PAs for the UK! There are 84488 PAs in the WDPA table.</w:t>
      </w:r>
    </w:p>
    <w:p w14:paraId="3E851087" w14:textId="544FC1F7"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837495" w:rsidP="008B6883">
      <w:pPr>
        <w:pStyle w:val="BodyText2"/>
      </w:pPr>
      <w:hyperlink r:id="rId10" w:history="1">
        <w:r w:rsidR="00BB1D27" w:rsidRPr="0077669C">
          <w:rPr>
            <w:rStyle w:val="Hyperlink"/>
          </w:rPr>
          <w:t>http://localhost/pa5.php</w:t>
        </w:r>
      </w:hyperlink>
    </w:p>
    <w:p w14:paraId="0584A78B"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8B6883">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8B6883">
      <w:pPr>
        <w:pStyle w:val="BodyText2"/>
      </w:pPr>
      <w:r>
        <w:t>total</w:t>
      </w:r>
      <w:r>
        <w:tab/>
        <w:t>=</w:t>
      </w:r>
      <w:r>
        <w:tab/>
        <w:t xml:space="preserve">12165 </w:t>
      </w:r>
      <w:r>
        <w:tab/>
        <w:t>sp</w:t>
      </w:r>
      <w:r>
        <w:tab/>
        <w:t>all filtered for Africa as well</w:t>
      </w:r>
    </w:p>
    <w:p w14:paraId="1E1A5FFA" w14:textId="77777777" w:rsidR="00BB1D27" w:rsidRDefault="00BB1D27" w:rsidP="008B6883">
      <w:pPr>
        <w:pStyle w:val="BodyText2"/>
      </w:pPr>
      <w:r>
        <w:t xml:space="preserve">parallelisation - picloud </w:t>
      </w:r>
    </w:p>
    <w:p w14:paraId="74E0B516" w14:textId="77777777" w:rsidR="00BB1D27" w:rsidRDefault="00BB1D27" w:rsidP="008B6883">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8B6883">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8B6883">
      <w:pPr>
        <w:pStyle w:val="BodyText2"/>
      </w:pPr>
      <w:r>
        <w:t>Do we need to do dynamic querying, i.e. using user-defined areas?</w:t>
      </w:r>
    </w:p>
    <w:p w14:paraId="08E3F78E" w14:textId="77777777" w:rsidR="00675693" w:rsidRPr="00675693" w:rsidRDefault="00675693" w:rsidP="008B6883">
      <w:pPr>
        <w:pStyle w:val="BodyText2"/>
      </w:pPr>
      <w:r>
        <w:t>From …IUCN Protected area Effectiveness book</w:t>
      </w:r>
    </w:p>
    <w:p w14:paraId="2C9CB025" w14:textId="77777777" w:rsidR="00675693" w:rsidRPr="007B6754" w:rsidRDefault="00675693" w:rsidP="008B6883">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8B6883">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8B6883">
      <w:pPr>
        <w:pStyle w:val="BodyText2"/>
      </w:pPr>
    </w:p>
    <w:p w14:paraId="15BCB04B" w14:textId="77777777" w:rsidR="00675693" w:rsidRDefault="00675693" w:rsidP="008B6883">
      <w:pPr>
        <w:pStyle w:val="BodyText2"/>
      </w:pPr>
      <w:r>
        <w:t>From ..Biological Diversity - frontiers in measurement and assessment book</w:t>
      </w:r>
    </w:p>
    <w:p w14:paraId="02C3F734"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8B6883">
      <w:pPr>
        <w:pStyle w:val="BodyText2"/>
      </w:pPr>
      <w:r>
        <w:t>From CBD Aichi targets</w:t>
      </w:r>
    </w:p>
    <w:p w14:paraId="2013AA55"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8B6883">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8B6883">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8B6883">
      <w:pPr>
        <w:pStyle w:val="BodyText2"/>
      </w:pPr>
      <w:r>
        <w:t>Examples:</w:t>
      </w:r>
    </w:p>
    <w:p w14:paraId="2FFA8DF2" w14:textId="3F0495CB"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8B6883">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8B6883">
      <w:pPr>
        <w:pStyle w:val="BodyText2"/>
      </w:pPr>
      <w:r>
        <w:t>Examples:</w:t>
      </w:r>
    </w:p>
    <w:p w14:paraId="22DADB63" w14:textId="5281B8F5" w:rsidR="005B6619" w:rsidRDefault="005B6619" w:rsidP="008B6883">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50944C57" w14:textId="7911366E" w:rsidR="0074425F" w:rsidRDefault="0074425F" w:rsidP="0074425F">
      <w:pPr>
        <w:pStyle w:val="Heading4"/>
      </w:pPr>
      <w:bookmarkStart w:id="7" w:name="_Ref396213236"/>
      <w:r>
        <w:t>ACP Countries</w:t>
      </w:r>
    </w:p>
    <w:p w14:paraId="246224A8" w14:textId="5EC42EDC" w:rsidR="0074425F" w:rsidRPr="0074425F" w:rsidRDefault="0074425F" w:rsidP="0074425F">
      <w:pPr>
        <w:pStyle w:val="BodyText2"/>
      </w:pPr>
      <w:r>
        <w:t xml:space="preserve">Uploading to GEE on 06/04/2018 - took 8 minutes. Is </w:t>
      </w:r>
      <w:hyperlink r:id="rId28" w:history="1">
        <w:r w:rsidRPr="008C3A93">
          <w:rPr>
            <w:rStyle w:val="Hyperlink"/>
          </w:rPr>
          <w:t>here</w:t>
        </w:r>
      </w:hyperlink>
      <w:r>
        <w:t>.</w:t>
      </w:r>
    </w:p>
    <w:p w14:paraId="3F308CA6" w14:textId="77777777" w:rsidR="0074425F" w:rsidRDefault="0074425F" w:rsidP="0074425F">
      <w:pPr>
        <w:pStyle w:val="Heading4"/>
      </w:pPr>
      <w:r>
        <w:t>Continents</w:t>
      </w:r>
    </w:p>
    <w:p w14:paraId="44909445" w14:textId="77777777" w:rsidR="0074425F" w:rsidRPr="00375778" w:rsidRDefault="0074425F" w:rsidP="0074425F">
      <w:pPr>
        <w:pStyle w:val="BodyText2"/>
      </w:pPr>
      <w:r>
        <w:t xml:space="preserve">ESRI one from </w:t>
      </w:r>
      <w:hyperlink r:id="rId29" w:history="1">
        <w:r w:rsidRPr="00375778">
          <w:rPr>
            <w:rStyle w:val="Hyperlink"/>
          </w:rPr>
          <w:t>here</w:t>
        </w:r>
      </w:hyperlink>
      <w:r>
        <w:t>. Exporting to a Fusion table. Fails with lots of missing islands and geometries so importing each feature individually into Fusion tables. Putting them into the GEE project Water detection – Landsat occurrence.</w:t>
      </w:r>
    </w:p>
    <w:p w14:paraId="747CA6E5" w14:textId="3C548AF3" w:rsidR="00D277F5" w:rsidRDefault="00E97F8B" w:rsidP="007D2F52">
      <w:pPr>
        <w:pStyle w:val="Heading4"/>
      </w:pPr>
      <w:r>
        <w:t>GAUL</w:t>
      </w:r>
      <w:bookmarkEnd w:id="7"/>
    </w:p>
    <w:p w14:paraId="0D2536C5" w14:textId="09F44115" w:rsidR="001B45FC" w:rsidRPr="001B45FC" w:rsidRDefault="001B45FC" w:rsidP="008B6883">
      <w:pPr>
        <w:pStyle w:val="BodyText2"/>
      </w:pPr>
      <w:r>
        <w:t xml:space="preserve">Available </w:t>
      </w:r>
      <w:hyperlink r:id="rId30"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lastRenderedPageBreak/>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8B6883">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8B6883">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3493F113" w:rsidR="004B4E68" w:rsidRDefault="004B4E68" w:rsidP="007D2F52">
      <w:pPr>
        <w:pStyle w:val="Heading4"/>
      </w:pPr>
      <w:r>
        <w:t>Exclusive Economic Zones (EEZ)</w:t>
      </w:r>
      <w:bookmarkEnd w:id="8"/>
    </w:p>
    <w:p w14:paraId="068DC9D8"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2"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8B6883">
      <w:pPr>
        <w:pStyle w:val="BodyText2"/>
      </w:pPr>
      <w:r>
        <w:t>VLIZ Maritime Boundaries Database (</w:t>
      </w:r>
      <w:hyperlink r:id="rId33" w:history="1">
        <w:r>
          <w:rPr>
            <w:rStyle w:val="Hyperlink"/>
          </w:rPr>
          <w:t>http://www.vliz.be/vmdcdata/marbound/</w:t>
        </w:r>
      </w:hyperlink>
      <w:r>
        <w:t xml:space="preserve">) – has EEZ boundaries. WCMC use this for summarising the WDPAs by country (see </w:t>
      </w:r>
      <w:hyperlink r:id="rId34" w:history="1">
        <w:r w:rsidRPr="00FD0025">
          <w:rPr>
            <w:rStyle w:val="Hyperlink"/>
          </w:rPr>
          <w:t>this</w:t>
        </w:r>
      </w:hyperlink>
      <w:r>
        <w:t xml:space="preserve"> page) – Simon Blyth says it is restricted and sent me </w:t>
      </w:r>
      <w:hyperlink r:id="rId35" w:history="1">
        <w:r w:rsidRPr="00E755AF">
          <w:rPr>
            <w:rStyle w:val="Hyperlink"/>
          </w:rPr>
          <w:t>here</w:t>
        </w:r>
      </w:hyperlink>
      <w:r w:rsidR="00CA1C76">
        <w:t>.</w:t>
      </w:r>
    </w:p>
    <w:p w14:paraId="08C8670D"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8B6883">
      <w:pPr>
        <w:pStyle w:val="BodyText2"/>
      </w:pPr>
      <w:r>
        <w:t>UNCLOS</w:t>
      </w:r>
      <w:r w:rsidR="002F6873">
        <w:t xml:space="preserve"> derived data available </w:t>
      </w:r>
      <w:hyperlink r:id="rId36" w:history="1">
        <w:r w:rsidR="002F6873" w:rsidRPr="004412D3">
          <w:rPr>
            <w:rStyle w:val="Hyperlink"/>
          </w:rPr>
          <w:t>here</w:t>
        </w:r>
      </w:hyperlink>
      <w:r w:rsidR="002F6873">
        <w:t xml:space="preserve"> is EU only</w:t>
      </w:r>
      <w:r>
        <w: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8B6883">
      <w:pPr>
        <w:pStyle w:val="BodyText2"/>
      </w:pPr>
      <w:r>
        <w:lastRenderedPageBreak/>
        <w:t>There is a metadata document on the protectedplanet.net website (</w:t>
      </w:r>
      <w:hyperlink r:id="rId37"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8B6883">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8B6883">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8B6883">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8B6883">
      <w:pPr>
        <w:pStyle w:val="BodyText2"/>
      </w:pPr>
      <w:r>
        <w:t xml:space="preserve">Like </w:t>
      </w:r>
      <w:hyperlink r:id="rId41"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3D7413EE" w14:textId="3A01C712" w:rsidR="00AB4437" w:rsidRDefault="00AB4437" w:rsidP="00AB4437">
      <w:pPr>
        <w:pStyle w:val="Heading7"/>
      </w:pPr>
      <w:r>
        <w:t>Wrong geometries</w:t>
      </w:r>
    </w:p>
    <w:p w14:paraId="713ED6C7" w14:textId="10902FFA" w:rsidR="00AB4437" w:rsidRDefault="00AB4437" w:rsidP="00AB4437">
      <w:pPr>
        <w:pStyle w:val="BodyText2"/>
      </w:pPr>
      <w:r>
        <w:t>The image below is from Tanzania and includes Kalangai Forest Reserve which is obviously in the wrong place when you overlay it with DigitalGlobe imagery.</w:t>
      </w:r>
    </w:p>
    <w:p w14:paraId="068D3954" w14:textId="416773D2" w:rsidR="00AB4437" w:rsidRPr="00AB4437" w:rsidRDefault="00AB4437" w:rsidP="00AB4437">
      <w:pPr>
        <w:pStyle w:val="BodyText2"/>
      </w:pPr>
      <w:r>
        <w:rPr>
          <w:noProof/>
          <w:lang w:bidi="ar-SA"/>
        </w:rPr>
        <w:lastRenderedPageBreak/>
        <w:drawing>
          <wp:inline distT="0" distB="0" distL="0" distR="0" wp14:anchorId="5D6E1EE3" wp14:editId="79486AB2">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5F668791" w14:textId="77777777" w:rsidR="005C55E3" w:rsidRDefault="005C55E3" w:rsidP="000E5536">
      <w:pPr>
        <w:pStyle w:val="Heading6"/>
      </w:pPr>
      <w:r>
        <w:t>Attribute issues</w:t>
      </w:r>
    </w:p>
    <w:p w14:paraId="7B6B9EB0" w14:textId="7BD0976B"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C4DE700" w14:textId="6E5F9574" w:rsidR="00275F14" w:rsidRDefault="00275F14" w:rsidP="008B6883">
      <w:pPr>
        <w:pStyle w:val="BodyText2"/>
      </w:pPr>
      <w:r>
        <w:t>In the data distributed in FileGDB format the data is fine, but if you export to a shapefile, then the data is not rendered properly in QGIS - it is in ArcGIS Pro.</w:t>
      </w:r>
    </w:p>
    <w:p w14:paraId="5C8A907A" w14:textId="3986F366" w:rsidR="00D2757E" w:rsidRDefault="00D2757E" w:rsidP="00D2757E">
      <w:pPr>
        <w:pStyle w:val="Heading7"/>
      </w:pPr>
      <w:r>
        <w:t>ISO3</w:t>
      </w:r>
    </w:p>
    <w:p w14:paraId="6AB3BE0C" w14:textId="397870C2"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8B6883">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1" w:name="_PARENT_ISO"/>
      <w:bookmarkEnd w:id="11"/>
      <w:r>
        <w:t>PARENT_ISO</w:t>
      </w:r>
    </w:p>
    <w:p w14:paraId="42666B99" w14:textId="56006D7B"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0F6B88C1" w14:textId="25C4DBC4" w:rsidR="008A7F95" w:rsidRDefault="008A7F95" w:rsidP="008A7F95">
      <w:pPr>
        <w:pStyle w:val="Heading6"/>
      </w:pPr>
      <w:r>
        <w:t>Other issues</w:t>
      </w:r>
    </w:p>
    <w:p w14:paraId="0C2FAF3F" w14:textId="5377D61B" w:rsidR="00664D15" w:rsidRPr="00664D15" w:rsidRDefault="00664D15" w:rsidP="00664D15">
      <w:pPr>
        <w:pStyle w:val="Heading7"/>
      </w:pPr>
      <w:r>
        <w:t xml:space="preserve">Shape distortion in </w:t>
      </w:r>
      <w:r w:rsidR="00B2199B">
        <w:t xml:space="preserve">buffered </w:t>
      </w:r>
      <w:r>
        <w:t>points</w:t>
      </w:r>
    </w:p>
    <w:p w14:paraId="2076FB19" w14:textId="393CB6A4" w:rsidR="008A7F95" w:rsidRDefault="00837495" w:rsidP="008A7F95">
      <w:pPr>
        <w:pStyle w:val="BodyText2"/>
      </w:pPr>
      <w:hyperlink r:id="rId45"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22819F4B" w14:textId="06212838" w:rsidR="000D2011" w:rsidRPr="00664D15" w:rsidRDefault="000D2011" w:rsidP="008A7F95">
      <w:pPr>
        <w:pStyle w:val="BodyText2"/>
      </w:pPr>
      <w:r>
        <w:rPr>
          <w:noProof/>
          <w:lang w:bidi="ar-SA"/>
        </w:rPr>
        <w:lastRenderedPageBreak/>
        <w:drawing>
          <wp:inline distT="0" distB="0" distL="0" distR="0" wp14:anchorId="20E95C62" wp14:editId="01E6ED2F">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46">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4110A3B7" wp14:editId="642F3985">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47">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678DB35A" w14:textId="378C7D86" w:rsidR="00B21A76" w:rsidRDefault="00B21A76" w:rsidP="00B21A76">
      <w:pPr>
        <w:pStyle w:val="Heading5"/>
      </w:pPr>
      <w:r>
        <w:t>Updates</w:t>
      </w:r>
    </w:p>
    <w:p w14:paraId="23B84F0E" w14:textId="738BBE79" w:rsidR="00B21A76" w:rsidRPr="00B21A76" w:rsidRDefault="00B21A76" w:rsidP="008B6883">
      <w:pPr>
        <w:pStyle w:val="BodyText2"/>
      </w:pPr>
      <w:r>
        <w:t xml:space="preserve">Monthly update information is </w:t>
      </w:r>
      <w:hyperlink r:id="rId48" w:history="1">
        <w:r w:rsidRPr="00B21A76">
          <w:rPr>
            <w:rStyle w:val="Hyperlink"/>
          </w:rPr>
          <w:t>here</w:t>
        </w:r>
      </w:hyperlink>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8B6883">
      <w:pPr>
        <w:pStyle w:val="BodyText2"/>
      </w:pPr>
      <w:r>
        <w:t xml:space="preserve">This is one of the Millennium Development Goal indicators and is produced by UNEP-WCMC and is available </w:t>
      </w:r>
      <w:hyperlink r:id="rId49"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8B6883">
      <w:pPr>
        <w:pStyle w:val="BodyText2"/>
      </w:pPr>
      <w:r>
        <w:t xml:space="preserve">The whole file is available </w:t>
      </w:r>
      <w:hyperlink r:id="rId50"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51" w:history="1">
        <w:r w:rsidRPr="00C26B8A">
          <w:rPr>
            <w:rStyle w:val="Hyperlink"/>
          </w:rPr>
          <w:t>here</w:t>
        </w:r>
      </w:hyperlink>
      <w:r>
        <w:t>). Will has loaded the data into PostGIS but it is still in this format.</w:t>
      </w:r>
    </w:p>
    <w:p w14:paraId="263142B9"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2" w:name="_Coverage"/>
      <w:bookmarkEnd w:id="12"/>
      <w:r>
        <w:t>Coverage</w:t>
      </w:r>
    </w:p>
    <w:p w14:paraId="03879489" w14:textId="24BDA648"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lastRenderedPageBreak/>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3" w:name="_MBTiles"/>
      <w:bookmarkEnd w:id="13"/>
      <w:r>
        <w:t>MBTiles</w:t>
      </w:r>
    </w:p>
    <w:p w14:paraId="1B11A67A"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8B6883">
      <w:pPr>
        <w:pStyle w:val="BodyText2"/>
      </w:pPr>
      <w:r>
        <w:t xml:space="preserve">Available from </w:t>
      </w:r>
      <w:hyperlink r:id="rId52"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8B6883">
      <w:pPr>
        <w:pStyle w:val="BodyText2"/>
      </w:pPr>
      <w:r>
        <w:t xml:space="preserve">MapBox provides the whole of OSM in a daily download as MBTiles from their </w:t>
      </w:r>
      <w:hyperlink r:id="rId53"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t>Vector Tiles</w:t>
      </w:r>
    </w:p>
    <w:p w14:paraId="4FAD2A91"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8B6883">
      <w:pPr>
        <w:pStyle w:val="BodyText2"/>
      </w:pPr>
      <w:r>
        <w:t xml:space="preserve">Data mining tool for OSM which you can use to extract specific features. See </w:t>
      </w:r>
      <w:hyperlink r:id="rId54"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8B6883">
      <w:pPr>
        <w:pStyle w:val="BodyText2"/>
      </w:pPr>
      <w:r>
        <w:t xml:space="preserve">There are some specific tags that are useful for us including </w:t>
      </w:r>
      <w:hyperlink r:id="rId55" w:history="1">
        <w:r w:rsidRPr="00257C15">
          <w:rPr>
            <w:rStyle w:val="Hyperlink"/>
          </w:rPr>
          <w:t>species</w:t>
        </w:r>
      </w:hyperlink>
      <w:r>
        <w:t xml:space="preserve">, </w:t>
      </w:r>
      <w:hyperlink r:id="rId56" w:history="1">
        <w:r w:rsidRPr="00257C15">
          <w:rPr>
            <w:rStyle w:val="Hyperlink"/>
          </w:rPr>
          <w:t>genus</w:t>
        </w:r>
      </w:hyperlink>
      <w:r>
        <w:t xml:space="preserve"> and </w:t>
      </w:r>
      <w:hyperlink r:id="rId57" w:history="1">
        <w:r w:rsidRPr="00257C15">
          <w:rPr>
            <w:rStyle w:val="Hyperlink"/>
          </w:rPr>
          <w:t>taxon</w:t>
        </w:r>
      </w:hyperlink>
      <w:r>
        <w:t xml:space="preserve">. To see their usage, on the right hand side click on the tagInfo [More..] link. This links to the tag info page. A screenshot for the tag info page for </w:t>
      </w:r>
      <w:hyperlink r:id="rId58" w:history="1">
        <w:r w:rsidRPr="0077613B">
          <w:rPr>
            <w:rStyle w:val="Hyperlink"/>
          </w:rPr>
          <w:t>taxon</w:t>
        </w:r>
      </w:hyperlink>
      <w:r>
        <w:t xml:space="preserve"> is shown below:</w:t>
      </w:r>
    </w:p>
    <w:p w14:paraId="5FCC962A" w14:textId="77777777" w:rsidR="00194B8C" w:rsidRDefault="00194B8C" w:rsidP="008B6883">
      <w:pPr>
        <w:pStyle w:val="BodyText2"/>
      </w:pPr>
      <w:r>
        <w:rPr>
          <w:noProof/>
          <w:lang w:bidi="ar-SA"/>
        </w:rPr>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59">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8B6883">
      <w:pPr>
        <w:pStyle w:val="BodyText2"/>
      </w:pPr>
      <w:r>
        <w:t xml:space="preserve">Unfortunately most of these highly specific tags aren’t available in the Vector Tiles in MapBox or MapZen. </w:t>
      </w:r>
      <w:hyperlink r:id="rId60"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8B6883">
      <w:pPr>
        <w:pStyle w:val="BodyText2"/>
      </w:pPr>
      <w:r>
        <w:t xml:space="preserve">I created a </w:t>
      </w:r>
      <w:hyperlink r:id="rId61" w:history="1">
        <w:r w:rsidRPr="00433FEA">
          <w:rPr>
            <w:rStyle w:val="Hyperlink"/>
          </w:rPr>
          <w:t>new feature</w:t>
        </w:r>
      </w:hyperlink>
      <w:r>
        <w:t xml:space="preserve"> in Podor in Senegal on 22/8/17 at 10:33. </w:t>
      </w:r>
      <w:hyperlink r:id="rId62" w:history="1">
        <w:r w:rsidRPr="00433FEA">
          <w:rPr>
            <w:rStyle w:val="Hyperlink"/>
          </w:rPr>
          <w:t>Way</w:t>
        </w:r>
      </w:hyperlink>
      <w:r>
        <w:t xml:space="preserve">. It was in MapZen tiles the next day at 8:45. Still not present in MapBox Streets on 21/9/17. In the MapBox </w:t>
      </w:r>
      <w:hyperlink r:id="rId63"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64"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8B6883">
      <w:pPr>
        <w:pStyle w:val="BodyText2"/>
      </w:pPr>
      <w:r>
        <w:t xml:space="preserve">Lots of good datasets here: </w:t>
      </w:r>
      <w:hyperlink r:id="rId65"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8B6883">
      <w:pPr>
        <w:pStyle w:val="BodyText2"/>
      </w:pPr>
      <w:r>
        <w:t xml:space="preserve">Wieteke found a good source of country security data from </w:t>
      </w:r>
      <w:hyperlink r:id="rId66"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4" w:name="_Ref404868273"/>
      <w:r>
        <w:t>Glacier dataset</w:t>
      </w:r>
      <w:bookmarkEnd w:id="14"/>
    </w:p>
    <w:p w14:paraId="608DBE03" w14:textId="5AE45060" w:rsidR="00121236" w:rsidRPr="00121236" w:rsidRDefault="00121236" w:rsidP="008B6883">
      <w:pPr>
        <w:pStyle w:val="BodyText2"/>
      </w:pPr>
      <w:r>
        <w:t xml:space="preserve">We are using a glacier dataset to mask the areas of glaciers in the water detection. Downloading from </w:t>
      </w:r>
      <w:hyperlink r:id="rId6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8B6883">
      <w:pPr>
        <w:pStyle w:val="BodyText2"/>
      </w:pPr>
      <w:r>
        <w:t xml:space="preserve">Downloaded from </w:t>
      </w:r>
      <w:hyperlink r:id="rId68" w:history="1">
        <w:r w:rsidRPr="005050F2">
          <w:rPr>
            <w:rStyle w:val="Hyperlink"/>
          </w:rPr>
          <w:t>here</w:t>
        </w:r>
      </w:hyperlink>
      <w:r>
        <w:t>.</w:t>
      </w:r>
    </w:p>
    <w:p w14:paraId="079EE63B" w14:textId="2BD4A8A5"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18568FCB" w14:textId="0BB8A925" w:rsidR="00AD55C3" w:rsidRDefault="00AD55C3" w:rsidP="008B6883">
      <w:pPr>
        <w:pStyle w:val="BodyText2"/>
      </w:pPr>
      <w:r>
        <w:t>Uploading to GEE on 04/04/2018</w:t>
      </w:r>
      <w:r w:rsidR="00324A80">
        <w:t xml:space="preserve"> - took 8 minutes. Is </w:t>
      </w:r>
      <w:hyperlink r:id="rId69" w:history="1">
        <w:r w:rsidR="00324A80" w:rsidRPr="008C3A93">
          <w:rPr>
            <w:rStyle w:val="Hyperlink"/>
          </w:rPr>
          <w:t>here</w:t>
        </w:r>
      </w:hyperlink>
      <w:r w:rsidR="00324A80">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70"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8B6883">
      <w:pPr>
        <w:pStyle w:val="BodyText2"/>
      </w:pPr>
      <w:r>
        <w:t xml:space="preserve">There is also a three level version on the Red List site </w:t>
      </w:r>
      <w:hyperlink r:id="rId7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8B6883">
      <w:pPr>
        <w:pStyle w:val="BodyText2"/>
      </w:pPr>
      <w:r>
        <w:t xml:space="preserve">Past and future world populations are available from </w:t>
      </w:r>
      <w:hyperlink r:id="rId7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239FD0F" w14:textId="77777777" w:rsidR="00AD55C3" w:rsidRDefault="00AD55C3" w:rsidP="00AD55C3">
      <w:pPr>
        <w:pStyle w:val="Heading3"/>
      </w:pPr>
      <w:r>
        <w:t>Species</w:t>
      </w:r>
    </w:p>
    <w:p w14:paraId="35AE2A3A" w14:textId="77777777" w:rsidR="00AD55C3" w:rsidRDefault="00AD55C3" w:rsidP="00AD55C3">
      <w:pPr>
        <w:pStyle w:val="Heading4"/>
      </w:pPr>
      <w:r>
        <w:lastRenderedPageBreak/>
        <w:t>IUCN Red List Spatial Data</w:t>
      </w:r>
    </w:p>
    <w:p w14:paraId="7596BD9F" w14:textId="77777777" w:rsidR="00AD55C3" w:rsidRDefault="00AD55C3" w:rsidP="00AD55C3">
      <w:pPr>
        <w:pStyle w:val="Heading5"/>
      </w:pPr>
      <w:r>
        <w:t>Metadata</w:t>
      </w:r>
    </w:p>
    <w:p w14:paraId="32F572B3" w14:textId="77777777" w:rsidR="00AD55C3" w:rsidRDefault="00AD55C3" w:rsidP="00AD55C3">
      <w:pPr>
        <w:pStyle w:val="BodyText2"/>
      </w:pPr>
      <w:r>
        <w:t xml:space="preserve">There is a metadata document on the IUCN Red List website </w:t>
      </w:r>
      <w:hyperlink r:id="rId73" w:history="1">
        <w:r w:rsidRPr="002B7C8E">
          <w:rPr>
            <w:rStyle w:val="Hyperlink"/>
          </w:rPr>
          <w:t>http://spatial-data.s3.amazonaws.com/groups/METADATA%20for%20Digital%20Distribution%20Maps%20of%20The%20IUCN%20Red%20List%20of%20Threatened%20Species%E2%84%A2.pdf</w:t>
        </w:r>
      </w:hyperlink>
      <w:r>
        <w:t>.</w:t>
      </w:r>
    </w:p>
    <w:p w14:paraId="0D3E1346" w14:textId="77777777" w:rsidR="00AD55C3" w:rsidRDefault="00AD55C3" w:rsidP="00AD55C3">
      <w:pPr>
        <w:pStyle w:val="BodyText"/>
      </w:pPr>
      <w:r>
        <w:t xml:space="preserve">But there is a good document on the road map for the Red list here </w:t>
      </w:r>
      <w:hyperlink r:id="rId74" w:history="1">
        <w:r>
          <w:rPr>
            <w:rStyle w:val="Hyperlink"/>
          </w:rPr>
          <w:t>https://www.assembla.com/spaces/sis/wiki/Spatial_Data_Management_Roadmap</w:t>
        </w:r>
      </w:hyperlink>
      <w:r>
        <w:t>.</w:t>
      </w:r>
    </w:p>
    <w:p w14:paraId="21761A88" w14:textId="77777777" w:rsidR="00AD55C3" w:rsidRDefault="00AD55C3" w:rsidP="00AD55C3">
      <w:pPr>
        <w:pStyle w:val="BodyText"/>
      </w:pPr>
      <w:r>
        <w:t>Coverage:</w:t>
      </w:r>
    </w:p>
    <w:p w14:paraId="4AE48C6D" w14:textId="77777777" w:rsidR="00AD55C3" w:rsidRPr="009503B7" w:rsidRDefault="00AD55C3" w:rsidP="00AD55C3">
      <w:pPr>
        <w:pStyle w:val="BodyText"/>
      </w:pPr>
      <w:r>
        <w:t>Mammals, birds, reptiles, and 25% of mammals</w:t>
      </w:r>
    </w:p>
    <w:p w14:paraId="3CEC1434" w14:textId="77777777" w:rsidR="00AD55C3" w:rsidRDefault="00AD55C3" w:rsidP="00AD55C3">
      <w:pPr>
        <w:pStyle w:val="Heading5"/>
      </w:pPr>
      <w:r>
        <w:t>Data</w:t>
      </w:r>
    </w:p>
    <w:p w14:paraId="47CFEA3A" w14:textId="77777777" w:rsidR="00AD55C3" w:rsidRDefault="00AD55C3" w:rsidP="00AD55C3">
      <w:pPr>
        <w:pStyle w:val="Heading6"/>
      </w:pPr>
      <w:r>
        <w:t>Taxonomic groups</w:t>
      </w:r>
    </w:p>
    <w:p w14:paraId="0E599D06" w14:textId="77777777" w:rsidR="00AD55C3" w:rsidRPr="00A6174E" w:rsidRDefault="00AD55C3" w:rsidP="00AD55C3">
      <w:pPr>
        <w:pStyle w:val="BodyText2"/>
      </w:pPr>
      <w:r>
        <w:t xml:space="preserve">We have some insect spatial data! speciesid = </w:t>
      </w:r>
      <w:r w:rsidRPr="00A6174E">
        <w:t>157827</w:t>
      </w:r>
      <w:r>
        <w:t xml:space="preserve"> is a beetle!</w:t>
      </w:r>
    </w:p>
    <w:p w14:paraId="1EE99C83" w14:textId="77777777" w:rsidR="00AD55C3" w:rsidRDefault="00AD55C3" w:rsidP="00AD55C3">
      <w:pPr>
        <w:pStyle w:val="Heading6"/>
      </w:pPr>
      <w:r>
        <w:t>id_no values</w:t>
      </w:r>
    </w:p>
    <w:p w14:paraId="03262350" w14:textId="77777777" w:rsidR="00AD55C3" w:rsidRDefault="00AD55C3" w:rsidP="00AD55C3">
      <w:pPr>
        <w:pStyle w:val="Heading7"/>
      </w:pPr>
      <w:r>
        <w:t>NULL values</w:t>
      </w:r>
    </w:p>
    <w:p w14:paraId="69255FBE" w14:textId="77777777" w:rsidR="00AD55C3" w:rsidRDefault="00AD55C3" w:rsidP="00AD55C3">
      <w:pPr>
        <w:pStyle w:val="BodyText2"/>
      </w:pPr>
      <w:r>
        <w:t xml:space="preserve">Many of the species have no ID_NO, e.g. For Apus apus 142798 there are 3 polygons and 1 has no ID_NO in the AllSpecies_WebMercator feature class. For the AllSpecies FC no features have an ID_NO. </w:t>
      </w:r>
    </w:p>
    <w:p w14:paraId="59D6F841" w14:textId="77777777" w:rsidR="00AD55C3" w:rsidRDefault="00AD55C3" w:rsidP="00AD55C3">
      <w:pPr>
        <w:pStyle w:val="BodyText2"/>
      </w:pPr>
      <w:r>
        <w:t>In the lat long dataset straight from IUCN, there are 61158 ‘ ‘ values in the id_no field species table. There are only 227 speciesid NULL values. In the WFS service 2164 features have an id_no= ‘ ‘. But the speciesid field is text length 30 and the id_no field is only length 20. In the lat long dataset I updated all id_no values to the speciesid – failed on ObjectIDs 768, 803,1951, 2383, 2582,15129, 15315, 15560, 15805, 16089, 16363, 16563. Then corrupted my mxt file – think filled d drive up. With space on d ArcMap keeps crashing whenever I try to update the id_no values with the speciesid ones. I think the AllSpecies feature class has become corrupted because you cant even select orang utan.</w:t>
      </w:r>
    </w:p>
    <w:p w14:paraId="26FECC9A" w14:textId="77777777" w:rsidR="00AD55C3" w:rsidRDefault="00AD55C3" w:rsidP="00AD55C3">
      <w:pPr>
        <w:pStyle w:val="BodyText2"/>
      </w:pPr>
      <w:r>
        <w:t>Running a query to get the extent for Apus apus (ID_NO='142798') returns no features!!! Why?? Because the new ID_NO is used in the table (106001776)! One of the polygons is the passage polygon and the Legend says 'Not mapped'</w:t>
      </w:r>
    </w:p>
    <w:p w14:paraId="17FBF482" w14:textId="77777777" w:rsidR="00AD55C3" w:rsidRDefault="00AD55C3" w:rsidP="00AD55C3">
      <w:pPr>
        <w:pStyle w:val="BodyText"/>
      </w:pPr>
      <w:r>
        <w:t>There are many species in the africa intersection that have an id_no but no friendly_name in the species taxonomy table. Why?</w:t>
      </w:r>
    </w:p>
    <w:p w14:paraId="37DFDA6C" w14:textId="77777777" w:rsidR="00AD55C3" w:rsidRDefault="00AD55C3" w:rsidP="00AD55C3">
      <w:pPr>
        <w:pStyle w:val="BodyText"/>
      </w:pPr>
      <w:r>
        <w:t>30/1/12</w:t>
      </w:r>
    </w:p>
    <w:p w14:paraId="21CB27BE" w14:textId="77777777" w:rsidR="00AD55C3" w:rsidRDefault="00AD55C3" w:rsidP="00AD55C3">
      <w:pPr>
        <w:pStyle w:val="BodyText"/>
      </w:pPr>
      <w:r>
        <w:t xml:space="preserve">THIS IS QUITE SERIOUS - THERE ARE ID_NO VALUES IN THE SPECIESRANGE DATA THAT HAVE NO MATCHING VALUES IN THE TAXONOMY TABLE - BUT THE BINOMIAL IS PRESENT IN THE SPECIESRANGE SPATIAL DATA </w:t>
      </w:r>
    </w:p>
    <w:p w14:paraId="09C07AF2" w14:textId="77777777" w:rsidR="00AD55C3" w:rsidRDefault="00AD55C3" w:rsidP="00AD55C3">
      <w:pPr>
        <w:pStyle w:val="BodyText"/>
      </w:pPr>
      <w:r>
        <w:t>e.g. Schoenoplectus litoralis is in the SpeciesRange table as 164356 but 164356 is not in the SpeciesTaxonomy table nor is Schoenoplectus litoralis. So its just a version control issue. Need to get the new version.</w:t>
      </w:r>
    </w:p>
    <w:p w14:paraId="38393E00" w14:textId="77777777" w:rsidR="00AD55C3" w:rsidRDefault="00AD55C3" w:rsidP="00AD55C3">
      <w:pPr>
        <w:pStyle w:val="BodyText2"/>
      </w:pPr>
      <w:r>
        <w:t>There are 30145 unique speciesids in the November 2011 dataset.</w:t>
      </w:r>
    </w:p>
    <w:p w14:paraId="070C66A9" w14:textId="77777777" w:rsidR="00AD55C3" w:rsidRDefault="00AD55C3" w:rsidP="00AD55C3">
      <w:pPr>
        <w:pStyle w:val="BodyText2"/>
      </w:pPr>
      <w:r>
        <w:t>There are 14319 unique id_nos in the updated species dataset.</w:t>
      </w:r>
    </w:p>
    <w:p w14:paraId="01CB2103" w14:textId="77777777" w:rsidR="00AD55C3" w:rsidRDefault="00AD55C3" w:rsidP="00AD55C3">
      <w:pPr>
        <w:pStyle w:val="Heading7"/>
      </w:pPr>
      <w:r>
        <w:t>Duplicate values</w:t>
      </w:r>
    </w:p>
    <w:p w14:paraId="68BE2BBB" w14:textId="77777777" w:rsidR="00AD55C3" w:rsidRDefault="00AD55C3" w:rsidP="00AD55C3">
      <w:pPr>
        <w:pStyle w:val="BodyText2"/>
      </w:pPr>
      <w:r>
        <w:t xml:space="preserve">The id_no values should be unique but there are duplicate values in the taxonomy table. For example </w:t>
      </w:r>
      <w:r w:rsidRPr="004C6088">
        <w:t>58291</w:t>
      </w:r>
      <w:r>
        <w:t xml:space="preserve"> has 16 duplicates!</w:t>
      </w:r>
    </w:p>
    <w:p w14:paraId="62A09540" w14:textId="77777777" w:rsidR="00AD55C3" w:rsidRDefault="00AD55C3" w:rsidP="00AD55C3">
      <w:pPr>
        <w:pStyle w:val="Heading7"/>
      </w:pPr>
      <w:r>
        <w:t>Not matching speciesid values</w:t>
      </w:r>
    </w:p>
    <w:p w14:paraId="458AB3CF" w14:textId="77777777" w:rsidR="00AD55C3" w:rsidRPr="000A4614" w:rsidRDefault="00AD55C3" w:rsidP="00AD55C3">
      <w:pPr>
        <w:pStyle w:val="BodyText2"/>
      </w:pPr>
      <w:r>
        <w:t xml:space="preserve">There are some records where the speciesid does not match the id_no value, e.g. the id_no value 33 has a speciesid of </w:t>
      </w:r>
      <w:r w:rsidRPr="000A4614">
        <w:t>1144581</w:t>
      </w:r>
      <w:r>
        <w:t xml:space="preserve"> and has an OBJECTID in the LatLongWFS of 92778. This is incredibly annoying. </w:t>
      </w:r>
    </w:p>
    <w:p w14:paraId="7520D3D4" w14:textId="77777777" w:rsidR="00AD55C3" w:rsidRDefault="00AD55C3" w:rsidP="00AD55C3">
      <w:pPr>
        <w:pStyle w:val="Heading6"/>
      </w:pPr>
      <w:bookmarkStart w:id="15" w:name="_Ref329157555"/>
      <w:r>
        <w:t xml:space="preserve">Geometry </w:t>
      </w:r>
      <w:bookmarkEnd w:id="15"/>
      <w:r>
        <w:t>issues</w:t>
      </w:r>
    </w:p>
    <w:p w14:paraId="076B5EBC" w14:textId="77777777" w:rsidR="00AD55C3" w:rsidRDefault="00AD55C3" w:rsidP="00AD55C3">
      <w:pPr>
        <w:pStyle w:val="Heading7"/>
      </w:pPr>
      <w:r>
        <w:t>Geometry errors</w:t>
      </w:r>
    </w:p>
    <w:p w14:paraId="3D1E095F" w14:textId="77777777" w:rsidR="00AD55C3" w:rsidRDefault="00AD55C3" w:rsidP="00AD55C3">
      <w:pPr>
        <w:pStyle w:val="BodyText2"/>
      </w:pPr>
      <w:r>
        <w:t xml:space="preserve">There are lots of geometry errors in the IUCN Red list from November 2011 in the Web Mercator data. These need to be cleaned (see </w:t>
      </w:r>
      <w:r>
        <w:fldChar w:fldCharType="begin"/>
      </w:r>
      <w:r>
        <w:instrText xml:space="preserve"> REF _Ref324227249 \h </w:instrText>
      </w:r>
      <w:r>
        <w:fldChar w:fldCharType="separate"/>
      </w:r>
      <w:r>
        <w:t>Cleaning</w:t>
      </w:r>
      <w:r>
        <w:fldChar w:fldCharType="end"/>
      </w:r>
      <w:r>
        <w:t>). What about the lat/long data?</w:t>
      </w:r>
    </w:p>
    <w:p w14:paraId="445A4865" w14:textId="77777777" w:rsidR="00AD55C3" w:rsidRDefault="00AD55C3" w:rsidP="00AD55C3">
      <w:pPr>
        <w:pStyle w:val="BodyText2"/>
      </w:pPr>
      <w:r>
        <w:t>Example geometry errors for Orang Utan:</w:t>
      </w:r>
    </w:p>
    <w:p w14:paraId="56981E16" w14:textId="77777777" w:rsidR="00AD55C3" w:rsidRDefault="00AD55C3" w:rsidP="00AD55C3">
      <w:pPr>
        <w:pStyle w:val="Code"/>
      </w:pPr>
      <w:r>
        <w:lastRenderedPageBreak/>
        <w:t>SELECT count(objectid), st_isvalid(geom)  FROM species where id_no='17975' group by st_isvalid(geom)</w:t>
      </w:r>
    </w:p>
    <w:p w14:paraId="24C71234" w14:textId="77777777" w:rsidR="00AD55C3" w:rsidRDefault="00AD55C3" w:rsidP="00AD55C3">
      <w:pPr>
        <w:pStyle w:val="Code"/>
      </w:pPr>
      <w:r>
        <w:t>103254,Holes are nested[12656832.7599414 -258438.461163911]</w:t>
      </w:r>
    </w:p>
    <w:p w14:paraId="04121110" w14:textId="77777777" w:rsidR="00AD55C3" w:rsidRDefault="00AD55C3" w:rsidP="00AD55C3">
      <w:pPr>
        <w:pStyle w:val="Code"/>
      </w:pPr>
      <w:r>
        <w:t>103255,Ring Self-intersection[13065344.512538 522764.089700909]</w:t>
      </w:r>
    </w:p>
    <w:p w14:paraId="442540D2" w14:textId="77777777" w:rsidR="00AD55C3" w:rsidRDefault="00AD55C3" w:rsidP="00AD55C3">
      <w:pPr>
        <w:pStyle w:val="Code"/>
      </w:pPr>
      <w:r>
        <w:t>103251,Ring Self-intersection[12371886.134714 -136894.788829145]</w:t>
      </w:r>
    </w:p>
    <w:p w14:paraId="64347FFE" w14:textId="77777777" w:rsidR="00AD55C3" w:rsidRDefault="00AD55C3" w:rsidP="00AD55C3">
      <w:pPr>
        <w:pStyle w:val="Code"/>
      </w:pPr>
      <w:r>
        <w:t>103235,Holes are nested[12531870.5335555 -93853.4070293005]</w:t>
      </w:r>
    </w:p>
    <w:p w14:paraId="4D1F2CF5" w14:textId="77777777" w:rsidR="00AD55C3" w:rsidRDefault="00AD55C3" w:rsidP="00AD55C3">
      <w:pPr>
        <w:pStyle w:val="Code"/>
      </w:pPr>
      <w:r>
        <w:t>103238,Holes are nested[12602342.076475 -118328.546722558]</w:t>
      </w:r>
    </w:p>
    <w:p w14:paraId="400C8C3E" w14:textId="77777777" w:rsidR="00AD55C3" w:rsidRDefault="00AD55C3" w:rsidP="00AD55C3">
      <w:pPr>
        <w:pStyle w:val="Code"/>
      </w:pPr>
      <w:r>
        <w:t>103243,Holes are nested[12701827.5598903 -94360.6253746466]</w:t>
      </w:r>
    </w:p>
    <w:p w14:paraId="3C6D0D2D" w14:textId="77777777" w:rsidR="00AD55C3" w:rsidRDefault="00AD55C3" w:rsidP="00AD55C3">
      <w:pPr>
        <w:pStyle w:val="Code"/>
      </w:pPr>
      <w:r>
        <w:t>103272,Holes are nested[12545723.8956434 -330056.430011007]</w:t>
      </w:r>
    </w:p>
    <w:p w14:paraId="3E9F4B58" w14:textId="77777777" w:rsidR="00AD55C3" w:rsidRDefault="00AD55C3" w:rsidP="00AD55C3">
      <w:pPr>
        <w:pStyle w:val="Code"/>
      </w:pPr>
      <w:r>
        <w:t>103273,Holes are nested[12588167.2543105 -300573.259381745]</w:t>
      </w:r>
    </w:p>
    <w:p w14:paraId="001A3A33" w14:textId="77777777" w:rsidR="00AD55C3" w:rsidRDefault="00AD55C3" w:rsidP="00AD55C3">
      <w:pPr>
        <w:pStyle w:val="Code"/>
      </w:pPr>
      <w:r>
        <w:t>103277,Holes are nested[12276012.0194423 -106035.144792986]</w:t>
      </w:r>
    </w:p>
    <w:p w14:paraId="09377818" w14:textId="77777777" w:rsidR="00AD55C3" w:rsidRDefault="00AD55C3" w:rsidP="00AD55C3">
      <w:pPr>
        <w:pStyle w:val="Code"/>
      </w:pPr>
      <w:r>
        <w:t>103278,Holes are nested[12709576.8574065 -204889.225583214]</w:t>
      </w:r>
    </w:p>
    <w:p w14:paraId="3006E1BA" w14:textId="77777777" w:rsidR="00AD55C3" w:rsidRDefault="00AD55C3" w:rsidP="00AD55C3">
      <w:pPr>
        <w:pStyle w:val="Code"/>
      </w:pPr>
      <w:r>
        <w:t>103280,Holes are nested[12542711.6398711 -49803.4764911749]</w:t>
      </w:r>
    </w:p>
    <w:p w14:paraId="130E567C" w14:textId="77777777" w:rsidR="00AD55C3" w:rsidRDefault="00AD55C3" w:rsidP="00AD55C3">
      <w:pPr>
        <w:pStyle w:val="Code"/>
      </w:pPr>
      <w:r>
        <w:t>103291,Holes are nested[12528936.2009814 14726.6681179005]</w:t>
      </w:r>
    </w:p>
    <w:p w14:paraId="281886F0" w14:textId="77777777" w:rsidR="00AD55C3" w:rsidRDefault="00AD55C3" w:rsidP="00AD55C3">
      <w:pPr>
        <w:pStyle w:val="Code"/>
      </w:pPr>
      <w:r>
        <w:t>103295,Ring Self-intersection[12984882.1028721 562801.131325574]</w:t>
      </w:r>
    </w:p>
    <w:p w14:paraId="4FFD63A4" w14:textId="77777777" w:rsidR="00AD55C3" w:rsidRDefault="00AD55C3" w:rsidP="00AD55C3">
      <w:pPr>
        <w:pStyle w:val="Code"/>
      </w:pPr>
      <w:r>
        <w:t>103297,Holes are nested[13085177.8719553 661118.18652656]</w:t>
      </w:r>
    </w:p>
    <w:p w14:paraId="46E4607C" w14:textId="77777777" w:rsidR="00AD55C3" w:rsidRDefault="00AD55C3" w:rsidP="00AD55C3">
      <w:pPr>
        <w:pStyle w:val="Code"/>
      </w:pPr>
      <w:r>
        <w:t>103302,Holes are nested[13199549.372047 617084.467512293]</w:t>
      </w:r>
    </w:p>
    <w:p w14:paraId="4256455F" w14:textId="77777777" w:rsidR="00AD55C3" w:rsidRDefault="00AD55C3" w:rsidP="00AD55C3">
      <w:pPr>
        <w:pStyle w:val="Code"/>
      </w:pPr>
      <w:r>
        <w:t>103312,Ring Self-intersection[13174487.025677 631808.731846282]</w:t>
      </w:r>
    </w:p>
    <w:p w14:paraId="02B01C91" w14:textId="77777777" w:rsidR="00AD55C3" w:rsidRDefault="00AD55C3" w:rsidP="00AD55C3">
      <w:pPr>
        <w:pStyle w:val="Code"/>
      </w:pPr>
      <w:r>
        <w:t>103324,Holes are nested[13017136.9253294 180984.937910381]</w:t>
      </w:r>
    </w:p>
    <w:p w14:paraId="39448BFE" w14:textId="77777777" w:rsidR="00AD55C3" w:rsidRDefault="00AD55C3" w:rsidP="00AD55C3">
      <w:pPr>
        <w:pStyle w:val="Code"/>
      </w:pPr>
      <w:r>
        <w:t>103325,Holes are nested[12982810.3235838 134027.706935691]</w:t>
      </w:r>
    </w:p>
    <w:p w14:paraId="15BB544A" w14:textId="77777777" w:rsidR="00AD55C3" w:rsidRDefault="00AD55C3" w:rsidP="00AD55C3">
      <w:pPr>
        <w:pStyle w:val="Code"/>
      </w:pPr>
      <w:r>
        <w:t>103329,Holes are nested[12501823.562434 -339519.191697572]</w:t>
      </w:r>
    </w:p>
    <w:p w14:paraId="4E9D4A29" w14:textId="77777777" w:rsidR="00AD55C3" w:rsidRDefault="00AD55C3" w:rsidP="00AD55C3">
      <w:pPr>
        <w:pStyle w:val="Code"/>
      </w:pPr>
      <w:r>
        <w:t>103330,Holes are nested[13005476.2087801 257946.525378453]</w:t>
      </w:r>
    </w:p>
    <w:p w14:paraId="0332F857" w14:textId="77777777" w:rsidR="00AD55C3" w:rsidRDefault="00AD55C3" w:rsidP="00AD55C3">
      <w:pPr>
        <w:pStyle w:val="Code"/>
      </w:pPr>
      <w:r>
        <w:t>103331,Holes are nested[13043399.0485695 254266.925523183]</w:t>
      </w:r>
    </w:p>
    <w:p w14:paraId="556DD53B" w14:textId="77777777" w:rsidR="00AD55C3" w:rsidRDefault="00AD55C3" w:rsidP="00AD55C3">
      <w:pPr>
        <w:pStyle w:val="Code"/>
      </w:pPr>
      <w:r>
        <w:t>103359,Holes are nested[12678608.1694728 -333803.074839029]</w:t>
      </w:r>
    </w:p>
    <w:p w14:paraId="719A180B" w14:textId="77777777" w:rsidR="00AD55C3" w:rsidRDefault="00AD55C3" w:rsidP="00AD55C3">
      <w:pPr>
        <w:pStyle w:val="Code"/>
      </w:pPr>
      <w:r>
        <w:t>103364,Holes are nested[12719681.9693427 -252181.134409031]</w:t>
      </w:r>
    </w:p>
    <w:p w14:paraId="3F994626" w14:textId="77777777" w:rsidR="00AD55C3" w:rsidRDefault="00AD55C3" w:rsidP="00AD55C3">
      <w:pPr>
        <w:pStyle w:val="Code"/>
      </w:pPr>
      <w:r>
        <w:t>103365,Holes are nested[12726138.4998087 -265711.41403241]</w:t>
      </w:r>
    </w:p>
    <w:p w14:paraId="7624E5DC" w14:textId="77777777" w:rsidR="00AD55C3" w:rsidRDefault="00AD55C3" w:rsidP="00AD55C3">
      <w:pPr>
        <w:pStyle w:val="Code"/>
      </w:pPr>
      <w:r>
        <w:t>103377,Holes are nested[12548256.0845533 -167160.585845322]</w:t>
      </w:r>
    </w:p>
    <w:p w14:paraId="009322C2" w14:textId="77777777" w:rsidR="00AD55C3" w:rsidRDefault="00AD55C3" w:rsidP="00AD55C3">
      <w:pPr>
        <w:pStyle w:val="BodyText2"/>
      </w:pPr>
      <w:r>
        <w:t>Tried to clean all of the invalid geometries on the species.dev database – the query ran for &gt;14 hours and had to be stopped but it had only repaired 59 geometries.</w:t>
      </w:r>
    </w:p>
    <w:p w14:paraId="27A92D71" w14:textId="77777777" w:rsidR="00AD55C3" w:rsidRDefault="00AD55C3" w:rsidP="00AD55C3">
      <w:pPr>
        <w:pStyle w:val="Code"/>
      </w:pPr>
      <w:r w:rsidRPr="000A5E8E">
        <w:t>update speciesll set geom = st_makevalid(geom) where st_isvalid(geom)='f'</w:t>
      </w:r>
    </w:p>
    <w:p w14:paraId="20410E0A" w14:textId="77777777" w:rsidR="00AD55C3" w:rsidRDefault="00AD55C3" w:rsidP="00AD55C3">
      <w:pPr>
        <w:pStyle w:val="BodyText2"/>
      </w:pPr>
      <w:r>
        <w:t>In the SpeciesWFSLatLong there are lots of issues with the data – all of these features fail to load in the attribute table:</w:t>
      </w:r>
    </w:p>
    <w:p w14:paraId="7AC44745" w14:textId="77777777" w:rsidR="00AD55C3" w:rsidRDefault="00AD55C3" w:rsidP="00AD55C3">
      <w:pPr>
        <w:pStyle w:val="Code"/>
      </w:pPr>
      <w:r w:rsidRPr="007C4E9B">
        <w:t>"OBJECTID" in (15111,15162,15186,15233,15248,15260,15306,15330,15345,15422,15451,15541,15797,16066,16078,16108,16231,16366,16725)</w:t>
      </w:r>
    </w:p>
    <w:p w14:paraId="56EF1C03" w14:textId="77777777" w:rsidR="00AD55C3" w:rsidRDefault="00AD55C3" w:rsidP="00AD55C3">
      <w:pPr>
        <w:pStyle w:val="BodyText2"/>
      </w:pPr>
      <w:r>
        <w:t>Also some features in the ArcGIS Server WFS Service caused errors but worked in the REST service, e.g.:</w:t>
      </w:r>
    </w:p>
    <w:p w14:paraId="2E127D93" w14:textId="77777777" w:rsidR="00AD55C3" w:rsidRDefault="00837495" w:rsidP="00AD55C3">
      <w:pPr>
        <w:pStyle w:val="BodyText2"/>
        <w:rPr>
          <w:rStyle w:val="Hyperlink"/>
        </w:rPr>
      </w:pPr>
      <w:hyperlink r:id="rId75" w:history="1">
        <w:r w:rsidR="00AD55C3">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16684C1E" w14:textId="77777777" w:rsidR="00AD55C3" w:rsidRDefault="00AD55C3" w:rsidP="00AD55C3">
      <w:pPr>
        <w:pStyle w:val="BodyText2"/>
      </w:pPr>
      <w:r>
        <w:t xml:space="preserve">In the ArcGIS Server Log there is an error: </w:t>
      </w:r>
      <w:r w:rsidRPr="00EE1718">
        <w:t>Container process 8140 has crashed on machine IP-0A321AD6.</w:t>
      </w:r>
    </w:p>
    <w:p w14:paraId="3A3CDAF6" w14:textId="77777777" w:rsidR="00AD55C3" w:rsidRDefault="00AD55C3" w:rsidP="00AD55C3">
      <w:pPr>
        <w:pStyle w:val="BodyText2"/>
      </w:pPr>
      <w:r>
        <w:t>When you run CheckGeometry in ArcGIS it reports the OBJECTID of the feature that has geometry errors. There are lots for the IUCN species data.</w:t>
      </w:r>
    </w:p>
    <w:p w14:paraId="4BA8F4D2" w14:textId="77777777" w:rsidR="00AD55C3" w:rsidRDefault="00AD55C3" w:rsidP="00AD55C3">
      <w:pPr>
        <w:pStyle w:val="BodyText2"/>
      </w:pPr>
      <w:r>
        <w:t>But why did Wills errors not get reported when I ran my country or PA intersection? e.g. 2565, 2572 (OBJECTIDs)</w:t>
      </w:r>
    </w:p>
    <w:p w14:paraId="2BC4F3E2" w14:textId="77777777" w:rsidR="00AD55C3" w:rsidRDefault="00AD55C3" w:rsidP="00AD55C3">
      <w:pPr>
        <w:pStyle w:val="Heading7"/>
      </w:pPr>
      <w:r>
        <w:t>Snapping issues</w:t>
      </w:r>
    </w:p>
    <w:p w14:paraId="3DCCE58A" w14:textId="77777777" w:rsidR="00AD55C3" w:rsidRDefault="00AD55C3" w:rsidP="00AD55C3">
      <w:pPr>
        <w:pStyle w:val="BodyText2"/>
      </w:pPr>
      <w:r>
        <w:t xml:space="preserve">The coastline looks to have been snapped to GAUL, but with subtle differences – for example the following screenshot shows species 136623 in red and the Malaysia coastline (from GAUL) in white at 110.269, 1.709. Is this an issue with GAUL or the RL data? There are lots of issues as revealed by the applications prototype lab at ESRI see </w:t>
      </w:r>
      <w:hyperlink r:id="rId76" w:history="1">
        <w:r w:rsidRPr="00C6359C">
          <w:rPr>
            <w:rStyle w:val="Hyperlink"/>
          </w:rPr>
          <w:t>here</w:t>
        </w:r>
      </w:hyperlink>
      <w:r>
        <w:t xml:space="preserve"> at 19 mins. </w:t>
      </w:r>
    </w:p>
    <w:p w14:paraId="788EC110" w14:textId="77777777" w:rsidR="00AD55C3" w:rsidRPr="00544B6C" w:rsidRDefault="00AD55C3" w:rsidP="00AD55C3">
      <w:pPr>
        <w:pStyle w:val="BodyText2"/>
      </w:pPr>
      <w:r>
        <w:rPr>
          <w:noProof/>
          <w:lang w:bidi="ar-SA"/>
        </w:rPr>
        <w:lastRenderedPageBreak/>
        <w:drawing>
          <wp:inline distT="0" distB="0" distL="0" distR="0" wp14:anchorId="753F45E4" wp14:editId="1769343E">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7916C2A" w14:textId="77777777" w:rsidR="00AD55C3" w:rsidRDefault="00AD55C3" w:rsidP="00AD55C3">
      <w:pPr>
        <w:pStyle w:val="Heading7"/>
      </w:pPr>
      <w:r>
        <w:t>Duplicate or overlapping geometries</w:t>
      </w:r>
    </w:p>
    <w:p w14:paraId="40EF49B8" w14:textId="77777777" w:rsidR="00AD55C3" w:rsidRDefault="00AD55C3" w:rsidP="00AD55C3">
      <w:pPr>
        <w:pStyle w:val="BodyText2"/>
      </w:pPr>
      <w:r>
        <w:t>There are some species with duplicate geometries – e.g. the European Hare (41280) for our version – has duplicate geometries for an introduced polygon east of Madagascar. It is not present with the new data on the IUCN Red List website. But this kind of issue can easily be avoided by putting the relevant constrainst on the data, i.e. no overlaps within the same species.</w:t>
      </w:r>
    </w:p>
    <w:p w14:paraId="36EBF61B" w14:textId="77777777" w:rsidR="00AD55C3" w:rsidRDefault="00AD55C3" w:rsidP="00AD55C3">
      <w:pPr>
        <w:pStyle w:val="BodyText2"/>
      </w:pPr>
      <w:r>
        <w:t>Leatherback turtle (6494) has all 11 of its large polygons duplicated in the new version 2014_2.</w:t>
      </w:r>
    </w:p>
    <w:p w14:paraId="154D309E" w14:textId="77777777" w:rsidR="00AD55C3" w:rsidRPr="00BC4363" w:rsidRDefault="00AD55C3" w:rsidP="00AD55C3">
      <w:pPr>
        <w:pStyle w:val="BodyText2"/>
      </w:pPr>
      <w:r>
        <w:t>Black catfish (</w:t>
      </w:r>
      <w:r w:rsidRPr="006B4883">
        <w:t>169632</w:t>
      </w:r>
      <w:r>
        <w:t>) caused all sorts of issues with the irreplacibility analysis in Hadoop with 13 overlapping polygons.</w:t>
      </w:r>
    </w:p>
    <w:p w14:paraId="4D4EE9D3" w14:textId="77777777" w:rsidR="00AD55C3" w:rsidRDefault="00AD55C3" w:rsidP="00AD55C3">
      <w:pPr>
        <w:pStyle w:val="Heading7"/>
      </w:pPr>
      <w:r>
        <w:t>Range overestimation</w:t>
      </w:r>
    </w:p>
    <w:p w14:paraId="676D27FB" w14:textId="77777777" w:rsidR="00AD55C3" w:rsidRPr="00682BB9" w:rsidRDefault="00AD55C3" w:rsidP="00AD55C3">
      <w:pPr>
        <w:pStyle w:val="BodyText2"/>
      </w:pPr>
      <w:r>
        <w:t xml:space="preserve">There are many polygons that have wide range polygons and how useful these actually are in any analyses is a matter of debate. See this </w:t>
      </w:r>
      <w:hyperlink r:id="rId78" w:history="1">
        <w:r w:rsidRPr="00A61426">
          <w:rPr>
            <w:rStyle w:val="Hyperlink"/>
          </w:rPr>
          <w:t>Article</w:t>
        </w:r>
      </w:hyperlink>
      <w:r>
        <w:t xml:space="preserve">  or this good </w:t>
      </w:r>
      <w:hyperlink r:id="rId79" w:history="1">
        <w:r w:rsidRPr="00A61426">
          <w:rPr>
            <w:rStyle w:val="Hyperlink"/>
          </w:rPr>
          <w:t>article</w:t>
        </w:r>
      </w:hyperlink>
      <w:r>
        <w:t xml:space="preserve"> by Walter Jetz.</w:t>
      </w:r>
    </w:p>
    <w:p w14:paraId="61A3AA57" w14:textId="77777777" w:rsidR="00AD55C3" w:rsidRDefault="00AD55C3" w:rsidP="00AD55C3">
      <w:pPr>
        <w:pStyle w:val="Heading6"/>
      </w:pPr>
      <w:r>
        <w:t>Missing species</w:t>
      </w:r>
    </w:p>
    <w:p w14:paraId="5ECAA37F" w14:textId="77777777" w:rsidR="00AD55C3" w:rsidRPr="00CA57C9" w:rsidRDefault="00AD55C3" w:rsidP="00AD55C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1EEF1B73" w14:textId="77777777" w:rsidR="00AD55C3" w:rsidRDefault="00AD55C3" w:rsidP="00AD55C3">
      <w:pPr>
        <w:pStyle w:val="Heading6"/>
      </w:pPr>
      <w:r>
        <w:t>Topological issues</w:t>
      </w:r>
    </w:p>
    <w:p w14:paraId="55FCDC39" w14:textId="77777777" w:rsidR="00AD55C3" w:rsidRDefault="00AD55C3" w:rsidP="00AD55C3">
      <w:pPr>
        <w:pStyle w:val="BodyText2"/>
      </w:pPr>
      <w:r>
        <w:t xml:space="preserve">According to the </w:t>
      </w:r>
      <w:hyperlink r:id="rId80" w:history="1">
        <w:r w:rsidRPr="00BC4363">
          <w:rPr>
            <w:rStyle w:val="Hyperlink"/>
          </w:rPr>
          <w:t>IUCN Red List Metadata Document</w:t>
        </w:r>
      </w:hyperlink>
      <w:r>
        <w:t>, a presence_id value:</w:t>
      </w:r>
    </w:p>
    <w:p w14:paraId="6099618E" w14:textId="77777777" w:rsidR="00AD55C3" w:rsidRDefault="00AD55C3" w:rsidP="00AD55C3">
      <w:pPr>
        <w:pStyle w:val="BodyText2"/>
      </w:pPr>
      <w:r>
        <w:t>‘..is mutually exclusive; a polygon coded as “Extant” cannot also be coded as “Extinct”..’</w:t>
      </w:r>
    </w:p>
    <w:p w14:paraId="77405F2C" w14:textId="77777777" w:rsidR="00AD55C3" w:rsidRDefault="00AD55C3" w:rsidP="00AD55C3">
      <w:pPr>
        <w:pStyle w:val="BodyText2"/>
      </w:pPr>
      <w:r>
        <w:t xml:space="preserve">Even though it appears that there are lots of overlapping polygons in the dataset, e.g. </w:t>
      </w:r>
      <w:hyperlink r:id="rId81" w:history="1">
        <w:r w:rsidRPr="007E3A5C">
          <w:rPr>
            <w:rStyle w:val="Hyperlink"/>
          </w:rPr>
          <w:t>Sun Bear</w:t>
        </w:r>
      </w:hyperlink>
      <w:r>
        <w:t>, they are in fact mutually exclusive.</w:t>
      </w:r>
    </w:p>
    <w:p w14:paraId="7B900BF9" w14:textId="77777777" w:rsidR="00AD55C3" w:rsidRDefault="00AD55C3" w:rsidP="00AD55C3">
      <w:pPr>
        <w:pStyle w:val="Heading6"/>
      </w:pPr>
      <w:r>
        <w:t>No taxonomy for a binomial name</w:t>
      </w:r>
    </w:p>
    <w:p w14:paraId="60284C5C" w14:textId="77777777" w:rsidR="00AD55C3" w:rsidRDefault="00AD55C3" w:rsidP="00AD55C3">
      <w:pPr>
        <w:pStyle w:val="BodyText2"/>
      </w:pPr>
      <w:r>
        <w:t xml:space="preserve">The version on the IUCN Desktop computer also has no binomial name for these species - but the binomial is in the species range data. This should be sorted out. The higher level taxonomy is not in the taxonomy table – in the new mapper it comes from the Red List website using the API (e.g. </w:t>
      </w:r>
      <w:hyperlink r:id="rId82" w:history="1">
        <w:r w:rsidRPr="001B55C2">
          <w:rPr>
            <w:rStyle w:val="Hyperlink"/>
          </w:rPr>
          <w:t>http://m086be8c7.iucnredlist.org/common_names/156534.js?callback=parseSpeciesData</w:t>
        </w:r>
      </w:hyperlink>
      <w:r>
        <w:t>)</w:t>
      </w:r>
    </w:p>
    <w:p w14:paraId="05065DD6" w14:textId="77777777" w:rsidR="00AD55C3" w:rsidRDefault="00AD55C3" w:rsidP="00AD55C3">
      <w:pPr>
        <w:pStyle w:val="BodyText2"/>
      </w:pPr>
      <w:r>
        <w:t>There are image search results for all species! Hooray. Apart from the ones with no binomial names.</w:t>
      </w:r>
    </w:p>
    <w:p w14:paraId="604A8A3F" w14:textId="77777777" w:rsidR="00AD55C3" w:rsidRDefault="00AD55C3" w:rsidP="00AD55C3">
      <w:pPr>
        <w:pStyle w:val="BodyText2"/>
      </w:pPr>
      <w:r>
        <w:t xml:space="preserve">Update on 21/2/12: IUCN have recoded all of the bird ID_NOs so now all of the IDs that we have used in the PA/Species intersection cannot be found in the species taxonomy table. </w:t>
      </w:r>
    </w:p>
    <w:p w14:paraId="26A672DF" w14:textId="77777777" w:rsidR="00AD55C3" w:rsidRDefault="00AD55C3" w:rsidP="00AD55C3">
      <w:pPr>
        <w:pStyle w:val="BodyText2"/>
      </w:pPr>
      <w:r>
        <w:t xml:space="preserve">The Dodo has a range map in the most recent Red List Update. </w:t>
      </w:r>
    </w:p>
    <w:p w14:paraId="5A91A2A3" w14:textId="77777777" w:rsidR="00AD55C3" w:rsidRDefault="00AD55C3" w:rsidP="00AD55C3">
      <w:pPr>
        <w:pStyle w:val="BodyText2"/>
      </w:pPr>
      <w:r>
        <w:t>Update 24/4/12:</w:t>
      </w:r>
    </w:p>
    <w:p w14:paraId="201927F3" w14:textId="77777777" w:rsidR="00AD55C3" w:rsidRDefault="00AD55C3" w:rsidP="00AD55C3">
      <w:pPr>
        <w:pStyle w:val="BodyText2"/>
      </w:pPr>
      <w:r>
        <w:lastRenderedPageBreak/>
        <w:t>There now should be 18299 species – this is the unique species Binomials in the Species table in PostGIS (81764 records in total). However, in ArcMap there are 127929 records in the AllSpecies_WebMercator table and this is 30297 unique Binomials). Why the difference? Because the species table in PostGIS is the old version of the IUCN data and does not include all of the bird species.</w:t>
      </w:r>
    </w:p>
    <w:p w14:paraId="001E5BDD" w14:textId="77777777" w:rsidR="00AD55C3" w:rsidRDefault="00AD55C3" w:rsidP="00AD55C3">
      <w:pPr>
        <w:pStyle w:val="Heading6"/>
      </w:pPr>
      <w:r>
        <w:t>ESRI-raised issues</w:t>
      </w:r>
    </w:p>
    <w:p w14:paraId="27B6E4CF" w14:textId="77777777" w:rsidR="00AD55C3" w:rsidRDefault="00AD55C3" w:rsidP="00AD55C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2E74A388" w14:textId="77777777" w:rsidR="00AD55C3" w:rsidRDefault="00AD55C3" w:rsidP="00AD55C3">
      <w:pPr>
        <w:pStyle w:val="Heading6"/>
      </w:pPr>
      <w:r>
        <w:t>Legend or Presence</w:t>
      </w:r>
    </w:p>
    <w:p w14:paraId="4BB26176" w14:textId="77777777" w:rsidR="00AD55C3" w:rsidRPr="003D6F37" w:rsidRDefault="00AD55C3" w:rsidP="00AD55C3">
      <w:pPr>
        <w:pStyle w:val="BodyText2"/>
      </w:pPr>
      <w:r>
        <w:t>Which should we use??</w:t>
      </w:r>
    </w:p>
    <w:p w14:paraId="1551C988" w14:textId="77777777" w:rsidR="00AD55C3" w:rsidRDefault="00AD55C3" w:rsidP="00AD55C3">
      <w:pPr>
        <w:pStyle w:val="Heading6"/>
      </w:pPr>
      <w:r>
        <w:t>Domains</w:t>
      </w:r>
    </w:p>
    <w:p w14:paraId="7DAD1BD4" w14:textId="77777777" w:rsidR="00AD55C3" w:rsidRDefault="00AD55C3" w:rsidP="00AD55C3">
      <w:pPr>
        <w:pStyle w:val="BodyText2"/>
      </w:pPr>
      <w:r>
        <w:t>The Origin field is supposed to have a domain on it but there are lots of values that aren’t in the Origin domain (e.g. 7,8,9,10). How can this have happened?</w:t>
      </w:r>
    </w:p>
    <w:p w14:paraId="75118168" w14:textId="77777777" w:rsidR="00AD55C3" w:rsidRPr="00F172A0" w:rsidRDefault="00AD55C3" w:rsidP="00AD55C3">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3B9E7A7A" w14:textId="77777777" w:rsidR="00AD55C3" w:rsidRDefault="00AD55C3" w:rsidP="00AD55C3">
      <w:pPr>
        <w:pStyle w:val="Heading4"/>
      </w:pPr>
      <w:r>
        <w:t>IUCN Red List Taxonomy Data</w:t>
      </w:r>
    </w:p>
    <w:p w14:paraId="49CD725C" w14:textId="77777777" w:rsidR="00AD55C3" w:rsidRDefault="00AD55C3" w:rsidP="00AD55C3">
      <w:pPr>
        <w:pStyle w:val="Heading5"/>
      </w:pPr>
      <w:r>
        <w:t>November 2011 version</w:t>
      </w:r>
    </w:p>
    <w:p w14:paraId="69A91DAB" w14:textId="77777777" w:rsidR="00AD55C3" w:rsidRDefault="00AD55C3" w:rsidP="00AD55C3">
      <w:pPr>
        <w:pStyle w:val="BodyText2"/>
      </w:pPr>
      <w:r>
        <w:t>There are some species that are completely missing that shouldn’t be (probably because of taxonomic changes):</w:t>
      </w:r>
    </w:p>
    <w:p w14:paraId="17E418B1" w14:textId="77777777" w:rsidR="00AD55C3" w:rsidRDefault="00AD55C3" w:rsidP="00AD55C3">
      <w:pPr>
        <w:pStyle w:val="BodyText2"/>
      </w:pPr>
      <w:r>
        <w:t>Pantanal Cat (</w:t>
      </w:r>
      <w:r w:rsidRPr="00C930FD">
        <w:t>Leopardus braccatus</w:t>
      </w:r>
      <w:r>
        <w:t xml:space="preserve">) </w:t>
      </w:r>
    </w:p>
    <w:p w14:paraId="24940389" w14:textId="77777777" w:rsidR="00AD55C3" w:rsidRDefault="00AD55C3" w:rsidP="00AD55C3">
      <w:pPr>
        <w:pStyle w:val="BodyText2"/>
      </w:pPr>
      <w:r>
        <w:t xml:space="preserve">There are lots of records in the taxonomy table that have missing data – what should we do with these? Delete them? </w:t>
      </w:r>
    </w:p>
    <w:p w14:paraId="5D587250" w14:textId="77777777" w:rsidR="00AD55C3" w:rsidRDefault="00AD55C3" w:rsidP="00AD55C3">
      <w:pPr>
        <w:pStyle w:val="BodyText2"/>
      </w:pPr>
      <w:r>
        <w:t xml:space="preserve">The id_no values have changed for birds so this is causing real problems, e.g. species are indicated as not protected when in fact they are – its simply that their new id_no isn’t in the spatial data! </w:t>
      </w:r>
    </w:p>
    <w:p w14:paraId="25265536" w14:textId="77777777" w:rsidR="00AD55C3" w:rsidRDefault="00AD55C3" w:rsidP="00AD55C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4A9FAC8B" w14:textId="77777777" w:rsidR="00AD55C3" w:rsidRDefault="00AD55C3" w:rsidP="00AD55C3">
      <w:pPr>
        <w:pStyle w:val="BodyText2"/>
      </w:pPr>
      <w:r>
        <w:t xml:space="preserve"> </w:t>
      </w:r>
      <w:hyperlink r:id="rId83" w:history="1">
        <w:r w:rsidRPr="005A63FB">
          <w:rPr>
            <w:rStyle w:val="Hyperlink"/>
          </w:rPr>
          <w:t>http://api.iucnredlist.org/common_names/Acantharctus-posteli.json</w:t>
        </w:r>
      </w:hyperlink>
      <w:r>
        <w:t xml:space="preserve"> </w:t>
      </w:r>
    </w:p>
    <w:p w14:paraId="6AAB259D" w14:textId="77777777" w:rsidR="00AD55C3" w:rsidRDefault="00AD55C3" w:rsidP="00AD55C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42CEDF10" w14:textId="77777777" w:rsidR="00AD55C3" w:rsidRDefault="00AD55C3" w:rsidP="00AD55C3">
      <w:pPr>
        <w:pStyle w:val="Heading5"/>
      </w:pPr>
      <w:r>
        <w:t>August 2014 version</w:t>
      </w:r>
    </w:p>
    <w:p w14:paraId="1550394A" w14:textId="77777777" w:rsidR="00AD55C3" w:rsidRPr="007E5995" w:rsidRDefault="00AD55C3" w:rsidP="00AD55C3">
      <w:pPr>
        <w:pStyle w:val="BodyText2"/>
      </w:pPr>
      <w:r>
        <w:t>We have received the August 2014 version as a file geodatabase. The id_no values have changed for Birds so we need to update them in tables that we have produced here using the old id_no values, e.g. species_names and species_names_crosstab. 387 species in species_taxonomy now have no spatial data!</w:t>
      </w:r>
    </w:p>
    <w:p w14:paraId="41B28281" w14:textId="77777777" w:rsidR="00AD55C3" w:rsidRDefault="00AD55C3" w:rsidP="00AD55C3">
      <w:pPr>
        <w:pStyle w:val="Heading4"/>
      </w:pPr>
      <w:r>
        <w:t>IUCN European Red List</w:t>
      </w:r>
    </w:p>
    <w:p w14:paraId="784578A9" w14:textId="77777777" w:rsidR="00AD55C3" w:rsidRPr="00F94F9B" w:rsidRDefault="00AD55C3" w:rsidP="00AD55C3">
      <w:pPr>
        <w:pStyle w:val="BodyText2"/>
      </w:pPr>
      <w:r>
        <w:t xml:space="preserve">Is published </w:t>
      </w:r>
      <w:hyperlink r:id="rId84" w:history="1">
        <w:r w:rsidRPr="00F94F9B">
          <w:rPr>
            <w:rStyle w:val="Hyperlink"/>
          </w:rPr>
          <w:t>here</w:t>
        </w:r>
      </w:hyperlink>
      <w:r>
        <w:t xml:space="preserve"> and a bird one is </w:t>
      </w:r>
      <w:hyperlink r:id="rId85" w:history="1">
        <w:r w:rsidRPr="00F94F9B">
          <w:rPr>
            <w:rStyle w:val="Hyperlink"/>
          </w:rPr>
          <w:t>coming up</w:t>
        </w:r>
      </w:hyperlink>
      <w:r>
        <w:t>.</w:t>
      </w:r>
    </w:p>
    <w:p w14:paraId="1C32D785" w14:textId="77777777" w:rsidR="00AD55C3" w:rsidRDefault="00AD55C3" w:rsidP="00AD55C3">
      <w:pPr>
        <w:pStyle w:val="Heading4"/>
      </w:pPr>
      <w:r>
        <w:t>Common names</w:t>
      </w:r>
    </w:p>
    <w:p w14:paraId="6582C0FC" w14:textId="77777777" w:rsidR="00AD55C3" w:rsidRPr="00E920B6" w:rsidRDefault="00AD55C3" w:rsidP="00AD55C3">
      <w:pPr>
        <w:pStyle w:val="BodyText2"/>
      </w:pPr>
      <w:r>
        <w:t xml:space="preserve">Common names can be populated from a number of different sources through APIs – see the section on </w:t>
      </w:r>
      <w:r>
        <w:fldChar w:fldCharType="begin"/>
      </w:r>
      <w:r>
        <w:instrText xml:space="preserve"> REF _Ref377374102 \h </w:instrText>
      </w:r>
      <w:r>
        <w:fldChar w:fldCharType="separate"/>
      </w:r>
      <w:r>
        <w:t>Species services</w:t>
      </w:r>
      <w:r>
        <w:fldChar w:fldCharType="end"/>
      </w:r>
      <w:r>
        <w:t>. However, the IUCN common names are included in GBIF so use the GBIF species services for getting common names.</w:t>
      </w:r>
    </w:p>
    <w:p w14:paraId="6432822C" w14:textId="77777777" w:rsidR="00AD55C3" w:rsidRDefault="00AD55C3" w:rsidP="00AD55C3">
      <w:pPr>
        <w:pStyle w:val="Heading4"/>
      </w:pPr>
      <w:r>
        <w:t>EDGE Indices</w:t>
      </w:r>
    </w:p>
    <w:p w14:paraId="00B8D124" w14:textId="77777777" w:rsidR="00AD55C3" w:rsidRDefault="00AD55C3" w:rsidP="00AD55C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4D3C0EEB" w14:textId="77777777" w:rsidR="00AD55C3" w:rsidRDefault="00AD55C3" w:rsidP="00AD55C3">
      <w:pPr>
        <w:pStyle w:val="BodyText2"/>
      </w:pPr>
      <w:r>
        <w:lastRenderedPageBreak/>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4153A19" w14:textId="77777777" w:rsidR="00AD55C3" w:rsidRPr="003B0FB6" w:rsidRDefault="00AD55C3" w:rsidP="00AD55C3">
      <w:pPr>
        <w:pStyle w:val="BodyText2"/>
      </w:pPr>
      <w:r>
        <w:t>But how do you add up all the species for a PA and give it a rank? Number of EDGE species? Total of EDGE Scores? Average of EDGE Scores?</w:t>
      </w:r>
    </w:p>
    <w:p w14:paraId="0D627F2B" w14:textId="77777777" w:rsidR="00AD55C3" w:rsidRDefault="00AD55C3" w:rsidP="00AD55C3">
      <w:pPr>
        <w:pStyle w:val="Heading4"/>
      </w:pPr>
      <w:r>
        <w:t>GBIF Taxonomic Backbone</w:t>
      </w:r>
    </w:p>
    <w:p w14:paraId="16B53CEF" w14:textId="77777777" w:rsidR="00AD55C3" w:rsidRDefault="00AD55C3" w:rsidP="00AD55C3">
      <w:pPr>
        <w:pStyle w:val="BodyText2"/>
      </w:pPr>
      <w:r>
        <w:t>Markus is starting to think about versioning taxonomy on Github! What an amazing idea! People can then fork parts of the taxon tree and then push changes back. Here is his first example:</w:t>
      </w:r>
    </w:p>
    <w:p w14:paraId="41EF6C06" w14:textId="77777777" w:rsidR="00AD55C3" w:rsidRDefault="00837495" w:rsidP="00AD55C3">
      <w:pPr>
        <w:pStyle w:val="BodyText2"/>
      </w:pPr>
      <w:hyperlink r:id="rId86" w:history="1">
        <w:r w:rsidR="00AD55C3">
          <w:rPr>
            <w:rStyle w:val="Hyperlink"/>
          </w:rPr>
          <w:t>https://github.com/mdoering/backbone</w:t>
        </w:r>
      </w:hyperlink>
    </w:p>
    <w:p w14:paraId="190FFBCC" w14:textId="77777777" w:rsidR="00AD55C3" w:rsidRPr="00201D39" w:rsidRDefault="00AD55C3" w:rsidP="00AD55C3">
      <w:pPr>
        <w:pStyle w:val="BodyText2"/>
      </w:pPr>
      <w:r>
        <w:t xml:space="preserve">Described in his blog here </w:t>
      </w:r>
      <w:hyperlink r:id="rId87" w:history="1">
        <w:r>
          <w:rPr>
            <w:rStyle w:val="Hyperlink"/>
          </w:rPr>
          <w:t>http://gbif.blogspot.it/</w:t>
        </w:r>
      </w:hyperlink>
      <w:r>
        <w:t xml:space="preserve"> </w:t>
      </w:r>
    </w:p>
    <w:p w14:paraId="153B7DE1" w14:textId="77777777" w:rsidR="00AD55C3" w:rsidRDefault="00AD55C3" w:rsidP="00AD55C3">
      <w:pPr>
        <w:pStyle w:val="Heading4"/>
      </w:pPr>
      <w:r>
        <w:t>GBIF Occurrences</w:t>
      </w:r>
    </w:p>
    <w:p w14:paraId="2658E021" w14:textId="77777777" w:rsidR="00AD55C3" w:rsidRDefault="00AD55C3" w:rsidP="00AD55C3">
      <w:pPr>
        <w:pStyle w:val="BodyText2"/>
      </w:pPr>
      <w:r>
        <w:t xml:space="preserve">Downloading all GBIF occurrences on 8/9/15 to import into Hadoop straight from the GBIF Explore Occurrences Page. Unfortunately there is no way to select only specific columns so all fields are downloaded. </w:t>
      </w:r>
    </w:p>
    <w:p w14:paraId="3A9B1F17" w14:textId="77777777" w:rsidR="00AD55C3" w:rsidRDefault="00AD55C3" w:rsidP="00AD55C3">
      <w:pPr>
        <w:pStyle w:val="BodyText2"/>
      </w:pPr>
      <w:r>
        <w:t xml:space="preserve">Started at 15:54 finished at 16:38. </w:t>
      </w:r>
      <w:hyperlink r:id="rId88" w:history="1">
        <w:r w:rsidRPr="00CD044D">
          <w:rPr>
            <w:rStyle w:val="Hyperlink"/>
          </w:rPr>
          <w:t>This</w:t>
        </w:r>
      </w:hyperlink>
      <w:r>
        <w:t xml:space="preserve"> is the DOI page. The csv file is 37.1Gb – downloading to </w:t>
      </w:r>
      <w:r w:rsidRPr="00CD044D">
        <w:t>E:\export</w:t>
      </w:r>
      <w:r>
        <w:t>. (548 million records)</w:t>
      </w:r>
    </w:p>
    <w:p w14:paraId="6C048BAC" w14:textId="77777777" w:rsidR="00AD55C3" w:rsidRDefault="00AD55C3" w:rsidP="00AD55C3">
      <w:pPr>
        <w:pStyle w:val="BodyText2"/>
      </w:pPr>
      <w:r>
        <w:t xml:space="preserve">This was no good as there were lots of specimen records and un-georeferenced records. Restarted with Location=’Georeferenced Records Only’ and Basis of Record=’Human Observation’ and ‘Observation’. (409,515,293 records) – 26.5Gb. Downloading to </w:t>
      </w:r>
      <w:r w:rsidRPr="00CD044D">
        <w:t>E:\export</w:t>
      </w:r>
      <w:r>
        <w:t>\</w:t>
      </w:r>
      <w:r w:rsidRPr="00634286">
        <w:t>GBIF Occurrences</w:t>
      </w:r>
      <w:r>
        <w:t>\</w:t>
      </w:r>
      <w:r w:rsidRPr="00FB4B2C">
        <w:t>0003396-150831095807960</w:t>
      </w:r>
      <w:r>
        <w:t>.zip and unzipped - 178Gb in total.</w:t>
      </w:r>
    </w:p>
    <w:p w14:paraId="056F28EB" w14:textId="77777777" w:rsidR="00AD55C3" w:rsidRPr="0065587D" w:rsidRDefault="00AD55C3" w:rsidP="00AD55C3">
      <w:pPr>
        <w:pStyle w:val="BodyText2"/>
      </w:pPr>
      <w:r>
        <w:t xml:space="preserve">There is both a taxonkey and a specieskey in the data. For Orang Utan they are both the same – </w:t>
      </w:r>
      <w:r w:rsidRPr="00FD73A1">
        <w:t>5219532</w:t>
      </w:r>
      <w:r>
        <w:t>. This is the GBIF ID from the GBIF Backbone Taxonomy checklist.</w:t>
      </w:r>
    </w:p>
    <w:p w14:paraId="14817459" w14:textId="77777777" w:rsidR="00AD55C3" w:rsidRDefault="00AD55C3" w:rsidP="00AD55C3">
      <w:pPr>
        <w:pStyle w:val="Heading4"/>
      </w:pPr>
      <w:r>
        <w:t xml:space="preserve">Migration </w:t>
      </w:r>
    </w:p>
    <w:p w14:paraId="45593DEB" w14:textId="77777777" w:rsidR="00AD55C3" w:rsidRDefault="00AD55C3" w:rsidP="00AD55C3">
      <w:pPr>
        <w:pStyle w:val="Heading5"/>
      </w:pPr>
      <w:r>
        <w:t>Movebank</w:t>
      </w:r>
    </w:p>
    <w:p w14:paraId="0BA93412" w14:textId="77777777" w:rsidR="00AD55C3" w:rsidRPr="00D57262" w:rsidRDefault="00AD55C3" w:rsidP="00AD55C3">
      <w:pPr>
        <w:pStyle w:val="BodyText2"/>
      </w:pPr>
      <w:r>
        <w:t xml:space="preserve">Hosted by the Max Planck Institute </w:t>
      </w:r>
      <w:hyperlink r:id="rId89" w:history="1">
        <w:r w:rsidRPr="00D57262">
          <w:rPr>
            <w:rStyle w:val="Hyperlink"/>
          </w:rPr>
          <w:t>this</w:t>
        </w:r>
      </w:hyperlink>
      <w:r>
        <w:t xml:space="preserve"> has &gt;10,000 species tracking data.</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8B6883">
      <w:pPr>
        <w:pStyle w:val="BodyText2"/>
      </w:pPr>
      <w:r>
        <w:t xml:space="preserve">Available from </w:t>
      </w:r>
      <w:hyperlink r:id="rId90" w:history="1">
        <w:r w:rsidRPr="007D3081">
          <w:rPr>
            <w:rStyle w:val="Hyperlink"/>
          </w:rPr>
          <w:t>here</w:t>
        </w:r>
      </w:hyperlink>
      <w:r>
        <w:t xml:space="preserve">. Metadata </w:t>
      </w:r>
      <w:hyperlink r:id="rId9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8B6883">
      <w:pPr>
        <w:pStyle w:val="BodyText2"/>
      </w:pPr>
      <w:r>
        <w:t>Get a list of countries in ACP regions with the number of PAs:</w:t>
      </w:r>
    </w:p>
    <w:p w14:paraId="5EEB63C4"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8B6883">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8B6883">
      <w:pPr>
        <w:pStyle w:val="BodyText2"/>
      </w:pPr>
      <w:r>
        <w:rPr>
          <w:noProof/>
          <w:lang w:bidi="ar-SA"/>
        </w:rPr>
        <w:lastRenderedPageBreak/>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8B6883">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8B6883">
      <w:pPr>
        <w:pStyle w:val="BodyText2"/>
      </w:pPr>
      <w:r>
        <w:t>This is the breakdown:</w:t>
      </w:r>
    </w:p>
    <w:p w14:paraId="3ECF30EC"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8B6883">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9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8B6883">
      <w:pPr>
        <w:pStyle w:val="BodyText2"/>
      </w:pPr>
      <w:r>
        <w:t xml:space="preserve">Use </w:t>
      </w:r>
      <w:hyperlink r:id="rId95"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8B6883">
      <w:pPr>
        <w:pStyle w:val="BodyText2"/>
      </w:pPr>
      <w:r>
        <w:t xml:space="preserve">The ASTER 30m DEM is available from here </w:t>
      </w:r>
      <w:hyperlink r:id="rId9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8B6883">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8B6883">
      <w:pPr>
        <w:pStyle w:val="BodyText2"/>
      </w:pPr>
      <w:r>
        <w:t>From the GEE metadata:</w:t>
      </w:r>
    </w:p>
    <w:p w14:paraId="7EA7F8AF"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DD4343">
            <w:pPr>
              <w:pStyle w:val="Tiny"/>
            </w:pPr>
            <w:r w:rsidRPr="00C86AF7">
              <w:t>Sensor</w:t>
            </w:r>
          </w:p>
        </w:tc>
        <w:tc>
          <w:tcPr>
            <w:tcW w:w="1260" w:type="dxa"/>
          </w:tcPr>
          <w:p w14:paraId="4918F72D" w14:textId="77777777" w:rsidR="00A67470" w:rsidRPr="00C86AF7" w:rsidRDefault="00A67470" w:rsidP="00DD4343">
            <w:pPr>
              <w:pStyle w:val="Tiny"/>
            </w:pPr>
            <w:r w:rsidRPr="00C86AF7">
              <w:t>From</w:t>
            </w:r>
          </w:p>
        </w:tc>
        <w:tc>
          <w:tcPr>
            <w:tcW w:w="1350" w:type="dxa"/>
          </w:tcPr>
          <w:p w14:paraId="5DCF471F" w14:textId="77777777" w:rsidR="00A67470" w:rsidRPr="00C86AF7" w:rsidRDefault="00A67470" w:rsidP="00DD4343">
            <w:pPr>
              <w:pStyle w:val="Tiny"/>
            </w:pPr>
            <w:r w:rsidRPr="00C86AF7">
              <w:t>To</w:t>
            </w:r>
          </w:p>
        </w:tc>
        <w:tc>
          <w:tcPr>
            <w:tcW w:w="1350" w:type="dxa"/>
          </w:tcPr>
          <w:p w14:paraId="73E85EEE" w14:textId="77777777" w:rsidR="00A67470" w:rsidRPr="00C86AF7" w:rsidRDefault="00A67470" w:rsidP="00DD4343">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DD4343">
            <w:pPr>
              <w:pStyle w:val="Tiny"/>
            </w:pPr>
            <w:r w:rsidRPr="00C12232">
              <w:t xml:space="preserve">Landsat 5 </w:t>
            </w:r>
          </w:p>
        </w:tc>
        <w:tc>
          <w:tcPr>
            <w:tcW w:w="1260" w:type="dxa"/>
          </w:tcPr>
          <w:p w14:paraId="73E81679" w14:textId="77777777" w:rsidR="00A67470" w:rsidRPr="00C12232" w:rsidRDefault="00A67470" w:rsidP="00DD4343">
            <w:pPr>
              <w:pStyle w:val="Tiny"/>
            </w:pPr>
            <w:r>
              <w:t>Jan 1 1984</w:t>
            </w:r>
          </w:p>
        </w:tc>
        <w:tc>
          <w:tcPr>
            <w:tcW w:w="1350" w:type="dxa"/>
          </w:tcPr>
          <w:p w14:paraId="29B32482" w14:textId="77777777" w:rsidR="00A67470" w:rsidRPr="00C12232" w:rsidRDefault="00A67470" w:rsidP="00DD4343">
            <w:pPr>
              <w:pStyle w:val="Tiny"/>
            </w:pPr>
            <w:r w:rsidRPr="00C12232">
              <w:t>May 4</w:t>
            </w:r>
            <w:r>
              <w:t xml:space="preserve"> </w:t>
            </w:r>
            <w:r w:rsidRPr="00C12232">
              <w:t>2012</w:t>
            </w:r>
          </w:p>
        </w:tc>
        <w:tc>
          <w:tcPr>
            <w:tcW w:w="1350" w:type="dxa"/>
          </w:tcPr>
          <w:p w14:paraId="588C4F24" w14:textId="77777777" w:rsidR="00A67470" w:rsidRPr="00C12232" w:rsidRDefault="00A67470" w:rsidP="00DD4343">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DD4343">
            <w:pPr>
              <w:pStyle w:val="Tiny"/>
            </w:pPr>
            <w:r w:rsidRPr="00C12232">
              <w:t>Landsat 7</w:t>
            </w:r>
            <w:r w:rsidRPr="00C12232">
              <w:tab/>
            </w:r>
          </w:p>
        </w:tc>
        <w:tc>
          <w:tcPr>
            <w:tcW w:w="1260" w:type="dxa"/>
          </w:tcPr>
          <w:p w14:paraId="32DF2AC7" w14:textId="77777777" w:rsidR="00A67470" w:rsidRPr="00C12232" w:rsidRDefault="00A67470" w:rsidP="00DD4343">
            <w:pPr>
              <w:pStyle w:val="Tiny"/>
            </w:pPr>
            <w:r>
              <w:t>Jan 1 1999</w:t>
            </w:r>
          </w:p>
        </w:tc>
        <w:tc>
          <w:tcPr>
            <w:tcW w:w="1350" w:type="dxa"/>
          </w:tcPr>
          <w:p w14:paraId="3678D6E8" w14:textId="77777777" w:rsidR="00A67470" w:rsidRPr="00C12232" w:rsidRDefault="00A67470" w:rsidP="00DD4343">
            <w:pPr>
              <w:pStyle w:val="Tiny"/>
            </w:pPr>
            <w:r w:rsidRPr="00C12232">
              <w:t>May 19</w:t>
            </w:r>
            <w:r>
              <w:t xml:space="preserve"> </w:t>
            </w:r>
            <w:r w:rsidRPr="00C12232">
              <w:t>2014</w:t>
            </w:r>
          </w:p>
        </w:tc>
        <w:tc>
          <w:tcPr>
            <w:tcW w:w="1350" w:type="dxa"/>
          </w:tcPr>
          <w:p w14:paraId="54D9481D" w14:textId="77777777" w:rsidR="00A67470" w:rsidRPr="00C12232" w:rsidRDefault="00A67470" w:rsidP="00DD4343">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DD4343">
            <w:pPr>
              <w:pStyle w:val="Tiny"/>
            </w:pPr>
            <w:r>
              <w:t>Landsat 8</w:t>
            </w:r>
          </w:p>
        </w:tc>
        <w:tc>
          <w:tcPr>
            <w:tcW w:w="1260" w:type="dxa"/>
          </w:tcPr>
          <w:p w14:paraId="3F599A11" w14:textId="77777777" w:rsidR="00A67470" w:rsidRDefault="00A67470" w:rsidP="00DD4343">
            <w:pPr>
              <w:pStyle w:val="Tiny"/>
            </w:pPr>
            <w:r>
              <w:t>Apr 10 2013</w:t>
            </w:r>
          </w:p>
        </w:tc>
        <w:tc>
          <w:tcPr>
            <w:tcW w:w="1350" w:type="dxa"/>
          </w:tcPr>
          <w:p w14:paraId="6B785D7B" w14:textId="77777777" w:rsidR="00A67470" w:rsidRPr="00C12232" w:rsidRDefault="00A67470" w:rsidP="00DD4343">
            <w:pPr>
              <w:pStyle w:val="Tiny"/>
            </w:pPr>
            <w:r>
              <w:t>May 21 2014</w:t>
            </w:r>
          </w:p>
        </w:tc>
        <w:tc>
          <w:tcPr>
            <w:tcW w:w="1350" w:type="dxa"/>
          </w:tcPr>
          <w:p w14:paraId="03A739B0" w14:textId="77777777" w:rsidR="00A67470" w:rsidRDefault="00A67470" w:rsidP="00DD4343">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8" w:history="1">
        <w:r w:rsidRPr="001F1BEC">
          <w:rPr>
            <w:rStyle w:val="Hyperlink"/>
          </w:rPr>
          <w:t>here</w:t>
        </w:r>
      </w:hyperlink>
      <w:r>
        <w:t>.</w:t>
      </w:r>
    </w:p>
    <w:p w14:paraId="3B95C515" w14:textId="77777777" w:rsidR="00A67470" w:rsidRDefault="00A67470" w:rsidP="008B6883">
      <w:pPr>
        <w:pStyle w:val="BodyText2"/>
      </w:pPr>
      <w:r>
        <w:t xml:space="preserve">Landsat 8 bands are shown </w:t>
      </w:r>
      <w:hyperlink r:id="rId9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8B6883">
      <w:pPr>
        <w:pStyle w:val="BodyText2"/>
      </w:pPr>
      <w:r>
        <w:t xml:space="preserve">There is a good example image from the cirrus band over the Aral Sea here </w:t>
      </w:r>
      <w:hyperlink r:id="rId100" w:history="1">
        <w:r>
          <w:rPr>
            <w:rStyle w:val="Hyperlink"/>
          </w:rPr>
          <w:t>http://earthobservatory.nasa.gov/IOTD/view.php?id=81210&amp;src=share</w:t>
        </w:r>
      </w:hyperlink>
      <w:r>
        <w:t xml:space="preserve">. </w:t>
      </w:r>
    </w:p>
    <w:p w14:paraId="23D73407"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8B6883">
      <w:pPr>
        <w:pStyle w:val="BodyText2"/>
      </w:pPr>
      <w:r>
        <w:t xml:space="preserve">The downloaded Landsat data is described </w:t>
      </w:r>
      <w:hyperlink r:id="rId10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8B6883">
      <w:pPr>
        <w:pStyle w:val="BodyText2"/>
      </w:pPr>
      <w:r>
        <w:t xml:space="preserve">Here is the landsat metadata reference document </w:t>
      </w:r>
      <w:hyperlink r:id="rId10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8B6883">
      <w:pPr>
        <w:pStyle w:val="BodyText2"/>
      </w:pPr>
      <w:r>
        <w:t xml:space="preserve">You can also use the </w:t>
      </w:r>
      <w:hyperlink r:id="rId10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8B6883">
      <w:pPr>
        <w:pStyle w:val="BodyText2"/>
      </w:pPr>
      <w:r>
        <w:t>The naming convention for Landsat 8 files is as follows:</w:t>
      </w:r>
    </w:p>
    <w:p w14:paraId="2EE8DF43" w14:textId="77777777" w:rsidR="00A67470" w:rsidRDefault="00A67470" w:rsidP="008B6883">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lastRenderedPageBreak/>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10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8B6883">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8B6883">
      <w:pPr>
        <w:pStyle w:val="BodyText2"/>
      </w:pPr>
      <w:r>
        <w:t>There are a number of different datasets available of GEE for Landsat 8. The following are the raw datasets (i.e. not composite):</w:t>
      </w:r>
    </w:p>
    <w:p w14:paraId="075739CA"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DD4343">
            <w:pPr>
              <w:pStyle w:val="Tiny"/>
            </w:pPr>
            <w:r w:rsidRPr="00887A33">
              <w:t>Dataset</w:t>
            </w:r>
          </w:p>
        </w:tc>
        <w:tc>
          <w:tcPr>
            <w:tcW w:w="1584" w:type="dxa"/>
          </w:tcPr>
          <w:p w14:paraId="09D74659" w14:textId="77777777" w:rsidR="00A67470" w:rsidRPr="00887A33" w:rsidRDefault="00A67470" w:rsidP="00DD4343">
            <w:pPr>
              <w:pStyle w:val="Tiny"/>
            </w:pPr>
            <w:r w:rsidRPr="00887A33">
              <w:t>Imagecollection ID</w:t>
            </w:r>
          </w:p>
        </w:tc>
        <w:tc>
          <w:tcPr>
            <w:tcW w:w="3544" w:type="dxa"/>
          </w:tcPr>
          <w:p w14:paraId="22B27BC8" w14:textId="77777777" w:rsidR="00A67470" w:rsidRPr="00887A33" w:rsidRDefault="00A67470" w:rsidP="00DD4343">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DD4343">
            <w:pPr>
              <w:pStyle w:val="Tiny"/>
            </w:pPr>
            <w:r w:rsidRPr="00887A33">
              <w:t>USGS Landsat 8 Radiance</w:t>
            </w:r>
          </w:p>
        </w:tc>
        <w:tc>
          <w:tcPr>
            <w:tcW w:w="1584" w:type="dxa"/>
          </w:tcPr>
          <w:p w14:paraId="13ACE565" w14:textId="77777777" w:rsidR="00A67470" w:rsidRPr="00887A33" w:rsidRDefault="00A67470" w:rsidP="00DD4343">
            <w:pPr>
              <w:pStyle w:val="Tiny"/>
            </w:pPr>
            <w:r w:rsidRPr="00887A33">
              <w:t>LANDSAT/LC8</w:t>
            </w:r>
          </w:p>
        </w:tc>
        <w:tc>
          <w:tcPr>
            <w:tcW w:w="3544" w:type="dxa"/>
          </w:tcPr>
          <w:p w14:paraId="6AE8FE40" w14:textId="77777777" w:rsidR="00A67470" w:rsidRPr="00887A33" w:rsidRDefault="00A67470" w:rsidP="00DD4343">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DD4343">
            <w:pPr>
              <w:pStyle w:val="Tiny"/>
            </w:pPr>
            <w:r w:rsidRPr="00887A33">
              <w:t>USGS Landsat 8 Radiance (Orthorectified)</w:t>
            </w:r>
          </w:p>
        </w:tc>
        <w:tc>
          <w:tcPr>
            <w:tcW w:w="1584" w:type="dxa"/>
          </w:tcPr>
          <w:p w14:paraId="5E4E8F2E" w14:textId="77777777" w:rsidR="00A67470" w:rsidRPr="00887A33" w:rsidRDefault="00A67470" w:rsidP="00DD4343">
            <w:pPr>
              <w:pStyle w:val="Tiny"/>
            </w:pPr>
            <w:r w:rsidRPr="00887A33">
              <w:t>LANDSAT/LC8_L1T</w:t>
            </w:r>
          </w:p>
        </w:tc>
        <w:tc>
          <w:tcPr>
            <w:tcW w:w="3544" w:type="dxa"/>
          </w:tcPr>
          <w:p w14:paraId="06D7C2CA" w14:textId="77777777" w:rsidR="00A67470" w:rsidRPr="00887A33" w:rsidRDefault="00A67470" w:rsidP="00DD4343">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DD4343">
            <w:pPr>
              <w:pStyle w:val="Tiny"/>
            </w:pPr>
            <w:r w:rsidRPr="00887A33">
              <w:t>USGS Landsat 8 TOA Reflectance (Orthorectified)</w:t>
            </w:r>
          </w:p>
        </w:tc>
        <w:tc>
          <w:tcPr>
            <w:tcW w:w="1584" w:type="dxa"/>
          </w:tcPr>
          <w:p w14:paraId="64E0E9FD" w14:textId="77777777" w:rsidR="00A67470" w:rsidRPr="00887A33" w:rsidRDefault="00A67470" w:rsidP="00DD4343">
            <w:pPr>
              <w:pStyle w:val="Tiny"/>
            </w:pPr>
            <w:r w:rsidRPr="00887A33">
              <w:t>LANDSAT/LC8_L1T_TOA</w:t>
            </w:r>
          </w:p>
        </w:tc>
        <w:tc>
          <w:tcPr>
            <w:tcW w:w="3544" w:type="dxa"/>
          </w:tcPr>
          <w:p w14:paraId="237D7CAF" w14:textId="77777777" w:rsidR="00A67470" w:rsidRPr="00887A33" w:rsidRDefault="00A67470" w:rsidP="00DD4343">
            <w:pPr>
              <w:pStyle w:val="Tiny"/>
            </w:pPr>
            <w:r w:rsidRPr="00887A33">
              <w:t>Landsat 8 calibrated top-of-atmosphere reflectance, orthorectified scenes only.</w:t>
            </w:r>
          </w:p>
        </w:tc>
      </w:tr>
    </w:tbl>
    <w:p w14:paraId="460B928A"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8B6883">
      <w:pPr>
        <w:pStyle w:val="BodyText2"/>
      </w:pPr>
      <w:r>
        <w:t xml:space="preserve">Users handbook </w:t>
      </w:r>
      <w:hyperlink r:id="rId106"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8B6883">
      <w:pPr>
        <w:pStyle w:val="BodyText2"/>
      </w:pPr>
      <w:r>
        <w:t xml:space="preserve">Information on cloud masks is available here: </w:t>
      </w:r>
      <w:hyperlink r:id="rId107"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8B6883">
      <w:pPr>
        <w:pStyle w:val="BodyText2"/>
      </w:pPr>
    </w:p>
    <w:p w14:paraId="0E06DC4B" w14:textId="77777777" w:rsidR="006E0601" w:rsidRDefault="006E0601" w:rsidP="006E0601">
      <w:pPr>
        <w:pStyle w:val="Heading6"/>
      </w:pPr>
      <w:r>
        <w:t>Documentation</w:t>
      </w:r>
    </w:p>
    <w:p w14:paraId="51F794AD" w14:textId="293857E6" w:rsidR="00345E39" w:rsidRDefault="00345E39" w:rsidP="008B6883">
      <w:pPr>
        <w:pStyle w:val="BodyText2"/>
      </w:pPr>
      <w:r>
        <w:t xml:space="preserve">Users handbook </w:t>
      </w:r>
      <w:hyperlink r:id="rId108" w:history="1">
        <w:r w:rsidRPr="00457FAE">
          <w:rPr>
            <w:rStyle w:val="Hyperlink"/>
          </w:rPr>
          <w:t>https://sentinel.esa.int/documents/247904/685211/Sentinel-2_User_Handbook</w:t>
        </w:r>
      </w:hyperlink>
      <w:r>
        <w:t xml:space="preserve"> </w:t>
      </w:r>
    </w:p>
    <w:p w14:paraId="1BC35DED" w14:textId="73E15B4E" w:rsidR="00253926" w:rsidRPr="00345E39" w:rsidRDefault="00253926" w:rsidP="008B6883">
      <w:pPr>
        <w:pStyle w:val="BodyText2"/>
      </w:pPr>
      <w:r>
        <w:lastRenderedPageBreak/>
        <w:t xml:space="preserve">Technical Guide </w:t>
      </w:r>
      <w:hyperlink r:id="rId109"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10" w:history="1">
        <w:r w:rsidR="005B52B8" w:rsidRPr="00010737">
          <w:rPr>
            <w:rStyle w:val="Hyperlink"/>
          </w:rPr>
          <w:t>here</w:t>
        </w:r>
      </w:hyperlink>
      <w:r w:rsidR="005B52B8">
        <w:t>)</w:t>
      </w:r>
      <w:r w:rsidR="00552C73">
        <w:t xml:space="preserve"> and there is a good description </w:t>
      </w:r>
      <w:hyperlink r:id="rId111" w:history="1">
        <w:r w:rsidR="00552C73" w:rsidRPr="00552C73">
          <w:rPr>
            <w:rStyle w:val="Hyperlink"/>
          </w:rPr>
          <w:t>here</w:t>
        </w:r>
      </w:hyperlink>
      <w:r w:rsidR="00552C73">
        <w:t xml:space="preserve"> with diagrams of the orbits etc.</w:t>
      </w:r>
    </w:p>
    <w:p w14:paraId="72F20646" w14:textId="44261D1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8B6883">
      <w:pPr>
        <w:pStyle w:val="BodyText2"/>
      </w:pPr>
      <w:r w:rsidRPr="004E1673">
        <w:rPr>
          <w:color w:val="FF0000"/>
        </w:rPr>
        <w:t xml:space="preserve">A003008 </w:t>
      </w:r>
      <w:r>
        <w:t>= absolute orbit number</w:t>
      </w:r>
    </w:p>
    <w:p w14:paraId="081D4D84" w14:textId="6EA683A9"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2" w:anchor="zzd2" w:history="1">
        <w:r w:rsidRPr="00DF18D2">
          <w:rPr>
            <w:rStyle w:val="Hyperlink"/>
          </w:rPr>
          <w:t>here</w:t>
        </w:r>
      </w:hyperlink>
      <w:r>
        <w:t xml:space="preserve"> </w:t>
      </w:r>
    </w:p>
    <w:p w14:paraId="68297573" w14:textId="2D3E3C64"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8B6883">
      <w:pPr>
        <w:pStyle w:val="BodyText2"/>
      </w:pPr>
      <w:r>
        <w:t>There appears to be some discrepancy between the image data and that defined by the image geometry. e.g. look at the following:</w:t>
      </w:r>
    </w:p>
    <w:p w14:paraId="226D4848" w14:textId="77777777" w:rsidR="00632078" w:rsidRDefault="00632078" w:rsidP="008B6883">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8B6883">
      <w:pPr>
        <w:pStyle w:val="BodyText2"/>
      </w:pPr>
      <w:r>
        <w:t>Correct geometry for: ‘</w:t>
      </w:r>
      <w:r w:rsidRPr="00F76411">
        <w:t>COPERNICUS/S2/20160319T104937_20160319T213633_T30PVB</w:t>
      </w:r>
      <w:r>
        <w:t>’ – i.e. geometry covers imagery precisely</w:t>
      </w:r>
    </w:p>
    <w:p w14:paraId="5DCC428A" w14:textId="77777777" w:rsidR="00632078" w:rsidRDefault="00632078" w:rsidP="008B6883">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8B6883">
      <w:pPr>
        <w:pStyle w:val="BodyText2"/>
      </w:pPr>
      <w:r>
        <w:t>Incorrect geometry for ‘</w:t>
      </w:r>
      <w:r w:rsidRPr="00F76411">
        <w:t>COPERNICUS/S2/20160425T103926_20160425T161356_T30PVB</w:t>
      </w:r>
      <w:r>
        <w:t>’ – i.e. geometry is larger than imagery</w:t>
      </w:r>
    </w:p>
    <w:p w14:paraId="2197F2B7" w14:textId="77777777" w:rsidR="00632078" w:rsidRDefault="00632078" w:rsidP="008B6883">
      <w:pPr>
        <w:pStyle w:val="BodyText2"/>
      </w:pPr>
      <w:r>
        <w:rPr>
          <w:noProof/>
          <w:lang w:bidi="ar-SA"/>
        </w:rPr>
        <w:lastRenderedPageBreak/>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6" w:history="1">
        <w:r w:rsidRPr="00312511">
          <w:rPr>
            <w:rStyle w:val="Hyperlink"/>
          </w:rPr>
          <w:t>here</w:t>
        </w:r>
      </w:hyperlink>
      <w:r>
        <w:t>.</w:t>
      </w:r>
      <w:r w:rsidR="00E720C4">
        <w:t xml:space="preserve"> </w:t>
      </w:r>
      <w:hyperlink r:id="rId117"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8B6883">
      <w:pPr>
        <w:pStyle w:val="BodyText2"/>
      </w:pPr>
      <w:r>
        <w:t xml:space="preserve">Website </w:t>
      </w:r>
      <w:hyperlink r:id="rId118"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8B6883">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8B6883">
      <w:pPr>
        <w:pStyle w:val="BodyText2"/>
      </w:pPr>
      <w:r>
        <w:t>T</w:t>
      </w:r>
      <w:r w:rsidR="00FE14BC">
        <w:t xml:space="preserve">he Sentinel 2 tiling grid is available on </w:t>
      </w:r>
      <w:hyperlink r:id="rId119"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8B6883">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6" w:name="_Ref464723123"/>
      <w:r>
        <w:t>Cached Tiles</w:t>
      </w:r>
    </w:p>
    <w:p w14:paraId="749A2632"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837495" w:rsidP="008B6883">
      <w:pPr>
        <w:pStyle w:val="BodyText2"/>
      </w:pPr>
      <w:hyperlink r:id="rId120" w:history="1">
        <w:r w:rsidR="006014CC" w:rsidRPr="001510DC">
          <w:rPr>
            <w:rStyle w:val="Hyperlink"/>
          </w:rPr>
          <w:t>https://console.cloud.google.com/storage/browser/global-surface-water/maptiles/</w:t>
        </w:r>
      </w:hyperlink>
    </w:p>
    <w:p w14:paraId="2F3FDBF3" w14:textId="77777777" w:rsidR="006014CC" w:rsidRDefault="006014CC" w:rsidP="008B6883">
      <w:pPr>
        <w:pStyle w:val="BodyText2"/>
      </w:pPr>
      <w:r>
        <w:t>The tiles will then be server according to the following pattern:</w:t>
      </w:r>
    </w:p>
    <w:p w14:paraId="3FE5D8E3" w14:textId="77777777" w:rsidR="006014CC" w:rsidRDefault="00837495" w:rsidP="008B6883">
      <w:pPr>
        <w:pStyle w:val="BodyText2"/>
      </w:pPr>
      <w:hyperlink r:id="rId121"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8B6883">
      <w:pPr>
        <w:pStyle w:val="BodyText2"/>
      </w:pPr>
      <w:r>
        <w:t xml:space="preserve">e.g. </w:t>
      </w:r>
      <w:hyperlink r:id="rId122" w:history="1">
        <w:r w:rsidRPr="00E038A5">
          <w:rPr>
            <w:rStyle w:val="Hyperlink"/>
          </w:rPr>
          <w:t>https://storage.googleapis.com/global-surface-water/maptiles/occurrence/0/0/0.png</w:t>
        </w:r>
      </w:hyperlink>
      <w:r>
        <w:t xml:space="preserve"> </w:t>
      </w:r>
    </w:p>
    <w:p w14:paraId="72B44F02" w14:textId="77777777" w:rsidR="006014CC" w:rsidRPr="008869EF" w:rsidRDefault="00837495" w:rsidP="008B6883">
      <w:pPr>
        <w:pStyle w:val="BodyText2"/>
      </w:pPr>
      <w:hyperlink r:id="rId123"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6"/>
    </w:p>
    <w:p w14:paraId="1EBD1299" w14:textId="77777777" w:rsidR="00FB1DC5" w:rsidRDefault="00FB1DC5" w:rsidP="008B6883">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4" w:history="1">
        <w:r w:rsidRPr="00154A1A">
          <w:rPr>
            <w:rStyle w:val="Hyperlink"/>
          </w:rPr>
          <w:t>here</w:t>
        </w:r>
      </w:hyperlink>
      <w:r>
        <w:t>.</w:t>
      </w:r>
    </w:p>
    <w:p w14:paraId="567F3792"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837495" w:rsidP="008B6883">
      <w:pPr>
        <w:pStyle w:val="BodyText2"/>
      </w:pPr>
      <w:hyperlink r:id="rId125"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837495" w:rsidP="008B6883">
      <w:pPr>
        <w:pStyle w:val="BodyText2"/>
      </w:pPr>
      <w:hyperlink r:id="rId126"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8B6883">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8B6883">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8B6883">
      <w:pPr>
        <w:pStyle w:val="BodyText2"/>
      </w:pPr>
      <w:r>
        <w:t>I have written a tool to download the data from a Google Cloud Storage bucket (called water-world).</w:t>
      </w:r>
    </w:p>
    <w:p w14:paraId="7CDAF2FA"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8B6883">
      <w:pPr>
        <w:pStyle w:val="BodyText2"/>
      </w:pPr>
      <w:r>
        <w:t>Horizontally we have same size rasters when divided by: 2,3,6,9,18,47</w:t>
      </w:r>
    </w:p>
    <w:p w14:paraId="51270888" w14:textId="77777777" w:rsidR="00FB1DC5" w:rsidRDefault="00FB1DC5" w:rsidP="008B6883">
      <w:pPr>
        <w:pStyle w:val="BodyText2"/>
      </w:pPr>
      <w:r>
        <w:t>Vertically we have same size rasters when divided by: 2</w:t>
      </w:r>
    </w:p>
    <w:p w14:paraId="617F1A7A"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9B5185">
            <w:pPr>
              <w:pStyle w:val="TableTextHeader"/>
            </w:pPr>
            <w:r w:rsidRPr="001206A6">
              <w:t>Write tool</w:t>
            </w:r>
          </w:p>
        </w:tc>
        <w:tc>
          <w:tcPr>
            <w:tcW w:w="1109" w:type="dxa"/>
          </w:tcPr>
          <w:p w14:paraId="14339EB4"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8B6883">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8B6883">
      <w:pPr>
        <w:pStyle w:val="BodyText2"/>
      </w:pPr>
      <w:r>
        <w:t>ANSWER: Populate the metadata in ArcGIS using its own metadata format and then export to FGDC so it can be read in QGIS.</w:t>
      </w:r>
    </w:p>
    <w:p w14:paraId="1883E1CC" w14:textId="77777777"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8B6883">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8B6883">
      <w:pPr>
        <w:pStyle w:val="BodyText2"/>
      </w:pPr>
      <w:r>
        <w:t xml:space="preserve">Online document for creating a metadata </w:t>
      </w:r>
      <w:hyperlink r:id="rId127"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8B6883">
      <w:pPr>
        <w:pStyle w:val="BodyText2"/>
      </w:pPr>
      <w:r>
        <w:t xml:space="preserve">Following the instructions </w:t>
      </w:r>
      <w:hyperlink r:id="rId128"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8B6883">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8B6883">
      <w:pPr>
        <w:pStyle w:val="BodyText2"/>
      </w:pPr>
      <w:r>
        <w:t xml:space="preserve">There is a gdal metadata tag for no data values – see </w:t>
      </w:r>
      <w:hyperlink r:id="rId129"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8B6883">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lastRenderedPageBreak/>
        <w:t>Color maps</w:t>
      </w:r>
    </w:p>
    <w:p w14:paraId="61F2B0D6"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30" w:history="1">
        <w:r w:rsidRPr="00337B96">
          <w:rPr>
            <w:rStyle w:val="Hyperlink"/>
          </w:rPr>
          <w:t>here</w:t>
        </w:r>
      </w:hyperlink>
      <w:r>
        <w:t>).</w:t>
      </w:r>
    </w:p>
    <w:p w14:paraId="3676F37C"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8B6883">
      <w:pPr>
        <w:pStyle w:val="BodyText2"/>
      </w:pPr>
      <w:r>
        <w:t>Using the following colormap file produces a *.clr file alongside the raster:</w:t>
      </w:r>
    </w:p>
    <w:p w14:paraId="55F2DE31" w14:textId="77777777" w:rsidR="00FB1DC5" w:rsidRDefault="00FB1DC5" w:rsidP="00DD4343">
      <w:pPr>
        <w:pStyle w:val="Tiny"/>
      </w:pPr>
      <w:r>
        <w:t>-1 255 255 255</w:t>
      </w:r>
    </w:p>
    <w:p w14:paraId="6142E50D" w14:textId="77777777" w:rsidR="00FB1DC5" w:rsidRDefault="00FB1DC5" w:rsidP="00DD4343">
      <w:pPr>
        <w:pStyle w:val="Tiny"/>
      </w:pPr>
      <w:r>
        <w:t>1 0 0 221</w:t>
      </w:r>
    </w:p>
    <w:p w14:paraId="5E5A177C" w14:textId="77777777" w:rsidR="00FB1DC5" w:rsidRDefault="00FB1DC5" w:rsidP="00DD4343">
      <w:pPr>
        <w:pStyle w:val="Tiny"/>
      </w:pPr>
      <w:r>
        <w:t>2 34 177 76</w:t>
      </w:r>
    </w:p>
    <w:p w14:paraId="4143E23D" w14:textId="77777777" w:rsidR="00FB1DC5" w:rsidRDefault="00FB1DC5" w:rsidP="00DD4343">
      <w:pPr>
        <w:pStyle w:val="Tiny"/>
      </w:pPr>
      <w:r>
        <w:t>3 209 16 45</w:t>
      </w:r>
    </w:p>
    <w:p w14:paraId="644B111B" w14:textId="77777777" w:rsidR="00FB1DC5" w:rsidRDefault="00FB1DC5" w:rsidP="00DD4343">
      <w:pPr>
        <w:pStyle w:val="Tiny"/>
      </w:pPr>
      <w:r>
        <w:t>4 153 217 234</w:t>
      </w:r>
    </w:p>
    <w:p w14:paraId="2EDC1592" w14:textId="77777777" w:rsidR="00FB1DC5" w:rsidRDefault="00FB1DC5" w:rsidP="00DD4343">
      <w:pPr>
        <w:pStyle w:val="Tiny"/>
      </w:pPr>
      <w:r>
        <w:t>5 181 230 29</w:t>
      </w:r>
    </w:p>
    <w:p w14:paraId="4C3456EF" w14:textId="77777777" w:rsidR="00FB1DC5" w:rsidRDefault="00FB1DC5" w:rsidP="00DD4343">
      <w:pPr>
        <w:pStyle w:val="Tiny"/>
      </w:pPr>
      <w:r>
        <w:t>6 230 161 170</w:t>
      </w:r>
    </w:p>
    <w:p w14:paraId="0EF7E0F3" w14:textId="77777777" w:rsidR="00FB1DC5" w:rsidRDefault="00FB1DC5" w:rsidP="00DD4343">
      <w:pPr>
        <w:pStyle w:val="Tiny"/>
      </w:pPr>
      <w:r>
        <w:t>7 255 127 39</w:t>
      </w:r>
    </w:p>
    <w:p w14:paraId="567D80C0" w14:textId="77777777" w:rsidR="00FB1DC5" w:rsidRDefault="00FB1DC5" w:rsidP="00DD4343">
      <w:pPr>
        <w:pStyle w:val="Tiny"/>
      </w:pPr>
      <w:r>
        <w:t>8 255 201 14</w:t>
      </w:r>
    </w:p>
    <w:p w14:paraId="27C1219D" w14:textId="77777777" w:rsidR="00FB1DC5" w:rsidRDefault="00FB1DC5" w:rsidP="00DD4343">
      <w:pPr>
        <w:pStyle w:val="Tiny"/>
      </w:pPr>
      <w:r>
        <w:t>9 127 127 127</w:t>
      </w:r>
    </w:p>
    <w:p w14:paraId="37335209" w14:textId="77777777" w:rsidR="00FB1DC5" w:rsidRPr="00C6703B" w:rsidRDefault="00FB1DC5" w:rsidP="00DD4343">
      <w:pPr>
        <w:pStyle w:val="Tiny"/>
      </w:pPr>
      <w:r>
        <w:t>10 195 195 195</w:t>
      </w:r>
    </w:p>
    <w:p w14:paraId="46DF007B" w14:textId="77777777" w:rsidR="00FB1DC5" w:rsidRDefault="00FB1DC5" w:rsidP="008B6883">
      <w:pPr>
        <w:pStyle w:val="BodyText2"/>
      </w:pPr>
      <w:r>
        <w:t>However, using the following colormap file embeds the color table (up to 255 levels) in the raster:</w:t>
      </w:r>
    </w:p>
    <w:p w14:paraId="74224705" w14:textId="77777777" w:rsidR="00FB1DC5" w:rsidRDefault="00FB1DC5" w:rsidP="00DD4343">
      <w:pPr>
        <w:pStyle w:val="Tiny"/>
      </w:pPr>
      <w:r>
        <w:t>1 0 0 221</w:t>
      </w:r>
    </w:p>
    <w:p w14:paraId="620B90F0" w14:textId="77777777" w:rsidR="00FB1DC5" w:rsidRDefault="00FB1DC5" w:rsidP="00DD4343">
      <w:pPr>
        <w:pStyle w:val="Tiny"/>
      </w:pPr>
      <w:r>
        <w:t>2 34 177 76</w:t>
      </w:r>
    </w:p>
    <w:p w14:paraId="70C4266B" w14:textId="77777777" w:rsidR="00FB1DC5" w:rsidRDefault="00FB1DC5" w:rsidP="00DD4343">
      <w:pPr>
        <w:pStyle w:val="Tiny"/>
      </w:pPr>
      <w:r>
        <w:t>3 209 16 45</w:t>
      </w:r>
    </w:p>
    <w:p w14:paraId="3002D1E8" w14:textId="77777777" w:rsidR="00FB1DC5" w:rsidRDefault="00FB1DC5" w:rsidP="00DD4343">
      <w:pPr>
        <w:pStyle w:val="Tiny"/>
      </w:pPr>
      <w:r>
        <w:t>4 153 217 234</w:t>
      </w:r>
    </w:p>
    <w:p w14:paraId="773B6EA5" w14:textId="77777777" w:rsidR="00FB1DC5" w:rsidRDefault="00FB1DC5" w:rsidP="00DD4343">
      <w:pPr>
        <w:pStyle w:val="Tiny"/>
      </w:pPr>
      <w:r>
        <w:t>5 181 230 29</w:t>
      </w:r>
    </w:p>
    <w:p w14:paraId="3E10A714" w14:textId="77777777" w:rsidR="00FB1DC5" w:rsidRDefault="00FB1DC5" w:rsidP="00DD4343">
      <w:pPr>
        <w:pStyle w:val="Tiny"/>
      </w:pPr>
      <w:r>
        <w:t>6 230 161 170</w:t>
      </w:r>
    </w:p>
    <w:p w14:paraId="1FE67CEA" w14:textId="77777777" w:rsidR="00FB1DC5" w:rsidRDefault="00FB1DC5" w:rsidP="00DD4343">
      <w:pPr>
        <w:pStyle w:val="Tiny"/>
      </w:pPr>
      <w:r>
        <w:t>7 255 127 39</w:t>
      </w:r>
    </w:p>
    <w:p w14:paraId="6852DDE5" w14:textId="77777777" w:rsidR="00FB1DC5" w:rsidRDefault="00FB1DC5" w:rsidP="00DD4343">
      <w:pPr>
        <w:pStyle w:val="Tiny"/>
      </w:pPr>
      <w:r>
        <w:t>8 255 201 14</w:t>
      </w:r>
    </w:p>
    <w:p w14:paraId="4E177F92" w14:textId="77777777" w:rsidR="00FB1DC5" w:rsidRDefault="00FB1DC5" w:rsidP="00DD4343">
      <w:pPr>
        <w:pStyle w:val="Tiny"/>
      </w:pPr>
      <w:r>
        <w:t>9 127 127 127</w:t>
      </w:r>
    </w:p>
    <w:p w14:paraId="7685D4A9" w14:textId="77777777" w:rsidR="00FB1DC5" w:rsidRDefault="00FB1DC5" w:rsidP="00DD4343">
      <w:pPr>
        <w:pStyle w:val="Tiny"/>
      </w:pPr>
      <w:r>
        <w:t>10 195 195 195</w:t>
      </w:r>
    </w:p>
    <w:p w14:paraId="073C4252" w14:textId="77777777" w:rsidR="00FB1DC5" w:rsidRPr="00C6703B" w:rsidRDefault="00FB1DC5" w:rsidP="008B6883">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8B6883">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8B6883">
      <w:pPr>
        <w:pStyle w:val="BodyText2"/>
      </w:pPr>
      <w:r>
        <w:t>The global datasets are:</w:t>
      </w:r>
    </w:p>
    <w:p w14:paraId="78BA0796"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9B5185">
            <w:pPr>
              <w:pStyle w:val="TableTextHeader"/>
            </w:pPr>
            <w:r>
              <w:t>Data type</w:t>
            </w:r>
          </w:p>
        </w:tc>
        <w:tc>
          <w:tcPr>
            <w:tcW w:w="1050" w:type="dxa"/>
          </w:tcPr>
          <w:p w14:paraId="2ADF22BB"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DD4343">
            <w:pPr>
              <w:pStyle w:val="Tiny"/>
            </w:pPr>
            <w:r w:rsidRPr="00A50591">
              <w:t>Float</w:t>
            </w:r>
          </w:p>
        </w:tc>
        <w:tc>
          <w:tcPr>
            <w:tcW w:w="1050" w:type="dxa"/>
          </w:tcPr>
          <w:p w14:paraId="0A175678"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8B6883">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8B6883">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8B6883">
      <w:pPr>
        <w:pStyle w:val="BodyText2"/>
      </w:pPr>
      <w:r>
        <w:t xml:space="preserve">You can wrap OGC end points around Google Cloud Storage files by following the instructions </w:t>
      </w:r>
      <w:hyperlink r:id="rId131" w:history="1">
        <w:r w:rsidRPr="00B41708">
          <w:rPr>
            <w:rStyle w:val="Hyperlink"/>
          </w:rPr>
          <w:t>here</w:t>
        </w:r>
      </w:hyperlink>
      <w:r>
        <w:t>. Noel enabled this on 8/12/16 and you could add a WMS service using the following end point:</w:t>
      </w:r>
    </w:p>
    <w:p w14:paraId="169602BF" w14:textId="77777777" w:rsidR="00FB1DC5" w:rsidRDefault="00837495" w:rsidP="008B6883">
      <w:pPr>
        <w:pStyle w:val="BodyText2"/>
      </w:pPr>
      <w:hyperlink r:id="rId132"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8B6883">
      <w:pPr>
        <w:pStyle w:val="BodyText2"/>
      </w:pPr>
      <w:r>
        <w:t xml:space="preserve">Following Mat Hanchers post </w:t>
      </w:r>
      <w:hyperlink r:id="rId133" w:history="1">
        <w:r w:rsidRPr="001877D2">
          <w:rPr>
            <w:rStyle w:val="Hyperlink"/>
          </w:rPr>
          <w:t>here</w:t>
        </w:r>
      </w:hyperlink>
      <w:r>
        <w:t xml:space="preserve"> to be able to use the cached tiles without having to serve them using a WMS Server. </w:t>
      </w:r>
      <w:hyperlink r:id="rId134"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5" w:history="1">
        <w:r w:rsidRPr="00FB1DC5">
          <w:rPr>
            <w:rStyle w:val="Hyperlink"/>
          </w:rPr>
          <w:t>here</w:t>
        </w:r>
      </w:hyperlink>
      <w:r>
        <w:t>.</w:t>
      </w:r>
    </w:p>
    <w:p w14:paraId="0E083056" w14:textId="59A8BF5A"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8B6883">
      <w:pPr>
        <w:pStyle w:val="BodyText2"/>
      </w:pPr>
      <w:r>
        <w:t>Imported 3 datasets from Mariagrazia on 7/7/17 into ‘</w:t>
      </w:r>
      <w:r w:rsidRPr="00506410">
        <w:t>E:\cottaan\Documents\ArcGIS\intertidal\default.gdb\</w:t>
      </w:r>
      <w:r>
        <w:t>’.</w:t>
      </w:r>
    </w:p>
    <w:p w14:paraId="0B954B45" w14:textId="590E5BF2" w:rsidR="00B37D09" w:rsidRDefault="0093510D" w:rsidP="000E5536">
      <w:pPr>
        <w:pStyle w:val="Heading1"/>
      </w:pPr>
      <w:r>
        <w:t>Data Pr</w:t>
      </w:r>
      <w:r w:rsidR="00962450">
        <w:t>eprocessing</w:t>
      </w:r>
      <w:bookmarkEnd w:id="9"/>
    </w:p>
    <w:p w14:paraId="79755AC6" w14:textId="77777777" w:rsidR="009C2039" w:rsidRDefault="009C2039" w:rsidP="003B37F4">
      <w:pPr>
        <w:pStyle w:val="Heading2"/>
      </w:pPr>
      <w:bookmarkStart w:id="17" w:name="_Toc315774568"/>
      <w:r>
        <w:t>Common Names</w:t>
      </w:r>
    </w:p>
    <w:p w14:paraId="26284D6D" w14:textId="77777777"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8" w:name="_Toc315774546"/>
      <w:r>
        <w:t>Country boundaries</w:t>
      </w:r>
    </w:p>
    <w:p w14:paraId="0F792B2D" w14:textId="0096662D" w:rsidR="00F23B90" w:rsidRDefault="00F23B90" w:rsidP="0034374E">
      <w:pPr>
        <w:pStyle w:val="Heading3"/>
      </w:pPr>
      <w:bookmarkStart w:id="19" w:name="_Ref330547465"/>
      <w:r>
        <w:t xml:space="preserve">Creating </w:t>
      </w:r>
      <w:r w:rsidR="008019DC">
        <w:t>GAUL/EEZ</w:t>
      </w:r>
      <w:r>
        <w:t xml:space="preserve"> polygons</w:t>
      </w:r>
      <w:bookmarkEnd w:id="19"/>
    </w:p>
    <w:p w14:paraId="367A285A" w14:textId="77777777" w:rsidR="00F23B90" w:rsidRDefault="00F23B90" w:rsidP="008B6883">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lastRenderedPageBreak/>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8B6883">
      <w:pPr>
        <w:pStyle w:val="BodyText2"/>
      </w:pPr>
      <w:r>
        <w:t xml:space="preserve">We need a list of country codes but you have to pay to get the official one from ISO, so copied an HTML table from </w:t>
      </w:r>
      <w:hyperlink r:id="rId136"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0" w:name="_Ref330448025"/>
      <w:r>
        <w:t>Cross-checking GAUL</w:t>
      </w:r>
      <w:bookmarkEnd w:id="20"/>
    </w:p>
    <w:p w14:paraId="79CBF877" w14:textId="77777777" w:rsidR="00F23B90" w:rsidRDefault="00F23B90" w:rsidP="008B6883">
      <w:pPr>
        <w:pStyle w:val="BodyText2"/>
      </w:pPr>
      <w:r>
        <w:t>These are not present in GAUL:</w:t>
      </w:r>
    </w:p>
    <w:p w14:paraId="2107F06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8B6883">
            <w:pPr>
              <w:pStyle w:val="BodyText2"/>
              <w:rPr>
                <w:lang w:eastAsia="en-GB"/>
              </w:rPr>
            </w:pPr>
            <w:r>
              <w:rPr>
                <w:lang w:eastAsia="en-GB"/>
              </w:rPr>
              <w:t>ISO3</w:t>
            </w:r>
          </w:p>
        </w:tc>
        <w:tc>
          <w:tcPr>
            <w:tcW w:w="0" w:type="auto"/>
          </w:tcPr>
          <w:p w14:paraId="2B2D5786" w14:textId="77777777" w:rsidR="00F23B90" w:rsidRPr="00A022B2" w:rsidRDefault="00F23B90" w:rsidP="008B6883">
            <w:pPr>
              <w:pStyle w:val="BodyText2"/>
              <w:rPr>
                <w:lang w:eastAsia="en-GB"/>
              </w:rPr>
            </w:pPr>
            <w:r>
              <w:rPr>
                <w:lang w:eastAsia="en-GB"/>
              </w:rPr>
              <w:t>Name</w:t>
            </w:r>
          </w:p>
        </w:tc>
        <w:tc>
          <w:tcPr>
            <w:tcW w:w="0" w:type="auto"/>
          </w:tcPr>
          <w:p w14:paraId="058388C6" w14:textId="77777777" w:rsidR="00F23B90" w:rsidRPr="00A022B2" w:rsidRDefault="00F23B90" w:rsidP="008B6883">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8B6883">
            <w:pPr>
              <w:pStyle w:val="BodyText2"/>
              <w:rPr>
                <w:lang w:eastAsia="en-GB"/>
              </w:rPr>
            </w:pPr>
            <w:r>
              <w:rPr>
                <w:lang w:eastAsia="en-GB"/>
              </w:rPr>
              <w:t>ALA</w:t>
            </w:r>
          </w:p>
        </w:tc>
        <w:tc>
          <w:tcPr>
            <w:tcW w:w="0" w:type="auto"/>
            <w:hideMark/>
          </w:tcPr>
          <w:p w14:paraId="28D2B12C" w14:textId="77777777" w:rsidR="00F23B90" w:rsidRPr="00A022B2" w:rsidRDefault="00F23B90" w:rsidP="008B6883">
            <w:pPr>
              <w:pStyle w:val="BodyText2"/>
              <w:rPr>
                <w:lang w:eastAsia="en-GB"/>
              </w:rPr>
            </w:pPr>
            <w:r w:rsidRPr="00A022B2">
              <w:rPr>
                <w:lang w:eastAsia="en-GB"/>
              </w:rPr>
              <w:t>Åland Islands</w:t>
            </w:r>
          </w:p>
        </w:tc>
        <w:tc>
          <w:tcPr>
            <w:tcW w:w="0" w:type="auto"/>
          </w:tcPr>
          <w:p w14:paraId="35E3AD97"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8B6883">
            <w:pPr>
              <w:pStyle w:val="BodyText2"/>
              <w:rPr>
                <w:lang w:eastAsia="en-GB"/>
              </w:rPr>
            </w:pPr>
            <w:r>
              <w:rPr>
                <w:lang w:eastAsia="en-GB"/>
              </w:rPr>
              <w:t>BES</w:t>
            </w:r>
          </w:p>
        </w:tc>
        <w:tc>
          <w:tcPr>
            <w:tcW w:w="0" w:type="auto"/>
            <w:hideMark/>
          </w:tcPr>
          <w:p w14:paraId="060DBF2A"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8B6883">
            <w:pPr>
              <w:pStyle w:val="BodyText2"/>
              <w:rPr>
                <w:lang w:eastAsia="en-GB"/>
              </w:rPr>
            </w:pPr>
            <w:r>
              <w:rPr>
                <w:lang w:eastAsia="en-GB"/>
              </w:rPr>
              <w:t>CUW</w:t>
            </w:r>
          </w:p>
        </w:tc>
        <w:tc>
          <w:tcPr>
            <w:tcW w:w="0" w:type="auto"/>
            <w:hideMark/>
          </w:tcPr>
          <w:p w14:paraId="588D6CC5" w14:textId="77777777" w:rsidR="00F23B90" w:rsidRPr="00A022B2" w:rsidRDefault="00F23B90" w:rsidP="008B6883">
            <w:pPr>
              <w:pStyle w:val="BodyText2"/>
              <w:rPr>
                <w:lang w:eastAsia="en-GB"/>
              </w:rPr>
            </w:pPr>
            <w:r w:rsidRPr="00A022B2">
              <w:rPr>
                <w:lang w:eastAsia="en-GB"/>
              </w:rPr>
              <w:t>Curaçao</w:t>
            </w:r>
          </w:p>
        </w:tc>
        <w:tc>
          <w:tcPr>
            <w:tcW w:w="0" w:type="auto"/>
          </w:tcPr>
          <w:p w14:paraId="44929C8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8B6883">
            <w:pPr>
              <w:pStyle w:val="BodyText2"/>
              <w:rPr>
                <w:lang w:eastAsia="en-GB"/>
              </w:rPr>
            </w:pPr>
            <w:r>
              <w:rPr>
                <w:lang w:eastAsia="en-GB"/>
              </w:rPr>
              <w:t>PSE</w:t>
            </w:r>
          </w:p>
        </w:tc>
        <w:tc>
          <w:tcPr>
            <w:tcW w:w="0" w:type="auto"/>
            <w:hideMark/>
          </w:tcPr>
          <w:p w14:paraId="5EA437AC"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8B6883">
            <w:pPr>
              <w:pStyle w:val="BodyText2"/>
              <w:rPr>
                <w:lang w:eastAsia="en-GB"/>
              </w:rPr>
            </w:pPr>
            <w:r>
              <w:rPr>
                <w:lang w:eastAsia="en-GB"/>
              </w:rPr>
              <w:t>BLM</w:t>
            </w:r>
          </w:p>
        </w:tc>
        <w:tc>
          <w:tcPr>
            <w:tcW w:w="0" w:type="auto"/>
            <w:hideMark/>
          </w:tcPr>
          <w:p w14:paraId="79D726C8" w14:textId="77777777" w:rsidR="00F23B90" w:rsidRPr="00A022B2" w:rsidRDefault="00F23B90" w:rsidP="008B6883">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8B6883">
            <w:pPr>
              <w:pStyle w:val="BodyText2"/>
              <w:rPr>
                <w:lang w:eastAsia="en-GB"/>
              </w:rPr>
            </w:pPr>
            <w:r>
              <w:rPr>
                <w:lang w:eastAsia="en-GB"/>
              </w:rPr>
              <w:t>MAF</w:t>
            </w:r>
          </w:p>
        </w:tc>
        <w:tc>
          <w:tcPr>
            <w:tcW w:w="0" w:type="auto"/>
            <w:hideMark/>
          </w:tcPr>
          <w:p w14:paraId="6C55D8EB"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8B6883">
            <w:pPr>
              <w:pStyle w:val="BodyText2"/>
              <w:rPr>
                <w:lang w:eastAsia="en-GB"/>
              </w:rPr>
            </w:pPr>
            <w:r>
              <w:rPr>
                <w:lang w:eastAsia="en-GB"/>
              </w:rPr>
              <w:t>SXM</w:t>
            </w:r>
          </w:p>
        </w:tc>
        <w:tc>
          <w:tcPr>
            <w:tcW w:w="0" w:type="auto"/>
            <w:hideMark/>
          </w:tcPr>
          <w:p w14:paraId="667C1C37"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8B6883">
            <w:pPr>
              <w:pStyle w:val="BodyText2"/>
              <w:rPr>
                <w:lang w:eastAsia="en-GB"/>
              </w:rPr>
            </w:pPr>
            <w:r>
              <w:rPr>
                <w:lang w:eastAsia="en-GB"/>
              </w:rPr>
              <w:t>SSD</w:t>
            </w:r>
          </w:p>
        </w:tc>
        <w:tc>
          <w:tcPr>
            <w:tcW w:w="0" w:type="auto"/>
            <w:hideMark/>
          </w:tcPr>
          <w:p w14:paraId="7D06BE63" w14:textId="77777777" w:rsidR="00F23B90" w:rsidRPr="00A022B2" w:rsidRDefault="00F23B90" w:rsidP="008B6883">
            <w:pPr>
              <w:pStyle w:val="BodyText2"/>
              <w:rPr>
                <w:lang w:eastAsia="en-GB"/>
              </w:rPr>
            </w:pPr>
            <w:r w:rsidRPr="00A022B2">
              <w:rPr>
                <w:lang w:eastAsia="en-GB"/>
              </w:rPr>
              <w:t>South Sudan</w:t>
            </w:r>
          </w:p>
        </w:tc>
        <w:tc>
          <w:tcPr>
            <w:tcW w:w="0" w:type="auto"/>
          </w:tcPr>
          <w:p w14:paraId="06C2CB2A"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7"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8B6883">
            <w:pPr>
              <w:pStyle w:val="BodyText2"/>
              <w:rPr>
                <w:lang w:eastAsia="en-GB"/>
              </w:rPr>
            </w:pPr>
            <w:r>
              <w:rPr>
                <w:lang w:eastAsia="en-GB"/>
              </w:rPr>
              <w:t>TWN</w:t>
            </w:r>
          </w:p>
        </w:tc>
        <w:tc>
          <w:tcPr>
            <w:tcW w:w="0" w:type="auto"/>
            <w:hideMark/>
          </w:tcPr>
          <w:p w14:paraId="42C30290"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8B6883">
            <w:pPr>
              <w:pStyle w:val="BodyText2"/>
              <w:rPr>
                <w:lang w:eastAsia="en-GB"/>
              </w:rPr>
            </w:pPr>
            <w:r>
              <w:rPr>
                <w:lang w:eastAsia="en-GB"/>
              </w:rPr>
              <w:t>Split China</w:t>
            </w:r>
          </w:p>
        </w:tc>
      </w:tr>
    </w:tbl>
    <w:p w14:paraId="3146B5CA" w14:textId="77777777" w:rsidR="00F23B90" w:rsidRDefault="00F23B90" w:rsidP="008B6883">
      <w:pPr>
        <w:pStyle w:val="BodyText2"/>
      </w:pPr>
    </w:p>
    <w:p w14:paraId="00B8DB22" w14:textId="77777777" w:rsidR="00F23B90" w:rsidRPr="00B9514F" w:rsidRDefault="00F23B90" w:rsidP="008B6883">
      <w:pPr>
        <w:pStyle w:val="BodyText2"/>
      </w:pPr>
      <w:r>
        <w:t xml:space="preserve">Also </w:t>
      </w:r>
      <w:r w:rsidRPr="00E1209A">
        <w:t>Cocos (Keeling) Islands</w:t>
      </w:r>
      <w:r>
        <w:t xml:space="preserve"> (CCK) is coded as Australia (AUS).</w:t>
      </w:r>
    </w:p>
    <w:p w14:paraId="4EBB452C"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8" w:history="1">
        <w:r w:rsidRPr="001F051F">
          <w:rPr>
            <w:rStyle w:val="Hyperlink"/>
          </w:rPr>
          <w:t>here</w:t>
        </w:r>
      </w:hyperlink>
      <w:r>
        <w:t xml:space="preserve"> and </w:t>
      </w:r>
      <w:hyperlink r:id="rId139" w:history="1">
        <w:r w:rsidRPr="001F051F">
          <w:rPr>
            <w:rStyle w:val="Hyperlink"/>
          </w:rPr>
          <w:t>here</w:t>
        </w:r>
      </w:hyperlink>
      <w:r>
        <w:t xml:space="preserve">). Found a fill donut tool!!! </w:t>
      </w:r>
      <w:hyperlink r:id="rId140" w:history="1">
        <w:r w:rsidRPr="00CB14F7">
          <w:rPr>
            <w:rStyle w:val="Hyperlink"/>
          </w:rPr>
          <w:t>Here</w:t>
        </w:r>
      </w:hyperlink>
      <w:r>
        <w:t>. It works great – just a few final changes to do:</w:t>
      </w:r>
    </w:p>
    <w:p w14:paraId="777C2B40" w14:textId="77777777" w:rsidR="00F23B90" w:rsidRDefault="00F23B90" w:rsidP="008B6883">
      <w:pPr>
        <w:pStyle w:val="BodyText2"/>
      </w:pPr>
      <w:r>
        <w:rPr>
          <w:noProof/>
          <w:lang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5E663B">
      <w:pPr>
        <w:pStyle w:val="ListNumber"/>
      </w:pPr>
      <w:r>
        <w:t>EEZ boundaries dissolved in the sovereign field</w:t>
      </w:r>
    </w:p>
    <w:p w14:paraId="5E32F4DB" w14:textId="77777777" w:rsidR="00F23B90" w:rsidRDefault="00F23B90" w:rsidP="005E663B">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5E663B">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lastRenderedPageBreak/>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5E663B">
      <w:pPr>
        <w:pStyle w:val="ListNumber"/>
      </w:pPr>
      <w:r>
        <w:t>Dissolving again after changing the ISO 3 letter codes</w:t>
      </w:r>
    </w:p>
    <w:p w14:paraId="42DBE6A6" w14:textId="77777777" w:rsidR="00F23B90" w:rsidRDefault="00F23B90" w:rsidP="005E663B">
      <w:pPr>
        <w:pStyle w:val="ListNumber"/>
      </w:pPr>
      <w:r>
        <w:t>Appended GAUL and EEZ into the same table with their ISO3 country codes</w:t>
      </w:r>
    </w:p>
    <w:p w14:paraId="092C374A" w14:textId="77777777" w:rsidR="00F23B90" w:rsidRDefault="00F23B90" w:rsidP="005E663B">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lastRenderedPageBreak/>
        <w:t>Cross-checking EEZ</w:t>
      </w:r>
    </w:p>
    <w:p w14:paraId="2EC3047B" w14:textId="77777777" w:rsidR="00F23B90" w:rsidRPr="00ED5973" w:rsidRDefault="00F23B90" w:rsidP="008B6883">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8B6883">
      <w:pPr>
        <w:pStyle w:val="BodyText2"/>
      </w:pPr>
      <w:r>
        <w:t>Null values will have to be merged into an existing ISO3 features:</w:t>
      </w:r>
    </w:p>
    <w:p w14:paraId="4CAEE449"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8B6883">
      <w:pPr>
        <w:pStyle w:val="BodyText2"/>
      </w:pPr>
      <w:r>
        <w:t>There are some invalid ISO3 codes in the EEZ data:</w:t>
      </w:r>
    </w:p>
    <w:p w14:paraId="5A31659F"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8B6883">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8B6883">
      <w:pPr>
        <w:pStyle w:val="BodyText2"/>
      </w:pPr>
      <w:r>
        <w:t xml:space="preserve">Using the Fill Donut tool which I had to run twice. Could also have used topology - good article </w:t>
      </w:r>
      <w:hyperlink r:id="rId145"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8B6883">
      <w:pPr>
        <w:pStyle w:val="BodyText2"/>
      </w:pPr>
      <w:r>
        <w:t>There are 10 countries that have been lost in the process and will need to be added in:</w:t>
      </w:r>
    </w:p>
    <w:p w14:paraId="7F2F0C72"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8B6883">
            <w:pPr>
              <w:pStyle w:val="BodyText2"/>
            </w:pPr>
            <w:r w:rsidRPr="007F3CC4">
              <w:t>Name *</w:t>
            </w:r>
          </w:p>
        </w:tc>
        <w:tc>
          <w:tcPr>
            <w:tcW w:w="0" w:type="auto"/>
          </w:tcPr>
          <w:p w14:paraId="77899151" w14:textId="77777777" w:rsidR="00F23B90" w:rsidRPr="007F3CC4" w:rsidRDefault="00F23B90" w:rsidP="008B6883">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8B6883">
            <w:pPr>
              <w:pStyle w:val="BodyText2"/>
            </w:pPr>
            <w:r w:rsidRPr="007F3CC4">
              <w:t>Åland Islands</w:t>
            </w:r>
          </w:p>
        </w:tc>
        <w:tc>
          <w:tcPr>
            <w:tcW w:w="0" w:type="auto"/>
          </w:tcPr>
          <w:p w14:paraId="1EE50BF4" w14:textId="77777777" w:rsidR="00F23B90" w:rsidRPr="007F3CC4" w:rsidRDefault="00F23B90" w:rsidP="008B6883">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8B6883">
            <w:pPr>
              <w:pStyle w:val="BodyText2"/>
            </w:pPr>
            <w:r w:rsidRPr="007F3CC4">
              <w:t>Guernsey</w:t>
            </w:r>
          </w:p>
        </w:tc>
        <w:tc>
          <w:tcPr>
            <w:tcW w:w="0" w:type="auto"/>
          </w:tcPr>
          <w:p w14:paraId="24F9FB8A" w14:textId="77777777" w:rsidR="00F23B90" w:rsidRPr="007F3CC4" w:rsidRDefault="00F23B90" w:rsidP="008B6883">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8B6883">
            <w:pPr>
              <w:pStyle w:val="BodyText2"/>
            </w:pPr>
            <w:r w:rsidRPr="007F3CC4">
              <w:t>Heard Island and McDonald Islands</w:t>
            </w:r>
          </w:p>
        </w:tc>
        <w:tc>
          <w:tcPr>
            <w:tcW w:w="0" w:type="auto"/>
          </w:tcPr>
          <w:p w14:paraId="2E49DCDF" w14:textId="77777777" w:rsidR="00F23B90" w:rsidRPr="007F3CC4" w:rsidRDefault="00F23B90" w:rsidP="008B6883">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8B6883">
            <w:pPr>
              <w:pStyle w:val="BodyText2"/>
            </w:pPr>
            <w:r w:rsidRPr="007F3CC4">
              <w:t>Hong Kong</w:t>
            </w:r>
          </w:p>
        </w:tc>
        <w:tc>
          <w:tcPr>
            <w:tcW w:w="0" w:type="auto"/>
          </w:tcPr>
          <w:p w14:paraId="1EEF647F" w14:textId="77777777" w:rsidR="00F23B90" w:rsidRPr="007F3CC4" w:rsidRDefault="00F23B90" w:rsidP="008B6883">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8B6883">
            <w:pPr>
              <w:pStyle w:val="BodyText2"/>
            </w:pPr>
            <w:r w:rsidRPr="007F3CC4">
              <w:t>Isle of Man</w:t>
            </w:r>
          </w:p>
        </w:tc>
        <w:tc>
          <w:tcPr>
            <w:tcW w:w="0" w:type="auto"/>
          </w:tcPr>
          <w:p w14:paraId="7F744F5E" w14:textId="77777777" w:rsidR="00F23B90" w:rsidRPr="007F3CC4" w:rsidRDefault="00F23B90" w:rsidP="008B6883">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8B6883">
            <w:pPr>
              <w:pStyle w:val="BodyText2"/>
            </w:pPr>
            <w:r w:rsidRPr="007F3CC4">
              <w:t>Jersey</w:t>
            </w:r>
          </w:p>
        </w:tc>
        <w:tc>
          <w:tcPr>
            <w:tcW w:w="0" w:type="auto"/>
          </w:tcPr>
          <w:p w14:paraId="5FC61D51" w14:textId="77777777" w:rsidR="00F23B90" w:rsidRPr="007F3CC4" w:rsidRDefault="00F23B90" w:rsidP="008B6883">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8B6883">
            <w:pPr>
              <w:pStyle w:val="BodyText2"/>
            </w:pPr>
            <w:r w:rsidRPr="007F3CC4">
              <w:t>Macao</w:t>
            </w:r>
          </w:p>
        </w:tc>
        <w:tc>
          <w:tcPr>
            <w:tcW w:w="0" w:type="auto"/>
          </w:tcPr>
          <w:p w14:paraId="2C594A7D" w14:textId="77777777" w:rsidR="00F23B90" w:rsidRPr="007F3CC4" w:rsidRDefault="00F23B90" w:rsidP="008B6883">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8B6883">
            <w:pPr>
              <w:pStyle w:val="BodyText2"/>
            </w:pPr>
            <w:r w:rsidRPr="007F3CC4">
              <w:t>Norfolk Island</w:t>
            </w:r>
          </w:p>
        </w:tc>
        <w:tc>
          <w:tcPr>
            <w:tcW w:w="0" w:type="auto"/>
          </w:tcPr>
          <w:p w14:paraId="3AF2203F" w14:textId="77777777" w:rsidR="00F23B90" w:rsidRPr="007F3CC4" w:rsidRDefault="00F23B90" w:rsidP="008B6883">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8B6883">
            <w:pPr>
              <w:pStyle w:val="BodyText2"/>
            </w:pPr>
            <w:r w:rsidRPr="007F3CC4">
              <w:t>Svalbard and Jan Mayen</w:t>
            </w:r>
          </w:p>
        </w:tc>
        <w:tc>
          <w:tcPr>
            <w:tcW w:w="0" w:type="auto"/>
          </w:tcPr>
          <w:p w14:paraId="3C10FFFF" w14:textId="77777777" w:rsidR="00F23B90" w:rsidRPr="007F3CC4" w:rsidRDefault="00F23B90" w:rsidP="008B6883">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8B6883">
            <w:pPr>
              <w:pStyle w:val="BodyText2"/>
            </w:pPr>
            <w:r w:rsidRPr="007F3CC4">
              <w:t>United States Minor Outlying Islands</w:t>
            </w:r>
          </w:p>
        </w:tc>
        <w:tc>
          <w:tcPr>
            <w:tcW w:w="0" w:type="auto"/>
          </w:tcPr>
          <w:p w14:paraId="18929D97" w14:textId="77777777" w:rsidR="00F23B90" w:rsidRPr="007F3CC4" w:rsidRDefault="00F23B90" w:rsidP="008B6883">
            <w:pPr>
              <w:pStyle w:val="BodyText2"/>
            </w:pPr>
            <w:r>
              <w:t>UMI</w:t>
            </w:r>
          </w:p>
        </w:tc>
      </w:tr>
    </w:tbl>
    <w:p w14:paraId="62A6A974" w14:textId="77777777" w:rsidR="00F23B90" w:rsidRDefault="00F23B90" w:rsidP="008B6883">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1" w:name="_Version_2"/>
      <w:bookmarkEnd w:id="21"/>
      <w:r>
        <w:t>Version 2</w:t>
      </w:r>
    </w:p>
    <w:p w14:paraId="1FBD6751" w14:textId="67DCD92D"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8B6883">
      <w:pPr>
        <w:pStyle w:val="BodyText2"/>
      </w:pPr>
      <w:r>
        <w:t>Opened in QGIS and export</w:t>
      </w:r>
      <w:r w:rsidR="00BB17A7">
        <w:t>ed</w:t>
      </w:r>
      <w:r>
        <w:t xml:space="preserve"> GAUL to </w:t>
      </w:r>
      <w:hyperlink r:id="rId146" w:history="1">
        <w:r w:rsidRPr="00BB17A7">
          <w:rPr>
            <w:rStyle w:val="Hyperlink"/>
          </w:rPr>
          <w:t>here</w:t>
        </w:r>
      </w:hyperlink>
      <w:r>
        <w:t xml:space="preserve"> and EEZ to </w:t>
      </w:r>
      <w:hyperlink r:id="rId147" w:history="1">
        <w:r w:rsidRPr="00BB17A7">
          <w:rPr>
            <w:rStyle w:val="Hyperlink"/>
          </w:rPr>
          <w:t>here</w:t>
        </w:r>
      </w:hyperlink>
      <w:r>
        <w:t>.</w:t>
      </w:r>
      <w:r w:rsidR="00BB17A7">
        <w:t xml:space="preserve"> Then imported to a File GDB </w:t>
      </w:r>
      <w:hyperlink r:id="rId148"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2" w:name="_Ref440008778"/>
      <w:bookmarkEnd w:id="18"/>
      <w:r>
        <w:t>Creating the GAUL dataset to use for the global water statistics</w:t>
      </w:r>
      <w:bookmarkEnd w:id="22"/>
    </w:p>
    <w:p w14:paraId="5B6EA014" w14:textId="3E000791" w:rsidR="002203CC" w:rsidRPr="002203CC" w:rsidRDefault="002203CC" w:rsidP="007D2F52">
      <w:pPr>
        <w:pStyle w:val="Heading4"/>
      </w:pPr>
      <w:r>
        <w:lastRenderedPageBreak/>
        <w:t>By dissolving on iso3 code</w:t>
      </w:r>
    </w:p>
    <w:p w14:paraId="6C0BF695" w14:textId="3E858FC6" w:rsidR="001B45FC" w:rsidRDefault="00042A7A" w:rsidP="008B6883">
      <w:pPr>
        <w:pStyle w:val="BodyText2"/>
      </w:pPr>
      <w:r>
        <w:t xml:space="preserve">Imported the GAUL dataset from </w:t>
      </w:r>
      <w:hyperlink r:id="rId149"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8B6883">
      <w:pPr>
        <w:pStyle w:val="BodyText2"/>
      </w:pPr>
      <w:r>
        <w:t xml:space="preserve">Wrote a </w:t>
      </w:r>
      <w:hyperlink r:id="rId150"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3" w:name="_Ref426366202"/>
      <w:r>
        <w:t>Cleaning</w:t>
      </w:r>
      <w:bookmarkEnd w:id="23"/>
    </w:p>
    <w:p w14:paraId="1632426A" w14:textId="549501FB"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8B6883">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lastRenderedPageBreak/>
        <w:t>Using Fusion tables</w:t>
      </w:r>
    </w:p>
    <w:p w14:paraId="2325D510" w14:textId="222B664C" w:rsidR="00514B3D" w:rsidRDefault="00514B3D" w:rsidP="008B6883">
      <w:pPr>
        <w:pStyle w:val="BodyText2"/>
      </w:pPr>
      <w:r>
        <w:t xml:space="preserve">I am creating an admin0 dataset using my </w:t>
      </w:r>
      <w:hyperlink r:id="rId153"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8B6883">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8B6883">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8B6883">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8B6883">
      <w:pPr>
        <w:pStyle w:val="BodyText2"/>
      </w:pPr>
      <w:r>
        <w:t xml:space="preserve">I used my tool ArcGIS Toolbox | JRC Toolbox | </w:t>
      </w:r>
      <w:hyperlink r:id="rId155"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8B6883">
      <w:pPr>
        <w:pStyle w:val="BodyText2"/>
      </w:pPr>
      <w:r>
        <w:t>There are many ways to create point geometries:</w:t>
      </w:r>
    </w:p>
    <w:p w14:paraId="20631321" w14:textId="77777777" w:rsidR="00254ADD" w:rsidRDefault="00254ADD" w:rsidP="000E5536">
      <w:pPr>
        <w:pStyle w:val="ListBullet"/>
      </w:pPr>
      <w:r>
        <w:t xml:space="preserve">Using my </w:t>
      </w:r>
      <w:hyperlink r:id="rId156"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4" w:name="_Toc315774547"/>
      <w:bookmarkStart w:id="25" w:name="_Ref384632071"/>
      <w:r>
        <w:lastRenderedPageBreak/>
        <w:t>IUCN Red List Data</w:t>
      </w:r>
    </w:p>
    <w:p w14:paraId="70976EFF" w14:textId="77777777" w:rsidR="00F23B90" w:rsidRDefault="00F23B90" w:rsidP="0034374E">
      <w:pPr>
        <w:pStyle w:val="Heading3"/>
      </w:pPr>
      <w:bookmarkStart w:id="26" w:name="_Ref324227249"/>
      <w:bookmarkStart w:id="27" w:name="_Toc315774549"/>
      <w:r>
        <w:t>Cleaning</w:t>
      </w:r>
      <w:bookmarkEnd w:id="26"/>
    </w:p>
    <w:p w14:paraId="7C8A275E"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8B6883">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8" w:name="_Ref385921823"/>
      <w:r>
        <w:t xml:space="preserve">Converting to </w:t>
      </w:r>
      <w:r w:rsidR="0029321D">
        <w:t>ESRI Geo</w:t>
      </w:r>
      <w:r>
        <w:t>JSON</w:t>
      </w:r>
      <w:bookmarkEnd w:id="28"/>
    </w:p>
    <w:p w14:paraId="338CAE5E"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8B6883">
      <w:pPr>
        <w:pStyle w:val="BodyText2"/>
      </w:pPr>
      <w:r>
        <w:lastRenderedPageBreak/>
        <w:t xml:space="preserve">The ESRI GeoJSON format is not </w:t>
      </w:r>
      <w:r w:rsidR="00A94204">
        <w:t>OGC</w:t>
      </w:r>
      <w:r>
        <w:t xml:space="preserve"> compliant GeoJSON and if you try and open the file and try and load it into </w:t>
      </w:r>
      <w:hyperlink r:id="rId157"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8B6883">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8B6883">
      <w:pPr>
        <w:pStyle w:val="BodyText2"/>
      </w:pPr>
      <w:r>
        <w:t>You can remove all of the cetacean species by using the following:</w:t>
      </w:r>
    </w:p>
    <w:p w14:paraId="798B07F8"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7"/>
    </w:p>
    <w:p w14:paraId="3B09091C" w14:textId="77777777" w:rsidR="00F23B90" w:rsidRDefault="00F23B90" w:rsidP="007D2F52">
      <w:pPr>
        <w:pStyle w:val="Heading4"/>
      </w:pPr>
      <w:r>
        <w:t>Using ArcGIS</w:t>
      </w:r>
    </w:p>
    <w:p w14:paraId="64AF5C06" w14:textId="77777777" w:rsidR="00F23B90" w:rsidRDefault="00F23B90" w:rsidP="008B6883">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8"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8B6883">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9"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8B6883">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8B6883">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8B6883">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60"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61"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8B6883">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8B6883">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8B6883">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8B6883">
      <w:pPr>
        <w:pStyle w:val="BodyText2"/>
      </w:pPr>
      <w:r>
        <w:t>For Birds 10000 species   = 5 000 000 000 000 - (5 trillion grid squares)</w:t>
      </w:r>
    </w:p>
    <w:p w14:paraId="15205BE7" w14:textId="77777777" w:rsidR="00F23B90" w:rsidRDefault="00F23B90" w:rsidP="008B6883">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8B6883">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9" w:name="_Toc315774550"/>
      <w:r>
        <w:t>Using GDAL/OGR</w:t>
      </w:r>
      <w:bookmarkEnd w:id="29"/>
      <w:r>
        <w:t xml:space="preserve"> Directly</w:t>
      </w:r>
    </w:p>
    <w:p w14:paraId="378CEC73" w14:textId="77777777" w:rsidR="00F23B90" w:rsidRDefault="00F23B90" w:rsidP="008B6883">
      <w:pPr>
        <w:pStyle w:val="BodyText2"/>
      </w:pPr>
      <w:r>
        <w:t>Where is the ogr.py file? Not installed!</w:t>
      </w:r>
    </w:p>
    <w:p w14:paraId="3457C88D" w14:textId="77777777" w:rsidR="00F23B90" w:rsidRDefault="00F23B90" w:rsidP="000E5536">
      <w:pPr>
        <w:pStyle w:val="BodyText"/>
      </w:pPr>
      <w:r>
        <w:t xml:space="preserve">Looks like they're here: </w:t>
      </w:r>
      <w:hyperlink r:id="rId162"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63" w:history="1">
        <w:r w:rsidRPr="0077669C">
          <w:rPr>
            <w:rStyle w:val="Hyperlink"/>
          </w:rPr>
          <w:t>http://www.gis.usu.edu/~chrisg/python/2009/docs/gdal_win.pdf</w:t>
        </w:r>
      </w:hyperlink>
    </w:p>
    <w:p w14:paraId="2023BB29" w14:textId="77777777" w:rsidR="00F23B90" w:rsidRDefault="00F23B90" w:rsidP="008B6883">
      <w:pPr>
        <w:pStyle w:val="BodyText2"/>
      </w:pPr>
      <w:r>
        <w:t xml:space="preserve">Followed all </w:t>
      </w:r>
      <w:r w:rsidRPr="008911C4">
        <w:t>the</w:t>
      </w:r>
      <w:r>
        <w:t xml:space="preserve"> instructions but it cant find some libraries!</w:t>
      </w:r>
    </w:p>
    <w:p w14:paraId="15CFDB27" w14:textId="77777777" w:rsidR="00F23B90" w:rsidRDefault="00F23B90" w:rsidP="008B6883">
      <w:pPr>
        <w:pStyle w:val="BodyText2"/>
      </w:pPr>
      <w:r>
        <w:t>What about trying the instructions here (havent done this yet 19/6/12):</w:t>
      </w:r>
    </w:p>
    <w:p w14:paraId="6217370A" w14:textId="77777777" w:rsidR="00F23B90" w:rsidRDefault="00837495" w:rsidP="008B6883">
      <w:pPr>
        <w:pStyle w:val="BodyText2"/>
      </w:pPr>
      <w:hyperlink r:id="rId164" w:history="1">
        <w:r w:rsidR="00F23B90">
          <w:rPr>
            <w:rStyle w:val="Hyperlink"/>
          </w:rPr>
          <w:t>http://pythongisandstuff.wordpress.com/2011/07/07/installing-gdal-and-ogr-for-python-on-windows/</w:t>
        </w:r>
      </w:hyperlink>
    </w:p>
    <w:p w14:paraId="2FA76C9A" w14:textId="77777777" w:rsidR="00F23B90" w:rsidRDefault="00F23B90" w:rsidP="008B6883">
      <w:pPr>
        <w:pStyle w:val="BodyText2"/>
      </w:pPr>
      <w:r>
        <w:t xml:space="preserve">Good article here about using GDAL in ArcGIS: </w:t>
      </w:r>
      <w:hyperlink r:id="rId165"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8B6883">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66" w:history="1">
        <w:r w:rsidRPr="0077669C">
          <w:rPr>
            <w:rStyle w:val="Hyperlink"/>
          </w:rPr>
          <w:t>http://forums.arcgis.com/threads/31695-Conflict-arcpy-(Arc-10)-and-gdal?highlight=gdal</w:t>
        </w:r>
      </w:hyperlink>
    </w:p>
    <w:p w14:paraId="66C629AA" w14:textId="77777777" w:rsidR="00F23B90" w:rsidRDefault="00F23B90" w:rsidP="008B6883">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8B6883">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8B6883">
      <w:pPr>
        <w:pStyle w:val="BodyText2"/>
      </w:pPr>
      <w:r>
        <w:t>If I open FWTools 2.4.7 | FWTools Shell and type: 'import gdal' it finds it OK, but if I do this in ArcGIS it cant find it!</w:t>
      </w:r>
    </w:p>
    <w:p w14:paraId="1ECF6975" w14:textId="77777777" w:rsidR="00F23B90" w:rsidRDefault="00F23B90" w:rsidP="008B6883">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8B6883">
      <w:pPr>
        <w:pStyle w:val="BodyText2"/>
      </w:pPr>
      <w:r>
        <w:t xml:space="preserve">Typing </w:t>
      </w:r>
      <w:r w:rsidRPr="00FE2908">
        <w:t>gdal.__version__</w:t>
      </w:r>
      <w:r>
        <w:t xml:space="preserve"> gives 1.8.0.</w:t>
      </w:r>
    </w:p>
    <w:p w14:paraId="5AE16E12" w14:textId="77777777" w:rsidR="00F23B90" w:rsidRDefault="00F23B90" w:rsidP="008B6883">
      <w:pPr>
        <w:pStyle w:val="BodyText2"/>
      </w:pPr>
      <w:r>
        <w:t xml:space="preserve">Here are the </w:t>
      </w:r>
      <w:hyperlink r:id="rId167" w:history="1">
        <w:r w:rsidRPr="00181BC7">
          <w:rPr>
            <w:rStyle w:val="Hyperlink"/>
          </w:rPr>
          <w:t>docs</w:t>
        </w:r>
      </w:hyperlink>
      <w:r>
        <w:t xml:space="preserve"> for the GDAL Python bindings.</w:t>
      </w:r>
    </w:p>
    <w:p w14:paraId="15487E56" w14:textId="77777777" w:rsidR="00F23B90" w:rsidRDefault="00F23B90" w:rsidP="008B6883">
      <w:pPr>
        <w:pStyle w:val="BodyText2"/>
      </w:pPr>
      <w:r>
        <w:t>Trying on 8/5/12 using the download for Windows here (</w:t>
      </w:r>
      <w:hyperlink r:id="rId168" w:history="1">
        <w:r>
          <w:rPr>
            <w:rStyle w:val="Hyperlink"/>
          </w:rPr>
          <w:t>http://trac.osgeo.org/osgeo4w/</w:t>
        </w:r>
      </w:hyperlink>
      <w:r>
        <w:t>). Don’t need Admin rights to install.</w:t>
      </w:r>
    </w:p>
    <w:p w14:paraId="19235BE5"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0" w:name="_Toc315774551"/>
      <w:r>
        <w:t>Using Python</w:t>
      </w:r>
    </w:p>
    <w:p w14:paraId="4A9D8799"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8B6883">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8B6883">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8B6883">
      <w:pPr>
        <w:pStyle w:val="BodyText2"/>
      </w:pPr>
      <w:r>
        <w:t>The following attributes will be output:</w:t>
      </w:r>
    </w:p>
    <w:p w14:paraId="09F9EDC1"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DD4343">
            <w:pPr>
              <w:pStyle w:val="Tiny"/>
            </w:pPr>
            <w:r w:rsidRPr="00B176C7">
              <w:t>Attribute</w:t>
            </w:r>
          </w:p>
        </w:tc>
        <w:tc>
          <w:tcPr>
            <w:tcW w:w="7625" w:type="dxa"/>
          </w:tcPr>
          <w:p w14:paraId="5355476C" w14:textId="77777777" w:rsidR="00F23B90" w:rsidRPr="00B176C7" w:rsidRDefault="00F23B90" w:rsidP="00DD4343">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DD4343">
            <w:pPr>
              <w:pStyle w:val="Tiny"/>
            </w:pPr>
            <w:r w:rsidRPr="00B176C7">
              <w:t>quadkey</w:t>
            </w:r>
          </w:p>
        </w:tc>
        <w:tc>
          <w:tcPr>
            <w:tcW w:w="7625" w:type="dxa"/>
          </w:tcPr>
          <w:p w14:paraId="6E65F3D4" w14:textId="77777777" w:rsidR="00F23B90" w:rsidRPr="00B176C7" w:rsidRDefault="00F23B90" w:rsidP="00DD4343">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DD4343">
            <w:pPr>
              <w:pStyle w:val="Tiny"/>
            </w:pPr>
            <w:r w:rsidRPr="00B176C7">
              <w:t>x</w:t>
            </w:r>
          </w:p>
        </w:tc>
        <w:tc>
          <w:tcPr>
            <w:tcW w:w="7625" w:type="dxa"/>
          </w:tcPr>
          <w:p w14:paraId="7BBDE0AF" w14:textId="77777777" w:rsidR="00F23B90" w:rsidRPr="00B176C7" w:rsidRDefault="00F23B90" w:rsidP="00DD4343">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DD4343">
            <w:pPr>
              <w:pStyle w:val="Tiny"/>
            </w:pPr>
            <w:r w:rsidRPr="00B176C7">
              <w:t>y</w:t>
            </w:r>
          </w:p>
        </w:tc>
        <w:tc>
          <w:tcPr>
            <w:tcW w:w="7625" w:type="dxa"/>
          </w:tcPr>
          <w:p w14:paraId="18D53C87" w14:textId="77777777" w:rsidR="00F23B90" w:rsidRPr="00B176C7" w:rsidRDefault="00F23B90" w:rsidP="00DD4343">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DD4343">
            <w:pPr>
              <w:pStyle w:val="Tiny"/>
            </w:pPr>
            <w:r w:rsidRPr="00B176C7">
              <w:t>typeid</w:t>
            </w:r>
          </w:p>
        </w:tc>
        <w:tc>
          <w:tcPr>
            <w:tcW w:w="7625" w:type="dxa"/>
          </w:tcPr>
          <w:p w14:paraId="1B1218F1" w14:textId="77777777" w:rsidR="00F23B90" w:rsidRPr="00B176C7" w:rsidRDefault="00F23B90" w:rsidP="00DD4343">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DD4343">
            <w:pPr>
              <w:pStyle w:val="Tiny"/>
            </w:pPr>
            <w:r w:rsidRPr="00B176C7">
              <w:t>speciesid</w:t>
            </w:r>
          </w:p>
        </w:tc>
        <w:tc>
          <w:tcPr>
            <w:tcW w:w="7625" w:type="dxa"/>
          </w:tcPr>
          <w:p w14:paraId="36C96474" w14:textId="77777777" w:rsidR="00F23B90" w:rsidRPr="00B176C7" w:rsidRDefault="00F23B90" w:rsidP="00DD4343">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DD4343">
            <w:pPr>
              <w:pStyle w:val="Tiny"/>
            </w:pPr>
            <w:r w:rsidRPr="00B176C7">
              <w:t>species_att</w:t>
            </w:r>
          </w:p>
        </w:tc>
        <w:tc>
          <w:tcPr>
            <w:tcW w:w="7625" w:type="dxa"/>
          </w:tcPr>
          <w:p w14:paraId="609F7149" w14:textId="77777777" w:rsidR="00F23B90" w:rsidRPr="00B176C7" w:rsidRDefault="00F23B90" w:rsidP="00DD4343">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DD4343">
            <w:pPr>
              <w:pStyle w:val="Tiny"/>
            </w:pPr>
            <w:r w:rsidRPr="00B176C7">
              <w:t>kingdom</w:t>
            </w:r>
          </w:p>
        </w:tc>
        <w:tc>
          <w:tcPr>
            <w:tcW w:w="7625" w:type="dxa"/>
          </w:tcPr>
          <w:p w14:paraId="1A2EB1CB" w14:textId="77777777" w:rsidR="00F23B90" w:rsidRPr="00B176C7" w:rsidRDefault="00F23B90" w:rsidP="00DD4343">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DD4343">
            <w:pPr>
              <w:pStyle w:val="Tiny"/>
            </w:pPr>
            <w:r w:rsidRPr="00B176C7">
              <w:t>phylum</w:t>
            </w:r>
          </w:p>
        </w:tc>
        <w:tc>
          <w:tcPr>
            <w:tcW w:w="7625" w:type="dxa"/>
          </w:tcPr>
          <w:p w14:paraId="415D95F2" w14:textId="77777777" w:rsidR="00F23B90" w:rsidRPr="00B176C7" w:rsidRDefault="00F23B90" w:rsidP="00DD4343">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DD4343">
            <w:pPr>
              <w:pStyle w:val="Tiny"/>
            </w:pPr>
            <w:r w:rsidRPr="00B176C7">
              <w:t>class</w:t>
            </w:r>
          </w:p>
        </w:tc>
        <w:tc>
          <w:tcPr>
            <w:tcW w:w="7625" w:type="dxa"/>
          </w:tcPr>
          <w:p w14:paraId="10EFBCD1" w14:textId="77777777" w:rsidR="00F23B90" w:rsidRPr="00B176C7" w:rsidRDefault="00F23B90" w:rsidP="00DD4343">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DD4343">
            <w:pPr>
              <w:pStyle w:val="Tiny"/>
            </w:pPr>
            <w:r w:rsidRPr="00B176C7">
              <w:t>order</w:t>
            </w:r>
          </w:p>
        </w:tc>
        <w:tc>
          <w:tcPr>
            <w:tcW w:w="7625" w:type="dxa"/>
          </w:tcPr>
          <w:p w14:paraId="57B54FBA" w14:textId="77777777" w:rsidR="00F23B90" w:rsidRPr="00B176C7" w:rsidRDefault="00F23B90" w:rsidP="00DD4343">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DD4343">
            <w:pPr>
              <w:pStyle w:val="Tiny"/>
            </w:pPr>
            <w:r w:rsidRPr="00B176C7">
              <w:t>family</w:t>
            </w:r>
          </w:p>
        </w:tc>
        <w:tc>
          <w:tcPr>
            <w:tcW w:w="7625" w:type="dxa"/>
          </w:tcPr>
          <w:p w14:paraId="2316E131" w14:textId="77777777" w:rsidR="00F23B90" w:rsidRPr="00B176C7" w:rsidRDefault="00F23B90" w:rsidP="00DD4343">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DD4343">
            <w:pPr>
              <w:pStyle w:val="Tiny"/>
            </w:pPr>
            <w:r w:rsidRPr="00B176C7">
              <w:t>genus</w:t>
            </w:r>
          </w:p>
        </w:tc>
        <w:tc>
          <w:tcPr>
            <w:tcW w:w="7625" w:type="dxa"/>
          </w:tcPr>
          <w:p w14:paraId="414956F6" w14:textId="77777777" w:rsidR="00F23B90" w:rsidRPr="00B176C7" w:rsidRDefault="00F23B90" w:rsidP="00DD4343">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DD4343">
            <w:pPr>
              <w:pStyle w:val="Tiny"/>
            </w:pPr>
            <w:r w:rsidRPr="00B176C7">
              <w:t>species</w:t>
            </w:r>
          </w:p>
        </w:tc>
        <w:tc>
          <w:tcPr>
            <w:tcW w:w="7625" w:type="dxa"/>
          </w:tcPr>
          <w:p w14:paraId="68215C13" w14:textId="77777777" w:rsidR="00F23B90" w:rsidRPr="00B176C7" w:rsidRDefault="00F23B90" w:rsidP="00DD4343">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DD4343">
            <w:pPr>
              <w:pStyle w:val="Tiny"/>
            </w:pPr>
            <w:r w:rsidRPr="00B176C7">
              <w:t>status</w:t>
            </w:r>
          </w:p>
        </w:tc>
        <w:tc>
          <w:tcPr>
            <w:tcW w:w="7625" w:type="dxa"/>
          </w:tcPr>
          <w:p w14:paraId="1FEB98E2" w14:textId="77777777" w:rsidR="00F23B90" w:rsidRPr="00B176C7" w:rsidRDefault="00F23B90" w:rsidP="00DD4343">
            <w:pPr>
              <w:pStyle w:val="Tiny"/>
            </w:pPr>
          </w:p>
        </w:tc>
      </w:tr>
    </w:tbl>
    <w:p w14:paraId="4BDFE346"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8B6883">
      <w:pPr>
        <w:pStyle w:val="BodyText2"/>
      </w:pPr>
      <w:r>
        <w:t>Trying to run the gdal_mp on my machine fails as it cant find the osgeo library. It fails on from osgeo import ...</w:t>
      </w:r>
    </w:p>
    <w:p w14:paraId="23FB9D51" w14:textId="77777777" w:rsidR="00F23B90" w:rsidRDefault="00F23B90" w:rsidP="008B6883">
      <w:pPr>
        <w:pStyle w:val="BodyText2"/>
      </w:pPr>
      <w:r>
        <w:t>On cruise the osgeo stuff i think is in here:</w:t>
      </w:r>
    </w:p>
    <w:p w14:paraId="06CEFEDA" w14:textId="77777777" w:rsidR="00F23B90" w:rsidRDefault="00837495" w:rsidP="000E5536">
      <w:pPr>
        <w:pStyle w:val="BodyText"/>
      </w:pPr>
      <w:hyperlink r:id="rId169" w:history="1">
        <w:r w:rsidR="00F23B90" w:rsidRPr="00010837">
          <w:rPr>
            <w:rStyle w:val="Hyperlink"/>
          </w:rPr>
          <w:t>cottaan@cruise:/usr/lib64/python2.6/site-packages/osgeo</w:t>
        </w:r>
      </w:hyperlink>
      <w:r w:rsidR="00F23B90" w:rsidRPr="006461D7">
        <w:t>&gt;</w:t>
      </w:r>
    </w:p>
    <w:p w14:paraId="4E139D2D" w14:textId="77777777" w:rsidR="00F23B90" w:rsidRDefault="00F23B90" w:rsidP="008B6883">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8B6883">
      <w:pPr>
        <w:pStyle w:val="BodyText2"/>
      </w:pPr>
      <w:r>
        <w:t>Refactoring the code for species.</w:t>
      </w:r>
    </w:p>
    <w:p w14:paraId="5603FD1E" w14:textId="77777777" w:rsidR="00F23B90" w:rsidRDefault="00F23B90" w:rsidP="008B6883">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8B6883">
            <w:pPr>
              <w:pStyle w:val="BodyText2"/>
            </w:pPr>
            <w:r w:rsidRPr="00F86A56">
              <w:t>Type</w:t>
            </w:r>
          </w:p>
        </w:tc>
        <w:tc>
          <w:tcPr>
            <w:tcW w:w="3146" w:type="dxa"/>
          </w:tcPr>
          <w:p w14:paraId="444AE07C"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8B6883">
            <w:pPr>
              <w:pStyle w:val="BodyText2"/>
            </w:pPr>
            <w:r w:rsidRPr="00F86A56">
              <w:t>Unzipped</w:t>
            </w:r>
          </w:p>
        </w:tc>
        <w:tc>
          <w:tcPr>
            <w:tcW w:w="3146" w:type="dxa"/>
          </w:tcPr>
          <w:p w14:paraId="6175FF3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8B6883">
            <w:pPr>
              <w:pStyle w:val="BodyText2"/>
            </w:pPr>
            <w:r w:rsidRPr="00F86A56">
              <w:t>Zipped</w:t>
            </w:r>
          </w:p>
        </w:tc>
        <w:tc>
          <w:tcPr>
            <w:tcW w:w="3146" w:type="dxa"/>
          </w:tcPr>
          <w:p w14:paraId="020486C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8B6883">
            <w:pPr>
              <w:pStyle w:val="BodyText2"/>
            </w:pPr>
            <w:r w:rsidRPr="00F86A56">
              <w:t>Unzipped without taxonomy</w:t>
            </w:r>
          </w:p>
        </w:tc>
        <w:tc>
          <w:tcPr>
            <w:tcW w:w="3146" w:type="dxa"/>
          </w:tcPr>
          <w:p w14:paraId="05C68CCD"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8B6883">
            <w:pPr>
              <w:pStyle w:val="BodyText2"/>
            </w:pPr>
            <w:r w:rsidRPr="00F86A56">
              <w:t>Zipped without taxonomy</w:t>
            </w:r>
          </w:p>
        </w:tc>
        <w:tc>
          <w:tcPr>
            <w:tcW w:w="3146" w:type="dxa"/>
          </w:tcPr>
          <w:p w14:paraId="5C1434E0"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8B6883">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8B6883">
      <w:pPr>
        <w:pStyle w:val="BodyText2"/>
      </w:pPr>
      <w:r>
        <w:t>((18299/num)*mins)/1440    - in days</w:t>
      </w:r>
    </w:p>
    <w:p w14:paraId="57755E8B"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8B6883">
      <w:pPr>
        <w:pStyle w:val="BodyText2"/>
      </w:pPr>
      <w:r>
        <w:t>I think this means that the process crashed - i.e. where it was out of memory or something and that process is no longer in use. This is bad.</w:t>
      </w:r>
    </w:p>
    <w:p w14:paraId="6B4B02D4"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8B6883">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8B6883">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8B6883">
      <w:pPr>
        <w:pStyle w:val="BodyText2"/>
      </w:pPr>
      <w:r>
        <w:t>Started at 10:22 on 12/4/12. Expecting the first process to stop after 21 mins at 10:43. Three processes have died by 11:32.</w:t>
      </w:r>
    </w:p>
    <w:p w14:paraId="27DE317A"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8B6883">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8B6883">
      <w:pPr>
        <w:pStyle w:val="BodyText2"/>
      </w:pPr>
      <w:r>
        <w:t>This gets captured - so what is happening to make zombie processes that isnt being caught.</w:t>
      </w:r>
    </w:p>
    <w:p w14:paraId="49F4452A" w14:textId="77777777" w:rsidR="00F23B90" w:rsidRDefault="00F23B90" w:rsidP="008B6883">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70"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8B6883">
      <w:pPr>
        <w:pStyle w:val="BodyText2"/>
      </w:pPr>
      <w:r>
        <w:t>The total file size is 32Gb for 5683 files so less than expected.</w:t>
      </w:r>
    </w:p>
    <w:p w14:paraId="70A34DD8" w14:textId="77777777" w:rsidR="00F23B90" w:rsidRDefault="00F23B90" w:rsidP="008B6883">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71"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8B6883">
      <w:pPr>
        <w:pStyle w:val="BodyText2"/>
      </w:pPr>
      <w:r>
        <w:t>Started at 12.00 on 16/4/12 - still running after 2 days! 5107 files produced - 6.6 days estimate</w:t>
      </w:r>
    </w:p>
    <w:p w14:paraId="54935E25" w14:textId="77777777" w:rsidR="00F23B90" w:rsidRDefault="00F23B90" w:rsidP="008B6883">
      <w:pPr>
        <w:pStyle w:val="BodyText2"/>
      </w:pPr>
      <w:r>
        <w:t>After 4093 mins 7941 files - 6.5 days estimate</w:t>
      </w:r>
    </w:p>
    <w:p w14:paraId="348F8B82"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8B6883">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8B6883">
      <w:pPr>
        <w:pStyle w:val="BodyText2"/>
      </w:pPr>
      <w:r>
        <w:t>9405 files done in 5460 minutes (3 days 19 hours) – 7.4 days</w:t>
      </w:r>
    </w:p>
    <w:p w14:paraId="3C6C51FF"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8B6883">
      <w:pPr>
        <w:pStyle w:val="BodyText2"/>
      </w:pPr>
      <w:r>
        <w:t>Recoding for PostGIS 2 on 25/2/13:</w:t>
      </w:r>
    </w:p>
    <w:p w14:paraId="15F2E6B1" w14:textId="77777777" w:rsidR="00F23B90" w:rsidRDefault="00F23B90" w:rsidP="008B6883">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8B6883">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8B6883">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8B6883">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8B6883">
      <w:pPr>
        <w:pStyle w:val="BodyText2"/>
      </w:pPr>
      <w:r>
        <w:t xml:space="preserve">We need a way to put the files into HDFS programmatically – maybe using </w:t>
      </w:r>
      <w:hyperlink r:id="rId172"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8B6883">
      <w:pPr>
        <w:pStyle w:val="BodyText2"/>
      </w:pPr>
      <w:r>
        <w:lastRenderedPageBreak/>
        <w:t xml:space="preserve">Trying blue whale 2477 to see how long it takes - started at 10:09 - after 2 hours got an out of memory error!!!!! </w:t>
      </w:r>
    </w:p>
    <w:p w14:paraId="73FE40B9" w14:textId="77777777" w:rsidR="00F23B90" w:rsidRDefault="00F23B90" w:rsidP="008B6883">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8B6883">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DD4343">
            <w:pPr>
              <w:pStyle w:val="Tiny"/>
            </w:pPr>
            <w:r w:rsidRPr="00F86A56">
              <w:t>Type</w:t>
            </w:r>
          </w:p>
        </w:tc>
        <w:tc>
          <w:tcPr>
            <w:tcW w:w="4678" w:type="dxa"/>
          </w:tcPr>
          <w:p w14:paraId="7756E6F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DD4343">
            <w:pPr>
              <w:pStyle w:val="Tiny"/>
            </w:pPr>
            <w:r>
              <w:t xml:space="preserve">cStringIO </w:t>
            </w:r>
          </w:p>
        </w:tc>
        <w:tc>
          <w:tcPr>
            <w:tcW w:w="4678" w:type="dxa"/>
          </w:tcPr>
          <w:p w14:paraId="3C1AC2A8"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DD4343">
            <w:pPr>
              <w:pStyle w:val="Tiny"/>
            </w:pPr>
            <w:r>
              <w:t>cStringIO gzipped</w:t>
            </w:r>
          </w:p>
        </w:tc>
        <w:tc>
          <w:tcPr>
            <w:tcW w:w="4678" w:type="dxa"/>
          </w:tcPr>
          <w:p w14:paraId="2946788F"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8B6883">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8B6883">
      <w:pPr>
        <w:pStyle w:val="BodyText2"/>
      </w:pPr>
      <w:r>
        <w:t>Trying again at 16:03 with 2569 Mb physical memory available. Same result after 27 mins</w:t>
      </w:r>
    </w:p>
    <w:p w14:paraId="2584B839" w14:textId="77777777" w:rsidR="00F23B90" w:rsidRDefault="00F23B90" w:rsidP="008B6883">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8B6883">
      <w:pPr>
        <w:pStyle w:val="BodyText2"/>
      </w:pPr>
      <w:r>
        <w:t xml:space="preserve">We have a trial license for PyCloud so we can use that to calculate the quadkeys. Following the instructions </w:t>
      </w:r>
      <w:hyperlink r:id="rId173"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8B6883">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8B6883">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8B6883">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8B6883">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0"/>
    </w:p>
    <w:p w14:paraId="2A3546EF" w14:textId="77777777" w:rsidR="00F23B90" w:rsidRDefault="00F23B90" w:rsidP="000E5536">
      <w:pPr>
        <w:pStyle w:val="BodyText"/>
      </w:pPr>
      <w:r>
        <w:t xml:space="preserve">Really good set of options here: </w:t>
      </w:r>
      <w:hyperlink r:id="rId174"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1" w:name="_Toc315774552"/>
      <w:r>
        <w:t>Using Spatial Analysts Sample tool</w:t>
      </w:r>
      <w:bookmarkEnd w:id="31"/>
    </w:p>
    <w:p w14:paraId="633F5538" w14:textId="77777777" w:rsidR="00F23B90" w:rsidRDefault="00F23B90" w:rsidP="000E5536">
      <w:pPr>
        <w:pStyle w:val="BodyText"/>
      </w:pPr>
      <w:r>
        <w:t>Sample("Orang Utan Raster","Orang Utan Raster","test")</w:t>
      </w:r>
    </w:p>
    <w:p w14:paraId="0FB52C73" w14:textId="77777777" w:rsidR="00F23B90" w:rsidRDefault="00F23B90" w:rsidP="008B6883">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8B6883">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8B6883">
      <w:pPr>
        <w:pStyle w:val="BodyText2"/>
      </w:pPr>
      <w:r>
        <w:lastRenderedPageBreak/>
        <w:t>The only issue here is the performance. It took 1m54s to do Orang Utan.</w:t>
      </w:r>
    </w:p>
    <w:p w14:paraId="1A9699F5" w14:textId="77777777" w:rsidR="00F23B90" w:rsidRDefault="00F23B90" w:rsidP="000E5536">
      <w:pPr>
        <w:pStyle w:val="Heading5"/>
      </w:pPr>
      <w:bookmarkStart w:id="32" w:name="_Toc315774553"/>
      <w:r>
        <w:t>Using ArcObjects</w:t>
      </w:r>
      <w:bookmarkEnd w:id="32"/>
    </w:p>
    <w:p w14:paraId="1E9D1F2D" w14:textId="77777777" w:rsidR="00F23B90" w:rsidRDefault="00F23B90" w:rsidP="008B6883">
      <w:pPr>
        <w:pStyle w:val="BodyText2"/>
      </w:pPr>
      <w:r>
        <w:t>No existing scripts available</w:t>
      </w:r>
    </w:p>
    <w:p w14:paraId="0CC1CCA7" w14:textId="77777777" w:rsidR="00F23B90" w:rsidRDefault="00F23B90" w:rsidP="000E5536">
      <w:pPr>
        <w:pStyle w:val="Heading5"/>
      </w:pPr>
      <w:bookmarkStart w:id="33" w:name="_Toc315774554"/>
      <w:r>
        <w:t>Using R</w:t>
      </w:r>
      <w:bookmarkEnd w:id="33"/>
    </w:p>
    <w:p w14:paraId="01D4EB34" w14:textId="77777777" w:rsidR="00F23B90" w:rsidRDefault="00F23B90" w:rsidP="008B6883">
      <w:pPr>
        <w:pStyle w:val="BodyText2"/>
      </w:pPr>
      <w:r>
        <w:t xml:space="preserve">Good paper here about using R and ArcGIS together: </w:t>
      </w:r>
      <w:hyperlink r:id="rId175"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4" w:name="_Toc315774555"/>
      <w:r>
        <w:t>Using Python and GDAL</w:t>
      </w:r>
      <w:bookmarkEnd w:id="34"/>
    </w:p>
    <w:p w14:paraId="71EF3C33" w14:textId="77777777" w:rsidR="00F23B90" w:rsidRDefault="00837495" w:rsidP="008B6883">
      <w:pPr>
        <w:pStyle w:val="BodyText2"/>
      </w:pPr>
      <w:hyperlink r:id="rId176"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5" w:name="_Toc315774556"/>
      <w:r>
        <w:t>Using RasterToNumPyArray</w:t>
      </w:r>
      <w:bookmarkEnd w:id="35"/>
    </w:p>
    <w:p w14:paraId="5A5EE4E3" w14:textId="77777777" w:rsidR="00F23B90" w:rsidRDefault="00837495" w:rsidP="000E5536">
      <w:pPr>
        <w:pStyle w:val="BodyText"/>
      </w:pPr>
      <w:hyperlink r:id="rId177"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8B6883">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8B6883">
      <w:pPr>
        <w:pStyle w:val="BodyText2"/>
      </w:pPr>
      <w:r>
        <w:t>"ndarray.flat"</w:t>
      </w:r>
      <w:r>
        <w:tab/>
      </w:r>
      <w:r>
        <w:tab/>
      </w:r>
      <w:r>
        <w:tab/>
      </w:r>
      <w:r>
        <w:tab/>
      </w:r>
      <w:r>
        <w:tab/>
      </w:r>
      <w:r>
        <w:tab/>
      </w:r>
      <w:r>
        <w:tab/>
      </w:r>
      <w:r>
        <w:tab/>
        <w:t>Returns a 1-D iterator over the array</w:t>
      </w:r>
    </w:p>
    <w:p w14:paraId="71A19BDA" w14:textId="77777777" w:rsidR="00F23B90" w:rsidRDefault="00F23B90" w:rsidP="008B6883">
      <w:pPr>
        <w:pStyle w:val="BodyText2"/>
      </w:pPr>
      <w:r>
        <w:t>Starts at 12182km and that is column 0 - 13014km is the start of the actual range - what col is this? it is 832</w:t>
      </w:r>
    </w:p>
    <w:p w14:paraId="5FE4DC6D"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8B6883">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8B6883">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8"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8B6883">
      <w:pPr>
        <w:pStyle w:val="BodyText2"/>
      </w:pPr>
      <w:r>
        <w:t>&gt;&gt;&gt; indices[1].__iadd__(33182)</w:t>
      </w:r>
      <w:r>
        <w:tab/>
        <w:t xml:space="preserve"> </w:t>
      </w:r>
    </w:p>
    <w:p w14:paraId="35236CBC" w14:textId="77777777" w:rsidR="00F23B90" w:rsidRDefault="00F23B90" w:rsidP="008B6883">
      <w:pPr>
        <w:pStyle w:val="BodyText2"/>
      </w:pPr>
      <w:r>
        <w:t>&gt;&gt;&gt; indices2 = numpy.transpose(indices)</w:t>
      </w:r>
    </w:p>
    <w:p w14:paraId="2B0F3C25" w14:textId="77777777" w:rsidR="00F23B90" w:rsidRDefault="00F23B90" w:rsidP="008B6883">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8B6883">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8B6883">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8B6883">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79"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8B6883">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8B6883">
      <w:pPr>
        <w:pStyle w:val="BodyText2"/>
      </w:pPr>
      <w:r>
        <w:t xml:space="preserve"> -3970000</w:t>
      </w:r>
      <w:r>
        <w:tab/>
      </w:r>
      <w:r>
        <w:tab/>
      </w:r>
      <w:r>
        <w:tab/>
        <w:t>to</w:t>
      </w:r>
      <w:r>
        <w:tab/>
        <w:t>-20764000</w:t>
      </w:r>
      <w:r>
        <w:tab/>
      </w:r>
      <w:r>
        <w:tab/>
      </w:r>
      <w:r>
        <w:tab/>
        <w:t>y</w:t>
      </w:r>
    </w:p>
    <w:p w14:paraId="1EE03B5B" w14:textId="77777777" w:rsidR="00F23B90" w:rsidRDefault="00F23B90" w:rsidP="008B6883">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8B6883">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8B6883">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8B6883">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8B6883">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8B6883">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8B6883">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8B6883">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8B6883">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8B6883">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8B6883">
      <w:pPr>
        <w:pStyle w:val="BodyText2"/>
      </w:pPr>
      <w:r>
        <w:t>2.550000000000000000e+02 2.550000000000000000e+02 2.550000000000000000e+02 - no wonder its big!</w:t>
      </w:r>
    </w:p>
    <w:p w14:paraId="03C37883" w14:textId="77777777" w:rsidR="00F23B90" w:rsidRDefault="00F23B90" w:rsidP="008B6883">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8B6883">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8B6883">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80"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8B6883">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8B6883">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8B6883">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8B6883">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8B6883">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8B6883">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8B6883">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8B6883">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8B6883">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8B6883">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8B6883">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8B6883">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8B6883">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8B6883">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8B6883">
      <w:pPr>
        <w:pStyle w:val="BodyText2"/>
      </w:pPr>
      <w:r>
        <w:t>Bottom:</w:t>
      </w:r>
      <w:r>
        <w:tab/>
      </w:r>
      <w:r>
        <w:tab/>
      </w:r>
      <w:r>
        <w:tab/>
      </w:r>
      <w:r>
        <w:tab/>
        <w:t>-1.#IND</w:t>
      </w:r>
    </w:p>
    <w:p w14:paraId="17F4B412" w14:textId="77777777" w:rsidR="00F23B90" w:rsidRDefault="00F23B90" w:rsidP="008B6883">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8B6883">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8B6883">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8B6883">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8B6883">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8B6883">
      <w:pPr>
        <w:pStyle w:val="BodyText2"/>
      </w:pPr>
      <w:r>
        <w:t>41672 - Fjord seal - goes higher than the limit of the web mercator projection - no npy file</w:t>
      </w:r>
    </w:p>
    <w:p w14:paraId="1198D8A7" w14:textId="77777777" w:rsidR="00F23B90" w:rsidRDefault="00F23B90" w:rsidP="008B6883">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8B6883">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8B6883">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6" w:name="_Toc315774557"/>
      <w:r>
        <w:t>Adding in the attributes to the rasters</w:t>
      </w:r>
      <w:bookmarkEnd w:id="36"/>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837495" w:rsidP="000E5536">
      <w:pPr>
        <w:pStyle w:val="BodyText"/>
      </w:pPr>
      <w:hyperlink r:id="rId181"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8B6883">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8B6883">
      <w:pPr>
        <w:pStyle w:val="BodyText2"/>
      </w:pPr>
      <w:r>
        <w:t>281622</w:t>
      </w:r>
    </w:p>
    <w:p w14:paraId="0EBEA354" w14:textId="77777777" w:rsidR="00F23B90" w:rsidRDefault="00F23B90" w:rsidP="008B6883">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8B6883">
      <w:pPr>
        <w:pStyle w:val="BodyText2"/>
      </w:pPr>
      <w:r>
        <w:t>2</w:t>
      </w:r>
      <w:r>
        <w:tab/>
      </w:r>
      <w:r>
        <w:tab/>
      </w:r>
      <w:r>
        <w:tab/>
        <w:t>2</w:t>
      </w:r>
      <w:r>
        <w:tab/>
      </w:r>
      <w:r>
        <w:tab/>
      </w:r>
      <w:r>
        <w:tab/>
        <w:t>280023.000000</w:t>
      </w:r>
      <w:r>
        <w:tab/>
        <w:t>"Native (resident)"</w:t>
      </w:r>
    </w:p>
    <w:p w14:paraId="6F937D84" w14:textId="77777777" w:rsidR="00F23B90" w:rsidRDefault="00F23B90" w:rsidP="008B6883">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8B6883">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8B6883">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8B6883">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8B6883">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8B6883">
      <w:pPr>
        <w:pStyle w:val="BodyText2"/>
      </w:pPr>
      <w:r>
        <w:t xml:space="preserve">       [18471,  7473,     1]])</w:t>
      </w:r>
    </w:p>
    <w:p w14:paraId="306200CB" w14:textId="77777777" w:rsidR="00F23B90" w:rsidRDefault="00F23B90" w:rsidP="007D2F52">
      <w:pPr>
        <w:pStyle w:val="Heading4"/>
      </w:pPr>
      <w:bookmarkStart w:id="37" w:name="_Toc315774558"/>
      <w:r>
        <w:t>Pilot Data Preparation</w:t>
      </w:r>
      <w:bookmarkEnd w:id="37"/>
    </w:p>
    <w:p w14:paraId="3AC53999" w14:textId="77777777" w:rsidR="00F23B90" w:rsidRDefault="00F23B90" w:rsidP="000E5536">
      <w:pPr>
        <w:pStyle w:val="Heading5"/>
      </w:pPr>
      <w:bookmarkStart w:id="38" w:name="_Toc315774560"/>
      <w:r>
        <w:t>Red List Data</w:t>
      </w:r>
      <w:bookmarkEnd w:id="38"/>
    </w:p>
    <w:p w14:paraId="3B3F71DB" w14:textId="77777777" w:rsidR="00F23B90" w:rsidRDefault="00F23B90" w:rsidP="000E5536">
      <w:pPr>
        <w:pStyle w:val="Heading6"/>
      </w:pPr>
      <w:bookmarkStart w:id="39" w:name="_Toc315774561"/>
      <w:r>
        <w:t>Critically Endangered and Endangered Mammals</w:t>
      </w:r>
      <w:bookmarkEnd w:id="39"/>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8B6883">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8B6883">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8B6883">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8B6883">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837495" w:rsidP="000E5536">
      <w:pPr>
        <w:pStyle w:val="BodyText"/>
      </w:pPr>
      <w:hyperlink r:id="rId182"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837495" w:rsidP="008B6883">
      <w:pPr>
        <w:pStyle w:val="BodyText2"/>
      </w:pPr>
      <w:hyperlink r:id="rId183"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8B6883">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8B6883">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8B6883">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8B6883">
      <w:pPr>
        <w:pStyle w:val="BodyText2"/>
      </w:pPr>
      <w:r>
        <w:t>Trying an x y query using between - INSTANT</w:t>
      </w:r>
    </w:p>
    <w:p w14:paraId="0D193B6A" w14:textId="77777777" w:rsidR="00F23B90" w:rsidRDefault="00F23B90" w:rsidP="008B6883">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8B6883">
      <w:pPr>
        <w:pStyle w:val="BodyText2"/>
      </w:pPr>
      <w:r>
        <w:t>Deleted the btree index on quadkey - trying a hash index - started at 16:39</w:t>
      </w:r>
    </w:p>
    <w:p w14:paraId="4D0EC8AA" w14:textId="77777777" w:rsidR="00F23B90" w:rsidRDefault="00F23B90" w:rsidP="008B6883">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8B6883">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84" w:history="1">
        <w:r w:rsidRPr="0077669C">
          <w:rPr>
            <w:rStyle w:val="Hyperlink"/>
          </w:rPr>
          <w:t>http://www.informit.com/articles/article.aspx?p=377652)</w:t>
        </w:r>
      </w:hyperlink>
      <w:r>
        <w:t xml:space="preserve"> </w:t>
      </w:r>
    </w:p>
    <w:p w14:paraId="7A5BB137" w14:textId="77777777" w:rsidR="00F23B90" w:rsidRDefault="00F23B90" w:rsidP="008B6883">
      <w:pPr>
        <w:pStyle w:val="BodyText2"/>
      </w:pPr>
      <w:r>
        <w:t>btreec</w:t>
      </w:r>
      <w:r>
        <w:tab/>
        <w:t>quadkey</w:t>
      </w:r>
      <w:r>
        <w:tab/>
      </w:r>
      <w:r>
        <w:tab/>
        <w:t>15:37</w:t>
      </w:r>
      <w:r>
        <w:tab/>
      </w:r>
    </w:p>
    <w:p w14:paraId="2AAA82F1" w14:textId="77777777" w:rsidR="00F23B90" w:rsidRDefault="00F23B90" w:rsidP="008B6883">
      <w:pPr>
        <w:pStyle w:val="BodyText2"/>
      </w:pPr>
      <w:r>
        <w:t xml:space="preserve">BUT HASH TREE INDEXES ARE PRESENTLY DISCOURAGED - </w:t>
      </w:r>
      <w:hyperlink r:id="rId185" w:history="1">
        <w:r w:rsidRPr="0077669C">
          <w:rPr>
            <w:rStyle w:val="Hyperlink"/>
          </w:rPr>
          <w:t>http://www.postgresql.org/docs/8.3/static/indexes-types.html</w:t>
        </w:r>
      </w:hyperlink>
    </w:p>
    <w:p w14:paraId="6A6E2A0B" w14:textId="77777777" w:rsidR="00F23B90" w:rsidRDefault="00F23B90" w:rsidP="008B6883">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8B6883">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0" w:name="_Toc315774563"/>
      <w:r>
        <w:t>Species Richness data preparation</w:t>
      </w:r>
      <w:bookmarkEnd w:id="40"/>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8B6883">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8B6883">
      <w:pPr>
        <w:pStyle w:val="BodyText2"/>
      </w:pPr>
      <w:r>
        <w:t>Deleted the frequency field and added a tx and ty field to populate for the quadtree</w:t>
      </w:r>
    </w:p>
    <w:p w14:paraId="31270281" w14:textId="77777777" w:rsidR="00F23B90" w:rsidRDefault="00F23B90" w:rsidP="008B6883">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8B6883">
      <w:pPr>
        <w:pStyle w:val="BodyText2"/>
      </w:pPr>
      <w:r>
        <w:t xml:space="preserve">f.close()                </w:t>
      </w:r>
    </w:p>
    <w:p w14:paraId="37C6F759" w14:textId="77777777" w:rsidR="00F23B90" w:rsidRDefault="00F23B90" w:rsidP="008B6883">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8B6883">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8B6883">
      <w:pPr>
        <w:pStyle w:val="BodyText2"/>
      </w:pPr>
      <w:r>
        <w:t>Failed at Sat Oct 15 12:37:09 2011 (Elapsed Time: 4 hours 7 minutes 44 seconds)</w:t>
      </w:r>
    </w:p>
    <w:p w14:paraId="32101F77" w14:textId="77777777" w:rsidR="00F23B90" w:rsidRDefault="00F23B90" w:rsidP="008B6883">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8B6883">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8B6883">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8B6883">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8B6883">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8B6883">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8B6883">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8B6883">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8B6883">
      <w:pPr>
        <w:pStyle w:val="BodyText2"/>
      </w:pPr>
      <w:r>
        <w:t>f = open("/srv/www/htdocs/eSpecies/SpeciesRichness.npy",'wb')</w:t>
      </w:r>
    </w:p>
    <w:p w14:paraId="5EE86AD2" w14:textId="77777777" w:rsidR="00F23B90" w:rsidRDefault="00F23B90" w:rsidP="008B6883">
      <w:pPr>
        <w:pStyle w:val="BodyText2"/>
      </w:pPr>
      <w:r>
        <w:t>BUT YOU CANNOT WRITE FILES WHEN THE PYTHON CODE IS RUNNING AS A REST SERVICE! Must be a permissions issue.</w:t>
      </w:r>
    </w:p>
    <w:p w14:paraId="1556EDE8" w14:textId="77777777" w:rsidR="00F23B90" w:rsidRDefault="00F23B90" w:rsidP="008B6883">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8B6883">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8B6883">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8B6883">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8B6883">
      <w:pPr>
        <w:pStyle w:val="BodyText2"/>
      </w:pPr>
      <w:r>
        <w:t>Query returned successfully: 62022781 rows affected, 3279697 ms execution time.</w:t>
      </w:r>
    </w:p>
    <w:p w14:paraId="16438BD8" w14:textId="77777777" w:rsidR="00F23B90" w:rsidRDefault="00F23B90" w:rsidP="008B6883">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1" w:name="_Toc315774564"/>
      <w:r>
        <w:t>Bird data for Borneo test area</w:t>
      </w:r>
      <w:bookmarkEnd w:id="41"/>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2" w:name="_Toc315774565"/>
      <w:r>
        <w:t>Creating the numpy files</w:t>
      </w:r>
      <w:bookmarkEnd w:id="42"/>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8B6883">
      <w:pPr>
        <w:pStyle w:val="BodyText2"/>
      </w:pPr>
      <w:r>
        <w:t>But for some reason when I did all 1020 species for Banggi all of the npygz files were 160kb?</w:t>
      </w:r>
    </w:p>
    <w:p w14:paraId="06983F83" w14:textId="77777777" w:rsidR="00F23B90" w:rsidRDefault="00F23B90" w:rsidP="008B6883">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8B6883">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8B6883">
      <w:pPr>
        <w:pStyle w:val="BodyText2"/>
      </w:pPr>
      <w:r>
        <w:tab/>
        <w:t>-</w:t>
      </w:r>
      <w:r>
        <w:tab/>
        <w:t>kill 21131</w:t>
      </w:r>
    </w:p>
    <w:p w14:paraId="3642CE5A" w14:textId="77777777" w:rsidR="00F23B90" w:rsidRDefault="00F23B90" w:rsidP="008B6883">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8B6883">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8B6883">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8B6883">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3" w:name="_Toc315774566"/>
      <w:r>
        <w:t>Bird data for the whole of  Borneo</w:t>
      </w:r>
      <w:bookmarkEnd w:id="43"/>
    </w:p>
    <w:p w14:paraId="0E0CA8CF" w14:textId="77777777" w:rsidR="00F23B90" w:rsidRDefault="00F23B90" w:rsidP="000E5536">
      <w:pPr>
        <w:pStyle w:val="Heading7"/>
      </w:pPr>
      <w:bookmarkStart w:id="44" w:name="_Toc315774567"/>
      <w:r>
        <w:t>Create the data to turn into numpy files</w:t>
      </w:r>
      <w:bookmarkEnd w:id="44"/>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8B6883">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8B6883">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8B6883">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5" w:name="_Toc315774559"/>
      <w:r>
        <w:t xml:space="preserve">Protected areas data </w:t>
      </w:r>
      <w:r w:rsidRPr="00E75C2E">
        <w:t>preparation</w:t>
      </w:r>
      <w:bookmarkEnd w:id="45"/>
    </w:p>
    <w:p w14:paraId="5437FB33" w14:textId="77777777" w:rsidR="00F23B90" w:rsidRDefault="00F23B90" w:rsidP="000E5536">
      <w:pPr>
        <w:pStyle w:val="BodyText"/>
      </w:pPr>
      <w:r>
        <w:t>Creating a histogram of the areas vs. number</w:t>
      </w:r>
    </w:p>
    <w:p w14:paraId="02ACC1AD" w14:textId="77777777" w:rsidR="00F23B90" w:rsidRDefault="00F23B90" w:rsidP="008B6883">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4"/>
    </w:p>
    <w:p w14:paraId="57132A0D"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86"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7"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8"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9"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90"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91"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92"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93"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94"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8B6883">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8B6883">
      <w:pPr>
        <w:pStyle w:val="BodyText2"/>
      </w:pPr>
      <w:r>
        <w:t>x=numpy.binary_repr(coords[0,1])</w:t>
      </w:r>
    </w:p>
    <w:p w14:paraId="340EBE9E" w14:textId="77777777" w:rsidR="00F23B90" w:rsidRDefault="00F23B90" w:rsidP="008B6883">
      <w:pPr>
        <w:pStyle w:val="BodyText2"/>
      </w:pPr>
      <w:r>
        <w:t>I need to rasterize the data with the absolute col,row positions</w:t>
      </w:r>
    </w:p>
    <w:p w14:paraId="34B3811A" w14:textId="77777777" w:rsidR="00F23B90" w:rsidRDefault="00F23B90" w:rsidP="008B6883">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8B6883">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95"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8B6883">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8B6883">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8B6883">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8B6883">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8B6883">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8B6883">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8B6883">
      <w:pPr>
        <w:pStyle w:val="BodyText2"/>
      </w:pPr>
      <w:r>
        <w:t>originShift</w:t>
      </w:r>
      <w:r>
        <w:tab/>
      </w:r>
      <w:r>
        <w:tab/>
        <w:t>float: 20037508.3428</w:t>
      </w:r>
    </w:p>
    <w:p w14:paraId="03372549" w14:textId="77777777" w:rsidR="00F23B90" w:rsidRDefault="00F23B90" w:rsidP="008B6883">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8B6883">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8B6883">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8B6883">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8B6883">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8B6883">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96"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7"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8B6883">
      <w:pPr>
        <w:pStyle w:val="BodyText2"/>
      </w:pPr>
      <w:r>
        <w:t xml:space="preserve">At the pole a cell is </w:t>
      </w:r>
      <w:r>
        <w:tab/>
        <w:t>1222.99245m high</w:t>
      </w:r>
    </w:p>
    <w:p w14:paraId="68DCDCB0" w14:textId="77777777" w:rsidR="00F23B90" w:rsidRDefault="00F23B90" w:rsidP="008B6883">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8B6883">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8B6883">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8"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8B6883">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8B6883">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8B6883">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9"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8B6883">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8B6883">
      <w:pPr>
        <w:pStyle w:val="BodyText2"/>
      </w:pPr>
      <w:r>
        <w:t>drop table public.tms_tiles Query returned successfully with no result in 82004 ms.</w:t>
      </w:r>
    </w:p>
    <w:p w14:paraId="6254DFEC" w14:textId="77777777" w:rsidR="00F23B90" w:rsidRDefault="00F23B90" w:rsidP="008B6883">
      <w:pPr>
        <w:pStyle w:val="BodyText2"/>
      </w:pPr>
      <w:r>
        <w:t>Philippe wasnt happy that i didnt let them know about the extra data</w:t>
      </w:r>
    </w:p>
    <w:p w14:paraId="6D1F4DD4" w14:textId="77777777" w:rsidR="00F23B90" w:rsidRDefault="00F23B90" w:rsidP="008B6883">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0"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8B6883">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8B6883">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8B6883">
      <w:pPr>
        <w:pStyle w:val="BodyText2"/>
      </w:pPr>
      <w:r>
        <w:t xml:space="preserve">  public.tms_tiles_integers as t2;</w:t>
      </w:r>
    </w:p>
    <w:p w14:paraId="389CB682" w14:textId="77777777" w:rsidR="00F23B90" w:rsidRDefault="00F23B90" w:rsidP="008B6883">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1"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8B6883">
      <w:pPr>
        <w:pStyle w:val="BodyText2"/>
      </w:pPr>
      <w:r>
        <w:t>FROM public.tms_tiles_integers as t1, public.tms_tiles_integers as t2;</w:t>
      </w:r>
    </w:p>
    <w:p w14:paraId="40C15A59" w14:textId="77777777" w:rsidR="00F23B90" w:rsidRDefault="00F23B90" w:rsidP="008B6883">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8B6883">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202" w:history="1">
        <w:r w:rsidRPr="0077669C">
          <w:rPr>
            <w:rStyle w:val="Hyperlink"/>
          </w:rPr>
          <w:t>http://www.postgresql.org/docs/9.0/static/datatype-character.html</w:t>
        </w:r>
      </w:hyperlink>
      <w:r>
        <w:t xml:space="preserve"> </w:t>
      </w:r>
    </w:p>
    <w:p w14:paraId="618C8C27" w14:textId="77777777" w:rsidR="00F23B90" w:rsidRDefault="00F23B90" w:rsidP="008B6883">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8B6883">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8B6883">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8B6883">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8B6883">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8B6883">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8B6883">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8B6883">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8B6883">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8B6883">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8B6883">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8B6883">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8B6883">
      <w:pPr>
        <w:pStyle w:val="BodyText2"/>
      </w:pPr>
      <w:r>
        <w:t xml:space="preserve">  long real</w:t>
      </w:r>
      <w:r>
        <w:tab/>
      </w:r>
      <w:r>
        <w:tab/>
        <w:t>-</w:t>
      </w:r>
      <w:r>
        <w:tab/>
        <w:t xml:space="preserve">4 </w:t>
      </w:r>
      <w:r>
        <w:tab/>
        <w:t>Bytes</w:t>
      </w:r>
    </w:p>
    <w:p w14:paraId="230B4B70" w14:textId="77777777" w:rsidR="00F23B90" w:rsidRDefault="00F23B90" w:rsidP="008B6883">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8B6883">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8B6883">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8B6883">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8B6883">
      <w:pPr>
        <w:pStyle w:val="BodyText2"/>
      </w:pPr>
      <w:r>
        <w:lastRenderedPageBreak/>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5"/>
    </w:p>
    <w:p w14:paraId="4E600FE0" w14:textId="77777777" w:rsidR="00F23B90" w:rsidRDefault="00F23B90" w:rsidP="008B6883">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203"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8B6883">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6" w:name="_Ref330190772"/>
      <w:bookmarkStart w:id="47" w:name="_Ref329781716"/>
      <w:r>
        <w:t>Cleaning</w:t>
      </w:r>
      <w:bookmarkEnd w:id="46"/>
    </w:p>
    <w:p w14:paraId="401857A2" w14:textId="77777777"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7"/>
    </w:p>
    <w:p w14:paraId="026A7A36" w14:textId="77777777" w:rsidR="00F23B90" w:rsidRDefault="00F23B90" w:rsidP="007D2F52">
      <w:pPr>
        <w:pStyle w:val="Heading4"/>
      </w:pPr>
      <w:r>
        <w:t>In ArcGIS</w:t>
      </w:r>
    </w:p>
    <w:p w14:paraId="49DF25C9" w14:textId="77777777" w:rsidR="00F23B90" w:rsidRDefault="00F23B90" w:rsidP="008B6883">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8B6883">
      <w:pPr>
        <w:pStyle w:val="BodyText2"/>
      </w:pPr>
      <w:r>
        <w:lastRenderedPageBreak/>
        <w:t>Taking all features with Status = ‘Designated’ there are now 158218 features instead of 161991.</w:t>
      </w:r>
    </w:p>
    <w:p w14:paraId="2001B7CA" w14:textId="77777777" w:rsidR="00F23B90" w:rsidRDefault="00F23B90" w:rsidP="008B6883">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8" w:name="_Ref329958140"/>
      <w:r>
        <w:t>In PostGIS</w:t>
      </w:r>
      <w:bookmarkEnd w:id="48"/>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8B6883">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8B6883">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8B6883">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8B6883">
      <w:pPr>
        <w:pStyle w:val="BodyText2"/>
      </w:pPr>
      <w:r>
        <w:t>You cant have case statements in sql – but it is quicker.</w:t>
      </w:r>
    </w:p>
    <w:p w14:paraId="66A26C89" w14:textId="77777777" w:rsidR="00EA3299" w:rsidRDefault="00EA3299" w:rsidP="008B6883">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8B6883">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8B6883">
      <w:pPr>
        <w:pStyle w:val="BodyText2"/>
      </w:pPr>
      <w:r>
        <w:t>To concatenate string in SQL use the || operator.</w:t>
      </w:r>
    </w:p>
    <w:p w14:paraId="6670653B" w14:textId="77777777" w:rsidR="00F23B90" w:rsidRDefault="00EA3299"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8B6883">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8B6883">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9"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8B6883">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8B6883">
      <w:pPr>
        <w:pStyle w:val="BodyText2"/>
        <w:rPr>
          <w:sz w:val="16"/>
        </w:rPr>
      </w:pPr>
      <w:r w:rsidRPr="00894760">
        <w:t>|WARN  |Could not open File Geodatabase table `\AllSpecies_WebMercator'.</w:t>
      </w:r>
    </w:p>
    <w:p w14:paraId="5BB507DA"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8B6883">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8B6883">
      <w:pPr>
        <w:pStyle w:val="BodyText2"/>
      </w:pPr>
      <w:r>
        <w:t xml:space="preserve">2014_2 imported into ies-pgsql2.jrc.org using </w:t>
      </w:r>
      <w:hyperlink r:id="rId209"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8B6883">
      <w:pPr>
        <w:pStyle w:val="BodyText2"/>
      </w:pPr>
      <w:r>
        <w:t>When you try and transfer from PostGIS on durga in FME keeps failing at 30000 records:</w:t>
      </w:r>
    </w:p>
    <w:p w14:paraId="107EAE10"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0" w:name="_Ref385922102"/>
      <w:r>
        <w:t xml:space="preserve">Using the species JSON files </w:t>
      </w:r>
      <w:bookmarkEnd w:id="50"/>
    </w:p>
    <w:p w14:paraId="58ACEDA9" w14:textId="77777777" w:rsidR="00E70E70" w:rsidRDefault="00E70E70" w:rsidP="008B6883">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8B6883">
      <w:pPr>
        <w:pStyle w:val="BodyText2"/>
      </w:pPr>
      <w:r>
        <w:t>There were issues with the following json file exports:</w:t>
      </w:r>
    </w:p>
    <w:p w14:paraId="054CA763" w14:textId="77777777" w:rsidR="00E70E70" w:rsidRDefault="00837495" w:rsidP="008B6883">
      <w:pPr>
        <w:pStyle w:val="BodyText2"/>
      </w:pPr>
      <w:hyperlink r:id="rId210"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837495" w:rsidP="008B6883">
      <w:pPr>
        <w:pStyle w:val="BodyText2"/>
      </w:pPr>
      <w:hyperlink r:id="rId211"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8B6883">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8B6883">
      <w:pPr>
        <w:pStyle w:val="BodyText2"/>
      </w:pPr>
      <w:r>
        <w:t xml:space="preserve">Created the new 2014_2 species table in PostGIS with the filtered and dissolved spatial data using </w:t>
      </w:r>
      <w:hyperlink r:id="rId212"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1" w:name="_Ref401910845"/>
      <w:r>
        <w:t>Using Python to Avro</w:t>
      </w:r>
      <w:bookmarkEnd w:id="51"/>
    </w:p>
    <w:p w14:paraId="443E8AE8" w14:textId="77777777" w:rsidR="00C8286F" w:rsidRDefault="00895242" w:rsidP="008B6883">
      <w:pPr>
        <w:pStyle w:val="BodyText2"/>
      </w:pPr>
      <w:r>
        <w:t>There is</w:t>
      </w:r>
      <w:r w:rsidR="002B5187">
        <w:t xml:space="preserve"> </w:t>
      </w:r>
      <w:hyperlink r:id="rId213"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4"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8B6883">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8B6883">
      <w:pPr>
        <w:pStyle w:val="BodyText2"/>
      </w:pPr>
      <w:r>
        <w:t xml:space="preserve">In the end it was just that the data wasn’t being written to the Avro file as binary – I copied and pasted the code from </w:t>
      </w:r>
      <w:hyperlink r:id="rId215"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6"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8B6883">
      <w:pPr>
        <w:pStyle w:val="BodyText2"/>
      </w:pPr>
      <w:r>
        <w:t>There is also</w:t>
      </w:r>
      <w:r w:rsidR="003F11F7">
        <w:t xml:space="preserve"> an AvroToolbox created by Mansour Raad </w:t>
      </w:r>
      <w:hyperlink r:id="rId217"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2" w:name="_Ref401910915"/>
      <w:r>
        <w:t>Loading data into Hadoop</w:t>
      </w:r>
      <w:bookmarkEnd w:id="52"/>
    </w:p>
    <w:p w14:paraId="1A5AB019" w14:textId="77777777" w:rsidR="00100AF2" w:rsidRDefault="00100AF2" w:rsidP="008B6883">
      <w:pPr>
        <w:pStyle w:val="BodyText2"/>
      </w:pPr>
      <w:r>
        <w:t>Here is the process to load data into Hadoop from ArcGIS:</w:t>
      </w:r>
    </w:p>
    <w:p w14:paraId="24227657" w14:textId="77777777" w:rsidR="00100AF2" w:rsidRDefault="00100AF2" w:rsidP="005E663B">
      <w:pPr>
        <w:pStyle w:val="ListNumber"/>
        <w:numPr>
          <w:ilvl w:val="0"/>
          <w:numId w:val="24"/>
        </w:numPr>
      </w:pPr>
      <w:r>
        <w:t>Run the GP tool ‘FeatureClass to Avro’</w:t>
      </w:r>
    </w:p>
    <w:p w14:paraId="5922B77A" w14:textId="77777777" w:rsidR="00100AF2" w:rsidRDefault="00100AF2" w:rsidP="005E663B">
      <w:pPr>
        <w:pStyle w:val="ListNumber"/>
        <w:numPr>
          <w:ilvl w:val="0"/>
          <w:numId w:val="24"/>
        </w:numPr>
      </w:pPr>
      <w:r>
        <w:t>WinSCP the *.avro and *.avsc files to the cluster (from ‘E:\Export\’ to Hadoop-m2/home/cottaan/data by default)</w:t>
      </w:r>
    </w:p>
    <w:p w14:paraId="23E5B54A" w14:textId="494AA754" w:rsidR="00100AF2" w:rsidRDefault="00714032" w:rsidP="005E663B">
      <w:pPr>
        <w:pStyle w:val="ListNumber"/>
        <w:numPr>
          <w:ilvl w:val="0"/>
          <w:numId w:val="24"/>
        </w:numPr>
      </w:pPr>
      <w:r>
        <w:t>In Hue c</w:t>
      </w:r>
      <w:r w:rsidR="00100AF2">
        <w:t>reate a folder to hold the data in HDFS (jrc/data/species/common_redpoll)</w:t>
      </w:r>
    </w:p>
    <w:p w14:paraId="3E6895ED" w14:textId="253C5668" w:rsidR="00100AF2" w:rsidRDefault="009F3804" w:rsidP="005E663B">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5E663B">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5E663B">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8B6883">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8B6883">
      <w:pPr>
        <w:pStyle w:val="BodyText2"/>
      </w:pPr>
      <w:r>
        <w:t xml:space="preserve">This </w:t>
      </w:r>
      <w:hyperlink r:id="rId218"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9"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20"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8B6883">
      <w:pPr>
        <w:pStyle w:val="BodyText2"/>
      </w:pPr>
      <w:r>
        <w:t>How would you get the data into Avro format?</w:t>
      </w:r>
    </w:p>
    <w:p w14:paraId="69B60A87" w14:textId="77777777" w:rsidR="00994069" w:rsidRDefault="00994069" w:rsidP="003B37F4">
      <w:pPr>
        <w:pStyle w:val="Heading2"/>
      </w:pPr>
      <w:r>
        <w:t>Importing the GBIF Occurrences</w:t>
      </w:r>
    </w:p>
    <w:p w14:paraId="07BECC17" w14:textId="77777777" w:rsidR="00994069" w:rsidRPr="00994069" w:rsidRDefault="00994069" w:rsidP="008B6883">
      <w:pPr>
        <w:pStyle w:val="BodyText2"/>
      </w:pPr>
    </w:p>
    <w:p w14:paraId="3DA8492D" w14:textId="756A0765" w:rsidR="00994069" w:rsidRDefault="00994069" w:rsidP="0034374E">
      <w:pPr>
        <w:pStyle w:val="Heading3"/>
      </w:pPr>
      <w:r>
        <w:t>Into PostGIS</w:t>
      </w:r>
    </w:p>
    <w:p w14:paraId="7C0C0D60" w14:textId="6006B3EA" w:rsidR="00994069" w:rsidRDefault="00994069" w:rsidP="008B6883">
      <w:pPr>
        <w:pStyle w:val="BodyText2"/>
      </w:pPr>
      <w:r>
        <w:t xml:space="preserve">I wrote an </w:t>
      </w:r>
      <w:hyperlink r:id="rId221"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DD4343">
      <w:pPr>
        <w:pStyle w:val="Tiny"/>
      </w:pPr>
      <w:r>
        <w:t>Reading source feature # 90517500</w:t>
      </w:r>
    </w:p>
    <w:p w14:paraId="221FF86D" w14:textId="77777777" w:rsidR="000936A3" w:rsidRDefault="000936A3" w:rsidP="00DD4343">
      <w:pPr>
        <w:pStyle w:val="Tiny"/>
      </w:pPr>
      <w:r>
        <w:t>Bulk copy failed on table 'especies.gbif_occurrences_08_09_2015' using delimiter ':'. Error was 'server closed the connection unexpectedly</w:t>
      </w:r>
    </w:p>
    <w:p w14:paraId="3F8A30CF" w14:textId="77777777" w:rsidR="000936A3" w:rsidRDefault="000936A3" w:rsidP="00DD4343">
      <w:pPr>
        <w:pStyle w:val="Tiny"/>
      </w:pPr>
      <w:r>
        <w:tab/>
        <w:t>This probably means the server terminated abnormally</w:t>
      </w:r>
    </w:p>
    <w:p w14:paraId="0A9A644E" w14:textId="525369F2" w:rsidR="000936A3" w:rsidRDefault="000936A3" w:rsidP="00DD4343">
      <w:pPr>
        <w:pStyle w:val="Tiny"/>
      </w:pPr>
      <w:r>
        <w:tab/>
        <w:t>before or while processing the request.</w:t>
      </w:r>
    </w:p>
    <w:p w14:paraId="65145389" w14:textId="57D59AD1" w:rsidR="000936A3" w:rsidRPr="00994069" w:rsidRDefault="000936A3" w:rsidP="008B6883">
      <w:pPr>
        <w:pStyle w:val="BodyText2"/>
      </w:pPr>
      <w:r>
        <w:t>Not sure why. Maybe I filled up PostGIS.</w:t>
      </w:r>
    </w:p>
    <w:p w14:paraId="14C35A5A" w14:textId="075617F3" w:rsidR="004B0716" w:rsidRDefault="004B0716" w:rsidP="0034374E">
      <w:pPr>
        <w:pStyle w:val="Heading3"/>
      </w:pPr>
      <w:bookmarkStart w:id="53" w:name="_Ref430078309"/>
      <w:r>
        <w:t>Into Hadoop</w:t>
      </w:r>
      <w:bookmarkEnd w:id="53"/>
    </w:p>
    <w:p w14:paraId="256DFB80" w14:textId="50DF9C2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8B6883">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4" w:name="_Ref335993294"/>
      <w:r>
        <w:t>Into ArcGIS</w:t>
      </w:r>
      <w:bookmarkEnd w:id="54"/>
    </w:p>
    <w:p w14:paraId="132CFD04"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lastRenderedPageBreak/>
        <w:t>[cottaan@hadoop-m2 ~]$ hadoop fs -put /home/cottaan/data/wdpa_latest_14_10_14.avsc /jrc/data/wdpa</w:t>
      </w:r>
    </w:p>
    <w:p w14:paraId="6AD833E3" w14:textId="46BF2C31"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9"/>
    </w:p>
    <w:p w14:paraId="74487083"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5" w:name="_Ref332966125"/>
      <w:r>
        <w:t>Importing the log file</w:t>
      </w:r>
      <w:bookmarkEnd w:id="55"/>
    </w:p>
    <w:p w14:paraId="70FDB350" w14:textId="77777777" w:rsidR="00006478" w:rsidRDefault="00C200AF" w:rsidP="008B6883">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6" w:name="_Ref333394603"/>
      <w:r>
        <w:t>Importing the intersection</w:t>
      </w:r>
      <w:bookmarkEnd w:id="56"/>
    </w:p>
    <w:p w14:paraId="6C57286A" w14:textId="77777777" w:rsidR="00C412F3" w:rsidRDefault="0067585A" w:rsidP="008B6883">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8B6883">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8B6883">
      <w:pPr>
        <w:pStyle w:val="BodyText2"/>
      </w:pPr>
      <w:r>
        <w:t>Then at the end it becomes:</w:t>
      </w:r>
    </w:p>
    <w:p w14:paraId="79777457" w14:textId="77777777" w:rsidR="009335C7" w:rsidRDefault="009335C7" w:rsidP="008B550B">
      <w:pPr>
        <w:pStyle w:val="Code"/>
      </w:pPr>
      <w:r w:rsidRPr="009335C7">
        <w:lastRenderedPageBreak/>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8B6883">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7" w:name="_Ref326849613"/>
      <w:r>
        <w:t>Importing the Biofuels data into PostGIS</w:t>
      </w:r>
      <w:bookmarkEnd w:id="57"/>
    </w:p>
    <w:p w14:paraId="5D475E19"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8B6883">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2"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8" w:name="_Ref330907904"/>
      <w:r>
        <w:t>Importing the Country Species analysis into PostGIS</w:t>
      </w:r>
      <w:bookmarkEnd w:id="58"/>
    </w:p>
    <w:p w14:paraId="63CA4FA3" w14:textId="77777777"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41B4DC20" w:rsidR="00B37D09" w:rsidRDefault="00C476E5" w:rsidP="000E5536">
      <w:pPr>
        <w:pStyle w:val="Heading1"/>
      </w:pPr>
      <w:r>
        <w:t>Database Architecture</w:t>
      </w:r>
      <w:bookmarkEnd w:id="17"/>
      <w:r w:rsidR="005518CC">
        <w:t xml:space="preserve"> and Schema</w:t>
      </w:r>
    </w:p>
    <w:p w14:paraId="29B8C0F4" w14:textId="77777777" w:rsidR="00B37D09" w:rsidRDefault="00C476E5" w:rsidP="003B37F4">
      <w:pPr>
        <w:pStyle w:val="Heading2"/>
      </w:pPr>
      <w:bookmarkStart w:id="59" w:name="_Toc315774569"/>
      <w:r>
        <w:t>Options for data management</w:t>
      </w:r>
      <w:bookmarkEnd w:id="59"/>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23"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8B6883">
      <w:pPr>
        <w:pStyle w:val="BodyText2"/>
      </w:pPr>
      <w:r>
        <w:t>5. Sharding (</w:t>
      </w:r>
      <w:hyperlink r:id="rId224"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25" w:history="1">
        <w:r w:rsidRPr="0077669C">
          <w:rPr>
            <w:rStyle w:val="Hyperlink"/>
          </w:rPr>
          <w:t>http://highscalability.com/</w:t>
        </w:r>
      </w:hyperlink>
    </w:p>
    <w:p w14:paraId="4E03D5C3" w14:textId="77777777" w:rsidR="00B37D09" w:rsidRDefault="00C476E5" w:rsidP="008B6883">
      <w:pPr>
        <w:pStyle w:val="BodyText2"/>
      </w:pPr>
      <w:r>
        <w:t xml:space="preserve">And this too on scalability:           </w:t>
      </w:r>
      <w:r>
        <w:tab/>
      </w:r>
      <w:r>
        <w:tab/>
      </w:r>
      <w:hyperlink r:id="rId226"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8B6883">
      <w:pPr>
        <w:pStyle w:val="BodyText2"/>
      </w:pPr>
      <w:r>
        <w:lastRenderedPageBreak/>
        <w:t>We need to try these things!!! NOW!</w:t>
      </w:r>
    </w:p>
    <w:p w14:paraId="6DD72FAD" w14:textId="77777777" w:rsidR="003C733A" w:rsidRDefault="003C733A" w:rsidP="003B37F4">
      <w:pPr>
        <w:pStyle w:val="Heading2"/>
      </w:pPr>
      <w:bookmarkStart w:id="60" w:name="_Toc315774574"/>
      <w:bookmarkStart w:id="61" w:name="_Toc315774570"/>
      <w:r>
        <w:t>PostGIS</w:t>
      </w:r>
      <w:bookmarkEnd w:id="60"/>
    </w:p>
    <w:p w14:paraId="734CF209" w14:textId="77777777" w:rsidR="003C733A" w:rsidRDefault="003C733A" w:rsidP="000E5536">
      <w:pPr>
        <w:pStyle w:val="BodyText"/>
      </w:pPr>
      <w:r>
        <w:t>To get the version of Postgresql: select version();</w:t>
      </w:r>
    </w:p>
    <w:p w14:paraId="69EE3C94" w14:textId="77777777" w:rsidR="003C733A" w:rsidRDefault="003C733A" w:rsidP="008B6883">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7"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8B6883">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8B6883">
      <w:pPr>
        <w:pStyle w:val="BodyText2"/>
      </w:pPr>
      <w:r>
        <w:t xml:space="preserve">PASSWORD: </w:t>
      </w:r>
      <w:r>
        <w:tab/>
        <w:t>gem2011</w:t>
      </w:r>
    </w:p>
    <w:p w14:paraId="7148C74B" w14:textId="77777777" w:rsidR="003C733A" w:rsidRDefault="003C733A" w:rsidP="0034374E">
      <w:pPr>
        <w:pStyle w:val="Heading3"/>
      </w:pPr>
      <w:bookmarkStart w:id="62" w:name="_Toc315774580"/>
      <w:r>
        <w:t>Querying</w:t>
      </w:r>
      <w:bookmarkEnd w:id="62"/>
    </w:p>
    <w:p w14:paraId="10127E7C" w14:textId="77777777" w:rsidR="003C733A" w:rsidRDefault="003C733A" w:rsidP="007D2F52">
      <w:pPr>
        <w:pStyle w:val="Heading4"/>
      </w:pPr>
      <w:bookmarkStart w:id="63" w:name="_Toc315774581"/>
      <w:r>
        <w:t>Species</w:t>
      </w:r>
      <w:bookmarkEnd w:id="63"/>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8B6883">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8"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lastRenderedPageBreak/>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8B6883">
      <w:pPr>
        <w:pStyle w:val="BodyText2"/>
      </w:pPr>
      <w:r>
        <w:t xml:space="preserve">Reading about spatial indexes here </w:t>
      </w:r>
      <w:hyperlink r:id="rId229"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4" w:name="_Toc315774582"/>
      <w:r>
        <w:t>Common names</w:t>
      </w:r>
    </w:p>
    <w:p w14:paraId="1F846CF5" w14:textId="77777777" w:rsidR="00F26060" w:rsidRDefault="00F26060" w:rsidP="008B6883">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lastRenderedPageBreak/>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4"/>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8B6883">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8B6883">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8B6883">
      <w:pPr>
        <w:pStyle w:val="BodyText2"/>
      </w:pPr>
      <w:r>
        <w:t>wdpa.objectid 25543 - there are 2 in ArcGIS and only 1 in PostGIS</w:t>
      </w:r>
    </w:p>
    <w:p w14:paraId="0C5641E5" w14:textId="77777777" w:rsidR="003C733A" w:rsidRDefault="003C733A" w:rsidP="008B6883">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30"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31" w:history="1">
        <w:r w:rsidRPr="0077669C">
          <w:rPr>
            <w:rStyle w:val="Hyperlink"/>
          </w:rPr>
          <w:t>http://www.postgresql.org/docs/9.0/static/functions-geometry.html</w:t>
        </w:r>
      </w:hyperlink>
    </w:p>
    <w:p w14:paraId="31F04733" w14:textId="77777777" w:rsidR="003C733A" w:rsidRDefault="003C733A" w:rsidP="008B6883">
      <w:pPr>
        <w:pStyle w:val="BodyText2"/>
      </w:pPr>
      <w:r>
        <w:t>e.g. lseg '((-1,0),(1,0))' ?# box '((-2,-2),(2,2))'   ?# represents intersects!</w:t>
      </w:r>
    </w:p>
    <w:p w14:paraId="69E843D2" w14:textId="77777777" w:rsidR="007B5D60" w:rsidRDefault="007B5D60" w:rsidP="008B6883">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8B6883">
      <w:pPr>
        <w:pStyle w:val="BodyText2"/>
      </w:pPr>
      <w:r>
        <w:t xml:space="preserve">No longer working in </w:t>
      </w:r>
      <w:r w:rsidRPr="00065DF3">
        <w:rPr>
          <w:color w:val="FF0000"/>
        </w:rPr>
        <w:t>red</w:t>
      </w:r>
      <w:r>
        <w:t>.</w:t>
      </w:r>
    </w:p>
    <w:tbl>
      <w:tblPr>
        <w:tblStyle w:val="ListTable3-Accent11"/>
        <w:tblW w:w="9493" w:type="dxa"/>
        <w:tblLook w:val="04A0" w:firstRow="1" w:lastRow="0" w:firstColumn="1" w:lastColumn="0" w:noHBand="0" w:noVBand="1"/>
      </w:tblPr>
      <w:tblGrid>
        <w:gridCol w:w="750"/>
        <w:gridCol w:w="1859"/>
        <w:gridCol w:w="1504"/>
        <w:gridCol w:w="1564"/>
        <w:gridCol w:w="974"/>
        <w:gridCol w:w="2842"/>
      </w:tblGrid>
      <w:tr w:rsidR="009B5185" w14:paraId="16657170" w14:textId="156E48E3" w:rsidTr="009B51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 w:type="dxa"/>
          </w:tcPr>
          <w:p w14:paraId="63D1AE44" w14:textId="5F22AA1F" w:rsidR="009B5185" w:rsidRPr="009B5185" w:rsidRDefault="009B5185" w:rsidP="009B5185">
            <w:pPr>
              <w:pStyle w:val="TableTextHeader"/>
            </w:pPr>
            <w:r w:rsidRPr="009B5185">
              <w:t>Date</w:t>
            </w:r>
          </w:p>
        </w:tc>
        <w:tc>
          <w:tcPr>
            <w:tcW w:w="1900" w:type="dxa"/>
          </w:tcPr>
          <w:p w14:paraId="3B205547" w14:textId="1B5D42A0" w:rsidR="009B5185" w:rsidRPr="00E65B54"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rsidRPr="00E65B54">
              <w:t>Server</w:t>
            </w:r>
          </w:p>
        </w:tc>
        <w:tc>
          <w:tcPr>
            <w:tcW w:w="1504" w:type="dxa"/>
          </w:tcPr>
          <w:p w14:paraId="627458A3" w14:textId="5B92FBF4"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568" w:type="dxa"/>
          </w:tcPr>
          <w:p w14:paraId="247948DF" w14:textId="30D8AE3C"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793" w:type="dxa"/>
          </w:tcPr>
          <w:p w14:paraId="5BED5CD1" w14:textId="03A11189"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77" w:type="dxa"/>
          </w:tcPr>
          <w:p w14:paraId="3C0E948B" w14:textId="552A7129"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9B5185" w14:paraId="725610F0" w14:textId="64C3A7AC"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628EA70E" w14:textId="77777777" w:rsidR="009B5185" w:rsidRPr="009B5185" w:rsidRDefault="009B5185" w:rsidP="00505DB3">
            <w:pPr>
              <w:pStyle w:val="TableText"/>
              <w:rPr>
                <w:b w:val="0"/>
              </w:rPr>
            </w:pPr>
          </w:p>
        </w:tc>
        <w:tc>
          <w:tcPr>
            <w:tcW w:w="1900" w:type="dxa"/>
          </w:tcPr>
          <w:p w14:paraId="4CBDA077" w14:textId="7E17651B"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durga.jrc.org</w:t>
            </w:r>
          </w:p>
        </w:tc>
        <w:tc>
          <w:tcPr>
            <w:tcW w:w="1504" w:type="dxa"/>
          </w:tcPr>
          <w:p w14:paraId="21C1D9B6" w14:textId="050AB8C8"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568" w:type="dxa"/>
          </w:tcPr>
          <w:p w14:paraId="24C9E4D9" w14:textId="4DD9B003"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793" w:type="dxa"/>
          </w:tcPr>
          <w:p w14:paraId="705D287A" w14:textId="66DEA704"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77" w:type="dxa"/>
          </w:tcPr>
          <w:p w14:paraId="40E6D3BF" w14:textId="0D715923"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9B5185" w14:paraId="1490344E"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71DB901" w14:textId="77777777" w:rsidR="009B5185" w:rsidRPr="009B5185" w:rsidRDefault="009B5185" w:rsidP="00505DB3">
            <w:pPr>
              <w:pStyle w:val="TableText"/>
              <w:rPr>
                <w:b w:val="0"/>
              </w:rPr>
            </w:pPr>
          </w:p>
        </w:tc>
        <w:tc>
          <w:tcPr>
            <w:tcW w:w="1900" w:type="dxa"/>
          </w:tcPr>
          <w:p w14:paraId="46B0C289" w14:textId="15ABB3CF"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0623D89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2839C685" w14:textId="6CCCAF00"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793" w:type="dxa"/>
          </w:tcPr>
          <w:p w14:paraId="4B819ABB" w14:textId="31997D4C"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77" w:type="dxa"/>
          </w:tcPr>
          <w:p w14:paraId="4619DD89"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3EA1A11"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F4AF483" w14:textId="77777777" w:rsidR="009B5185" w:rsidRPr="009B5185" w:rsidRDefault="009B5185" w:rsidP="00505DB3">
            <w:pPr>
              <w:pStyle w:val="TableText"/>
              <w:rPr>
                <w:b w:val="0"/>
              </w:rPr>
            </w:pPr>
          </w:p>
        </w:tc>
        <w:tc>
          <w:tcPr>
            <w:tcW w:w="1900" w:type="dxa"/>
          </w:tcPr>
          <w:p w14:paraId="7B33505A" w14:textId="4A4F4D0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7A9E797D"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2CA7A6B9" w14:textId="0F02922C"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793" w:type="dxa"/>
          </w:tcPr>
          <w:p w14:paraId="36B3D9DB" w14:textId="07B4E3B4"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77" w:type="dxa"/>
          </w:tcPr>
          <w:p w14:paraId="2CB96773"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06B22808"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C37EFFC" w14:textId="77777777" w:rsidR="009B5185" w:rsidRPr="009B5185" w:rsidRDefault="009B5185" w:rsidP="00505DB3">
            <w:pPr>
              <w:pStyle w:val="TableText"/>
              <w:rPr>
                <w:b w:val="0"/>
              </w:rPr>
            </w:pPr>
          </w:p>
        </w:tc>
        <w:tc>
          <w:tcPr>
            <w:tcW w:w="1900" w:type="dxa"/>
          </w:tcPr>
          <w:p w14:paraId="76F70618" w14:textId="59931FCD"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7DB1B3B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25493E97"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793" w:type="dxa"/>
          </w:tcPr>
          <w:p w14:paraId="05F2F41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77" w:type="dxa"/>
          </w:tcPr>
          <w:p w14:paraId="548B9410"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C29D662"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26C259EA" w14:textId="77777777" w:rsidR="009B5185" w:rsidRPr="009B5185" w:rsidRDefault="009B5185" w:rsidP="00505DB3">
            <w:pPr>
              <w:pStyle w:val="TableText"/>
              <w:rPr>
                <w:b w:val="0"/>
              </w:rPr>
            </w:pPr>
          </w:p>
        </w:tc>
        <w:tc>
          <w:tcPr>
            <w:tcW w:w="1900" w:type="dxa"/>
          </w:tcPr>
          <w:p w14:paraId="5A678F7E" w14:textId="08FE81B3"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51F8C64A" w14:textId="5497088B"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4FDBE5D7" w14:textId="60F53258"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793" w:type="dxa"/>
          </w:tcPr>
          <w:p w14:paraId="420D4498" w14:textId="5B326275"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77" w:type="dxa"/>
          </w:tcPr>
          <w:p w14:paraId="120D4CB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rsidRPr="00065DF3" w14:paraId="79F33685"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66F4F827" w14:textId="77777777" w:rsidR="009B5185" w:rsidRPr="009B5185" w:rsidRDefault="009B5185" w:rsidP="00505DB3">
            <w:pPr>
              <w:pStyle w:val="TableText"/>
              <w:rPr>
                <w:b w:val="0"/>
                <w:color w:val="FF0000"/>
              </w:rPr>
            </w:pPr>
          </w:p>
        </w:tc>
        <w:tc>
          <w:tcPr>
            <w:tcW w:w="1900" w:type="dxa"/>
          </w:tcPr>
          <w:p w14:paraId="6F1833C8" w14:textId="09002E18"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ies-pgsql.jrc.org</w:t>
            </w:r>
          </w:p>
        </w:tc>
        <w:tc>
          <w:tcPr>
            <w:tcW w:w="1504" w:type="dxa"/>
          </w:tcPr>
          <w:p w14:paraId="0E87633D" w14:textId="0A70BB86"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568" w:type="dxa"/>
          </w:tcPr>
          <w:p w14:paraId="7AF6DE11" w14:textId="16B86CE6"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793" w:type="dxa"/>
          </w:tcPr>
          <w:p w14:paraId="6BB23A3E" w14:textId="706BF4D6"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2977" w:type="dxa"/>
          </w:tcPr>
          <w:p w14:paraId="2F715755"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9B5185" w:rsidRPr="00065DF3" w14:paraId="2C95275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7344C2C8" w14:textId="77777777" w:rsidR="009B5185" w:rsidRPr="009B5185" w:rsidRDefault="009B5185" w:rsidP="00505DB3">
            <w:pPr>
              <w:pStyle w:val="TableText"/>
              <w:rPr>
                <w:b w:val="0"/>
                <w:color w:val="FF0000"/>
              </w:rPr>
            </w:pPr>
          </w:p>
        </w:tc>
        <w:tc>
          <w:tcPr>
            <w:tcW w:w="1900" w:type="dxa"/>
          </w:tcPr>
          <w:p w14:paraId="15A49EC4" w14:textId="5EE0DB2A"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ies-pgsql.jrc.org</w:t>
            </w:r>
          </w:p>
        </w:tc>
        <w:tc>
          <w:tcPr>
            <w:tcW w:w="1504" w:type="dxa"/>
          </w:tcPr>
          <w:p w14:paraId="676B73E2" w14:textId="7BE169A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568" w:type="dxa"/>
          </w:tcPr>
          <w:p w14:paraId="20498529" w14:textId="77DC8222"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793" w:type="dxa"/>
          </w:tcPr>
          <w:p w14:paraId="3F864A7D" w14:textId="44212878"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2977" w:type="dxa"/>
          </w:tcPr>
          <w:p w14:paraId="1DE47A06"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9B5185" w14:paraId="2D2766B9"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594C7C39" w14:textId="77777777" w:rsidR="009B5185" w:rsidRPr="009B5185" w:rsidRDefault="009B5185" w:rsidP="00505DB3">
            <w:pPr>
              <w:pStyle w:val="TableText"/>
              <w:rPr>
                <w:b w:val="0"/>
              </w:rPr>
            </w:pPr>
          </w:p>
        </w:tc>
        <w:tc>
          <w:tcPr>
            <w:tcW w:w="1900" w:type="dxa"/>
          </w:tcPr>
          <w:p w14:paraId="79ABC430" w14:textId="2FF15B68"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ies-pgsql2.jrc.org</w:t>
            </w:r>
          </w:p>
        </w:tc>
        <w:tc>
          <w:tcPr>
            <w:tcW w:w="1504" w:type="dxa"/>
          </w:tcPr>
          <w:p w14:paraId="4D926950" w14:textId="47D99CA3"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568" w:type="dxa"/>
          </w:tcPr>
          <w:p w14:paraId="04DEEFEB" w14:textId="2D5F7EB6"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793" w:type="dxa"/>
          </w:tcPr>
          <w:p w14:paraId="77A6B347" w14:textId="620EB7D1"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77" w:type="dxa"/>
          </w:tcPr>
          <w:p w14:paraId="5138B1BD" w14:textId="23B4819C"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9B5185" w14:paraId="63C664E4"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37331E37" w14:textId="77777777" w:rsidR="009B5185" w:rsidRPr="009B5185" w:rsidRDefault="009B5185" w:rsidP="00505DB3">
            <w:pPr>
              <w:pStyle w:val="TableText"/>
              <w:rPr>
                <w:b w:val="0"/>
              </w:rPr>
            </w:pPr>
          </w:p>
        </w:tc>
        <w:tc>
          <w:tcPr>
            <w:tcW w:w="1900" w:type="dxa"/>
          </w:tcPr>
          <w:p w14:paraId="186CF794" w14:textId="66466F92"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ies-pgsql2.jrc.org</w:t>
            </w:r>
          </w:p>
        </w:tc>
        <w:tc>
          <w:tcPr>
            <w:tcW w:w="1504" w:type="dxa"/>
          </w:tcPr>
          <w:p w14:paraId="2762999F"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568" w:type="dxa"/>
          </w:tcPr>
          <w:p w14:paraId="0CAC2CBA" w14:textId="4FCCECCA"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t>exespecies</w:t>
            </w:r>
          </w:p>
        </w:tc>
        <w:tc>
          <w:tcPr>
            <w:tcW w:w="793" w:type="dxa"/>
          </w:tcPr>
          <w:p w14:paraId="443C8561" w14:textId="4564E574"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77" w:type="dxa"/>
          </w:tcPr>
          <w:p w14:paraId="60D5C1B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7714FC73"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5FEBBB4" w14:textId="77777777" w:rsidR="009B5185" w:rsidRPr="009B5185" w:rsidRDefault="009B5185" w:rsidP="00505DB3">
            <w:pPr>
              <w:pStyle w:val="TableText"/>
              <w:rPr>
                <w:b w:val="0"/>
              </w:rPr>
            </w:pPr>
          </w:p>
        </w:tc>
        <w:tc>
          <w:tcPr>
            <w:tcW w:w="1900" w:type="dxa"/>
          </w:tcPr>
          <w:p w14:paraId="7701666A" w14:textId="3F1AE638"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123.176.76.184</w:t>
            </w:r>
          </w:p>
        </w:tc>
        <w:tc>
          <w:tcPr>
            <w:tcW w:w="1504" w:type="dxa"/>
          </w:tcPr>
          <w:p w14:paraId="0BC2DA9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568" w:type="dxa"/>
          </w:tcPr>
          <w:p w14:paraId="4D494DF1"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103FE40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2977" w:type="dxa"/>
          </w:tcPr>
          <w:p w14:paraId="7E1BB35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9B5185" w14:paraId="07F3683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252F90D5" w14:textId="77777777" w:rsidR="009B5185" w:rsidRPr="009B5185" w:rsidRDefault="009B5185" w:rsidP="00505DB3">
            <w:pPr>
              <w:pStyle w:val="TableText"/>
              <w:rPr>
                <w:b w:val="0"/>
              </w:rPr>
            </w:pPr>
          </w:p>
        </w:tc>
        <w:tc>
          <w:tcPr>
            <w:tcW w:w="1900" w:type="dxa"/>
          </w:tcPr>
          <w:p w14:paraId="33130DC5" w14:textId="18739533"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123.176.76.184</w:t>
            </w:r>
          </w:p>
        </w:tc>
        <w:tc>
          <w:tcPr>
            <w:tcW w:w="1504" w:type="dxa"/>
          </w:tcPr>
          <w:p w14:paraId="7D04175A" w14:textId="4BD23893"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568" w:type="dxa"/>
          </w:tcPr>
          <w:p w14:paraId="2100E144" w14:textId="1F76A6F0"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39CEB410" w14:textId="6060EE68"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9DE92CB" w14:textId="6B5AE2E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9B5185" w14:paraId="1457F37E"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5CA6D4E3" w14:textId="77777777" w:rsidR="009B5185" w:rsidRPr="009B5185" w:rsidRDefault="009B5185" w:rsidP="00505DB3">
            <w:pPr>
              <w:pStyle w:val="TableText"/>
              <w:rPr>
                <w:b w:val="0"/>
              </w:rPr>
            </w:pPr>
          </w:p>
        </w:tc>
        <w:tc>
          <w:tcPr>
            <w:tcW w:w="1900" w:type="dxa"/>
          </w:tcPr>
          <w:p w14:paraId="7DF796F8" w14:textId="2CD403E9"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gis.sprep.org</w:t>
            </w:r>
          </w:p>
        </w:tc>
        <w:tc>
          <w:tcPr>
            <w:tcW w:w="1504" w:type="dxa"/>
          </w:tcPr>
          <w:p w14:paraId="1E67A899" w14:textId="46FA740D"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568" w:type="dxa"/>
          </w:tcPr>
          <w:p w14:paraId="09BBBCD8" w14:textId="4F9A8044"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024853FC" w14:textId="39ABA199"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77" w:type="dxa"/>
          </w:tcPr>
          <w:p w14:paraId="2BCA8FCA" w14:textId="4AEE1440"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9B5185" w14:paraId="4034B235"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0A3106DC" w14:textId="77777777" w:rsidR="009B5185" w:rsidRPr="009B5185" w:rsidRDefault="009B5185" w:rsidP="00505DB3">
            <w:pPr>
              <w:pStyle w:val="TableText"/>
              <w:rPr>
                <w:b w:val="0"/>
              </w:rPr>
            </w:pPr>
          </w:p>
        </w:tc>
        <w:tc>
          <w:tcPr>
            <w:tcW w:w="1900" w:type="dxa"/>
          </w:tcPr>
          <w:p w14:paraId="7BC6F7A3" w14:textId="0742011A"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261640">
              <w:t>db-server-blishten.c9users.io</w:t>
            </w:r>
          </w:p>
        </w:tc>
        <w:tc>
          <w:tcPr>
            <w:tcW w:w="1504" w:type="dxa"/>
          </w:tcPr>
          <w:p w14:paraId="1B17293E" w14:textId="4E78BD7D"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568" w:type="dxa"/>
          </w:tcPr>
          <w:p w14:paraId="62960145" w14:textId="3C045CCD"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2FBB946D" w14:textId="2AE5106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A39E3B4" w14:textId="3C62B0F4"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9B5185" w14:paraId="56EEFAC8"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3700644" w14:textId="51378EFF" w:rsidR="009B5185" w:rsidRPr="009B5185" w:rsidRDefault="009B5185" w:rsidP="00505DB3">
            <w:pPr>
              <w:pStyle w:val="TableText"/>
              <w:rPr>
                <w:b w:val="0"/>
              </w:rPr>
            </w:pPr>
            <w:r w:rsidRPr="009B5185">
              <w:rPr>
                <w:b w:val="0"/>
              </w:rPr>
              <w:t>28/02/18</w:t>
            </w:r>
          </w:p>
        </w:tc>
        <w:tc>
          <w:tcPr>
            <w:tcW w:w="1900" w:type="dxa"/>
          </w:tcPr>
          <w:p w14:paraId="3BAD25F6" w14:textId="6768568C" w:rsidR="009B5185" w:rsidRPr="00261640"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pgsql96-srv1.jrc.org</w:t>
            </w:r>
            <w:r w:rsidR="0061383D">
              <w:t xml:space="preserve"> (</w:t>
            </w:r>
            <w:r w:rsidR="0061383D" w:rsidRPr="0061383D">
              <w:t>139.191.254.20</w:t>
            </w:r>
            <w:r w:rsidR="0061383D">
              <w:t>)</w:t>
            </w:r>
          </w:p>
        </w:tc>
        <w:tc>
          <w:tcPr>
            <w:tcW w:w="1504" w:type="dxa"/>
          </w:tcPr>
          <w:p w14:paraId="7C961E3D" w14:textId="1D173A48"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rest</w:t>
            </w:r>
          </w:p>
        </w:tc>
        <w:tc>
          <w:tcPr>
            <w:tcW w:w="1568" w:type="dxa"/>
          </w:tcPr>
          <w:p w14:paraId="2612FC21" w14:textId="2B2C2766"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w:t>
            </w:r>
          </w:p>
        </w:tc>
        <w:tc>
          <w:tcPr>
            <w:tcW w:w="793" w:type="dxa"/>
          </w:tcPr>
          <w:p w14:paraId="415F3C1B" w14:textId="4B1B7141" w:rsidR="009B5185" w:rsidRDefault="004F2BD4" w:rsidP="00505DB3">
            <w:pPr>
              <w:pStyle w:val="TableText"/>
              <w:cnfStyle w:val="000000000000" w:firstRow="0" w:lastRow="0" w:firstColumn="0" w:lastColumn="0" w:oddVBand="0" w:evenVBand="0" w:oddHBand="0" w:evenHBand="0" w:firstRowFirstColumn="0" w:firstRowLastColumn="0" w:lastRowFirstColumn="0" w:lastRowLastColumn="0"/>
            </w:pPr>
            <w:r w:rsidRPr="004F2BD4">
              <w:t>Zp4QpCHn6u</w:t>
            </w:r>
          </w:p>
        </w:tc>
        <w:tc>
          <w:tcPr>
            <w:tcW w:w="2977" w:type="dxa"/>
          </w:tcPr>
          <w:p w14:paraId="7D91A189" w14:textId="4C362571"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G9.6 BIOPAMA2 REST Services DB</w:t>
            </w:r>
          </w:p>
        </w:tc>
      </w:tr>
    </w:tbl>
    <w:p w14:paraId="0E1ADC66" w14:textId="77777777" w:rsidR="00C75365" w:rsidRDefault="00C75365" w:rsidP="007D2F52">
      <w:pPr>
        <w:pStyle w:val="Heading4"/>
      </w:pPr>
      <w:r>
        <w:t>ies-pgsql.jrc.org</w:t>
      </w:r>
    </w:p>
    <w:p w14:paraId="22EBD542"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2"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8B6883">
      <w:pPr>
        <w:pStyle w:val="BodyText2"/>
      </w:pPr>
      <w:r>
        <w:t>Need to set the default user to especies as tables are not being found unless they are specifically prefixed with especies.</w:t>
      </w:r>
    </w:p>
    <w:p w14:paraId="64F9C73D" w14:textId="3B107DFC" w:rsidR="00B37D09" w:rsidRDefault="00C476E5" w:rsidP="003B37F4">
      <w:pPr>
        <w:pStyle w:val="Heading2"/>
      </w:pPr>
      <w:r>
        <w:t>NoSQL Databases</w:t>
      </w:r>
      <w:bookmarkEnd w:id="61"/>
    </w:p>
    <w:p w14:paraId="5D5D6792" w14:textId="77777777" w:rsidR="00B37D09" w:rsidRDefault="0042694C" w:rsidP="000E5536">
      <w:pPr>
        <w:pStyle w:val="BodyText"/>
      </w:pPr>
      <w:r>
        <w:t>Good background to multidimensional databases here:</w:t>
      </w:r>
    </w:p>
    <w:p w14:paraId="635B21E8" w14:textId="77777777" w:rsidR="00B37D09" w:rsidRDefault="00837495" w:rsidP="008B6883">
      <w:pPr>
        <w:pStyle w:val="BodyText2"/>
      </w:pPr>
      <w:hyperlink r:id="rId233" w:history="1">
        <w:r w:rsidR="0042694C" w:rsidRPr="0077669C">
          <w:rPr>
            <w:rStyle w:val="Hyperlink"/>
          </w:rPr>
          <w:t>http://www.fing.edu.uy/inco/grupos/csi/esp/Cursos/cursos_act/2003/DAP_SistDW/Material/ken96.pdf</w:t>
        </w:r>
      </w:hyperlink>
    </w:p>
    <w:p w14:paraId="3A30A144" w14:textId="77777777" w:rsidR="00B37D09" w:rsidRDefault="004E586A" w:rsidP="008B6883">
      <w:pPr>
        <w:pStyle w:val="BodyText2"/>
      </w:pPr>
      <w:r>
        <w:t xml:space="preserve">Good paper on NoSQL here: </w:t>
      </w:r>
      <w:hyperlink r:id="rId234" w:history="1">
        <w:r w:rsidRPr="0077669C">
          <w:rPr>
            <w:rStyle w:val="Hyperlink"/>
          </w:rPr>
          <w:t>http://www.christof-strauch.de/nosqldbs.pdf</w:t>
        </w:r>
      </w:hyperlink>
    </w:p>
    <w:p w14:paraId="76A77B53" w14:textId="77777777" w:rsidR="00B37D09" w:rsidRDefault="004E586A" w:rsidP="008B6883">
      <w:pPr>
        <w:pStyle w:val="BodyText2"/>
      </w:pPr>
      <w:r>
        <w:t xml:space="preserve">Video overview of NoSQL databases: </w:t>
      </w:r>
      <w:hyperlink r:id="rId235"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837495" w:rsidP="000E5536">
      <w:pPr>
        <w:pStyle w:val="BodyText"/>
      </w:pPr>
      <w:hyperlink r:id="rId236"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837495" w:rsidP="000E5536">
      <w:pPr>
        <w:pStyle w:val="BodyText"/>
      </w:pPr>
      <w:hyperlink r:id="rId237"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837495" w:rsidP="000E5536">
      <w:pPr>
        <w:pStyle w:val="BodyText"/>
      </w:pPr>
      <w:hyperlink r:id="rId238"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837495" w:rsidP="008B6883">
      <w:pPr>
        <w:pStyle w:val="BodyText2"/>
      </w:pPr>
      <w:hyperlink r:id="rId239" w:history="1">
        <w:r w:rsidR="0042694C" w:rsidRPr="0077669C">
          <w:rPr>
            <w:rStyle w:val="Hyperlink"/>
          </w:rPr>
          <w:t>http://www.scidb.org/</w:t>
        </w:r>
      </w:hyperlink>
    </w:p>
    <w:p w14:paraId="07360DA6" w14:textId="50ECE588" w:rsidR="00B37D09" w:rsidRDefault="00C476E5" w:rsidP="0034374E">
      <w:pPr>
        <w:pStyle w:val="Heading3"/>
      </w:pPr>
      <w:bookmarkStart w:id="65" w:name="_Toc315774571"/>
      <w:r>
        <w:t>MapReduce</w:t>
      </w:r>
      <w:bookmarkEnd w:id="65"/>
    </w:p>
    <w:p w14:paraId="3FB65147" w14:textId="77777777" w:rsidR="00B37D09" w:rsidRDefault="00C476E5" w:rsidP="000E5536">
      <w:pPr>
        <w:pStyle w:val="BodyText"/>
      </w:pPr>
      <w:r>
        <w:t xml:space="preserve">Good intro here: </w:t>
      </w:r>
      <w:hyperlink r:id="rId240"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41" w:history="1">
        <w:r w:rsidRPr="0077669C">
          <w:rPr>
            <w:rStyle w:val="Hyperlink"/>
          </w:rPr>
          <w:t>http://www.cs.stanford.edu/people/ang//papers/nips06-mapreducemulticore.pdf</w:t>
        </w:r>
      </w:hyperlink>
    </w:p>
    <w:p w14:paraId="7C5F4F57" w14:textId="77777777" w:rsidR="00B37D09" w:rsidRDefault="00C476E5" w:rsidP="008B6883">
      <w:pPr>
        <w:pStyle w:val="BodyText2"/>
      </w:pPr>
      <w:r>
        <w:t xml:space="preserve">Amazon offer it: Amazon Elastic MapReduce </w:t>
      </w:r>
      <w:hyperlink r:id="rId242" w:history="1">
        <w:r w:rsidRPr="0077669C">
          <w:rPr>
            <w:rStyle w:val="Hyperlink"/>
          </w:rPr>
          <w:t>http://aws.amazon.com/elasticmapreduce/</w:t>
        </w:r>
      </w:hyperlink>
    </w:p>
    <w:p w14:paraId="6F73C7AB" w14:textId="69D534C6" w:rsidR="00B37D09" w:rsidRDefault="00C476E5" w:rsidP="0034374E">
      <w:pPr>
        <w:pStyle w:val="Heading3"/>
      </w:pPr>
      <w:bookmarkStart w:id="66" w:name="_Toc315774572"/>
      <w:r>
        <w:t>Performance</w:t>
      </w:r>
      <w:bookmarkEnd w:id="66"/>
    </w:p>
    <w:p w14:paraId="47BFF01E" w14:textId="77777777" w:rsidR="00B37D09" w:rsidRDefault="00837495" w:rsidP="008B6883">
      <w:pPr>
        <w:pStyle w:val="BodyText2"/>
      </w:pPr>
      <w:hyperlink r:id="rId243" w:history="1">
        <w:r w:rsidR="00C476E5" w:rsidRPr="0077669C">
          <w:rPr>
            <w:rStyle w:val="Hyperlink"/>
          </w:rPr>
          <w:t>http://sortbenchmark.org/</w:t>
        </w:r>
      </w:hyperlink>
    </w:p>
    <w:p w14:paraId="296B98A0" w14:textId="39CE6B71" w:rsidR="00B37D09" w:rsidRDefault="004520D3" w:rsidP="003B37F4">
      <w:pPr>
        <w:pStyle w:val="Heading2"/>
      </w:pPr>
      <w:bookmarkStart w:id="67" w:name="_Toc315774573"/>
      <w:r>
        <w:t>Rasdaman</w:t>
      </w:r>
      <w:bookmarkEnd w:id="67"/>
    </w:p>
    <w:p w14:paraId="1FCAF0EB" w14:textId="77777777" w:rsidR="00B37D09" w:rsidRDefault="004520D3" w:rsidP="000E5536">
      <w:pPr>
        <w:pStyle w:val="BodyText"/>
      </w:pPr>
      <w:r>
        <w:t>Performance paper on Rasdaman:</w:t>
      </w:r>
    </w:p>
    <w:p w14:paraId="47892317" w14:textId="77777777" w:rsidR="00B37D09" w:rsidRDefault="00837495" w:rsidP="008B6883">
      <w:pPr>
        <w:pStyle w:val="BodyText2"/>
      </w:pPr>
      <w:hyperlink r:id="rId244"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8" w:name="_Toc315774587"/>
      <w:r>
        <w:t>Storage requirements</w:t>
      </w:r>
    </w:p>
    <w:p w14:paraId="60755639" w14:textId="77777777" w:rsidR="00857554" w:rsidRDefault="00857554" w:rsidP="0034374E">
      <w:pPr>
        <w:pStyle w:val="Heading3"/>
      </w:pPr>
      <w:r>
        <w:lastRenderedPageBreak/>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8B6883">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8B6883">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8B6883">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8B6883">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8B6883">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8B6883">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8B6883">
      <w:pPr>
        <w:pStyle w:val="BodyText2"/>
      </w:pPr>
      <w:r>
        <w:t>122,296,622 records</w:t>
      </w:r>
    </w:p>
    <w:p w14:paraId="46CB8769" w14:textId="77777777" w:rsidR="00857554" w:rsidRDefault="00857554" w:rsidP="008B6883">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8B6883">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8B6883">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lastRenderedPageBreak/>
        <w:t xml:space="preserve">Excellent article here: </w:t>
      </w:r>
      <w:hyperlink r:id="rId245" w:history="1">
        <w:r w:rsidRPr="0077669C">
          <w:rPr>
            <w:rStyle w:val="Hyperlink"/>
          </w:rPr>
          <w:t>http://msdn.microsoft.com/en-us/library/cc161076.aspx</w:t>
        </w:r>
      </w:hyperlink>
      <w:r>
        <w:t xml:space="preserve"> </w:t>
      </w:r>
    </w:p>
    <w:p w14:paraId="0DEDEB71" w14:textId="77777777" w:rsidR="00857554" w:rsidRDefault="00857554" w:rsidP="008B6883">
      <w:pPr>
        <w:pStyle w:val="BodyText2"/>
      </w:pPr>
      <w:r>
        <w:t>at the bottom in the bit about zoom levels it says how to calculate the scale</w:t>
      </w:r>
    </w:p>
    <w:p w14:paraId="7B6E0665" w14:textId="77777777" w:rsidR="00857554" w:rsidRDefault="00857554" w:rsidP="008B6883">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8B6883">
      <w:pPr>
        <w:pStyle w:val="BodyText2"/>
      </w:pPr>
      <w:r>
        <w:t>We could compress the output sparse array data with quadtree/fractal compression to save storage space.</w:t>
      </w:r>
    </w:p>
    <w:p w14:paraId="6EA8D36B" w14:textId="77777777" w:rsidR="00857554" w:rsidRDefault="00837495" w:rsidP="008B6883">
      <w:pPr>
        <w:pStyle w:val="BodyText2"/>
      </w:pPr>
      <w:hyperlink r:id="rId246" w:history="1">
        <w:r w:rsidR="00857554">
          <w:rPr>
            <w:rStyle w:val="Hyperlink"/>
          </w:rPr>
          <w:t>http://devmag.org.za/2011/02/23/quadtrees-implementation/</w:t>
        </w:r>
      </w:hyperlink>
    </w:p>
    <w:p w14:paraId="5DC38F67" w14:textId="77777777" w:rsidR="00857554" w:rsidRDefault="00857554" w:rsidP="008B6883">
      <w:pPr>
        <w:pStyle w:val="BodyText2"/>
      </w:pPr>
      <w:r>
        <w:t>Looking at Orang Utan:</w:t>
      </w:r>
    </w:p>
    <w:p w14:paraId="32615309" w14:textId="77777777" w:rsidR="00857554" w:rsidRDefault="00B7567C" w:rsidP="008B6883">
      <w:pPr>
        <w:pStyle w:val="BodyText2"/>
      </w:pPr>
      <w:r>
        <w:t xml:space="preserve">Level 16: </w:t>
      </w:r>
      <w:r>
        <w:tab/>
        <w:t>100873</w:t>
      </w:r>
      <w:r w:rsidR="00857554">
        <w:t xml:space="preserve"> records with all 1 quadkey leaves</w:t>
      </w:r>
    </w:p>
    <w:p w14:paraId="5ABB5A55" w14:textId="77777777" w:rsidR="00857554" w:rsidRDefault="00857554" w:rsidP="008B6883">
      <w:pPr>
        <w:pStyle w:val="BodyText2"/>
      </w:pPr>
      <w:r>
        <w:t>Level 15:</w:t>
      </w:r>
      <w:r>
        <w:tab/>
        <w:t>22064 records with all 4 quadkey leaves</w:t>
      </w:r>
    </w:p>
    <w:p w14:paraId="60855574" w14:textId="77777777" w:rsidR="00857554" w:rsidRDefault="00857554" w:rsidP="008B6883">
      <w:pPr>
        <w:pStyle w:val="BodyText2"/>
      </w:pPr>
      <w:r>
        <w:t>Level 14:</w:t>
      </w:r>
      <w:r>
        <w:tab/>
        <w:t>4023 records with all 16 quadkey leaves</w:t>
      </w:r>
    </w:p>
    <w:p w14:paraId="762C3687" w14:textId="77777777" w:rsidR="00857554" w:rsidRDefault="00857554" w:rsidP="008B6883">
      <w:pPr>
        <w:pStyle w:val="BodyText2"/>
      </w:pPr>
      <w:r>
        <w:t>Level 13:</w:t>
      </w:r>
      <w:r>
        <w:tab/>
        <w:t>545 records with all 64 quadkey leaves</w:t>
      </w:r>
    </w:p>
    <w:p w14:paraId="1934CEC2" w14:textId="77777777" w:rsidR="00857554" w:rsidRDefault="00857554" w:rsidP="008B6883">
      <w:pPr>
        <w:pStyle w:val="BodyText2"/>
      </w:pPr>
      <w:r>
        <w:t>Level 12:</w:t>
      </w:r>
      <w:r>
        <w:tab/>
        <w:t>50 records with all 256 quadkey leaves</w:t>
      </w:r>
    </w:p>
    <w:p w14:paraId="19ECA9BE" w14:textId="77777777" w:rsidR="00857554" w:rsidRDefault="00857554" w:rsidP="008B6883">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8B6883">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8B6883">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lastRenderedPageBreak/>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8B6883">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8B6883">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7"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8B6883">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8B6883">
      <w:pPr>
        <w:pStyle w:val="BodyText2"/>
      </w:pPr>
      <w:r>
        <w:lastRenderedPageBreak/>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DD4343">
            <w:pPr>
              <w:pStyle w:val="Tiny"/>
            </w:pPr>
            <w:r w:rsidRPr="00F01A29">
              <w:t>wdpa_id</w:t>
            </w:r>
          </w:p>
        </w:tc>
        <w:tc>
          <w:tcPr>
            <w:tcW w:w="2866" w:type="dxa"/>
          </w:tcPr>
          <w:p w14:paraId="30C4246A" w14:textId="77777777" w:rsidR="00F01A29" w:rsidRPr="00F01A29" w:rsidRDefault="00F01A29" w:rsidP="00DD4343">
            <w:pPr>
              <w:pStyle w:val="Tiny"/>
            </w:pPr>
            <w:r>
              <w:t>name</w:t>
            </w:r>
          </w:p>
        </w:tc>
        <w:tc>
          <w:tcPr>
            <w:tcW w:w="1417" w:type="dxa"/>
          </w:tcPr>
          <w:p w14:paraId="6FB5CCFA" w14:textId="77777777" w:rsidR="00F01A29" w:rsidRPr="00F01A29" w:rsidRDefault="00F01A29" w:rsidP="00DD4343">
            <w:pPr>
              <w:pStyle w:val="Tiny"/>
            </w:pPr>
            <w:r w:rsidRPr="00F01A29">
              <w:t>country</w:t>
            </w:r>
          </w:p>
        </w:tc>
        <w:tc>
          <w:tcPr>
            <w:tcW w:w="4223" w:type="dxa"/>
          </w:tcPr>
          <w:p w14:paraId="2C8574D4" w14:textId="77777777" w:rsidR="00F01A29" w:rsidRPr="00F01A29" w:rsidRDefault="00F01A29" w:rsidP="00DD4343">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DD4343">
            <w:pPr>
              <w:pStyle w:val="Tiny"/>
            </w:pPr>
            <w:r w:rsidRPr="00F01A29">
              <w:t>555512238</w:t>
            </w:r>
          </w:p>
        </w:tc>
        <w:tc>
          <w:tcPr>
            <w:tcW w:w="2866" w:type="dxa"/>
          </w:tcPr>
          <w:p w14:paraId="54758900" w14:textId="77777777" w:rsidR="00F01A29" w:rsidRPr="00F01A29" w:rsidRDefault="00F01A29" w:rsidP="00DD4343">
            <w:pPr>
              <w:pStyle w:val="Tiny"/>
            </w:pPr>
            <w:r w:rsidRPr="00F01A29">
              <w:t>Josephine Seamount Marine Protected Area</w:t>
            </w:r>
          </w:p>
        </w:tc>
        <w:tc>
          <w:tcPr>
            <w:tcW w:w="1417" w:type="dxa"/>
          </w:tcPr>
          <w:p w14:paraId="3C15B6E4" w14:textId="77777777" w:rsidR="00F01A29" w:rsidRPr="00F01A29" w:rsidRDefault="00F01A29" w:rsidP="00DD4343">
            <w:pPr>
              <w:pStyle w:val="Tiny"/>
            </w:pPr>
            <w:r w:rsidRPr="00F01A29">
              <w:t>ABNJ</w:t>
            </w:r>
          </w:p>
        </w:tc>
        <w:tc>
          <w:tcPr>
            <w:tcW w:w="4223" w:type="dxa"/>
          </w:tcPr>
          <w:p w14:paraId="28162644" w14:textId="77777777" w:rsidR="00F01A29" w:rsidRPr="00F01A29" w:rsidRDefault="00F01A29" w:rsidP="00DD4343">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DD4343">
            <w:pPr>
              <w:pStyle w:val="Tiny"/>
            </w:pPr>
            <w:r w:rsidRPr="00F01A29">
              <w:t>1372</w:t>
            </w:r>
          </w:p>
        </w:tc>
        <w:tc>
          <w:tcPr>
            <w:tcW w:w="2866" w:type="dxa"/>
          </w:tcPr>
          <w:p w14:paraId="1EF18AC0" w14:textId="77777777" w:rsidR="00F01A29" w:rsidRPr="00F01A29" w:rsidRDefault="00F01A29" w:rsidP="00DD4343">
            <w:pPr>
              <w:pStyle w:val="Tiny"/>
            </w:pPr>
            <w:r w:rsidRPr="00F01A29">
              <w:t>Shambe National Park</w:t>
            </w:r>
          </w:p>
        </w:tc>
        <w:tc>
          <w:tcPr>
            <w:tcW w:w="1417" w:type="dxa"/>
          </w:tcPr>
          <w:p w14:paraId="3364AAE3" w14:textId="77777777" w:rsidR="00F01A29" w:rsidRPr="00F01A29" w:rsidRDefault="00F01A29" w:rsidP="00DD4343">
            <w:pPr>
              <w:pStyle w:val="Tiny"/>
            </w:pPr>
            <w:r>
              <w:t>SSD</w:t>
            </w:r>
          </w:p>
        </w:tc>
        <w:tc>
          <w:tcPr>
            <w:tcW w:w="4223" w:type="dxa"/>
          </w:tcPr>
          <w:p w14:paraId="37FC96B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DD4343">
            <w:pPr>
              <w:pStyle w:val="Tiny"/>
            </w:pPr>
            <w:r w:rsidRPr="00AD1E11">
              <w:t>555512163</w:t>
            </w:r>
          </w:p>
        </w:tc>
        <w:tc>
          <w:tcPr>
            <w:tcW w:w="2866" w:type="dxa"/>
          </w:tcPr>
          <w:p w14:paraId="6D7B333E" w14:textId="77777777" w:rsidR="00AD1E11" w:rsidRPr="00F01A29" w:rsidRDefault="00AD1E11" w:rsidP="00DD4343">
            <w:pPr>
              <w:pStyle w:val="Tiny"/>
            </w:pPr>
            <w:r w:rsidRPr="00AD1E11">
              <w:t>Kenting</w:t>
            </w:r>
          </w:p>
        </w:tc>
        <w:tc>
          <w:tcPr>
            <w:tcW w:w="1417" w:type="dxa"/>
          </w:tcPr>
          <w:p w14:paraId="2A69C105" w14:textId="77777777" w:rsidR="00AD1E11" w:rsidRDefault="00AD1E11" w:rsidP="00DD4343">
            <w:pPr>
              <w:pStyle w:val="Tiny"/>
            </w:pPr>
            <w:r>
              <w:t>TWN</w:t>
            </w:r>
          </w:p>
        </w:tc>
        <w:tc>
          <w:tcPr>
            <w:tcW w:w="4223" w:type="dxa"/>
          </w:tcPr>
          <w:p w14:paraId="361E9B15" w14:textId="77777777" w:rsidR="00AD1E11" w:rsidRDefault="00AD1E11" w:rsidP="00DD4343">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DD4343">
            <w:pPr>
              <w:pStyle w:val="Tiny"/>
            </w:pPr>
            <w:r w:rsidRPr="00AD1E11">
              <w:t>17755</w:t>
            </w:r>
          </w:p>
        </w:tc>
        <w:tc>
          <w:tcPr>
            <w:tcW w:w="2866" w:type="dxa"/>
          </w:tcPr>
          <w:p w14:paraId="123EC244" w14:textId="77777777" w:rsidR="00AD1E11" w:rsidRPr="00AD1E11" w:rsidRDefault="00AD1E11" w:rsidP="00DD4343">
            <w:pPr>
              <w:pStyle w:val="Tiny"/>
            </w:pPr>
            <w:r w:rsidRPr="00AD1E11">
              <w:t>Tawushan</w:t>
            </w:r>
          </w:p>
        </w:tc>
        <w:tc>
          <w:tcPr>
            <w:tcW w:w="1417" w:type="dxa"/>
          </w:tcPr>
          <w:p w14:paraId="0CAF6E11" w14:textId="77777777" w:rsidR="00AD1E11" w:rsidRDefault="00AD1E11" w:rsidP="00DD4343">
            <w:pPr>
              <w:pStyle w:val="Tiny"/>
            </w:pPr>
            <w:r>
              <w:t>TWN</w:t>
            </w:r>
          </w:p>
        </w:tc>
        <w:tc>
          <w:tcPr>
            <w:tcW w:w="4223" w:type="dxa"/>
          </w:tcPr>
          <w:p w14:paraId="411E40F7" w14:textId="77777777" w:rsidR="00AD1E11" w:rsidRPr="00F01A29" w:rsidRDefault="00AD1E11" w:rsidP="00DD4343">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DD4343">
            <w:pPr>
              <w:pStyle w:val="Tiny"/>
            </w:pPr>
            <w:r w:rsidRPr="00AD1E11">
              <w:t>9286</w:t>
            </w:r>
          </w:p>
        </w:tc>
        <w:tc>
          <w:tcPr>
            <w:tcW w:w="2866" w:type="dxa"/>
          </w:tcPr>
          <w:p w14:paraId="34570E7B" w14:textId="77777777" w:rsidR="00AD1E11" w:rsidRPr="00AD1E11" w:rsidRDefault="00AD1E11" w:rsidP="00DD4343">
            <w:pPr>
              <w:pStyle w:val="Tiny"/>
            </w:pPr>
            <w:r w:rsidRPr="00AD1E11">
              <w:t>Kenting</w:t>
            </w:r>
          </w:p>
        </w:tc>
        <w:tc>
          <w:tcPr>
            <w:tcW w:w="1417" w:type="dxa"/>
          </w:tcPr>
          <w:p w14:paraId="0AD355C2" w14:textId="77777777" w:rsidR="00AD1E11" w:rsidRDefault="00AD1E11" w:rsidP="00DD4343">
            <w:pPr>
              <w:pStyle w:val="Tiny"/>
            </w:pPr>
            <w:r>
              <w:t>TWN</w:t>
            </w:r>
          </w:p>
        </w:tc>
        <w:tc>
          <w:tcPr>
            <w:tcW w:w="4223" w:type="dxa"/>
          </w:tcPr>
          <w:p w14:paraId="688DBB7B" w14:textId="77777777" w:rsidR="00AD1E11" w:rsidRPr="00F01A29" w:rsidRDefault="00AD1E11" w:rsidP="00DD4343">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DD4343">
            <w:pPr>
              <w:pStyle w:val="Tiny"/>
            </w:pPr>
            <w:r w:rsidRPr="00AD1E11">
              <w:t>10096</w:t>
            </w:r>
          </w:p>
        </w:tc>
        <w:tc>
          <w:tcPr>
            <w:tcW w:w="2866" w:type="dxa"/>
          </w:tcPr>
          <w:p w14:paraId="1E29F5ED" w14:textId="77777777" w:rsidR="00AD1E11" w:rsidRPr="00AD1E11" w:rsidRDefault="00AD1E11" w:rsidP="00DD4343">
            <w:pPr>
              <w:pStyle w:val="Tiny"/>
            </w:pPr>
            <w:r w:rsidRPr="00AD1E11">
              <w:t>Hua-Tung Coast</w:t>
            </w:r>
          </w:p>
        </w:tc>
        <w:tc>
          <w:tcPr>
            <w:tcW w:w="1417" w:type="dxa"/>
          </w:tcPr>
          <w:p w14:paraId="4ACC4B01" w14:textId="77777777" w:rsidR="00AD1E11" w:rsidRDefault="00AD1E11" w:rsidP="00DD4343">
            <w:pPr>
              <w:pStyle w:val="Tiny"/>
            </w:pPr>
            <w:r>
              <w:t>TWN</w:t>
            </w:r>
          </w:p>
        </w:tc>
        <w:tc>
          <w:tcPr>
            <w:tcW w:w="4223" w:type="dxa"/>
          </w:tcPr>
          <w:p w14:paraId="1A665143" w14:textId="77777777" w:rsidR="00AD1E11" w:rsidRPr="00F01A29" w:rsidRDefault="00AD1E11" w:rsidP="00DD4343">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DD4343">
            <w:pPr>
              <w:pStyle w:val="Tiny"/>
            </w:pPr>
            <w:r w:rsidRPr="00AD1E11">
              <w:t>9030</w:t>
            </w:r>
          </w:p>
        </w:tc>
        <w:tc>
          <w:tcPr>
            <w:tcW w:w="2866" w:type="dxa"/>
          </w:tcPr>
          <w:p w14:paraId="5E40987B" w14:textId="77777777" w:rsidR="00AD1E11" w:rsidRPr="00AD1E11" w:rsidRDefault="00AD1E11" w:rsidP="00DD4343">
            <w:pPr>
              <w:pStyle w:val="Tiny"/>
            </w:pPr>
          </w:p>
        </w:tc>
        <w:tc>
          <w:tcPr>
            <w:tcW w:w="1417" w:type="dxa"/>
          </w:tcPr>
          <w:p w14:paraId="6F269414" w14:textId="77777777" w:rsidR="00AD1E11" w:rsidRDefault="00AD1E11" w:rsidP="00DD4343">
            <w:pPr>
              <w:pStyle w:val="Tiny"/>
            </w:pPr>
            <w:r>
              <w:t>TWN</w:t>
            </w:r>
          </w:p>
        </w:tc>
        <w:tc>
          <w:tcPr>
            <w:tcW w:w="4223" w:type="dxa"/>
          </w:tcPr>
          <w:p w14:paraId="360BA499" w14:textId="77777777" w:rsidR="00AD1E11" w:rsidRPr="00F01A29" w:rsidRDefault="00AD1E11" w:rsidP="00DD4343">
            <w:pPr>
              <w:pStyle w:val="Tiny"/>
            </w:pPr>
          </w:p>
        </w:tc>
      </w:tr>
    </w:tbl>
    <w:p w14:paraId="29991303" w14:textId="77777777" w:rsidR="00F01A29" w:rsidRPr="00C53C0F" w:rsidRDefault="00F01A29" w:rsidP="008B6883">
      <w:pPr>
        <w:pStyle w:val="BodyText2"/>
      </w:pPr>
    </w:p>
    <w:p w14:paraId="707B2371"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8B6883">
      <w:pPr>
        <w:pStyle w:val="BodyText2"/>
      </w:pPr>
      <w:r>
        <w:t xml:space="preserve">Uses a set of queries in </w:t>
      </w:r>
      <w:hyperlink r:id="rId248"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9"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8B6883">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8B6883">
      <w:pPr>
        <w:pStyle w:val="BodyText2"/>
      </w:pPr>
      <w:r>
        <w:t>For OrangUtan, the wdpa_ids with the highest areas are:</w:t>
      </w:r>
    </w:p>
    <w:p w14:paraId="056958E6"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9B5185">
            <w:pPr>
              <w:pStyle w:val="TableTextHeader"/>
            </w:pPr>
            <w:r>
              <w:t>id_no</w:t>
            </w:r>
          </w:p>
        </w:tc>
        <w:tc>
          <w:tcPr>
            <w:tcW w:w="1152" w:type="dxa"/>
          </w:tcPr>
          <w:p w14:paraId="27D0CC22"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DD4343">
            <w:pPr>
              <w:pStyle w:val="Tiny"/>
            </w:pPr>
            <w:r w:rsidRPr="000D10CB">
              <w:t>17975</w:t>
            </w:r>
          </w:p>
        </w:tc>
        <w:tc>
          <w:tcPr>
            <w:tcW w:w="1152" w:type="dxa"/>
          </w:tcPr>
          <w:p w14:paraId="48C00EE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DD4343">
            <w:pPr>
              <w:pStyle w:val="Tiny"/>
            </w:pPr>
            <w:r w:rsidRPr="000D10CB">
              <w:t>17975</w:t>
            </w:r>
          </w:p>
        </w:tc>
        <w:tc>
          <w:tcPr>
            <w:tcW w:w="1152" w:type="dxa"/>
          </w:tcPr>
          <w:p w14:paraId="3B4362E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DD4343">
            <w:pPr>
              <w:pStyle w:val="Tiny"/>
            </w:pPr>
            <w:r w:rsidRPr="000D10CB">
              <w:t>17975</w:t>
            </w:r>
          </w:p>
        </w:tc>
        <w:tc>
          <w:tcPr>
            <w:tcW w:w="1152" w:type="dxa"/>
          </w:tcPr>
          <w:p w14:paraId="0A26C675"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DD4343">
            <w:pPr>
              <w:pStyle w:val="Tiny"/>
            </w:pPr>
            <w:r w:rsidRPr="000D10CB">
              <w:lastRenderedPageBreak/>
              <w:t>17975</w:t>
            </w:r>
          </w:p>
        </w:tc>
        <w:tc>
          <w:tcPr>
            <w:tcW w:w="1152" w:type="dxa"/>
          </w:tcPr>
          <w:p w14:paraId="4A371A8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DD4343">
            <w:pPr>
              <w:pStyle w:val="Tiny"/>
            </w:pPr>
            <w:r w:rsidRPr="000D10CB">
              <w:t>17975</w:t>
            </w:r>
          </w:p>
        </w:tc>
        <w:tc>
          <w:tcPr>
            <w:tcW w:w="1152" w:type="dxa"/>
          </w:tcPr>
          <w:p w14:paraId="45308447"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DD4343">
            <w:pPr>
              <w:pStyle w:val="Tiny"/>
            </w:pPr>
            <w:r w:rsidRPr="000D10CB">
              <w:t>17975</w:t>
            </w:r>
          </w:p>
        </w:tc>
        <w:tc>
          <w:tcPr>
            <w:tcW w:w="1152" w:type="dxa"/>
          </w:tcPr>
          <w:p w14:paraId="3FF9917E"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9" w:name="_Ref401756383"/>
      <w:r>
        <w:t xml:space="preserve">Calculating the </w:t>
      </w:r>
      <w:r w:rsidR="00137111">
        <w:t xml:space="preserve">total </w:t>
      </w:r>
      <w:r w:rsidR="00351B65">
        <w:t xml:space="preserve">species </w:t>
      </w:r>
      <w:r>
        <w:t>range areas</w:t>
      </w:r>
      <w:bookmarkEnd w:id="69"/>
    </w:p>
    <w:p w14:paraId="2A3651A2" w14:textId="7F430A63"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8B6883">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8B6883">
      <w:pPr>
        <w:pStyle w:val="BodyText2"/>
      </w:pPr>
      <w:r>
        <w:t xml:space="preserve">The method is described in the </w:t>
      </w:r>
      <w:hyperlink r:id="rId251" w:history="1">
        <w:r w:rsidRPr="008572C4">
          <w:rPr>
            <w:rStyle w:val="Hyperlink"/>
          </w:rPr>
          <w:t>Annex</w:t>
        </w:r>
      </w:hyperlink>
      <w:r>
        <w:t xml:space="preserve"> to this </w:t>
      </w:r>
      <w:hyperlink r:id="rId252" w:history="1">
        <w:r w:rsidRPr="008572C4">
          <w:rPr>
            <w:rStyle w:val="Hyperlink"/>
          </w:rPr>
          <w:t>paper</w:t>
        </w:r>
      </w:hyperlink>
      <w:r>
        <w:t xml:space="preserve">. </w:t>
      </w:r>
      <w:r w:rsidR="003C4137">
        <w:t xml:space="preserve">Implementing in </w:t>
      </w:r>
      <w:hyperlink r:id="rId253"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8B6883">
      <w:pPr>
        <w:pStyle w:val="BodyText2"/>
      </w:pPr>
      <w:r>
        <w:t>We need first to calculate the percentage of the species distri bution in each PA (easy) then transform with the following function:</w:t>
      </w:r>
    </w:p>
    <w:p w14:paraId="4A5972F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8B6883">
      <w:pPr>
        <w:pStyle w:val="BodyText2"/>
      </w:pPr>
      <w:r>
        <w:t xml:space="preserve">So for a site that has 50% of the distribution within it, this equates to 0.76. </w:t>
      </w:r>
    </w:p>
    <w:p w14:paraId="31E6B0B5"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8B6883">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8B6883">
      <w:pPr>
        <w:pStyle w:val="BodyText2"/>
      </w:pPr>
      <w:r>
        <w:t>We now need to rescale from 0 (0% overlap) to 1 (100% overlap) according to the following equation:</w:t>
      </w:r>
    </w:p>
    <w:p w14:paraId="43668FE2" w14:textId="77777777" w:rsidR="00ED7422" w:rsidRDefault="00837495"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8B6883">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4" w:history="1">
        <w:r w:rsidRPr="00567B28">
          <w:rPr>
            <w:rStyle w:val="Hyperlink"/>
          </w:rPr>
          <w:t>Madeira</w:t>
        </w:r>
      </w:hyperlink>
      <w:r>
        <w:t xml:space="preserve"> (</w:t>
      </w:r>
      <w:r w:rsidRPr="00567B28">
        <w:t>4794</w:t>
      </w:r>
      <w:r w:rsidR="0035783D">
        <w:t xml:space="preserve">) which is ranked at #4 </w:t>
      </w:r>
      <w:r w:rsidR="0035783D">
        <w:lastRenderedPageBreak/>
        <w:t>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5"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8B6883">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8B6883">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8B6883">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0" w:name="_Ref333232962"/>
      <w:r>
        <w:t>Species/WDPA analysis</w:t>
      </w:r>
      <w:bookmarkEnd w:id="70"/>
    </w:p>
    <w:p w14:paraId="1F8792EE" w14:textId="77777777" w:rsidR="000C7F52" w:rsidRDefault="000C7F52" w:rsidP="000E5536">
      <w:pPr>
        <w:pStyle w:val="Heading5"/>
      </w:pPr>
      <w:r>
        <w:t>Version 1</w:t>
      </w:r>
    </w:p>
    <w:p w14:paraId="2F1C78B9"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8B6883">
      <w:pPr>
        <w:pStyle w:val="BodyText2"/>
      </w:pPr>
      <w:r>
        <w:t>Put an index on the wdpaid field as queries were quite slow.</w:t>
      </w:r>
    </w:p>
    <w:p w14:paraId="058AFFD3"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8B6883">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lastRenderedPageBreak/>
        <w:t>Version 2</w:t>
      </w:r>
    </w:p>
    <w:p w14:paraId="62E9B5E7"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8B6883">
      <w:pPr>
        <w:pStyle w:val="BodyText2"/>
      </w:pPr>
      <w:r>
        <w:t>48,403,804 records in the species_wdpa_final table which has the iucn_species_id values and the wdpa_id values.</w:t>
      </w:r>
    </w:p>
    <w:p w14:paraId="6E50B7B7" w14:textId="77777777" w:rsidR="007818B1" w:rsidRDefault="007818B1" w:rsidP="008B6883">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8B6883">
      <w:pPr>
        <w:pStyle w:val="BodyText2"/>
      </w:pPr>
      <w:r>
        <w:t xml:space="preserve">I want to create the tables dynamically from a script to make them generic. This can be done using </w:t>
      </w:r>
      <w:hyperlink r:id="rId256"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8B6883">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8B6883">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8B6883">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837495" w:rsidP="008B550B">
      <w:pPr>
        <w:pStyle w:val="sql"/>
      </w:pPr>
      <w:hyperlink r:id="rId257"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lastRenderedPageBreak/>
        <w:t>Version 2</w:t>
      </w:r>
    </w:p>
    <w:p w14:paraId="69C89C5D"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8B6883">
      <w:pPr>
        <w:pStyle w:val="BodyText2"/>
      </w:pPr>
      <w:r>
        <w:t>Rewrote the _set_pa_species_validation_info function to insert a new record into the validation table. Testing with the following call:</w:t>
      </w:r>
    </w:p>
    <w:p w14:paraId="7E892895" w14:textId="77777777" w:rsidR="003B113A" w:rsidRDefault="00837495" w:rsidP="008B550B">
      <w:pPr>
        <w:pStyle w:val="sql"/>
      </w:pPr>
      <w:hyperlink r:id="rId258"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9"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8B6883">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78D92FDD" w14:textId="47126AF1" w:rsidR="00B37D09" w:rsidRDefault="00C476E5" w:rsidP="000E5536">
      <w:pPr>
        <w:pStyle w:val="Heading1"/>
      </w:pPr>
      <w:r>
        <w:t>Analysis</w:t>
      </w:r>
      <w:bookmarkEnd w:id="68"/>
    </w:p>
    <w:p w14:paraId="3F0E2BCB" w14:textId="77777777" w:rsidR="00E25E0B" w:rsidRDefault="00E25E0B" w:rsidP="003B37F4">
      <w:pPr>
        <w:pStyle w:val="Heading2"/>
      </w:pPr>
      <w:bookmarkStart w:id="71" w:name="_Toc315774588"/>
      <w:r>
        <w:t>Biofuels</w:t>
      </w:r>
    </w:p>
    <w:p w14:paraId="1DB2E3F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60"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61" w:history="1">
        <w:r w:rsidRPr="009F54EC">
          <w:rPr>
            <w:rStyle w:val="Hyperlink"/>
          </w:rPr>
          <w:t>here</w:t>
        </w:r>
      </w:hyperlink>
      <w:r>
        <w:t>.</w:t>
      </w:r>
    </w:p>
    <w:p w14:paraId="72E12132" w14:textId="77777777" w:rsidR="00E25E0B" w:rsidRDefault="00E25E0B" w:rsidP="0034374E">
      <w:pPr>
        <w:pStyle w:val="Heading3"/>
      </w:pPr>
      <w:bookmarkStart w:id="72" w:name="_Ref327170130"/>
      <w:r>
        <w:t>Red List Analysis</w:t>
      </w:r>
      <w:bookmarkEnd w:id="72"/>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8B6883">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8B6883">
      <w:pPr>
        <w:pStyle w:val="BodyText2"/>
      </w:pPr>
      <w:r>
        <w:lastRenderedPageBreak/>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8B6883">
      <w:pPr>
        <w:pStyle w:val="BodyText2"/>
      </w:pPr>
      <w:r>
        <w:t>Updating the code in overlay.py to be able to overlay against another feature class. Started at 16:59 running on 6 processors on cruise.</w:t>
      </w:r>
    </w:p>
    <w:p w14:paraId="61EF72D0" w14:textId="77777777" w:rsidR="00E25E0B" w:rsidRDefault="00E25E0B" w:rsidP="008B6883">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8B6883">
      <w:pPr>
        <w:pStyle w:val="BodyText2"/>
      </w:pPr>
      <w:r>
        <w:t>Why the brackets? Something weird going on. Not the same species each time!</w:t>
      </w:r>
    </w:p>
    <w:p w14:paraId="06EDDC73"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8B6883">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2"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8B6883">
      <w:pPr>
        <w:pStyle w:val="BodyText2"/>
      </w:pPr>
      <w:r>
        <w:t>The actual impact analysis methodology will be based on the number of species that are impacted by biofuel development. The method is described below:</w:t>
      </w:r>
    </w:p>
    <w:p w14:paraId="41B7E8BD" w14:textId="77777777" w:rsidR="00E25E0B" w:rsidRDefault="00E25E0B" w:rsidP="008B6883">
      <w:pPr>
        <w:pStyle w:val="BodyText2"/>
      </w:pPr>
      <w:r>
        <w:t>Analytical workflow is:</w:t>
      </w:r>
    </w:p>
    <w:p w14:paraId="47688489" w14:textId="77777777" w:rsidR="00E25E0B" w:rsidRDefault="00E25E0B" w:rsidP="005E663B">
      <w:pPr>
        <w:pStyle w:val="ListNumber"/>
        <w:numPr>
          <w:ilvl w:val="0"/>
          <w:numId w:val="15"/>
        </w:numPr>
      </w:pPr>
      <w:r>
        <w:t>Filter species for non-marine</w:t>
      </w:r>
    </w:p>
    <w:p w14:paraId="0FB14880" w14:textId="77777777" w:rsidR="00E25E0B" w:rsidRDefault="00E25E0B" w:rsidP="005E663B">
      <w:pPr>
        <w:pStyle w:val="ListNumber"/>
      </w:pPr>
      <w:r>
        <w:t>Extract the ‘Extant’ and ‘Probably Extant’ classes in the species data</w:t>
      </w:r>
    </w:p>
    <w:p w14:paraId="1F3709FA" w14:textId="77777777" w:rsidR="00E25E0B" w:rsidRDefault="00E25E0B" w:rsidP="005E663B">
      <w:pPr>
        <w:pStyle w:val="ListNumber"/>
      </w:pPr>
      <w:r>
        <w:t>Intersect the species data from 2. with the country data to get the area for each species within each country</w:t>
      </w:r>
    </w:p>
    <w:p w14:paraId="1D868D7F" w14:textId="77777777" w:rsidR="00E25E0B" w:rsidRDefault="00E25E0B" w:rsidP="005E663B">
      <w:pPr>
        <w:pStyle w:val="ListNumber"/>
      </w:pPr>
      <w:r>
        <w:t>Intersect the grid data with the country data to create a spatial dataset</w:t>
      </w:r>
    </w:p>
    <w:p w14:paraId="4DEEF42A" w14:textId="77777777" w:rsidR="00E25E0B" w:rsidRDefault="00E25E0B" w:rsidP="005E663B">
      <w:pPr>
        <w:pStyle w:val="ListNumber"/>
      </w:pPr>
      <w:r>
        <w:t>Intersect the d</w:t>
      </w:r>
      <w:r w:rsidR="00541760">
        <w:t>ata from 3. with the data from 4</w:t>
      </w:r>
      <w:r>
        <w:t>. to get the area of each species within each grid</w:t>
      </w:r>
    </w:p>
    <w:p w14:paraId="6319BD7B" w14:textId="77777777" w:rsidR="00E25E0B" w:rsidRDefault="00E25E0B" w:rsidP="005E663B">
      <w:pPr>
        <w:pStyle w:val="ListNumber"/>
      </w:pPr>
      <w:r>
        <w:t>Calculate the % of each species that is within the grids compared to the country</w:t>
      </w:r>
    </w:p>
    <w:p w14:paraId="6D8709CC"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8B6883">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3" w:name="_Ref333585029"/>
      <w:r>
        <w:t>Filtering</w:t>
      </w:r>
      <w:r w:rsidR="000D3F32">
        <w:t xml:space="preserve"> species for non-marine</w:t>
      </w:r>
      <w:bookmarkEnd w:id="73"/>
    </w:p>
    <w:p w14:paraId="1A8CAE4E" w14:textId="77777777" w:rsidR="00E25E0B" w:rsidRDefault="00E25E0B" w:rsidP="008B6883">
      <w:pPr>
        <w:pStyle w:val="BodyText2"/>
      </w:pPr>
      <w:r>
        <w:lastRenderedPageBreak/>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8B6883">
      <w:pPr>
        <w:pStyle w:val="BodyText2"/>
      </w:pPr>
      <w:r>
        <w:t xml:space="preserve">There are 82681 NULL values in the Ecosystem field (out of 127929 records) which isnt very good! Only 35% populated. </w:t>
      </w:r>
    </w:p>
    <w:p w14:paraId="245065E1"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8B6883">
      <w:pPr>
        <w:pStyle w:val="BodyText2"/>
      </w:pPr>
      <w:r>
        <w:t>I am using this as a quick way before we can use taxonomy as a marine filter. Put indexes on Ecosystem and Owner.</w:t>
      </w:r>
    </w:p>
    <w:p w14:paraId="63F52071"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8B6883">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8B6883">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8B6883">
      <w:pPr>
        <w:pStyle w:val="BodyText2"/>
      </w:pPr>
      <w:r>
        <w:t xml:space="preserve">Metadata </w:t>
      </w:r>
      <w:hyperlink r:id="rId263" w:history="1">
        <w:r w:rsidRPr="00762121">
          <w:rPr>
            <w:rStyle w:val="Hyperlink"/>
          </w:rPr>
          <w:t>here</w:t>
        </w:r>
      </w:hyperlink>
      <w:r>
        <w:t xml:space="preserve">.  We can use the Checklist Bank Web Service documented </w:t>
      </w:r>
      <w:hyperlink r:id="rId264" w:history="1">
        <w:r w:rsidRPr="00E650BA">
          <w:rPr>
            <w:rStyle w:val="Hyperlink"/>
          </w:rPr>
          <w:t>here</w:t>
        </w:r>
      </w:hyperlink>
      <w:r>
        <w:t xml:space="preserve"> to search for Deliphinus:</w:t>
      </w:r>
    </w:p>
    <w:p w14:paraId="1A97B269" w14:textId="77777777" w:rsidR="00E25E0B" w:rsidRDefault="00837495" w:rsidP="008B6883">
      <w:pPr>
        <w:pStyle w:val="BodyText2"/>
      </w:pPr>
      <w:hyperlink r:id="rId265" w:history="1">
        <w:r w:rsidR="00E25E0B" w:rsidRPr="008A1D6F">
          <w:rPr>
            <w:rStyle w:val="Hyperlink"/>
          </w:rPr>
          <w:t>http://ecat-dev.gbif.org/ws/usage/?rkey=1007&amp;q=Delphinus</w:t>
        </w:r>
      </w:hyperlink>
    </w:p>
    <w:p w14:paraId="48A42635" w14:textId="77777777" w:rsidR="00E25E0B" w:rsidRDefault="00E25E0B" w:rsidP="008B6883">
      <w:pPr>
        <w:pStyle w:val="BodyText2"/>
      </w:pPr>
      <w:r>
        <w:t>Which returns some marine species, which is good. But if we search for Turdus:</w:t>
      </w:r>
    </w:p>
    <w:p w14:paraId="5C5AA4B5" w14:textId="77777777" w:rsidR="00E25E0B" w:rsidRDefault="00837495" w:rsidP="008B6883">
      <w:pPr>
        <w:pStyle w:val="BodyText2"/>
      </w:pPr>
      <w:hyperlink r:id="rId266" w:history="1">
        <w:r w:rsidR="00E25E0B">
          <w:rPr>
            <w:rStyle w:val="Hyperlink"/>
          </w:rPr>
          <w:t>http://ecat-dev.gbif.org/ws/usage/?rkey=1007&amp;q=Turdus</w:t>
        </w:r>
      </w:hyperlink>
    </w:p>
    <w:p w14:paraId="1C6D8B59" w14:textId="77777777" w:rsidR="00E25E0B" w:rsidRDefault="00E25E0B" w:rsidP="008B6883">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8B6883">
      <w:pPr>
        <w:pStyle w:val="BodyText2"/>
      </w:pPr>
      <w:r>
        <w:t xml:space="preserve">This is a checklist on GBIF that is used to discriminate between marine/non-marine. </w:t>
      </w:r>
      <w:hyperlink r:id="rId267"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8B6883">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lastRenderedPageBreak/>
        <w:t>Spatial filtering based on location</w:t>
      </w:r>
    </w:p>
    <w:p w14:paraId="391DB754" w14:textId="77777777" w:rsidR="00E25E0B" w:rsidRPr="00145AD0" w:rsidRDefault="00E25E0B" w:rsidP="008B6883">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4" w:name="_Ref329153734"/>
      <w:r>
        <w:t>Filter non-marine species by Biofuel grids</w:t>
      </w:r>
      <w:bookmarkEnd w:id="74"/>
    </w:p>
    <w:p w14:paraId="08AA734A" w14:textId="77777777"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8B6883">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8B6883">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8B6883">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8B6883">
      <w:pPr>
        <w:pStyle w:val="BodyText2"/>
      </w:pPr>
      <w:r>
        <w:t>Seems to have worked!</w:t>
      </w:r>
    </w:p>
    <w:p w14:paraId="4787E07A" w14:textId="77777777" w:rsidR="00EA2E0A" w:rsidRDefault="00EA2E0A" w:rsidP="008B6883">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8B6883">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8B6883">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8B6883">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8B6883">
      <w:pPr>
        <w:pStyle w:val="BodyText2"/>
      </w:pPr>
      <w:r>
        <w:lastRenderedPageBreak/>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DD4343">
            <w:pPr>
              <w:pStyle w:val="Tiny"/>
            </w:pPr>
            <w:r>
              <w:t>Parameter</w:t>
            </w:r>
          </w:p>
        </w:tc>
        <w:tc>
          <w:tcPr>
            <w:tcW w:w="1231" w:type="dxa"/>
            <w:vAlign w:val="center"/>
          </w:tcPr>
          <w:p w14:paraId="12B8E139" w14:textId="77777777" w:rsidR="00D9333E" w:rsidRPr="00BC1B22" w:rsidRDefault="00D9333E" w:rsidP="00DD4343">
            <w:pPr>
              <w:pStyle w:val="Tiny"/>
            </w:pPr>
            <w:r w:rsidRPr="00BC1B22">
              <w:t>Asia_North_Albers_Equal_Area_Conic</w:t>
            </w:r>
          </w:p>
        </w:tc>
        <w:tc>
          <w:tcPr>
            <w:tcW w:w="1134" w:type="dxa"/>
            <w:vAlign w:val="center"/>
          </w:tcPr>
          <w:p w14:paraId="59A4F317" w14:textId="77777777" w:rsidR="00D9333E" w:rsidRPr="00BC1B22" w:rsidRDefault="00D9333E" w:rsidP="00DD4343">
            <w:pPr>
              <w:pStyle w:val="Tiny"/>
            </w:pPr>
            <w:r w:rsidRPr="00BC1B22">
              <w:t>Asia_South_Albers_Equal_Area_Conic</w:t>
            </w:r>
          </w:p>
        </w:tc>
        <w:tc>
          <w:tcPr>
            <w:tcW w:w="1134" w:type="dxa"/>
          </w:tcPr>
          <w:p w14:paraId="280E99B7" w14:textId="77777777" w:rsidR="00D9333E" w:rsidRPr="00BC1B22" w:rsidRDefault="00D9333E" w:rsidP="00DD4343">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DD4343">
            <w:pPr>
              <w:pStyle w:val="Tiny"/>
            </w:pPr>
            <w:r w:rsidRPr="00BC1B22">
              <w:t>False Easting</w:t>
            </w:r>
          </w:p>
        </w:tc>
        <w:tc>
          <w:tcPr>
            <w:tcW w:w="1231" w:type="dxa"/>
            <w:vAlign w:val="center"/>
          </w:tcPr>
          <w:p w14:paraId="4A9A6D38" w14:textId="77777777" w:rsidR="00D9333E" w:rsidRPr="00BC1B22" w:rsidRDefault="00D9333E" w:rsidP="00DD4343">
            <w:pPr>
              <w:pStyle w:val="Tiny"/>
            </w:pPr>
            <w:r>
              <w:t>0</w:t>
            </w:r>
          </w:p>
        </w:tc>
        <w:tc>
          <w:tcPr>
            <w:tcW w:w="1134" w:type="dxa"/>
            <w:vAlign w:val="center"/>
          </w:tcPr>
          <w:p w14:paraId="215CC99F" w14:textId="77777777" w:rsidR="00D9333E" w:rsidRPr="00BC1B22" w:rsidRDefault="00D9333E" w:rsidP="00DD4343">
            <w:pPr>
              <w:pStyle w:val="Tiny"/>
            </w:pPr>
            <w:r>
              <w:t>0</w:t>
            </w:r>
          </w:p>
        </w:tc>
        <w:tc>
          <w:tcPr>
            <w:tcW w:w="1134" w:type="dxa"/>
          </w:tcPr>
          <w:p w14:paraId="7FAFAF27" w14:textId="77777777" w:rsidR="00D9333E" w:rsidRDefault="00D9333E" w:rsidP="00DD4343">
            <w:pPr>
              <w:pStyle w:val="Tiny"/>
            </w:pPr>
            <w:r>
              <w:t>0</w:t>
            </w:r>
          </w:p>
        </w:tc>
      </w:tr>
      <w:tr w:rsidR="00D9333E" w:rsidRPr="00BC1B22" w14:paraId="4962F220" w14:textId="77777777" w:rsidTr="008C7117">
        <w:tc>
          <w:tcPr>
            <w:tcW w:w="1287" w:type="dxa"/>
          </w:tcPr>
          <w:p w14:paraId="3FE272D1" w14:textId="77777777" w:rsidR="00D9333E" w:rsidRPr="00BC1B22" w:rsidRDefault="00D9333E" w:rsidP="00DD4343">
            <w:pPr>
              <w:pStyle w:val="Tiny"/>
            </w:pPr>
            <w:r w:rsidRPr="00BC1B22">
              <w:t>False Northing</w:t>
            </w:r>
          </w:p>
        </w:tc>
        <w:tc>
          <w:tcPr>
            <w:tcW w:w="1231" w:type="dxa"/>
            <w:vAlign w:val="center"/>
          </w:tcPr>
          <w:p w14:paraId="6D5B9F47" w14:textId="77777777" w:rsidR="00D9333E" w:rsidRPr="00BC1B22" w:rsidRDefault="00D9333E" w:rsidP="00DD4343">
            <w:pPr>
              <w:pStyle w:val="Tiny"/>
            </w:pPr>
            <w:r>
              <w:t>0</w:t>
            </w:r>
          </w:p>
        </w:tc>
        <w:tc>
          <w:tcPr>
            <w:tcW w:w="1134" w:type="dxa"/>
            <w:vAlign w:val="center"/>
          </w:tcPr>
          <w:p w14:paraId="6EFA6173" w14:textId="77777777" w:rsidR="00D9333E" w:rsidRPr="00BC1B22" w:rsidRDefault="00D9333E" w:rsidP="00DD4343">
            <w:pPr>
              <w:pStyle w:val="Tiny"/>
            </w:pPr>
            <w:r>
              <w:t>0</w:t>
            </w:r>
          </w:p>
        </w:tc>
        <w:tc>
          <w:tcPr>
            <w:tcW w:w="1134" w:type="dxa"/>
          </w:tcPr>
          <w:p w14:paraId="16795FF5" w14:textId="77777777" w:rsidR="00D9333E" w:rsidRDefault="00D9333E" w:rsidP="00DD4343">
            <w:pPr>
              <w:pStyle w:val="Tiny"/>
            </w:pPr>
            <w:r>
              <w:t>0</w:t>
            </w:r>
          </w:p>
        </w:tc>
      </w:tr>
      <w:tr w:rsidR="00D9333E" w:rsidRPr="00BC1B22" w14:paraId="0FFCC1F8" w14:textId="77777777" w:rsidTr="008C7117">
        <w:tc>
          <w:tcPr>
            <w:tcW w:w="1287" w:type="dxa"/>
          </w:tcPr>
          <w:p w14:paraId="73EF9156" w14:textId="77777777" w:rsidR="00D9333E" w:rsidRPr="00BC1B22" w:rsidRDefault="00D9333E" w:rsidP="00DD4343">
            <w:pPr>
              <w:pStyle w:val="Tiny"/>
            </w:pPr>
            <w:r w:rsidRPr="00BC1B22">
              <w:t>Central Meridian</w:t>
            </w:r>
          </w:p>
        </w:tc>
        <w:tc>
          <w:tcPr>
            <w:tcW w:w="1231" w:type="dxa"/>
            <w:vAlign w:val="center"/>
          </w:tcPr>
          <w:p w14:paraId="48A776AB" w14:textId="77777777" w:rsidR="00D9333E" w:rsidRPr="00BC1B22" w:rsidRDefault="00D9333E" w:rsidP="00DD4343">
            <w:pPr>
              <w:pStyle w:val="Tiny"/>
            </w:pPr>
            <w:r>
              <w:t>95</w:t>
            </w:r>
          </w:p>
        </w:tc>
        <w:tc>
          <w:tcPr>
            <w:tcW w:w="1134" w:type="dxa"/>
            <w:vAlign w:val="center"/>
          </w:tcPr>
          <w:p w14:paraId="5B8063A6" w14:textId="77777777" w:rsidR="00D9333E" w:rsidRPr="00BC1B22" w:rsidRDefault="00D9333E" w:rsidP="00DD4343">
            <w:pPr>
              <w:pStyle w:val="Tiny"/>
            </w:pPr>
            <w:r>
              <w:t>125</w:t>
            </w:r>
          </w:p>
        </w:tc>
        <w:tc>
          <w:tcPr>
            <w:tcW w:w="1134" w:type="dxa"/>
          </w:tcPr>
          <w:p w14:paraId="677BB5DD" w14:textId="77777777" w:rsidR="00D9333E" w:rsidRDefault="00D9333E" w:rsidP="00DD4343">
            <w:pPr>
              <w:pStyle w:val="Tiny"/>
            </w:pPr>
            <w:r>
              <w:t>98</w:t>
            </w:r>
          </w:p>
        </w:tc>
      </w:tr>
      <w:tr w:rsidR="00D9333E" w:rsidRPr="00BC1B22" w14:paraId="0370187C" w14:textId="77777777" w:rsidTr="008C7117">
        <w:tc>
          <w:tcPr>
            <w:tcW w:w="1287" w:type="dxa"/>
          </w:tcPr>
          <w:p w14:paraId="6EAA0309" w14:textId="77777777" w:rsidR="00D9333E" w:rsidRPr="00BC1B22" w:rsidRDefault="00D9333E" w:rsidP="00DD4343">
            <w:pPr>
              <w:pStyle w:val="Tiny"/>
            </w:pPr>
            <w:r w:rsidRPr="00BC1B22">
              <w:t>Standard Parallel 1</w:t>
            </w:r>
          </w:p>
        </w:tc>
        <w:tc>
          <w:tcPr>
            <w:tcW w:w="1231" w:type="dxa"/>
            <w:vAlign w:val="center"/>
          </w:tcPr>
          <w:p w14:paraId="0B43561A" w14:textId="77777777" w:rsidR="00D9333E" w:rsidRPr="00BC1B22" w:rsidRDefault="00D9333E" w:rsidP="00DD4343">
            <w:pPr>
              <w:pStyle w:val="Tiny"/>
            </w:pPr>
            <w:r>
              <w:t>15</w:t>
            </w:r>
          </w:p>
        </w:tc>
        <w:tc>
          <w:tcPr>
            <w:tcW w:w="1134" w:type="dxa"/>
            <w:vAlign w:val="center"/>
          </w:tcPr>
          <w:p w14:paraId="314AD13A" w14:textId="77777777" w:rsidR="00D9333E" w:rsidRPr="00BC1B22" w:rsidRDefault="00D9333E" w:rsidP="00DD4343">
            <w:pPr>
              <w:pStyle w:val="Tiny"/>
            </w:pPr>
            <w:r>
              <w:t>7</w:t>
            </w:r>
          </w:p>
        </w:tc>
        <w:tc>
          <w:tcPr>
            <w:tcW w:w="1134" w:type="dxa"/>
          </w:tcPr>
          <w:p w14:paraId="1E49773D" w14:textId="77777777" w:rsidR="00D9333E" w:rsidRDefault="00D9333E" w:rsidP="00DD4343">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DD4343">
            <w:pPr>
              <w:pStyle w:val="Tiny"/>
            </w:pPr>
            <w:r w:rsidRPr="00BC1B22">
              <w:t>Standard Parallel 2</w:t>
            </w:r>
          </w:p>
        </w:tc>
        <w:tc>
          <w:tcPr>
            <w:tcW w:w="1231" w:type="dxa"/>
            <w:vAlign w:val="center"/>
          </w:tcPr>
          <w:p w14:paraId="76A6C953" w14:textId="77777777" w:rsidR="00D9333E" w:rsidRPr="00BC1B22" w:rsidRDefault="00D9333E" w:rsidP="00DD4343">
            <w:pPr>
              <w:pStyle w:val="Tiny"/>
            </w:pPr>
            <w:r>
              <w:t>65</w:t>
            </w:r>
          </w:p>
        </w:tc>
        <w:tc>
          <w:tcPr>
            <w:tcW w:w="1134" w:type="dxa"/>
            <w:vAlign w:val="center"/>
          </w:tcPr>
          <w:p w14:paraId="778660AC" w14:textId="77777777" w:rsidR="00D9333E" w:rsidRPr="00BC1B22" w:rsidRDefault="00D9333E" w:rsidP="00DD4343">
            <w:pPr>
              <w:pStyle w:val="Tiny"/>
            </w:pPr>
            <w:r>
              <w:t>-32</w:t>
            </w:r>
          </w:p>
        </w:tc>
        <w:tc>
          <w:tcPr>
            <w:tcW w:w="1134" w:type="dxa"/>
          </w:tcPr>
          <w:p w14:paraId="7937997F" w14:textId="77777777" w:rsidR="00D9333E" w:rsidRDefault="00D9333E" w:rsidP="00DD4343">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DD4343">
            <w:pPr>
              <w:pStyle w:val="Tiny"/>
            </w:pPr>
            <w:r w:rsidRPr="00BC1B22">
              <w:t>Latitude of origin</w:t>
            </w:r>
          </w:p>
        </w:tc>
        <w:tc>
          <w:tcPr>
            <w:tcW w:w="1231" w:type="dxa"/>
            <w:vAlign w:val="center"/>
          </w:tcPr>
          <w:p w14:paraId="7B5F231C" w14:textId="77777777" w:rsidR="00D9333E" w:rsidRPr="00BC1B22" w:rsidRDefault="00D9333E" w:rsidP="00DD4343">
            <w:pPr>
              <w:pStyle w:val="Tiny"/>
            </w:pPr>
            <w:r>
              <w:t>30</w:t>
            </w:r>
          </w:p>
        </w:tc>
        <w:tc>
          <w:tcPr>
            <w:tcW w:w="1134" w:type="dxa"/>
            <w:vAlign w:val="center"/>
          </w:tcPr>
          <w:p w14:paraId="0BD2DD8A" w14:textId="77777777" w:rsidR="00D9333E" w:rsidRPr="00BC1B22" w:rsidRDefault="00D9333E" w:rsidP="00DD4343">
            <w:pPr>
              <w:pStyle w:val="Tiny"/>
            </w:pPr>
            <w:r>
              <w:t>-15</w:t>
            </w:r>
          </w:p>
        </w:tc>
        <w:tc>
          <w:tcPr>
            <w:tcW w:w="1134" w:type="dxa"/>
          </w:tcPr>
          <w:p w14:paraId="3389AE0E" w14:textId="77777777" w:rsidR="00D9333E" w:rsidRDefault="00D9333E" w:rsidP="00DD4343">
            <w:pPr>
              <w:pStyle w:val="Tiny"/>
            </w:pPr>
            <w:r>
              <w:t>0</w:t>
            </w:r>
          </w:p>
        </w:tc>
      </w:tr>
    </w:tbl>
    <w:p w14:paraId="16EBB455" w14:textId="77777777" w:rsidR="00D9333E" w:rsidRDefault="00D9333E" w:rsidP="008B6883">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8"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8B6883">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lastRenderedPageBreak/>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8B6883">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5" w:name="_Ref329240822"/>
      <w:r>
        <w:t xml:space="preserve">Validation of </w:t>
      </w:r>
      <w:r w:rsidR="008236E8">
        <w:t>Tabulate Area tool</w:t>
      </w:r>
      <w:bookmarkEnd w:id="75"/>
    </w:p>
    <w:p w14:paraId="3300EA75"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DD4343">
            <w:pPr>
              <w:pStyle w:val="Tiny"/>
            </w:pPr>
            <w:r w:rsidRPr="007508F4">
              <w:t>id_no</w:t>
            </w:r>
          </w:p>
        </w:tc>
        <w:tc>
          <w:tcPr>
            <w:tcW w:w="6158" w:type="dxa"/>
            <w:vAlign w:val="center"/>
          </w:tcPr>
          <w:p w14:paraId="4B167471" w14:textId="77777777" w:rsidR="00155BEB" w:rsidRPr="007508F4" w:rsidRDefault="00155BEB" w:rsidP="00DD4343">
            <w:pPr>
              <w:pStyle w:val="Tiny"/>
            </w:pPr>
            <w:r w:rsidRPr="007508F4">
              <w:t>Land cover</w:t>
            </w:r>
          </w:p>
        </w:tc>
        <w:tc>
          <w:tcPr>
            <w:tcW w:w="1559" w:type="dxa"/>
            <w:noWrap/>
            <w:vAlign w:val="center"/>
            <w:hideMark/>
          </w:tcPr>
          <w:p w14:paraId="377DE519" w14:textId="77777777" w:rsidR="00155BEB" w:rsidRPr="007508F4" w:rsidRDefault="00155BEB" w:rsidP="00DD4343">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DD4343">
            <w:pPr>
              <w:pStyle w:val="Tiny"/>
            </w:pPr>
            <w:r w:rsidRPr="007508F4">
              <w:t>PRESENCE</w:t>
            </w:r>
          </w:p>
        </w:tc>
        <w:tc>
          <w:tcPr>
            <w:tcW w:w="6158" w:type="dxa"/>
            <w:vAlign w:val="center"/>
          </w:tcPr>
          <w:p w14:paraId="65A0670A" w14:textId="77777777" w:rsidR="00155BEB" w:rsidRPr="007508F4" w:rsidRDefault="00155BEB" w:rsidP="00DD4343">
            <w:pPr>
              <w:pStyle w:val="Tiny"/>
            </w:pPr>
          </w:p>
        </w:tc>
        <w:tc>
          <w:tcPr>
            <w:tcW w:w="1559" w:type="dxa"/>
            <w:noWrap/>
            <w:vAlign w:val="center"/>
            <w:hideMark/>
          </w:tcPr>
          <w:p w14:paraId="559DD255" w14:textId="77777777" w:rsidR="00155BEB" w:rsidRPr="007508F4" w:rsidRDefault="00155BEB" w:rsidP="00DD4343">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DD4343">
            <w:pPr>
              <w:pStyle w:val="Tiny"/>
            </w:pPr>
            <w:r w:rsidRPr="007508F4">
              <w:t>Value_0</w:t>
            </w:r>
          </w:p>
        </w:tc>
        <w:tc>
          <w:tcPr>
            <w:tcW w:w="6158" w:type="dxa"/>
            <w:vAlign w:val="center"/>
          </w:tcPr>
          <w:p w14:paraId="41A18F7A" w14:textId="77777777" w:rsidR="00155BEB" w:rsidRPr="007508F4" w:rsidRDefault="00E91800" w:rsidP="00DD4343">
            <w:pPr>
              <w:pStyle w:val="Tiny"/>
            </w:pPr>
            <w:r w:rsidRPr="007508F4">
              <w:t>Sea</w:t>
            </w:r>
          </w:p>
        </w:tc>
        <w:tc>
          <w:tcPr>
            <w:tcW w:w="1559" w:type="dxa"/>
            <w:noWrap/>
            <w:vAlign w:val="center"/>
            <w:hideMark/>
          </w:tcPr>
          <w:p w14:paraId="6E0A07BF" w14:textId="77777777" w:rsidR="00155BEB" w:rsidRPr="007508F4" w:rsidRDefault="00155BEB" w:rsidP="00DD4343">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DD4343">
            <w:pPr>
              <w:pStyle w:val="Tiny"/>
            </w:pPr>
            <w:r w:rsidRPr="007508F4">
              <w:t>Value_1</w:t>
            </w:r>
          </w:p>
        </w:tc>
        <w:tc>
          <w:tcPr>
            <w:tcW w:w="6158" w:type="dxa"/>
            <w:vAlign w:val="center"/>
          </w:tcPr>
          <w:p w14:paraId="6B5978F9"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DD4343">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DD4343">
            <w:pPr>
              <w:pStyle w:val="Tiny"/>
            </w:pPr>
            <w:r w:rsidRPr="007508F4">
              <w:t>Value_2</w:t>
            </w:r>
          </w:p>
        </w:tc>
        <w:tc>
          <w:tcPr>
            <w:tcW w:w="6158" w:type="dxa"/>
            <w:vAlign w:val="center"/>
          </w:tcPr>
          <w:p w14:paraId="5D825454"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DD4343">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DD4343">
            <w:pPr>
              <w:pStyle w:val="Tiny"/>
            </w:pPr>
            <w:r w:rsidRPr="007508F4">
              <w:t>Value_3</w:t>
            </w:r>
          </w:p>
        </w:tc>
        <w:tc>
          <w:tcPr>
            <w:tcW w:w="6158" w:type="dxa"/>
            <w:vAlign w:val="center"/>
          </w:tcPr>
          <w:p w14:paraId="41B82DFC"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DD4343">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DD4343">
            <w:pPr>
              <w:pStyle w:val="Tiny"/>
            </w:pPr>
            <w:r w:rsidRPr="007508F4">
              <w:t>Value_4</w:t>
            </w:r>
          </w:p>
        </w:tc>
        <w:tc>
          <w:tcPr>
            <w:tcW w:w="6158" w:type="dxa"/>
            <w:vAlign w:val="center"/>
          </w:tcPr>
          <w:p w14:paraId="55318DB5" w14:textId="77777777" w:rsidR="00155BEB" w:rsidRPr="007508F4" w:rsidRDefault="00E91800" w:rsidP="00DD4343">
            <w:pPr>
              <w:pStyle w:val="Tiny"/>
            </w:pPr>
            <w:r w:rsidRPr="007508F4">
              <w:t>Tree cover, regularly flooded, Mangrove</w:t>
            </w:r>
          </w:p>
        </w:tc>
        <w:tc>
          <w:tcPr>
            <w:tcW w:w="1559" w:type="dxa"/>
            <w:noWrap/>
            <w:vAlign w:val="center"/>
            <w:hideMark/>
          </w:tcPr>
          <w:p w14:paraId="69164745" w14:textId="77777777" w:rsidR="00155BEB" w:rsidRPr="007508F4" w:rsidRDefault="00DA4068" w:rsidP="00DD4343">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DD4343">
            <w:pPr>
              <w:pStyle w:val="Tiny"/>
            </w:pPr>
            <w:r w:rsidRPr="007508F4">
              <w:t>Value_5</w:t>
            </w:r>
          </w:p>
        </w:tc>
        <w:tc>
          <w:tcPr>
            <w:tcW w:w="6158" w:type="dxa"/>
            <w:vAlign w:val="center"/>
          </w:tcPr>
          <w:p w14:paraId="1CB17089" w14:textId="77777777" w:rsidR="00155BEB" w:rsidRPr="007508F4" w:rsidRDefault="00E91800" w:rsidP="00DD4343">
            <w:pPr>
              <w:pStyle w:val="Tiny"/>
            </w:pPr>
            <w:r w:rsidRPr="007508F4">
              <w:t>Tree cover, regularly flooded, Swamp</w:t>
            </w:r>
          </w:p>
        </w:tc>
        <w:tc>
          <w:tcPr>
            <w:tcW w:w="1559" w:type="dxa"/>
            <w:noWrap/>
            <w:vAlign w:val="center"/>
            <w:hideMark/>
          </w:tcPr>
          <w:p w14:paraId="5E36F6A2" w14:textId="77777777" w:rsidR="00155BEB" w:rsidRPr="007508F4" w:rsidRDefault="00DA4068" w:rsidP="00DD4343">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DD4343">
            <w:pPr>
              <w:pStyle w:val="Tiny"/>
            </w:pPr>
            <w:r w:rsidRPr="007508F4">
              <w:t>Value_6</w:t>
            </w:r>
          </w:p>
        </w:tc>
        <w:tc>
          <w:tcPr>
            <w:tcW w:w="6158" w:type="dxa"/>
            <w:vAlign w:val="center"/>
          </w:tcPr>
          <w:p w14:paraId="6345AAB9"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DD4343">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DD4343">
            <w:pPr>
              <w:pStyle w:val="Tiny"/>
            </w:pPr>
            <w:r w:rsidRPr="007508F4">
              <w:t>Value_7</w:t>
            </w:r>
          </w:p>
        </w:tc>
        <w:tc>
          <w:tcPr>
            <w:tcW w:w="6158" w:type="dxa"/>
            <w:vAlign w:val="center"/>
          </w:tcPr>
          <w:p w14:paraId="55798542"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DD4343">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DD4343">
            <w:pPr>
              <w:pStyle w:val="Tiny"/>
            </w:pPr>
            <w:r w:rsidRPr="007508F4">
              <w:t>Value_8</w:t>
            </w:r>
          </w:p>
        </w:tc>
        <w:tc>
          <w:tcPr>
            <w:tcW w:w="6158" w:type="dxa"/>
            <w:vAlign w:val="center"/>
          </w:tcPr>
          <w:p w14:paraId="5B390131" w14:textId="77777777" w:rsidR="00155BEB" w:rsidRPr="007508F4" w:rsidRDefault="00A76CE6" w:rsidP="00DD4343">
            <w:pPr>
              <w:pStyle w:val="Tiny"/>
            </w:pPr>
            <w:r w:rsidRPr="007508F4">
              <w:t>Shrub cover, mainly deciduous, (Dry or burnt)</w:t>
            </w:r>
          </w:p>
        </w:tc>
        <w:tc>
          <w:tcPr>
            <w:tcW w:w="1559" w:type="dxa"/>
            <w:noWrap/>
            <w:vAlign w:val="center"/>
            <w:hideMark/>
          </w:tcPr>
          <w:p w14:paraId="34EFA857" w14:textId="77777777" w:rsidR="00155BEB" w:rsidRPr="007508F4" w:rsidRDefault="00DA4068" w:rsidP="00DD4343">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DD4343">
            <w:pPr>
              <w:pStyle w:val="Tiny"/>
            </w:pPr>
            <w:r w:rsidRPr="007508F4">
              <w:t>Value_9</w:t>
            </w:r>
          </w:p>
        </w:tc>
        <w:tc>
          <w:tcPr>
            <w:tcW w:w="6158" w:type="dxa"/>
            <w:vAlign w:val="center"/>
          </w:tcPr>
          <w:p w14:paraId="32B69A5A"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DD4343">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DD4343">
            <w:pPr>
              <w:pStyle w:val="Tiny"/>
            </w:pPr>
            <w:r w:rsidRPr="007508F4">
              <w:t>Value_10</w:t>
            </w:r>
          </w:p>
        </w:tc>
        <w:tc>
          <w:tcPr>
            <w:tcW w:w="6158" w:type="dxa"/>
            <w:vAlign w:val="center"/>
          </w:tcPr>
          <w:p w14:paraId="469C2D7C" w14:textId="77777777" w:rsidR="00155BEB" w:rsidRPr="007508F4" w:rsidRDefault="00A76CE6" w:rsidP="00DD4343">
            <w:pPr>
              <w:pStyle w:val="Tiny"/>
            </w:pPr>
            <w:r w:rsidRPr="007508F4">
              <w:t>Herbaceous Cover (incl.alpine grassland)</w:t>
            </w:r>
          </w:p>
        </w:tc>
        <w:tc>
          <w:tcPr>
            <w:tcW w:w="1559" w:type="dxa"/>
            <w:noWrap/>
            <w:vAlign w:val="center"/>
            <w:hideMark/>
          </w:tcPr>
          <w:p w14:paraId="7089BE38" w14:textId="77777777" w:rsidR="00155BEB" w:rsidRPr="007508F4" w:rsidRDefault="00155BEB" w:rsidP="00DD4343">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DD4343">
            <w:pPr>
              <w:pStyle w:val="Tiny"/>
            </w:pPr>
            <w:r w:rsidRPr="007508F4">
              <w:t>Value_11</w:t>
            </w:r>
          </w:p>
        </w:tc>
        <w:tc>
          <w:tcPr>
            <w:tcW w:w="6158" w:type="dxa"/>
            <w:vAlign w:val="center"/>
          </w:tcPr>
          <w:p w14:paraId="67AEF0D2" w14:textId="77777777" w:rsidR="00155BEB" w:rsidRPr="007508F4" w:rsidRDefault="00A76CE6" w:rsidP="00DD4343">
            <w:pPr>
              <w:pStyle w:val="Tiny"/>
            </w:pPr>
            <w:r w:rsidRPr="007508F4">
              <w:t>Sparse herbaceous cover &gt; 3000m</w:t>
            </w:r>
          </w:p>
        </w:tc>
        <w:tc>
          <w:tcPr>
            <w:tcW w:w="1559" w:type="dxa"/>
            <w:noWrap/>
            <w:vAlign w:val="center"/>
            <w:hideMark/>
          </w:tcPr>
          <w:p w14:paraId="3D59972F" w14:textId="77777777" w:rsidR="00155BEB" w:rsidRPr="007508F4" w:rsidRDefault="00155BEB" w:rsidP="00DD4343">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DD4343">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DD4343">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DD4343">
            <w:pPr>
              <w:pStyle w:val="Tiny"/>
            </w:pPr>
            <w:r w:rsidRPr="007508F4">
              <w:t>Value_14</w:t>
            </w:r>
          </w:p>
        </w:tc>
        <w:tc>
          <w:tcPr>
            <w:tcW w:w="6158" w:type="dxa"/>
            <w:vAlign w:val="center"/>
          </w:tcPr>
          <w:p w14:paraId="427DCA2E" w14:textId="77777777" w:rsidR="00155BEB" w:rsidRPr="007508F4" w:rsidRDefault="00A76CE6" w:rsidP="00DD4343">
            <w:pPr>
              <w:pStyle w:val="Tiny"/>
            </w:pPr>
            <w:r w:rsidRPr="007508F4">
              <w:t>Bare Areas (Rock: Lime stone )</w:t>
            </w:r>
          </w:p>
        </w:tc>
        <w:tc>
          <w:tcPr>
            <w:tcW w:w="1559" w:type="dxa"/>
            <w:noWrap/>
            <w:vAlign w:val="center"/>
            <w:hideMark/>
          </w:tcPr>
          <w:p w14:paraId="6EC21A67" w14:textId="77777777" w:rsidR="00155BEB" w:rsidRPr="007508F4" w:rsidRDefault="00155BEB" w:rsidP="00DD4343">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DD4343">
            <w:pPr>
              <w:pStyle w:val="Tiny"/>
            </w:pPr>
            <w:r w:rsidRPr="007508F4">
              <w:t>Value_15</w:t>
            </w:r>
          </w:p>
        </w:tc>
        <w:tc>
          <w:tcPr>
            <w:tcW w:w="6158" w:type="dxa"/>
            <w:vAlign w:val="center"/>
          </w:tcPr>
          <w:p w14:paraId="0B2B55BB" w14:textId="77777777" w:rsidR="00155BEB" w:rsidRPr="007508F4" w:rsidRDefault="00A76CE6" w:rsidP="00DD4343">
            <w:pPr>
              <w:pStyle w:val="Tiny"/>
            </w:pPr>
            <w:r w:rsidRPr="007508F4">
              <w:t>Snow and Ice</w:t>
            </w:r>
          </w:p>
        </w:tc>
        <w:tc>
          <w:tcPr>
            <w:tcW w:w="1559" w:type="dxa"/>
            <w:noWrap/>
            <w:vAlign w:val="center"/>
            <w:hideMark/>
          </w:tcPr>
          <w:p w14:paraId="1884A08E" w14:textId="77777777" w:rsidR="00155BEB" w:rsidRPr="007508F4" w:rsidRDefault="00155BEB" w:rsidP="00DD4343">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DD4343">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DD4343">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DD4343">
            <w:pPr>
              <w:pStyle w:val="Tiny"/>
            </w:pPr>
            <w:r w:rsidRPr="007508F4">
              <w:t>Value_18</w:t>
            </w:r>
          </w:p>
        </w:tc>
        <w:tc>
          <w:tcPr>
            <w:tcW w:w="6158" w:type="dxa"/>
            <w:vAlign w:val="center"/>
          </w:tcPr>
          <w:p w14:paraId="0A6EEB8C" w14:textId="77777777" w:rsidR="00155BEB" w:rsidRPr="007508F4" w:rsidRDefault="00A76CE6" w:rsidP="00DD4343">
            <w:pPr>
              <w:pStyle w:val="Tiny"/>
            </w:pPr>
            <w:r w:rsidRPr="007508F4">
              <w:t>No Data</w:t>
            </w:r>
          </w:p>
        </w:tc>
        <w:tc>
          <w:tcPr>
            <w:tcW w:w="1559" w:type="dxa"/>
            <w:noWrap/>
            <w:vAlign w:val="center"/>
            <w:hideMark/>
          </w:tcPr>
          <w:p w14:paraId="5C4F0863" w14:textId="77777777" w:rsidR="00155BEB" w:rsidRPr="007508F4" w:rsidRDefault="00155BEB" w:rsidP="00DD4343">
            <w:pPr>
              <w:pStyle w:val="Tiny"/>
            </w:pPr>
          </w:p>
        </w:tc>
      </w:tr>
    </w:tbl>
    <w:p w14:paraId="5FC1369D"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DD4343">
            <w:pPr>
              <w:pStyle w:val="Tiny"/>
            </w:pPr>
          </w:p>
        </w:tc>
        <w:tc>
          <w:tcPr>
            <w:tcW w:w="6279" w:type="dxa"/>
            <w:noWrap/>
          </w:tcPr>
          <w:p w14:paraId="7B84458D" w14:textId="77777777" w:rsidR="00405432" w:rsidRPr="007508F4" w:rsidRDefault="00405432" w:rsidP="00DD4343">
            <w:pPr>
              <w:pStyle w:val="Tiny"/>
            </w:pPr>
          </w:p>
        </w:tc>
        <w:tc>
          <w:tcPr>
            <w:tcW w:w="997" w:type="dxa"/>
            <w:noWrap/>
            <w:vAlign w:val="center"/>
          </w:tcPr>
          <w:p w14:paraId="1C6D35CD" w14:textId="77777777" w:rsidR="00405432" w:rsidRPr="007508F4" w:rsidRDefault="00405432" w:rsidP="00DD4343">
            <w:pPr>
              <w:pStyle w:val="Tiny"/>
            </w:pPr>
            <w:r>
              <w:t>m2</w:t>
            </w:r>
          </w:p>
        </w:tc>
        <w:tc>
          <w:tcPr>
            <w:tcW w:w="803" w:type="dxa"/>
          </w:tcPr>
          <w:p w14:paraId="24B5AB74" w14:textId="77777777" w:rsidR="00405432" w:rsidRPr="007508F4" w:rsidRDefault="00405432" w:rsidP="00DD4343">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DD4343">
            <w:pPr>
              <w:pStyle w:val="Tiny"/>
            </w:pPr>
            <w:r w:rsidRPr="007508F4">
              <w:t>Value_1</w:t>
            </w:r>
          </w:p>
        </w:tc>
        <w:tc>
          <w:tcPr>
            <w:tcW w:w="6279" w:type="dxa"/>
            <w:noWrap/>
            <w:hideMark/>
          </w:tcPr>
          <w:p w14:paraId="2B2A304B"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DD4343">
            <w:pPr>
              <w:pStyle w:val="Tiny"/>
            </w:pPr>
            <w:r w:rsidRPr="00DA4068">
              <w:t>17934873871</w:t>
            </w:r>
          </w:p>
        </w:tc>
        <w:tc>
          <w:tcPr>
            <w:tcW w:w="803" w:type="dxa"/>
          </w:tcPr>
          <w:p w14:paraId="5CBC4BD7" w14:textId="77777777" w:rsidR="00405432" w:rsidRPr="007508F4" w:rsidRDefault="00405432" w:rsidP="00DD4343">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DD4343">
            <w:pPr>
              <w:pStyle w:val="Tiny"/>
            </w:pPr>
            <w:r w:rsidRPr="007508F4">
              <w:t>Value_9</w:t>
            </w:r>
          </w:p>
        </w:tc>
        <w:tc>
          <w:tcPr>
            <w:tcW w:w="6279" w:type="dxa"/>
            <w:noWrap/>
            <w:hideMark/>
          </w:tcPr>
          <w:p w14:paraId="74729D4A"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DD4343">
            <w:pPr>
              <w:pStyle w:val="Tiny"/>
            </w:pPr>
            <w:r w:rsidRPr="00DA4068">
              <w:t>3203750973</w:t>
            </w:r>
          </w:p>
        </w:tc>
        <w:tc>
          <w:tcPr>
            <w:tcW w:w="803" w:type="dxa"/>
          </w:tcPr>
          <w:p w14:paraId="3399CF54" w14:textId="77777777" w:rsidR="00405432" w:rsidRPr="007508F4" w:rsidRDefault="00DA4068" w:rsidP="00DD4343">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DD4343">
            <w:pPr>
              <w:pStyle w:val="Tiny"/>
            </w:pPr>
            <w:r w:rsidRPr="007508F4">
              <w:t>Value_2</w:t>
            </w:r>
          </w:p>
        </w:tc>
        <w:tc>
          <w:tcPr>
            <w:tcW w:w="6279" w:type="dxa"/>
            <w:noWrap/>
            <w:hideMark/>
          </w:tcPr>
          <w:p w14:paraId="0990AA93"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DD4343">
            <w:pPr>
              <w:pStyle w:val="Tiny"/>
            </w:pPr>
            <w:r w:rsidRPr="00DA4068">
              <w:t>2307518245</w:t>
            </w:r>
          </w:p>
        </w:tc>
        <w:tc>
          <w:tcPr>
            <w:tcW w:w="803" w:type="dxa"/>
          </w:tcPr>
          <w:p w14:paraId="42380FAA" w14:textId="77777777" w:rsidR="00405432" w:rsidRPr="007508F4" w:rsidRDefault="00405432" w:rsidP="00DD4343">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DD4343">
            <w:pPr>
              <w:pStyle w:val="Tiny"/>
            </w:pPr>
            <w:r w:rsidRPr="007508F4">
              <w:t>Value_4</w:t>
            </w:r>
          </w:p>
        </w:tc>
        <w:tc>
          <w:tcPr>
            <w:tcW w:w="6279" w:type="dxa"/>
            <w:noWrap/>
            <w:hideMark/>
          </w:tcPr>
          <w:p w14:paraId="07BA0190" w14:textId="77777777" w:rsidR="00405432" w:rsidRPr="007508F4" w:rsidRDefault="00405432" w:rsidP="00DD4343">
            <w:pPr>
              <w:pStyle w:val="Tiny"/>
            </w:pPr>
            <w:r w:rsidRPr="007508F4">
              <w:t>Tree cover, regularly flooded, Mangrove</w:t>
            </w:r>
          </w:p>
        </w:tc>
        <w:tc>
          <w:tcPr>
            <w:tcW w:w="997" w:type="dxa"/>
            <w:noWrap/>
            <w:vAlign w:val="center"/>
            <w:hideMark/>
          </w:tcPr>
          <w:p w14:paraId="05DA9F2C" w14:textId="77777777" w:rsidR="00405432" w:rsidRPr="007508F4" w:rsidRDefault="00056C5E" w:rsidP="00DD4343">
            <w:pPr>
              <w:pStyle w:val="Tiny"/>
            </w:pPr>
            <w:r w:rsidRPr="00056C5E">
              <w:t>727614256</w:t>
            </w:r>
          </w:p>
        </w:tc>
        <w:tc>
          <w:tcPr>
            <w:tcW w:w="803" w:type="dxa"/>
          </w:tcPr>
          <w:p w14:paraId="2F1914C1" w14:textId="77777777" w:rsidR="00405432" w:rsidRPr="007508F4" w:rsidRDefault="00D05998" w:rsidP="00DD4343">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DD4343">
            <w:pPr>
              <w:pStyle w:val="Tiny"/>
            </w:pPr>
            <w:r w:rsidRPr="007508F4">
              <w:t>Value_6</w:t>
            </w:r>
          </w:p>
        </w:tc>
        <w:tc>
          <w:tcPr>
            <w:tcW w:w="6279" w:type="dxa"/>
            <w:noWrap/>
            <w:hideMark/>
          </w:tcPr>
          <w:p w14:paraId="5D430503"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DD4343">
            <w:pPr>
              <w:pStyle w:val="Tiny"/>
            </w:pPr>
            <w:r w:rsidRPr="00DA4068">
              <w:t>388333451</w:t>
            </w:r>
          </w:p>
        </w:tc>
        <w:tc>
          <w:tcPr>
            <w:tcW w:w="803" w:type="dxa"/>
          </w:tcPr>
          <w:p w14:paraId="58355E47" w14:textId="77777777" w:rsidR="00405432" w:rsidRDefault="000F4B72" w:rsidP="00DD4343">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DD4343">
            <w:pPr>
              <w:pStyle w:val="Tiny"/>
            </w:pPr>
            <w:r w:rsidRPr="007508F4">
              <w:t>Value_5</w:t>
            </w:r>
          </w:p>
        </w:tc>
        <w:tc>
          <w:tcPr>
            <w:tcW w:w="6279" w:type="dxa"/>
            <w:noWrap/>
            <w:hideMark/>
          </w:tcPr>
          <w:p w14:paraId="372E8073" w14:textId="77777777" w:rsidR="00405432" w:rsidRPr="007508F4" w:rsidRDefault="00405432" w:rsidP="00DD4343">
            <w:pPr>
              <w:pStyle w:val="Tiny"/>
            </w:pPr>
            <w:r w:rsidRPr="007508F4">
              <w:t>Tree cover, regularly flooded, Swamp</w:t>
            </w:r>
          </w:p>
        </w:tc>
        <w:tc>
          <w:tcPr>
            <w:tcW w:w="997" w:type="dxa"/>
            <w:noWrap/>
            <w:vAlign w:val="center"/>
            <w:hideMark/>
          </w:tcPr>
          <w:p w14:paraId="0E029C97" w14:textId="77777777" w:rsidR="00405432" w:rsidRPr="007508F4" w:rsidRDefault="00977465" w:rsidP="00DD4343">
            <w:pPr>
              <w:pStyle w:val="Tiny"/>
            </w:pPr>
            <w:r w:rsidRPr="00DA4068">
              <w:t>342346595</w:t>
            </w:r>
          </w:p>
        </w:tc>
        <w:tc>
          <w:tcPr>
            <w:tcW w:w="803" w:type="dxa"/>
          </w:tcPr>
          <w:p w14:paraId="153DF40C" w14:textId="77777777" w:rsidR="00405432" w:rsidRDefault="00977465" w:rsidP="00DD4343">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7D43D309" w14:textId="77777777" w:rsidR="00405432" w:rsidRDefault="00B47194" w:rsidP="00DD4343">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DD4343">
            <w:pPr>
              <w:pStyle w:val="Tiny"/>
            </w:pPr>
            <w:r w:rsidRPr="007508F4">
              <w:t>Value_8</w:t>
            </w:r>
          </w:p>
        </w:tc>
        <w:tc>
          <w:tcPr>
            <w:tcW w:w="6279" w:type="dxa"/>
            <w:shd w:val="clear" w:color="auto" w:fill="FFFFFF" w:themeFill="background1"/>
            <w:noWrap/>
          </w:tcPr>
          <w:p w14:paraId="675D5AE8"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DD4343">
            <w:pPr>
              <w:pStyle w:val="Tiny"/>
            </w:pPr>
            <w:r w:rsidRPr="00DA4068">
              <w:t>9197371</w:t>
            </w:r>
          </w:p>
        </w:tc>
        <w:tc>
          <w:tcPr>
            <w:tcW w:w="803" w:type="dxa"/>
            <w:shd w:val="clear" w:color="auto" w:fill="FFFFFF" w:themeFill="background1"/>
          </w:tcPr>
          <w:p w14:paraId="494167E5" w14:textId="77777777" w:rsidR="0061160C" w:rsidRDefault="0061160C" w:rsidP="00DD4343">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DD4343">
            <w:pPr>
              <w:pStyle w:val="Tiny"/>
            </w:pPr>
            <w:r>
              <w:t>4087720</w:t>
            </w:r>
          </w:p>
        </w:tc>
        <w:tc>
          <w:tcPr>
            <w:tcW w:w="803" w:type="dxa"/>
            <w:shd w:val="clear" w:color="auto" w:fill="C7E2FA" w:themeFill="accent1" w:themeFillTint="33"/>
          </w:tcPr>
          <w:p w14:paraId="0AF03059" w14:textId="77777777" w:rsidR="00405432" w:rsidRDefault="00405432" w:rsidP="00DD4343">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DD4343">
            <w:pPr>
              <w:pStyle w:val="Tiny"/>
            </w:pPr>
            <w:r w:rsidRPr="00DA4068">
              <w:t>1021930</w:t>
            </w:r>
          </w:p>
        </w:tc>
        <w:tc>
          <w:tcPr>
            <w:tcW w:w="803" w:type="dxa"/>
            <w:shd w:val="clear" w:color="auto" w:fill="C7E2FA" w:themeFill="accent1" w:themeFillTint="33"/>
          </w:tcPr>
          <w:p w14:paraId="0546D85A" w14:textId="77777777" w:rsidR="006F2B4B" w:rsidRDefault="0011076F" w:rsidP="00DD4343">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DD4343">
            <w:pPr>
              <w:pStyle w:val="Tiny"/>
            </w:pPr>
            <w:r w:rsidRPr="007508F4">
              <w:t>Value_0</w:t>
            </w:r>
          </w:p>
        </w:tc>
        <w:tc>
          <w:tcPr>
            <w:tcW w:w="6279" w:type="dxa"/>
            <w:noWrap/>
            <w:hideMark/>
          </w:tcPr>
          <w:p w14:paraId="2769B65B" w14:textId="77777777" w:rsidR="00405432" w:rsidRPr="007508F4" w:rsidRDefault="00405432" w:rsidP="00DD4343">
            <w:pPr>
              <w:pStyle w:val="Tiny"/>
            </w:pPr>
            <w:r w:rsidRPr="007508F4">
              <w:t>Sea</w:t>
            </w:r>
          </w:p>
        </w:tc>
        <w:tc>
          <w:tcPr>
            <w:tcW w:w="997" w:type="dxa"/>
            <w:noWrap/>
            <w:vAlign w:val="center"/>
            <w:hideMark/>
          </w:tcPr>
          <w:p w14:paraId="1D859043" w14:textId="77777777" w:rsidR="00405432" w:rsidRPr="007508F4" w:rsidRDefault="00405432" w:rsidP="00DD4343">
            <w:pPr>
              <w:pStyle w:val="Tiny"/>
            </w:pPr>
            <w:r>
              <w:t>1021930</w:t>
            </w:r>
          </w:p>
        </w:tc>
        <w:tc>
          <w:tcPr>
            <w:tcW w:w="803" w:type="dxa"/>
          </w:tcPr>
          <w:p w14:paraId="27FC0D98" w14:textId="77777777" w:rsidR="00405432" w:rsidRDefault="00405432" w:rsidP="00DD4343">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DD4343">
            <w:pPr>
              <w:pStyle w:val="Tiny"/>
            </w:pPr>
          </w:p>
        </w:tc>
        <w:tc>
          <w:tcPr>
            <w:tcW w:w="6279" w:type="dxa"/>
            <w:noWrap/>
          </w:tcPr>
          <w:p w14:paraId="2E42D813" w14:textId="77777777" w:rsidR="000F3D24" w:rsidRPr="007508F4" w:rsidRDefault="000F3D24" w:rsidP="00DD4343">
            <w:pPr>
              <w:pStyle w:val="Tiny"/>
            </w:pPr>
            <w:r>
              <w:t>TOTAL</w:t>
            </w:r>
          </w:p>
        </w:tc>
        <w:tc>
          <w:tcPr>
            <w:tcW w:w="997" w:type="dxa"/>
            <w:noWrap/>
            <w:vAlign w:val="center"/>
          </w:tcPr>
          <w:p w14:paraId="55682738" w14:textId="77777777" w:rsidR="000F3D24" w:rsidRDefault="00107826" w:rsidP="00DD4343">
            <w:pPr>
              <w:pStyle w:val="Tiny"/>
            </w:pPr>
            <w:r w:rsidRPr="00107826">
              <w:t>25087362886</w:t>
            </w:r>
          </w:p>
        </w:tc>
        <w:tc>
          <w:tcPr>
            <w:tcW w:w="803" w:type="dxa"/>
          </w:tcPr>
          <w:p w14:paraId="17B572C7" w14:textId="77777777" w:rsidR="000F3D24" w:rsidRDefault="00107826" w:rsidP="00DD4343">
            <w:pPr>
              <w:pStyle w:val="Tiny"/>
            </w:pPr>
            <w:r>
              <w:t>25087</w:t>
            </w:r>
          </w:p>
        </w:tc>
      </w:tr>
    </w:tbl>
    <w:p w14:paraId="6A31C7C7" w14:textId="77777777" w:rsidR="00D55CA0" w:rsidRDefault="007D3021" w:rsidP="008B6883">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8B6883">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35CA8867" w:rsidR="008804F8" w:rsidRDefault="008804F8" w:rsidP="000E5536">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1</w:t>
      </w:r>
      <w:r w:rsidR="00837495">
        <w:rPr>
          <w:noProof/>
        </w:rPr>
        <w:fldChar w:fldCharType="end"/>
      </w:r>
      <w:r>
        <w:t>: Extract by mask example and extracted GLC 2000 cells for Orang Utan</w:t>
      </w:r>
    </w:p>
    <w:p w14:paraId="29A04D8B" w14:textId="77777777" w:rsidR="009E4630" w:rsidRDefault="00D55CA0" w:rsidP="008B6883">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8B6883">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8B6883">
      <w:pPr>
        <w:pStyle w:val="BodyText2"/>
      </w:pPr>
      <w:r>
        <w:t xml:space="preserve">The </w:t>
      </w:r>
      <w:hyperlink r:id="rId274" w:history="1">
        <w:r w:rsidRPr="00C0647A">
          <w:rPr>
            <w:rStyle w:val="Hyperlink"/>
          </w:rPr>
          <w:t>Malayan Leaf Nosed</w:t>
        </w:r>
      </w:hyperlink>
      <w:r>
        <w:t xml:space="preserve"> </w:t>
      </w:r>
      <w:r w:rsidR="00F47928">
        <w:t xml:space="preserve">bat only has 20% natural range and the </w:t>
      </w:r>
      <w:hyperlink r:id="rId275"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8B6883">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8B6883">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8B6883">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8B6883">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8B6883">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8B6883">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8B6883">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8B6883">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8B6883">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6" w:name="_Ref328142166"/>
      <w:r>
        <w:t>Geographic area</w:t>
      </w:r>
    </w:p>
    <w:p w14:paraId="6326FB82"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8B6883">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6"/>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8B6883">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8B6883">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7" w:history="1">
        <w:r w:rsidRPr="009A0E53">
          <w:rPr>
            <w:rStyle w:val="Hyperlink"/>
          </w:rPr>
          <w:t>this</w:t>
        </w:r>
      </w:hyperlink>
      <w:r>
        <w:t xml:space="preserve"> Python code on 19/8/2014:</w:t>
      </w:r>
    </w:p>
    <w:p w14:paraId="1A8AD6B5"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9B5185">
            <w:pPr>
              <w:pStyle w:val="TableTextHeader"/>
            </w:pPr>
            <w:r w:rsidRPr="002E39D8">
              <w:t>Taxon</w:t>
            </w:r>
          </w:p>
        </w:tc>
        <w:tc>
          <w:tcPr>
            <w:tcW w:w="1260" w:type="dxa"/>
          </w:tcPr>
          <w:p w14:paraId="6374CF61" w14:textId="77777777" w:rsidR="00471D41" w:rsidRPr="00D16644" w:rsidRDefault="00471D41" w:rsidP="009B5185">
            <w:pPr>
              <w:pStyle w:val="TableTextHeader"/>
            </w:pPr>
            <w:r w:rsidRPr="00D16644">
              <w:t>Common name</w:t>
            </w:r>
          </w:p>
        </w:tc>
        <w:tc>
          <w:tcPr>
            <w:tcW w:w="1170" w:type="dxa"/>
          </w:tcPr>
          <w:p w14:paraId="1344A584" w14:textId="77777777" w:rsidR="00471D41" w:rsidRDefault="00471D41" w:rsidP="009B5185">
            <w:pPr>
              <w:pStyle w:val="TableTextHeader"/>
            </w:pPr>
            <w:r>
              <w:t>Spatial data</w:t>
            </w:r>
          </w:p>
        </w:tc>
        <w:tc>
          <w:tcPr>
            <w:tcW w:w="1260" w:type="dxa"/>
          </w:tcPr>
          <w:p w14:paraId="4B8E744C" w14:textId="77777777" w:rsidR="00471D41" w:rsidRDefault="00471D41" w:rsidP="009B5185">
            <w:pPr>
              <w:pStyle w:val="TableTextHeader"/>
            </w:pPr>
            <w:r>
              <w:t>Non-spatial data</w:t>
            </w:r>
          </w:p>
        </w:tc>
        <w:tc>
          <w:tcPr>
            <w:tcW w:w="3367" w:type="dxa"/>
          </w:tcPr>
          <w:p w14:paraId="33105C0E" w14:textId="77777777" w:rsidR="00471D41" w:rsidRDefault="00471D41" w:rsidP="009B5185">
            <w:pPr>
              <w:pStyle w:val="TableTextHeader"/>
            </w:pPr>
            <w:r>
              <w:t>Missing countries</w:t>
            </w:r>
          </w:p>
        </w:tc>
        <w:tc>
          <w:tcPr>
            <w:tcW w:w="1223" w:type="dxa"/>
          </w:tcPr>
          <w:p w14:paraId="15A853C3" w14:textId="77777777" w:rsidR="00471D41" w:rsidRDefault="00471D41" w:rsidP="009B5185">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DD4343">
            <w:pPr>
              <w:pStyle w:val="Tiny"/>
            </w:pPr>
            <w:r w:rsidRPr="002E39D8">
              <w:t>Vulpes ferrilata</w:t>
            </w:r>
          </w:p>
        </w:tc>
        <w:tc>
          <w:tcPr>
            <w:tcW w:w="1260" w:type="dxa"/>
          </w:tcPr>
          <w:p w14:paraId="3A8C9004" w14:textId="77777777" w:rsidR="00471D41" w:rsidRPr="00D16644" w:rsidRDefault="00471D41" w:rsidP="00DD4343">
            <w:pPr>
              <w:pStyle w:val="Tiny"/>
            </w:pPr>
            <w:r w:rsidRPr="00D16644">
              <w:t>Tibetan Fox</w:t>
            </w:r>
          </w:p>
        </w:tc>
        <w:tc>
          <w:tcPr>
            <w:tcW w:w="1170" w:type="dxa"/>
          </w:tcPr>
          <w:p w14:paraId="3D7DCF35" w14:textId="77777777" w:rsidR="00471D41" w:rsidRDefault="00837495" w:rsidP="00DD4343">
            <w:pPr>
              <w:pStyle w:val="Tiny"/>
            </w:pPr>
            <w:hyperlink r:id="rId278" w:history="1">
              <w:r w:rsidR="00471D41" w:rsidRPr="00D03753">
                <w:rPr>
                  <w:rStyle w:val="Hyperlink"/>
                </w:rPr>
                <w:t>here</w:t>
              </w:r>
            </w:hyperlink>
          </w:p>
        </w:tc>
        <w:tc>
          <w:tcPr>
            <w:tcW w:w="1260" w:type="dxa"/>
          </w:tcPr>
          <w:p w14:paraId="1E82F15C" w14:textId="77777777" w:rsidR="00471D41" w:rsidRDefault="00837495" w:rsidP="00DD4343">
            <w:pPr>
              <w:pStyle w:val="Tiny"/>
            </w:pPr>
            <w:hyperlink r:id="rId279" w:anchor="sectionRange" w:history="1">
              <w:r w:rsidR="00471D41" w:rsidRPr="00D03753">
                <w:rPr>
                  <w:rStyle w:val="Hyperlink"/>
                </w:rPr>
                <w:t>here</w:t>
              </w:r>
            </w:hyperlink>
          </w:p>
        </w:tc>
        <w:tc>
          <w:tcPr>
            <w:tcW w:w="3367" w:type="dxa"/>
          </w:tcPr>
          <w:p w14:paraId="20720661" w14:textId="77777777" w:rsidR="00471D41" w:rsidRDefault="00471D41" w:rsidP="00DD4343">
            <w:pPr>
              <w:pStyle w:val="Tiny"/>
            </w:pPr>
            <w:r>
              <w:t>Bhutan</w:t>
            </w:r>
          </w:p>
        </w:tc>
        <w:tc>
          <w:tcPr>
            <w:tcW w:w="1223" w:type="dxa"/>
          </w:tcPr>
          <w:p w14:paraId="516B744E" w14:textId="77777777" w:rsidR="00471D41" w:rsidRPr="00EE5166" w:rsidRDefault="00471D41" w:rsidP="00DD4343">
            <w:pPr>
              <w:pStyle w:val="Tiny"/>
            </w:pPr>
            <w:r>
              <w:t>LC</w:t>
            </w:r>
          </w:p>
        </w:tc>
      </w:tr>
      <w:tr w:rsidR="00471D41" w14:paraId="1242036C" w14:textId="77777777" w:rsidTr="00EE31C7">
        <w:tc>
          <w:tcPr>
            <w:tcW w:w="1435" w:type="dxa"/>
          </w:tcPr>
          <w:p w14:paraId="65B2638F" w14:textId="77777777" w:rsidR="00471D41" w:rsidRPr="002E39D8" w:rsidRDefault="00471D41" w:rsidP="00DD4343">
            <w:pPr>
              <w:pStyle w:val="Tiny"/>
            </w:pPr>
            <w:r w:rsidRPr="002E39D8">
              <w:t>Rucervus eldii</w:t>
            </w:r>
          </w:p>
        </w:tc>
        <w:tc>
          <w:tcPr>
            <w:tcW w:w="1260" w:type="dxa"/>
          </w:tcPr>
          <w:p w14:paraId="07A26322" w14:textId="77777777" w:rsidR="00471D41" w:rsidRPr="00D16644" w:rsidRDefault="00471D41" w:rsidP="00DD4343">
            <w:pPr>
              <w:pStyle w:val="Tiny"/>
            </w:pPr>
            <w:r w:rsidRPr="00D16644">
              <w:t>Eld's Deer</w:t>
            </w:r>
          </w:p>
        </w:tc>
        <w:tc>
          <w:tcPr>
            <w:tcW w:w="1170" w:type="dxa"/>
          </w:tcPr>
          <w:p w14:paraId="7BC1BE54" w14:textId="77777777" w:rsidR="00471D41" w:rsidRDefault="00837495" w:rsidP="00DD4343">
            <w:pPr>
              <w:pStyle w:val="Tiny"/>
            </w:pPr>
            <w:hyperlink r:id="rId280" w:history="1">
              <w:r w:rsidR="00471D41" w:rsidRPr="00D03753">
                <w:rPr>
                  <w:rStyle w:val="Hyperlink"/>
                </w:rPr>
                <w:t>here</w:t>
              </w:r>
            </w:hyperlink>
          </w:p>
        </w:tc>
        <w:tc>
          <w:tcPr>
            <w:tcW w:w="1260" w:type="dxa"/>
          </w:tcPr>
          <w:p w14:paraId="52AF9872" w14:textId="77777777" w:rsidR="00471D41" w:rsidRDefault="00837495" w:rsidP="00DD4343">
            <w:pPr>
              <w:pStyle w:val="Tiny"/>
            </w:pPr>
            <w:hyperlink r:id="rId281" w:anchor="sectionRange" w:history="1">
              <w:r w:rsidR="00471D41" w:rsidRPr="00D03753">
                <w:rPr>
                  <w:rStyle w:val="Hyperlink"/>
                </w:rPr>
                <w:t>here</w:t>
              </w:r>
            </w:hyperlink>
          </w:p>
        </w:tc>
        <w:tc>
          <w:tcPr>
            <w:tcW w:w="3367" w:type="dxa"/>
          </w:tcPr>
          <w:p w14:paraId="3578380A" w14:textId="77777777" w:rsidR="00471D41" w:rsidRDefault="00471D41" w:rsidP="00DD4343">
            <w:pPr>
              <w:pStyle w:val="Tiny"/>
            </w:pPr>
            <w:r>
              <w:t>Vietnam</w:t>
            </w:r>
          </w:p>
        </w:tc>
        <w:tc>
          <w:tcPr>
            <w:tcW w:w="1223" w:type="dxa"/>
          </w:tcPr>
          <w:p w14:paraId="600A9D51" w14:textId="77777777" w:rsidR="00471D41" w:rsidRDefault="00471D41" w:rsidP="00DD4343">
            <w:pPr>
              <w:pStyle w:val="Tiny"/>
            </w:pPr>
            <w:r>
              <w:t>EN</w:t>
            </w:r>
          </w:p>
        </w:tc>
      </w:tr>
      <w:tr w:rsidR="00471D41" w14:paraId="1AF601E9" w14:textId="77777777" w:rsidTr="00EE31C7">
        <w:tc>
          <w:tcPr>
            <w:tcW w:w="1435" w:type="dxa"/>
          </w:tcPr>
          <w:p w14:paraId="0989F54B" w14:textId="77777777" w:rsidR="00471D41" w:rsidRPr="002E39D8" w:rsidRDefault="00471D41" w:rsidP="00DD4343">
            <w:pPr>
              <w:pStyle w:val="Tiny"/>
            </w:pPr>
            <w:r w:rsidRPr="002E39D8">
              <w:t>Avicennia germinans</w:t>
            </w:r>
          </w:p>
        </w:tc>
        <w:tc>
          <w:tcPr>
            <w:tcW w:w="1260" w:type="dxa"/>
          </w:tcPr>
          <w:p w14:paraId="0C93F46C" w14:textId="77777777" w:rsidR="00471D41" w:rsidRPr="00480BAB" w:rsidRDefault="00471D41" w:rsidP="00DD4343">
            <w:pPr>
              <w:pStyle w:val="Tiny"/>
            </w:pPr>
            <w:r w:rsidRPr="00AB68ED">
              <w:t>Black Mangrove</w:t>
            </w:r>
          </w:p>
        </w:tc>
        <w:tc>
          <w:tcPr>
            <w:tcW w:w="1170" w:type="dxa"/>
          </w:tcPr>
          <w:p w14:paraId="2314933A" w14:textId="77777777" w:rsidR="00471D41" w:rsidRPr="00AB68ED" w:rsidRDefault="00837495" w:rsidP="00DD4343">
            <w:pPr>
              <w:pStyle w:val="Tiny"/>
            </w:pPr>
            <w:hyperlink r:id="rId282" w:history="1">
              <w:r w:rsidR="00471D41" w:rsidRPr="00D03753">
                <w:rPr>
                  <w:rStyle w:val="Hyperlink"/>
                </w:rPr>
                <w:t>here</w:t>
              </w:r>
            </w:hyperlink>
          </w:p>
        </w:tc>
        <w:tc>
          <w:tcPr>
            <w:tcW w:w="1260" w:type="dxa"/>
          </w:tcPr>
          <w:p w14:paraId="6760D031" w14:textId="77777777" w:rsidR="00471D41" w:rsidRPr="00AB68ED" w:rsidRDefault="00837495" w:rsidP="00DD4343">
            <w:pPr>
              <w:pStyle w:val="Tiny"/>
            </w:pPr>
            <w:hyperlink r:id="rId283" w:anchor="sectionRange" w:history="1">
              <w:r w:rsidR="00471D41" w:rsidRPr="00D03753">
                <w:rPr>
                  <w:rStyle w:val="Hyperlink"/>
                </w:rPr>
                <w:t>here</w:t>
              </w:r>
            </w:hyperlink>
          </w:p>
        </w:tc>
        <w:tc>
          <w:tcPr>
            <w:tcW w:w="3367" w:type="dxa"/>
          </w:tcPr>
          <w:p w14:paraId="081FC384"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DD4343">
            <w:pPr>
              <w:pStyle w:val="Tiny"/>
            </w:pPr>
            <w:r>
              <w:t>LC</w:t>
            </w:r>
          </w:p>
        </w:tc>
      </w:tr>
      <w:tr w:rsidR="00471D41" w14:paraId="121C39A4" w14:textId="77777777" w:rsidTr="00EE31C7">
        <w:tc>
          <w:tcPr>
            <w:tcW w:w="1435" w:type="dxa"/>
          </w:tcPr>
          <w:p w14:paraId="6AB3F8DF" w14:textId="77777777" w:rsidR="00471D41" w:rsidRPr="002E39D8" w:rsidRDefault="00471D41" w:rsidP="00DD4343">
            <w:pPr>
              <w:pStyle w:val="Tiny"/>
            </w:pPr>
            <w:r w:rsidRPr="002E39D8">
              <w:t>Python regius</w:t>
            </w:r>
          </w:p>
        </w:tc>
        <w:tc>
          <w:tcPr>
            <w:tcW w:w="1260" w:type="dxa"/>
          </w:tcPr>
          <w:p w14:paraId="155F69D1" w14:textId="77777777" w:rsidR="00471D41" w:rsidRPr="00AB68ED" w:rsidRDefault="00471D41" w:rsidP="00DD4343">
            <w:pPr>
              <w:pStyle w:val="Tiny"/>
            </w:pPr>
            <w:r>
              <w:t>Royal Python</w:t>
            </w:r>
          </w:p>
        </w:tc>
        <w:tc>
          <w:tcPr>
            <w:tcW w:w="1170" w:type="dxa"/>
          </w:tcPr>
          <w:p w14:paraId="086B327F" w14:textId="77777777" w:rsidR="00471D41" w:rsidRDefault="00837495" w:rsidP="00DD4343">
            <w:pPr>
              <w:pStyle w:val="Tiny"/>
            </w:pPr>
            <w:hyperlink r:id="rId284" w:history="1">
              <w:r w:rsidR="00471D41" w:rsidRPr="001F5986">
                <w:rPr>
                  <w:rStyle w:val="Hyperlink"/>
                </w:rPr>
                <w:t>here</w:t>
              </w:r>
            </w:hyperlink>
          </w:p>
        </w:tc>
        <w:tc>
          <w:tcPr>
            <w:tcW w:w="1260" w:type="dxa"/>
          </w:tcPr>
          <w:p w14:paraId="137CF520" w14:textId="77777777" w:rsidR="00471D41" w:rsidRDefault="00837495" w:rsidP="00DD4343">
            <w:pPr>
              <w:pStyle w:val="Tiny"/>
            </w:pPr>
            <w:hyperlink r:id="rId285" w:anchor="sectionRange" w:history="1">
              <w:r w:rsidR="00471D41" w:rsidRPr="001F5986">
                <w:rPr>
                  <w:rStyle w:val="Hyperlink"/>
                </w:rPr>
                <w:t>here</w:t>
              </w:r>
            </w:hyperlink>
          </w:p>
        </w:tc>
        <w:tc>
          <w:tcPr>
            <w:tcW w:w="3367" w:type="dxa"/>
          </w:tcPr>
          <w:p w14:paraId="3BD48EF0" w14:textId="77777777" w:rsidR="00471D41" w:rsidRPr="00AB68ED" w:rsidRDefault="00471D41" w:rsidP="00DD4343">
            <w:pPr>
              <w:pStyle w:val="Tiny"/>
            </w:pPr>
            <w:r>
              <w:t>Burkina Faso, Chad, Congo</w:t>
            </w:r>
          </w:p>
        </w:tc>
        <w:tc>
          <w:tcPr>
            <w:tcW w:w="1223" w:type="dxa"/>
          </w:tcPr>
          <w:p w14:paraId="647C5D82" w14:textId="77777777" w:rsidR="00471D41" w:rsidRDefault="00471D41" w:rsidP="00DD4343">
            <w:pPr>
              <w:pStyle w:val="Tiny"/>
            </w:pPr>
            <w:r>
              <w:t>LC</w:t>
            </w:r>
          </w:p>
        </w:tc>
      </w:tr>
      <w:tr w:rsidR="00471D41" w14:paraId="19D4E165" w14:textId="77777777" w:rsidTr="00EE31C7">
        <w:tc>
          <w:tcPr>
            <w:tcW w:w="1435" w:type="dxa"/>
          </w:tcPr>
          <w:p w14:paraId="5FDC1441" w14:textId="77777777" w:rsidR="00471D41" w:rsidRPr="002E39D8" w:rsidRDefault="00471D41" w:rsidP="00DD4343">
            <w:pPr>
              <w:pStyle w:val="Tiny"/>
            </w:pPr>
            <w:r w:rsidRPr="002E39D8">
              <w:t>Alopias pelagicus</w:t>
            </w:r>
          </w:p>
        </w:tc>
        <w:tc>
          <w:tcPr>
            <w:tcW w:w="1260" w:type="dxa"/>
          </w:tcPr>
          <w:p w14:paraId="1901ECFD" w14:textId="77777777" w:rsidR="00471D41" w:rsidRDefault="00471D41" w:rsidP="00DD4343">
            <w:pPr>
              <w:pStyle w:val="Tiny"/>
            </w:pPr>
            <w:r w:rsidRPr="00120B3E">
              <w:t>Pelagic Thresher</w:t>
            </w:r>
          </w:p>
        </w:tc>
        <w:tc>
          <w:tcPr>
            <w:tcW w:w="1170" w:type="dxa"/>
          </w:tcPr>
          <w:p w14:paraId="79ED648C" w14:textId="77777777" w:rsidR="00471D41" w:rsidRDefault="00837495" w:rsidP="00DD4343">
            <w:pPr>
              <w:pStyle w:val="Tiny"/>
            </w:pPr>
            <w:hyperlink r:id="rId286" w:history="1">
              <w:r w:rsidR="00471D41" w:rsidRPr="00120B3E">
                <w:rPr>
                  <w:rStyle w:val="Hyperlink"/>
                </w:rPr>
                <w:t>here</w:t>
              </w:r>
            </w:hyperlink>
          </w:p>
        </w:tc>
        <w:tc>
          <w:tcPr>
            <w:tcW w:w="1260" w:type="dxa"/>
          </w:tcPr>
          <w:p w14:paraId="2337495F" w14:textId="77777777" w:rsidR="00471D41" w:rsidRDefault="00837495" w:rsidP="00DD4343">
            <w:pPr>
              <w:pStyle w:val="Tiny"/>
            </w:pPr>
            <w:hyperlink r:id="rId287" w:anchor="sectionRange" w:history="1">
              <w:r w:rsidR="00471D41" w:rsidRPr="00120B3E">
                <w:rPr>
                  <w:rStyle w:val="Hyperlink"/>
                </w:rPr>
                <w:t>here</w:t>
              </w:r>
            </w:hyperlink>
          </w:p>
        </w:tc>
        <w:tc>
          <w:tcPr>
            <w:tcW w:w="3367" w:type="dxa"/>
          </w:tcPr>
          <w:p w14:paraId="1B067464" w14:textId="77777777" w:rsidR="00471D41" w:rsidRDefault="00471D41" w:rsidP="00DD4343">
            <w:pPr>
              <w:pStyle w:val="Tiny"/>
            </w:pPr>
            <w:r>
              <w:t>&gt;60 countries</w:t>
            </w:r>
          </w:p>
        </w:tc>
        <w:tc>
          <w:tcPr>
            <w:tcW w:w="1223" w:type="dxa"/>
          </w:tcPr>
          <w:p w14:paraId="61ABE09D" w14:textId="77777777" w:rsidR="00471D41" w:rsidRDefault="00471D41" w:rsidP="00DD4343">
            <w:pPr>
              <w:pStyle w:val="Tiny"/>
            </w:pPr>
            <w:r>
              <w:t>VU</w:t>
            </w:r>
          </w:p>
        </w:tc>
      </w:tr>
      <w:tr w:rsidR="00471D41" w14:paraId="3714E8D0" w14:textId="77777777" w:rsidTr="00EE31C7">
        <w:tc>
          <w:tcPr>
            <w:tcW w:w="1435" w:type="dxa"/>
          </w:tcPr>
          <w:p w14:paraId="16D7AAEC" w14:textId="77777777" w:rsidR="00471D41" w:rsidRPr="002E39D8" w:rsidRDefault="00471D41" w:rsidP="00DD4343">
            <w:pPr>
              <w:pStyle w:val="Tiny"/>
            </w:pPr>
            <w:r w:rsidRPr="002E39D8">
              <w:t>Glyphis gangeticus</w:t>
            </w:r>
          </w:p>
        </w:tc>
        <w:tc>
          <w:tcPr>
            <w:tcW w:w="1260" w:type="dxa"/>
          </w:tcPr>
          <w:p w14:paraId="6AC4E14B" w14:textId="77777777" w:rsidR="00471D41" w:rsidRPr="00120B3E" w:rsidRDefault="00471D41" w:rsidP="00DD4343">
            <w:pPr>
              <w:pStyle w:val="Tiny"/>
            </w:pPr>
            <w:r>
              <w:t>Ganges Shark</w:t>
            </w:r>
          </w:p>
        </w:tc>
        <w:tc>
          <w:tcPr>
            <w:tcW w:w="1170" w:type="dxa"/>
          </w:tcPr>
          <w:p w14:paraId="1E03F7FA" w14:textId="77777777" w:rsidR="00471D41" w:rsidRDefault="00837495" w:rsidP="00DD4343">
            <w:pPr>
              <w:pStyle w:val="Tiny"/>
            </w:pPr>
            <w:hyperlink r:id="rId288" w:history="1">
              <w:r w:rsidR="00471D41" w:rsidRPr="00F52BA7">
                <w:rPr>
                  <w:rStyle w:val="Hyperlink"/>
                </w:rPr>
                <w:t>here</w:t>
              </w:r>
            </w:hyperlink>
          </w:p>
        </w:tc>
        <w:tc>
          <w:tcPr>
            <w:tcW w:w="1260" w:type="dxa"/>
          </w:tcPr>
          <w:p w14:paraId="194D03DF" w14:textId="77777777" w:rsidR="00471D41" w:rsidRDefault="00837495" w:rsidP="00DD4343">
            <w:pPr>
              <w:pStyle w:val="Tiny"/>
            </w:pPr>
            <w:hyperlink r:id="rId289" w:anchor="sectionRange" w:history="1">
              <w:r w:rsidR="00471D41" w:rsidRPr="00F52BA7">
                <w:rPr>
                  <w:rStyle w:val="Hyperlink"/>
                </w:rPr>
                <w:t>here</w:t>
              </w:r>
            </w:hyperlink>
          </w:p>
        </w:tc>
        <w:tc>
          <w:tcPr>
            <w:tcW w:w="3367" w:type="dxa"/>
          </w:tcPr>
          <w:p w14:paraId="3A9A3184" w14:textId="77777777" w:rsidR="00471D41" w:rsidRDefault="00471D41" w:rsidP="00DD4343">
            <w:pPr>
              <w:pStyle w:val="Tiny"/>
            </w:pPr>
            <w:r w:rsidRPr="00F52BA7">
              <w:t>Bangladesh, Myanmar, Pakistan</w:t>
            </w:r>
          </w:p>
        </w:tc>
        <w:tc>
          <w:tcPr>
            <w:tcW w:w="1223" w:type="dxa"/>
          </w:tcPr>
          <w:p w14:paraId="486A74F0" w14:textId="77777777" w:rsidR="00471D41" w:rsidRDefault="00471D41" w:rsidP="00DD4343">
            <w:pPr>
              <w:pStyle w:val="Tiny"/>
            </w:pPr>
            <w:r>
              <w:t>CR</w:t>
            </w:r>
          </w:p>
        </w:tc>
      </w:tr>
      <w:tr w:rsidR="00471D41" w14:paraId="2DCA55AA" w14:textId="77777777" w:rsidTr="00EE31C7">
        <w:tc>
          <w:tcPr>
            <w:tcW w:w="1435" w:type="dxa"/>
          </w:tcPr>
          <w:p w14:paraId="3834544C" w14:textId="77777777" w:rsidR="00471D41" w:rsidRPr="002E39D8" w:rsidRDefault="00471D41" w:rsidP="00DD4343">
            <w:pPr>
              <w:pStyle w:val="Tiny"/>
            </w:pPr>
            <w:r w:rsidRPr="002E39D8">
              <w:t>Nomascus leucogenys</w:t>
            </w:r>
          </w:p>
        </w:tc>
        <w:tc>
          <w:tcPr>
            <w:tcW w:w="1260" w:type="dxa"/>
          </w:tcPr>
          <w:p w14:paraId="4A92AE31" w14:textId="77777777" w:rsidR="00471D41" w:rsidRDefault="00471D41" w:rsidP="00DD4343">
            <w:pPr>
              <w:pStyle w:val="Tiny"/>
            </w:pPr>
            <w:r w:rsidRPr="00D3378A">
              <w:t>Northern White cheeked Gibbon</w:t>
            </w:r>
          </w:p>
        </w:tc>
        <w:tc>
          <w:tcPr>
            <w:tcW w:w="1170" w:type="dxa"/>
          </w:tcPr>
          <w:p w14:paraId="78316BAF" w14:textId="77777777" w:rsidR="00471D41" w:rsidRDefault="00837495" w:rsidP="00DD4343">
            <w:pPr>
              <w:pStyle w:val="Tiny"/>
            </w:pPr>
            <w:hyperlink r:id="rId290" w:history="1">
              <w:r w:rsidR="00471D41" w:rsidRPr="00D3378A">
                <w:rPr>
                  <w:rStyle w:val="Hyperlink"/>
                </w:rPr>
                <w:t>here</w:t>
              </w:r>
            </w:hyperlink>
          </w:p>
        </w:tc>
        <w:tc>
          <w:tcPr>
            <w:tcW w:w="1260" w:type="dxa"/>
          </w:tcPr>
          <w:p w14:paraId="1AFD0945" w14:textId="77777777" w:rsidR="00471D41" w:rsidRDefault="00837495" w:rsidP="00DD4343">
            <w:pPr>
              <w:pStyle w:val="Tiny"/>
            </w:pPr>
            <w:hyperlink r:id="rId291" w:anchor="sectionRange" w:history="1">
              <w:r w:rsidR="00471D41" w:rsidRPr="00D3378A">
                <w:rPr>
                  <w:rStyle w:val="Hyperlink"/>
                </w:rPr>
                <w:t>here</w:t>
              </w:r>
            </w:hyperlink>
          </w:p>
        </w:tc>
        <w:tc>
          <w:tcPr>
            <w:tcW w:w="3367" w:type="dxa"/>
          </w:tcPr>
          <w:p w14:paraId="785956BB" w14:textId="77777777" w:rsidR="00471D41" w:rsidRPr="00F52BA7" w:rsidRDefault="00471D41" w:rsidP="00DD4343">
            <w:pPr>
              <w:pStyle w:val="Tiny"/>
            </w:pPr>
            <w:r>
              <w:t>China</w:t>
            </w:r>
          </w:p>
        </w:tc>
        <w:tc>
          <w:tcPr>
            <w:tcW w:w="1223" w:type="dxa"/>
          </w:tcPr>
          <w:p w14:paraId="16614CC1" w14:textId="77777777" w:rsidR="00471D41" w:rsidRDefault="00471D41" w:rsidP="00DD4343">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8B6883">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8B6883">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2" w:anchor="!msg/fmetalk/wkmthyvGx54/no8cQiltbZUJ" w:history="1">
        <w:r w:rsidRPr="00E73772">
          <w:rPr>
            <w:rStyle w:val="Hyperlink"/>
          </w:rPr>
          <w:t>here</w:t>
        </w:r>
      </w:hyperlink>
      <w:r>
        <w:t>.</w:t>
      </w:r>
    </w:p>
    <w:p w14:paraId="61E07B7D" w14:textId="77777777" w:rsidR="00E25E0B" w:rsidRDefault="00E25E0B" w:rsidP="008B6883">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8B6883">
      <w:pPr>
        <w:pStyle w:val="BodyText2"/>
      </w:pPr>
      <w:r>
        <w:t>But I cant get it to work for a species. Because when you use lat/long coordinates for some reason they are round the wrong way in the wfs!</w:t>
      </w:r>
    </w:p>
    <w:p w14:paraId="39D32A28" w14:textId="77777777" w:rsidR="00E25E0B" w:rsidRDefault="00E25E0B" w:rsidP="008B6883">
      <w:pPr>
        <w:pStyle w:val="BodyText2"/>
      </w:pPr>
      <w:r>
        <w:t xml:space="preserve">In ArcGIS Server Services directory, the coordinates are in x,y order for both the </w:t>
      </w:r>
      <w:hyperlink r:id="rId293" w:history="1">
        <w:r w:rsidRPr="002064F2">
          <w:rPr>
            <w:rStyle w:val="Hyperlink"/>
          </w:rPr>
          <w:t>WebMercator</w:t>
        </w:r>
      </w:hyperlink>
      <w:r>
        <w:t xml:space="preserve"> and </w:t>
      </w:r>
      <w:hyperlink r:id="rId294" w:history="1">
        <w:r w:rsidRPr="002064F2">
          <w:rPr>
            <w:rStyle w:val="Hyperlink"/>
          </w:rPr>
          <w:t>WGS84</w:t>
        </w:r>
      </w:hyperlink>
      <w:r>
        <w:t xml:space="preserve"> requests.</w:t>
      </w:r>
    </w:p>
    <w:p w14:paraId="75051546" w14:textId="77777777" w:rsidR="00E25E0B" w:rsidRDefault="00E25E0B" w:rsidP="008B6883">
      <w:pPr>
        <w:pStyle w:val="BodyText2"/>
      </w:pPr>
      <w:r>
        <w:t xml:space="preserve">In ArcGIS Server WFS, the coordinates are in x,y order for </w:t>
      </w:r>
      <w:hyperlink r:id="rId295" w:history="1">
        <w:r w:rsidRPr="006E50A0">
          <w:rPr>
            <w:rStyle w:val="Hyperlink"/>
          </w:rPr>
          <w:t>WebMercator</w:t>
        </w:r>
      </w:hyperlink>
      <w:r>
        <w:t xml:space="preserve"> but are reversed in the </w:t>
      </w:r>
      <w:hyperlink r:id="rId296" w:history="1">
        <w:r w:rsidRPr="006E50A0">
          <w:rPr>
            <w:rStyle w:val="Hyperlink"/>
          </w:rPr>
          <w:t>WGS84</w:t>
        </w:r>
      </w:hyperlink>
      <w:r>
        <w:t xml:space="preserve"> srs.</w:t>
      </w:r>
    </w:p>
    <w:p w14:paraId="5F0E08FA" w14:textId="77777777" w:rsidR="00E25E0B" w:rsidRDefault="00E25E0B" w:rsidP="008B6883">
      <w:pPr>
        <w:pStyle w:val="BodyText2"/>
      </w:pPr>
      <w:r>
        <w:t xml:space="preserve">If you specify wfs version 1.0.0 in the WFS </w:t>
      </w:r>
      <w:hyperlink r:id="rId297"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8B6883">
      <w:pPr>
        <w:pStyle w:val="BodyText2"/>
      </w:pPr>
      <w:r>
        <w:t xml:space="preserve">See </w:t>
      </w:r>
      <w:hyperlink r:id="rId298"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8B6883">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7" w:name="_Ref330799427"/>
      <w:r>
        <w:t>Attempt 1</w:t>
      </w:r>
      <w:bookmarkEnd w:id="77"/>
    </w:p>
    <w:p w14:paraId="581D0B0E" w14:textId="77777777" w:rsidR="0026003A" w:rsidRDefault="007225E6" w:rsidP="008B6883">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8B6883">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9"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300" w:history="1">
        <w:r w:rsidR="00E92F74" w:rsidRPr="00E92F74">
          <w:rPr>
            <w:rStyle w:val="Hyperlink"/>
          </w:rPr>
          <w:t>REST</w:t>
        </w:r>
      </w:hyperlink>
      <w:r w:rsidR="00E92F74">
        <w:t xml:space="preserve"> but not in </w:t>
      </w:r>
      <w:hyperlink r:id="rId301"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8B6883">
      <w:pPr>
        <w:pStyle w:val="BodyText2"/>
      </w:pPr>
      <w:r>
        <w:t>Using WFS</w:t>
      </w:r>
      <w:r w:rsidR="00931CC6">
        <w:t xml:space="preserve"> to get the GML and then doing the intersection. E</w:t>
      </w:r>
      <w:r>
        <w:t>xample call:</w:t>
      </w:r>
    </w:p>
    <w:p w14:paraId="096086C6" w14:textId="77777777" w:rsidR="001F7DD6" w:rsidRPr="001F7DD6" w:rsidRDefault="00837495" w:rsidP="008B6883">
      <w:pPr>
        <w:pStyle w:val="BodyText2"/>
      </w:pPr>
      <w:hyperlink r:id="rId302"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8B6883">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8B6883">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8B6883">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3"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8B6883">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8B6883">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4" w:history="1">
        <w:r w:rsidRPr="00A96E1B">
          <w:rPr>
            <w:rStyle w:val="Hyperlink"/>
          </w:rPr>
          <w:t>here</w:t>
        </w:r>
      </w:hyperlink>
      <w:r>
        <w:t>. From ArcGIS the area should be 15848566.549735m2. Not bad!</w:t>
      </w:r>
    </w:p>
    <w:p w14:paraId="2638B077" w14:textId="77777777" w:rsidR="005B564F" w:rsidRDefault="005B564F" w:rsidP="008B6883">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8B6883">
      <w:pPr>
        <w:pStyle w:val="BodyText2"/>
      </w:pPr>
      <w:r>
        <w:t>There is an internal only WMS service to the GLC2000 dataset:</w:t>
      </w:r>
    </w:p>
    <w:p w14:paraId="28F8ED12" w14:textId="77777777" w:rsidR="001E4845" w:rsidRDefault="00837495" w:rsidP="008B6883">
      <w:pPr>
        <w:pStyle w:val="BodyText2"/>
      </w:pPr>
      <w:hyperlink r:id="rId305" w:history="1">
        <w:r w:rsidR="001E4845">
          <w:rPr>
            <w:rStyle w:val="Hyperlink"/>
          </w:rPr>
          <w:t>http://h05-dev-vm3/geoserver/ows?service=wms&amp;version=1.1.1&amp;request=GetCapabilities</w:t>
        </w:r>
      </w:hyperlink>
    </w:p>
    <w:p w14:paraId="70ABA6B9" w14:textId="77777777" w:rsidR="001E4845" w:rsidRPr="00D02807" w:rsidRDefault="001E4845" w:rsidP="008B6883">
      <w:pPr>
        <w:pStyle w:val="BodyText2"/>
      </w:pPr>
      <w:r>
        <w:t>Added this to the Biofuels Malaysia map document by adding a connection to a new WMS Server.</w:t>
      </w:r>
    </w:p>
    <w:p w14:paraId="04280996"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8B6883">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8B6883">
            <w:pPr>
              <w:pStyle w:val="BodyText2"/>
            </w:pPr>
            <w:bookmarkStart w:id="78" w:name="RANGE!A1:C20"/>
            <w:r w:rsidRPr="00413726">
              <w:t>OBJECTID</w:t>
            </w:r>
            <w:bookmarkEnd w:id="78"/>
          </w:p>
        </w:tc>
        <w:tc>
          <w:tcPr>
            <w:tcW w:w="1020" w:type="dxa"/>
            <w:noWrap/>
            <w:vAlign w:val="center"/>
            <w:hideMark/>
          </w:tcPr>
          <w:p w14:paraId="59109995" w14:textId="77777777" w:rsidR="004A2AEA" w:rsidRPr="00413726" w:rsidRDefault="004A2AEA" w:rsidP="008B6883">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8B6883">
            <w:pPr>
              <w:pStyle w:val="BodyText2"/>
            </w:pPr>
            <w:r w:rsidRPr="00413726">
              <w:t>1</w:t>
            </w:r>
          </w:p>
        </w:tc>
        <w:tc>
          <w:tcPr>
            <w:tcW w:w="1020" w:type="dxa"/>
            <w:noWrap/>
            <w:vAlign w:val="center"/>
            <w:hideMark/>
          </w:tcPr>
          <w:p w14:paraId="40233E32" w14:textId="77777777" w:rsidR="004A2AEA" w:rsidRPr="00413726" w:rsidRDefault="004A2AEA" w:rsidP="008B6883">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8B6883">
            <w:pPr>
              <w:pStyle w:val="BodyText2"/>
            </w:pPr>
            <w:r w:rsidRPr="00413726">
              <w:t>2</w:t>
            </w:r>
          </w:p>
        </w:tc>
        <w:tc>
          <w:tcPr>
            <w:tcW w:w="1020" w:type="dxa"/>
            <w:noWrap/>
            <w:vAlign w:val="center"/>
            <w:hideMark/>
          </w:tcPr>
          <w:p w14:paraId="3AAA8294" w14:textId="77777777" w:rsidR="004A2AEA" w:rsidRPr="00413726" w:rsidRDefault="004A2AEA" w:rsidP="008B6883">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8B6883">
            <w:pPr>
              <w:pStyle w:val="BodyText2"/>
            </w:pPr>
            <w:r w:rsidRPr="00413726">
              <w:lastRenderedPageBreak/>
              <w:t>3</w:t>
            </w:r>
          </w:p>
        </w:tc>
        <w:tc>
          <w:tcPr>
            <w:tcW w:w="1020" w:type="dxa"/>
            <w:noWrap/>
            <w:vAlign w:val="center"/>
            <w:hideMark/>
          </w:tcPr>
          <w:p w14:paraId="39C6BB21" w14:textId="77777777" w:rsidR="004A2AEA" w:rsidRPr="00413726" w:rsidRDefault="004A2AEA" w:rsidP="008B6883">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8B6883">
            <w:pPr>
              <w:pStyle w:val="BodyText2"/>
            </w:pPr>
            <w:r w:rsidRPr="00413726">
              <w:t>4</w:t>
            </w:r>
          </w:p>
        </w:tc>
        <w:tc>
          <w:tcPr>
            <w:tcW w:w="1020" w:type="dxa"/>
            <w:noWrap/>
            <w:vAlign w:val="center"/>
            <w:hideMark/>
          </w:tcPr>
          <w:p w14:paraId="5FE76317" w14:textId="77777777" w:rsidR="004A2AEA" w:rsidRPr="00413726" w:rsidRDefault="004A2AEA" w:rsidP="008B6883">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8B6883">
            <w:pPr>
              <w:pStyle w:val="BodyText2"/>
            </w:pPr>
            <w:r w:rsidRPr="00413726">
              <w:t>5</w:t>
            </w:r>
          </w:p>
        </w:tc>
        <w:tc>
          <w:tcPr>
            <w:tcW w:w="1020" w:type="dxa"/>
            <w:noWrap/>
            <w:vAlign w:val="center"/>
            <w:hideMark/>
          </w:tcPr>
          <w:p w14:paraId="0B990CEB" w14:textId="77777777" w:rsidR="004A2AEA" w:rsidRPr="00413726" w:rsidRDefault="004A2AEA" w:rsidP="008B6883">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8B6883">
            <w:pPr>
              <w:pStyle w:val="BodyText2"/>
            </w:pPr>
            <w:r w:rsidRPr="00413726">
              <w:t>6</w:t>
            </w:r>
          </w:p>
        </w:tc>
        <w:tc>
          <w:tcPr>
            <w:tcW w:w="1020" w:type="dxa"/>
            <w:noWrap/>
            <w:vAlign w:val="center"/>
            <w:hideMark/>
          </w:tcPr>
          <w:p w14:paraId="3D38681B" w14:textId="77777777" w:rsidR="004A2AEA" w:rsidRPr="00413726" w:rsidRDefault="004A2AEA" w:rsidP="008B6883">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8B6883">
            <w:pPr>
              <w:pStyle w:val="BodyText2"/>
            </w:pPr>
            <w:r w:rsidRPr="00413726">
              <w:t>7</w:t>
            </w:r>
          </w:p>
        </w:tc>
        <w:tc>
          <w:tcPr>
            <w:tcW w:w="1020" w:type="dxa"/>
            <w:noWrap/>
            <w:vAlign w:val="center"/>
            <w:hideMark/>
          </w:tcPr>
          <w:p w14:paraId="27740278" w14:textId="77777777" w:rsidR="004A2AEA" w:rsidRPr="00413726" w:rsidRDefault="004A2AEA" w:rsidP="008B6883">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8B6883">
            <w:pPr>
              <w:pStyle w:val="BodyText2"/>
            </w:pPr>
            <w:r w:rsidRPr="00413726">
              <w:t>8</w:t>
            </w:r>
          </w:p>
        </w:tc>
        <w:tc>
          <w:tcPr>
            <w:tcW w:w="1020" w:type="dxa"/>
            <w:noWrap/>
            <w:vAlign w:val="center"/>
            <w:hideMark/>
          </w:tcPr>
          <w:p w14:paraId="22024237" w14:textId="77777777" w:rsidR="004A2AEA" w:rsidRPr="00413726" w:rsidRDefault="004A2AEA" w:rsidP="008B6883">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8B6883">
            <w:pPr>
              <w:pStyle w:val="BodyText2"/>
            </w:pPr>
            <w:r w:rsidRPr="00413726">
              <w:t>9</w:t>
            </w:r>
          </w:p>
        </w:tc>
        <w:tc>
          <w:tcPr>
            <w:tcW w:w="1020" w:type="dxa"/>
            <w:noWrap/>
            <w:vAlign w:val="center"/>
            <w:hideMark/>
          </w:tcPr>
          <w:p w14:paraId="34B14CB6" w14:textId="77777777" w:rsidR="004A2AEA" w:rsidRPr="00413726" w:rsidRDefault="004A2AEA" w:rsidP="008B6883">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8B6883">
            <w:pPr>
              <w:pStyle w:val="BodyText2"/>
            </w:pPr>
            <w:r w:rsidRPr="00413726">
              <w:t>10</w:t>
            </w:r>
          </w:p>
        </w:tc>
        <w:tc>
          <w:tcPr>
            <w:tcW w:w="1020" w:type="dxa"/>
            <w:noWrap/>
            <w:vAlign w:val="center"/>
            <w:hideMark/>
          </w:tcPr>
          <w:p w14:paraId="31609C08" w14:textId="77777777" w:rsidR="004A2AEA" w:rsidRPr="00413726" w:rsidRDefault="004A2AEA" w:rsidP="008B6883">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8B6883">
            <w:pPr>
              <w:pStyle w:val="BodyText2"/>
            </w:pPr>
            <w:r w:rsidRPr="00413726">
              <w:t>11</w:t>
            </w:r>
          </w:p>
        </w:tc>
        <w:tc>
          <w:tcPr>
            <w:tcW w:w="1020" w:type="dxa"/>
            <w:noWrap/>
            <w:vAlign w:val="center"/>
            <w:hideMark/>
          </w:tcPr>
          <w:p w14:paraId="7ED34EC4" w14:textId="77777777" w:rsidR="004A2AEA" w:rsidRPr="00413726" w:rsidRDefault="004A2AEA" w:rsidP="008B6883">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8B6883">
            <w:pPr>
              <w:pStyle w:val="BodyText2"/>
            </w:pPr>
            <w:r w:rsidRPr="00413726">
              <w:t>12</w:t>
            </w:r>
          </w:p>
        </w:tc>
        <w:tc>
          <w:tcPr>
            <w:tcW w:w="1020" w:type="dxa"/>
            <w:noWrap/>
            <w:vAlign w:val="center"/>
            <w:hideMark/>
          </w:tcPr>
          <w:p w14:paraId="33F0F4EC" w14:textId="77777777" w:rsidR="004A2AEA" w:rsidRPr="00413726" w:rsidRDefault="004A2AEA" w:rsidP="008B6883">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8B6883">
            <w:pPr>
              <w:pStyle w:val="BodyText2"/>
            </w:pPr>
            <w:r w:rsidRPr="00413726">
              <w:t>13</w:t>
            </w:r>
          </w:p>
        </w:tc>
        <w:tc>
          <w:tcPr>
            <w:tcW w:w="1020" w:type="dxa"/>
            <w:noWrap/>
            <w:vAlign w:val="center"/>
            <w:hideMark/>
          </w:tcPr>
          <w:p w14:paraId="251F8CEB" w14:textId="77777777" w:rsidR="004A2AEA" w:rsidRPr="00413726" w:rsidRDefault="004A2AEA" w:rsidP="008B6883">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8B6883">
            <w:pPr>
              <w:pStyle w:val="BodyText2"/>
            </w:pPr>
            <w:r w:rsidRPr="00413726">
              <w:t>14</w:t>
            </w:r>
          </w:p>
        </w:tc>
        <w:tc>
          <w:tcPr>
            <w:tcW w:w="1020" w:type="dxa"/>
            <w:noWrap/>
            <w:vAlign w:val="center"/>
            <w:hideMark/>
          </w:tcPr>
          <w:p w14:paraId="5DEAEA57" w14:textId="77777777" w:rsidR="004A2AEA" w:rsidRPr="00413726" w:rsidRDefault="004A2AEA" w:rsidP="008B6883">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8B6883">
            <w:pPr>
              <w:pStyle w:val="BodyText2"/>
            </w:pPr>
            <w:r w:rsidRPr="00413726">
              <w:t>15</w:t>
            </w:r>
          </w:p>
        </w:tc>
        <w:tc>
          <w:tcPr>
            <w:tcW w:w="1020" w:type="dxa"/>
            <w:noWrap/>
            <w:vAlign w:val="center"/>
            <w:hideMark/>
          </w:tcPr>
          <w:p w14:paraId="52BB2C82" w14:textId="77777777" w:rsidR="004A2AEA" w:rsidRPr="00413726" w:rsidRDefault="004A2AEA" w:rsidP="008B6883">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8B6883">
            <w:pPr>
              <w:pStyle w:val="BodyText2"/>
            </w:pPr>
            <w:r w:rsidRPr="00413726">
              <w:t>16</w:t>
            </w:r>
          </w:p>
        </w:tc>
        <w:tc>
          <w:tcPr>
            <w:tcW w:w="1020" w:type="dxa"/>
            <w:noWrap/>
            <w:vAlign w:val="center"/>
            <w:hideMark/>
          </w:tcPr>
          <w:p w14:paraId="601A2EDE" w14:textId="77777777" w:rsidR="004A2AEA" w:rsidRPr="00413726" w:rsidRDefault="004A2AEA" w:rsidP="008B6883">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8B6883">
            <w:pPr>
              <w:pStyle w:val="BodyText2"/>
            </w:pPr>
            <w:r w:rsidRPr="00413726">
              <w:t>17</w:t>
            </w:r>
          </w:p>
        </w:tc>
        <w:tc>
          <w:tcPr>
            <w:tcW w:w="1020" w:type="dxa"/>
            <w:noWrap/>
            <w:vAlign w:val="center"/>
            <w:hideMark/>
          </w:tcPr>
          <w:p w14:paraId="5CB4BFB4" w14:textId="77777777" w:rsidR="004A2AEA" w:rsidRPr="00413726" w:rsidRDefault="004A2AEA" w:rsidP="008B6883">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8B6883">
            <w:pPr>
              <w:pStyle w:val="BodyText2"/>
            </w:pPr>
            <w:r w:rsidRPr="00413726">
              <w:t>18</w:t>
            </w:r>
          </w:p>
        </w:tc>
        <w:tc>
          <w:tcPr>
            <w:tcW w:w="1020" w:type="dxa"/>
            <w:noWrap/>
            <w:vAlign w:val="center"/>
            <w:hideMark/>
          </w:tcPr>
          <w:p w14:paraId="5BED9D85" w14:textId="77777777" w:rsidR="004A2AEA" w:rsidRPr="00413726" w:rsidRDefault="004A2AEA" w:rsidP="008B6883">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8B6883">
            <w:pPr>
              <w:pStyle w:val="BodyText2"/>
            </w:pPr>
            <w:r w:rsidRPr="00413726">
              <w:t>19</w:t>
            </w:r>
          </w:p>
        </w:tc>
        <w:tc>
          <w:tcPr>
            <w:tcW w:w="1020" w:type="dxa"/>
            <w:noWrap/>
            <w:vAlign w:val="center"/>
            <w:hideMark/>
          </w:tcPr>
          <w:p w14:paraId="72C242CB" w14:textId="77777777" w:rsidR="004A2AEA" w:rsidRPr="00413726" w:rsidRDefault="004A2AEA" w:rsidP="008B6883">
            <w:pPr>
              <w:pStyle w:val="BodyText2"/>
            </w:pPr>
            <w:r w:rsidRPr="00413726">
              <w:t>0</w:t>
            </w:r>
          </w:p>
        </w:tc>
      </w:tr>
    </w:tbl>
    <w:p w14:paraId="2FA8A68F"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9" w:name="_Ref392843156"/>
      <w:r>
        <w:t>Tabulate Area</w:t>
      </w:r>
      <w:bookmarkEnd w:id="79"/>
    </w:p>
    <w:p w14:paraId="53F92560" w14:textId="77777777" w:rsidR="004A2AEA" w:rsidRDefault="004A2AEA" w:rsidP="008B6883">
      <w:pPr>
        <w:pStyle w:val="BodyText2"/>
      </w:pPr>
      <w:r>
        <w:t>The tool ‘Tabulate Area’ is better because it calculates the total area within each land cover type. Notes on ‘Tabulate Area’:</w:t>
      </w:r>
    </w:p>
    <w:p w14:paraId="181BAFD1"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8B6883">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8B6883">
      <w:pPr>
        <w:pStyle w:val="BodyText2"/>
      </w:pPr>
      <w:r>
        <w:t>No</w:t>
      </w:r>
      <w:r w:rsidR="009D7FE7">
        <w:t>w</w:t>
      </w:r>
      <w:r>
        <w:t xml:space="preserve"> we have calculated the area we can do all sorts of interesting analyses. </w:t>
      </w:r>
    </w:p>
    <w:p w14:paraId="67D93D13"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8B6883">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8B6883">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837495" w:rsidP="008B6883">
      <w:pPr>
        <w:pStyle w:val="BodyText2"/>
      </w:pPr>
      <w:hyperlink r:id="rId306"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7"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8" w:anchor="/How_Polygon_To_Raster_works/001200000037000000/" w:history="1">
        <w:r w:rsidRPr="007252F2">
          <w:rPr>
            <w:rStyle w:val="Hyperlink"/>
          </w:rPr>
          <w:t>here</w:t>
        </w:r>
      </w:hyperlink>
      <w:r>
        <w:t>)</w:t>
      </w:r>
    </w:p>
    <w:p w14:paraId="5AD2E045" w14:textId="5B4F5FD5"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9"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8B6883">
      <w:pPr>
        <w:pStyle w:val="BodyText2"/>
      </w:pPr>
      <w:r>
        <w:t xml:space="preserve">I am </w:t>
      </w:r>
      <w:r w:rsidRPr="00EC6E94">
        <w:t xml:space="preserve">using a graph coloring method based on the code from </w:t>
      </w:r>
      <w:hyperlink r:id="rId310"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11" w:history="1">
        <w:r w:rsidRPr="00C00AA9">
          <w:rPr>
            <w:rStyle w:val="Hyperlink"/>
          </w:rPr>
          <w:t>GP script</w:t>
        </w:r>
      </w:hyperlink>
      <w:r>
        <w:t>.</w:t>
      </w:r>
      <w:r w:rsidR="009E78E9">
        <w:t xml:space="preserve"> </w:t>
      </w:r>
    </w:p>
    <w:p w14:paraId="2E248D7E"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837495" w:rsidP="008B6883">
      <w:pPr>
        <w:pStyle w:val="BodyText2"/>
      </w:pPr>
      <w:hyperlink r:id="rId312" w:history="1">
        <w:r w:rsidR="002A37F4" w:rsidRPr="002A37F4">
          <w:rPr>
            <w:rStyle w:val="Hyperlink"/>
          </w:rPr>
          <w:t>Here</w:t>
        </w:r>
      </w:hyperlink>
      <w:r w:rsidR="002A37F4">
        <w:t xml:space="preserve"> is some help and </w:t>
      </w:r>
      <w:hyperlink r:id="rId313"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9B5185">
            <w:pPr>
              <w:pStyle w:val="TableTextHeader"/>
            </w:pPr>
            <w:r>
              <w:t>Python</w:t>
            </w:r>
          </w:p>
        </w:tc>
        <w:tc>
          <w:tcPr>
            <w:tcW w:w="1528" w:type="dxa"/>
          </w:tcPr>
          <w:p w14:paraId="10C79569" w14:textId="77777777" w:rsidR="007E7432" w:rsidRPr="00134D2E" w:rsidRDefault="007E7432" w:rsidP="009B5185">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DD4343">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DD4343">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DD4343">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DD4343">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DD4343">
            <w:pPr>
              <w:pStyle w:val="Tiny"/>
            </w:pPr>
            <w:r>
              <w:t>56204</w:t>
            </w:r>
          </w:p>
        </w:tc>
      </w:tr>
    </w:tbl>
    <w:p w14:paraId="590639F5"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8B6883">
      <w:pPr>
        <w:pStyle w:val="BodyText2"/>
      </w:pPr>
    </w:p>
    <w:p w14:paraId="5EC52746" w14:textId="045934EB" w:rsidR="00B34B72" w:rsidRDefault="00B34B72" w:rsidP="000E5536">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2</w:t>
      </w:r>
      <w:r w:rsidR="00837495">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8B6883">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8B6883">
      <w:pPr>
        <w:pStyle w:val="BodyText2"/>
      </w:pPr>
      <w:r>
        <w:t>Validate Topology</w:t>
      </w:r>
      <w:r w:rsidR="00BF3059">
        <w:fldChar w:fldCharType="end"/>
      </w:r>
      <w:r w:rsidR="00BF3059">
        <w:t>.</w:t>
      </w:r>
    </w:p>
    <w:p w14:paraId="7BF8015E" w14:textId="4D00E0A8" w:rsidR="00B37D09" w:rsidRDefault="00C476E5" w:rsidP="003B37F4">
      <w:pPr>
        <w:pStyle w:val="Heading2"/>
      </w:pPr>
      <w:r>
        <w:t>PA/</w:t>
      </w:r>
      <w:r w:rsidR="00587F0C">
        <w:t>Red List</w:t>
      </w:r>
      <w:r>
        <w:t xml:space="preserve"> Intersection</w:t>
      </w:r>
      <w:bookmarkEnd w:id="71"/>
    </w:p>
    <w:p w14:paraId="74597DD6" w14:textId="77777777" w:rsidR="00742B34" w:rsidRPr="00742B34" w:rsidRDefault="00742B34" w:rsidP="0034374E">
      <w:pPr>
        <w:pStyle w:val="Heading3"/>
      </w:pPr>
      <w:bookmarkStart w:id="80" w:name="_Toc315774589"/>
      <w:r>
        <w:t>Using ArcGIS</w:t>
      </w:r>
      <w:bookmarkEnd w:id="80"/>
    </w:p>
    <w:p w14:paraId="283D8357" w14:textId="77777777" w:rsidR="00B37D09" w:rsidRDefault="00C476E5" w:rsidP="008B6883">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15"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8B6883">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8B6883">
      <w:pPr>
        <w:pStyle w:val="BodyText2"/>
      </w:pPr>
      <w:r>
        <w:t>in memory = same</w:t>
      </w:r>
    </w:p>
    <w:p w14:paraId="315D8842" w14:textId="77777777" w:rsidR="00B37D09" w:rsidRDefault="00C476E5" w:rsidP="008B6883">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837495" w:rsidP="000E5536">
      <w:pPr>
        <w:pStyle w:val="BodyText"/>
      </w:pPr>
      <w:hyperlink r:id="rId316"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837495" w:rsidP="008B6883">
      <w:pPr>
        <w:pStyle w:val="BodyText2"/>
      </w:pPr>
      <w:hyperlink r:id="rId317"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8B6883">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8"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8B6883">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8B6883">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8B6883">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8B6883">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8B6883">
      <w:pPr>
        <w:pStyle w:val="BodyText2"/>
      </w:pPr>
      <w:r>
        <w:t>select those species which had not been done</w:t>
      </w:r>
    </w:p>
    <w:p w14:paraId="3B0DE5E7" w14:textId="77777777" w:rsidR="00B37D09" w:rsidRDefault="00C476E5" w:rsidP="008B6883">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8B6883">
      <w:pPr>
        <w:pStyle w:val="BodyText2"/>
      </w:pPr>
      <w:r>
        <w:t>PAs:</w:t>
      </w:r>
      <w:r>
        <w:tab/>
      </w:r>
      <w:r>
        <w:tab/>
        <w:t>SabahPAs</w:t>
      </w:r>
      <w:r>
        <w:tab/>
      </w:r>
    </w:p>
    <w:p w14:paraId="34A3B7CC" w14:textId="77777777" w:rsidR="00B37D09" w:rsidRDefault="00C476E5" w:rsidP="008B6883">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8B6883">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8B6883">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8B6883">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8B6883">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8B6883">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8B6883">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8B6883">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8B6883">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8B6883">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8B6883">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1" w:name="_Ref325438593"/>
      <w:r>
        <w:t>Attempt 3: 28/2/</w:t>
      </w:r>
      <w:r w:rsidR="00897BAC">
        <w:t>20</w:t>
      </w:r>
      <w:r>
        <w:t>12</w:t>
      </w:r>
      <w:bookmarkEnd w:id="81"/>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8B6883">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9" w:history="1">
        <w:r w:rsidR="00D02E94" w:rsidRPr="00D02E94">
          <w:rPr>
            <w:rStyle w:val="Hyperlink"/>
          </w:rPr>
          <w:t>here</w:t>
        </w:r>
      </w:hyperlink>
      <w:r w:rsidR="00D02E94">
        <w:t xml:space="preserve"> but I think I’ve tried all of these.</w:t>
      </w:r>
    </w:p>
    <w:p w14:paraId="50E3C604" w14:textId="77777777" w:rsidR="00925BA7" w:rsidRDefault="00925BA7" w:rsidP="008B6883">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8B6883">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8B6883">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2" w:name="_Toc315774590"/>
      <w:r>
        <w:t>Range sizes</w:t>
      </w:r>
    </w:p>
    <w:p w14:paraId="5B78DD73"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8B6883">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8B6883">
      <w:pPr>
        <w:pStyle w:val="BodyText2"/>
      </w:pPr>
      <w:r>
        <w:t>There were 6767 records of species with range sizes. How did I produce this table?</w:t>
      </w:r>
      <w:r w:rsidR="007D7D93">
        <w:t xml:space="preserve"> Here is some sample data:</w:t>
      </w:r>
    </w:p>
    <w:p w14:paraId="2F46CFE9" w14:textId="77777777" w:rsidR="007D7D93" w:rsidRDefault="007D7D93" w:rsidP="008B6883">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8B6883">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20"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8B6883">
      <w:pPr>
        <w:pStyle w:val="BodyText2"/>
      </w:pPr>
      <w:r>
        <w:t>ST_Intersects is documented at the following places:</w:t>
      </w:r>
      <w:r w:rsidRPr="00BE191D">
        <w:t xml:space="preserve"> </w:t>
      </w:r>
    </w:p>
    <w:p w14:paraId="78FF8BAF" w14:textId="77777777" w:rsidR="00BE191D" w:rsidRDefault="00BE191D" w:rsidP="008B6883">
      <w:pPr>
        <w:pStyle w:val="BodyText2"/>
      </w:pPr>
      <w:r>
        <w:t xml:space="preserve">ESRI: </w:t>
      </w:r>
      <w:hyperlink r:id="rId321" w:anchor="/ST_Intersects/006z00000059000000/" w:history="1">
        <w:r>
          <w:rPr>
            <w:rStyle w:val="Hyperlink"/>
          </w:rPr>
          <w:t>http://help.arcgis.com/en/arcgisdesktop/10.0/help/index.html#/ST_Intersects/006z00000059000000/</w:t>
        </w:r>
      </w:hyperlink>
    </w:p>
    <w:p w14:paraId="7E9EAEF5" w14:textId="77777777" w:rsidR="00534CDD" w:rsidRDefault="00534CDD" w:rsidP="008B6883">
      <w:pPr>
        <w:pStyle w:val="BodyText2"/>
      </w:pPr>
      <w:r>
        <w:t xml:space="preserve">PostGIS: </w:t>
      </w:r>
      <w:hyperlink r:id="rId322" w:history="1">
        <w:r>
          <w:rPr>
            <w:rStyle w:val="Hyperlink"/>
          </w:rPr>
          <w:t>http://postgis.refractions.net/docs/reference.html</w:t>
        </w:r>
      </w:hyperlink>
    </w:p>
    <w:p w14:paraId="28AAECE9"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3"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8B6883">
      <w:pPr>
        <w:pStyle w:val="BodyText2"/>
      </w:pPr>
      <w:r>
        <w:t>In PostGIS there are</w:t>
      </w:r>
      <w:bookmarkStart w:id="83" w:name="b81"/>
      <w:r>
        <w:t xml:space="preserve"> 81 </w:t>
      </w:r>
      <w:bookmarkEnd w:id="83"/>
      <w:r>
        <w:t>unique parks where orang utan occurs</w:t>
      </w:r>
      <w:r w:rsidR="00D74A1A">
        <w:t>.</w:t>
      </w:r>
    </w:p>
    <w:p w14:paraId="125560CB" w14:textId="77777777" w:rsidR="00366B48" w:rsidRDefault="00366B48" w:rsidP="008B6883">
      <w:pPr>
        <w:pStyle w:val="BodyText2"/>
      </w:pPr>
      <w:r>
        <w:t xml:space="preserve">But can it run multiprocess? see </w:t>
      </w:r>
      <w:hyperlink r:id="rId324" w:history="1">
        <w:r w:rsidRPr="00D10075">
          <w:rPr>
            <w:rStyle w:val="Hyperlink"/>
          </w:rPr>
          <w:t>here</w:t>
        </w:r>
      </w:hyperlink>
    </w:p>
    <w:p w14:paraId="706F0E94" w14:textId="77777777" w:rsidR="007B5D60" w:rsidRDefault="00D74A1A" w:rsidP="008B6883">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8B6883">
      <w:pPr>
        <w:pStyle w:val="BodyText2"/>
      </w:pPr>
      <w:r>
        <w:t>Using durga</w:t>
      </w:r>
    </w:p>
    <w:p w14:paraId="54C066D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4" w:name="_Ref324227832"/>
      <w:r>
        <w:t>Attempt 2: 7/5/12</w:t>
      </w:r>
      <w:bookmarkEnd w:id="84"/>
    </w:p>
    <w:p w14:paraId="586F1B60"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8B6883">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8B6883">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8B6883">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8B6883">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8B6883">
      <w:pPr>
        <w:pStyle w:val="BodyText2"/>
      </w:pPr>
      <w:r>
        <w:t>Not sure where this error is raised – might be in psycopg2.DataError, not sure.</w:t>
      </w:r>
    </w:p>
    <w:p w14:paraId="0F60161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8B6883">
            <w:pPr>
              <w:pStyle w:val="BodyText2"/>
            </w:pPr>
            <w:r w:rsidRPr="00695A7D">
              <w:t>id</w:t>
            </w:r>
          </w:p>
        </w:tc>
        <w:tc>
          <w:tcPr>
            <w:tcW w:w="965" w:type="dxa"/>
          </w:tcPr>
          <w:p w14:paraId="67C8319B"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8B6883">
            <w:pPr>
              <w:pStyle w:val="BodyText2"/>
            </w:pPr>
            <w:r w:rsidRPr="00695A7D">
              <w:t>124</w:t>
            </w:r>
          </w:p>
        </w:tc>
        <w:tc>
          <w:tcPr>
            <w:tcW w:w="965" w:type="dxa"/>
          </w:tcPr>
          <w:p w14:paraId="64ABCFE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8B6883">
            <w:pPr>
              <w:pStyle w:val="BodyText2"/>
            </w:pPr>
            <w:r w:rsidRPr="00695A7D">
              <w:t>585</w:t>
            </w:r>
          </w:p>
        </w:tc>
        <w:tc>
          <w:tcPr>
            <w:tcW w:w="965" w:type="dxa"/>
          </w:tcPr>
          <w:p w14:paraId="7CE5E9D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8B6883">
            <w:pPr>
              <w:pStyle w:val="BodyText2"/>
            </w:pPr>
            <w:r w:rsidRPr="00695A7D">
              <w:t>18397</w:t>
            </w:r>
          </w:p>
        </w:tc>
        <w:tc>
          <w:tcPr>
            <w:tcW w:w="965" w:type="dxa"/>
          </w:tcPr>
          <w:p w14:paraId="31112BEC"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8B6883">
            <w:pPr>
              <w:pStyle w:val="BodyText2"/>
            </w:pPr>
            <w:r w:rsidRPr="00695A7D">
              <w:t>18752</w:t>
            </w:r>
          </w:p>
        </w:tc>
        <w:tc>
          <w:tcPr>
            <w:tcW w:w="965" w:type="dxa"/>
          </w:tcPr>
          <w:p w14:paraId="78A1D55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8B6883">
            <w:pPr>
              <w:pStyle w:val="BodyText2"/>
            </w:pPr>
            <w:r w:rsidRPr="00695A7D">
              <w:t>64372</w:t>
            </w:r>
          </w:p>
        </w:tc>
        <w:tc>
          <w:tcPr>
            <w:tcW w:w="965" w:type="dxa"/>
          </w:tcPr>
          <w:p w14:paraId="583230F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8B6883">
            <w:pPr>
              <w:pStyle w:val="BodyText2"/>
            </w:pPr>
            <w:r w:rsidRPr="00695A7D">
              <w:t>64427</w:t>
            </w:r>
          </w:p>
        </w:tc>
        <w:tc>
          <w:tcPr>
            <w:tcW w:w="965" w:type="dxa"/>
          </w:tcPr>
          <w:p w14:paraId="0483C1E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8B6883">
            <w:pPr>
              <w:pStyle w:val="BodyText2"/>
            </w:pPr>
            <w:r w:rsidRPr="00695A7D">
              <w:t>64567</w:t>
            </w:r>
          </w:p>
        </w:tc>
        <w:tc>
          <w:tcPr>
            <w:tcW w:w="965" w:type="dxa"/>
          </w:tcPr>
          <w:p w14:paraId="6CC2D835"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8B6883">
            <w:pPr>
              <w:pStyle w:val="BodyText2"/>
            </w:pPr>
            <w:r w:rsidRPr="00695A7D">
              <w:t>64565</w:t>
            </w:r>
          </w:p>
        </w:tc>
        <w:tc>
          <w:tcPr>
            <w:tcW w:w="965" w:type="dxa"/>
          </w:tcPr>
          <w:p w14:paraId="54254FC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8B6883">
      <w:pPr>
        <w:pStyle w:val="BodyText2"/>
      </w:pPr>
      <w:r>
        <w:t>So this is the actual process:</w:t>
      </w:r>
    </w:p>
    <w:p w14:paraId="425E2EC9" w14:textId="77777777" w:rsidR="00BA68EB" w:rsidRDefault="00BA68EB" w:rsidP="005E663B">
      <w:pPr>
        <w:pStyle w:val="ListNumber"/>
        <w:numPr>
          <w:ilvl w:val="0"/>
          <w:numId w:val="13"/>
        </w:numPr>
      </w:pPr>
      <w:r>
        <w:t>Delete the data in especies.species_wdpa.</w:t>
      </w:r>
    </w:p>
    <w:p w14:paraId="3235ABDD" w14:textId="77777777" w:rsidR="00C11489" w:rsidRDefault="00C11489" w:rsidP="005E663B">
      <w:pPr>
        <w:pStyle w:val="ListNumber"/>
        <w:numPr>
          <w:ilvl w:val="0"/>
          <w:numId w:val="13"/>
        </w:numPr>
      </w:pPr>
      <w:r>
        <w:t>Create a table using the wdpa_latest view in the temp schema (i.e. temp.wdpa)</w:t>
      </w:r>
    </w:p>
    <w:p w14:paraId="500F04C4" w14:textId="77777777" w:rsidR="00C11489" w:rsidRDefault="00C11489" w:rsidP="005E663B">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8B6883">
      <w:pPr>
        <w:pStyle w:val="BodyText2"/>
      </w:pPr>
      <w:r>
        <w:t>Comparing the processes from the logs from the 29/9/12 and 2/10/12:</w:t>
      </w:r>
    </w:p>
    <w:p w14:paraId="0AEC4239"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25" w:anchor="PLPGSQL-ERROR-TRAPPING" w:history="1">
        <w:r w:rsidR="0011125C" w:rsidRPr="0011125C">
          <w:rPr>
            <w:rStyle w:val="Hyperlink"/>
          </w:rPr>
          <w:t>here</w:t>
        </w:r>
      </w:hyperlink>
      <w:r w:rsidR="0011125C">
        <w:t>.</w:t>
      </w:r>
    </w:p>
    <w:p w14:paraId="458874C5" w14:textId="77777777" w:rsidR="00217221" w:rsidRDefault="00217221" w:rsidP="008B6883">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5" w:name="_Ref337196001"/>
      <w:r>
        <w:t>Attempt 4: 4/10/12</w:t>
      </w:r>
      <w:bookmarkEnd w:id="85"/>
    </w:p>
    <w:p w14:paraId="04033908"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DD4343">
            <w:pPr>
              <w:pStyle w:val="Tiny"/>
            </w:pPr>
            <w:r w:rsidRPr="00134D2E">
              <w:t>Geom index</w:t>
            </w:r>
          </w:p>
        </w:tc>
        <w:tc>
          <w:tcPr>
            <w:tcW w:w="992" w:type="dxa"/>
          </w:tcPr>
          <w:p w14:paraId="7EF7AC02"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DD4343">
            <w:pPr>
              <w:pStyle w:val="Tiny"/>
            </w:pPr>
            <w:r w:rsidRPr="00134D2E">
              <w:t>No Index</w:t>
            </w:r>
          </w:p>
        </w:tc>
        <w:tc>
          <w:tcPr>
            <w:tcW w:w="992" w:type="dxa"/>
          </w:tcPr>
          <w:p w14:paraId="061F7CEB"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DD4343">
            <w:pPr>
              <w:pStyle w:val="Tiny"/>
            </w:pPr>
            <w:r w:rsidRPr="00134D2E">
              <w:t>GIST Index</w:t>
            </w:r>
          </w:p>
        </w:tc>
        <w:tc>
          <w:tcPr>
            <w:tcW w:w="992" w:type="dxa"/>
          </w:tcPr>
          <w:p w14:paraId="28B19124"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8B6883">
      <w:pPr>
        <w:pStyle w:val="BodyText2"/>
      </w:pPr>
      <w:r>
        <w:t>Took 14 hours and 42 minutes to process 127866 species.</w:t>
      </w:r>
      <w:r w:rsidR="00A94DB9">
        <w:t xml:space="preserve"> </w:t>
      </w:r>
    </w:p>
    <w:p w14:paraId="4EACBD20" w14:textId="77777777" w:rsidR="00A94DB9" w:rsidRDefault="00A94DB9" w:rsidP="008B6883">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8B6883">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DD4343">
            <w:pPr>
              <w:pStyle w:val="Tiny"/>
            </w:pPr>
            <w:r>
              <w:t>ID</w:t>
            </w:r>
          </w:p>
        </w:tc>
        <w:tc>
          <w:tcPr>
            <w:tcW w:w="1701" w:type="dxa"/>
          </w:tcPr>
          <w:p w14:paraId="5603FF5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DD4343">
            <w:pPr>
              <w:pStyle w:val="Tiny"/>
            </w:pPr>
            <w:r w:rsidRPr="003D2DBC">
              <w:t>64565</w:t>
            </w:r>
          </w:p>
        </w:tc>
        <w:tc>
          <w:tcPr>
            <w:tcW w:w="1701" w:type="dxa"/>
          </w:tcPr>
          <w:p w14:paraId="3FF06EF6"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DD4343">
            <w:pPr>
              <w:pStyle w:val="Tiny"/>
            </w:pPr>
            <w:r>
              <w:t>108480</w:t>
            </w:r>
          </w:p>
        </w:tc>
        <w:tc>
          <w:tcPr>
            <w:tcW w:w="1701" w:type="dxa"/>
          </w:tcPr>
          <w:p w14:paraId="0C882B1E"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DD4343">
            <w:pPr>
              <w:pStyle w:val="Tiny"/>
            </w:pPr>
            <w:r>
              <w:t>108491</w:t>
            </w:r>
          </w:p>
        </w:tc>
        <w:tc>
          <w:tcPr>
            <w:tcW w:w="1701" w:type="dxa"/>
          </w:tcPr>
          <w:p w14:paraId="32721FBB"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6"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7"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6" w:name="_Ref329674174"/>
      <w:r>
        <w:t>Using OWSLib</w:t>
      </w:r>
      <w:bookmarkEnd w:id="86"/>
    </w:p>
    <w:p w14:paraId="6F788DA2" w14:textId="77777777" w:rsidR="00516793" w:rsidRDefault="00516793" w:rsidP="008B6883">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8B6883">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8B6883">
      <w:pPr>
        <w:pStyle w:val="BodyText2"/>
      </w:pPr>
      <w:r>
        <w:t xml:space="preserve">How do we filter the full species data? </w:t>
      </w:r>
    </w:p>
    <w:p w14:paraId="1F787E10"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8"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8B6883">
      <w:pPr>
        <w:pStyle w:val="BodyText2"/>
      </w:pPr>
      <w:r>
        <w:t>There is lots of information about accessing ArcGIS Server WFS Services in the ESRI Help (</w:t>
      </w:r>
      <w:hyperlink r:id="rId329"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8B6883">
      <w:pPr>
        <w:pStyle w:val="BodyText2"/>
      </w:pPr>
      <w:r>
        <w:t>To return just a single feature using the featureid parameter use &lt;FeatureTypeName&gt;.&lt;gml:id&gt; syntax:</w:t>
      </w:r>
    </w:p>
    <w:p w14:paraId="6EB2494B" w14:textId="77777777" w:rsidR="00D36A40" w:rsidRDefault="00837495" w:rsidP="008B6883">
      <w:pPr>
        <w:pStyle w:val="BodyText2"/>
      </w:pPr>
      <w:hyperlink r:id="rId330"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8B6883">
      <w:pPr>
        <w:pStyle w:val="BodyText2"/>
      </w:pPr>
      <w:r>
        <w:t xml:space="preserve">It seems that ArcGIS Server returns all properties regardless: </w:t>
      </w:r>
      <w:hyperlink r:id="rId331"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8B6883">
      <w:pPr>
        <w:pStyle w:val="BodyText2"/>
      </w:pPr>
      <w:r>
        <w:t xml:space="preserve">This returns the IDs: </w:t>
      </w:r>
    </w:p>
    <w:p w14:paraId="6D013676" w14:textId="77777777" w:rsidR="000D273E" w:rsidRDefault="00837495" w:rsidP="008B6883">
      <w:pPr>
        <w:pStyle w:val="BodyText2"/>
      </w:pPr>
      <w:hyperlink r:id="rId332"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8B6883">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7" w:name="_Ref325698498"/>
      <w:r>
        <w:t>Attempt 2: 23/5/12</w:t>
      </w:r>
      <w:bookmarkEnd w:id="87"/>
    </w:p>
    <w:p w14:paraId="51DB0515" w14:textId="77777777" w:rsidR="00366ABA" w:rsidRDefault="00366ABA" w:rsidP="000E5536">
      <w:pPr>
        <w:pStyle w:val="Heading8"/>
      </w:pPr>
      <w:r>
        <w:t>Processing</w:t>
      </w:r>
    </w:p>
    <w:p w14:paraId="5A5ECF1E"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8B6883">
            <w:pPr>
              <w:pStyle w:val="BodyText2"/>
            </w:pPr>
            <w:r w:rsidRPr="008562E2">
              <w:t>id_no</w:t>
            </w:r>
          </w:p>
        </w:tc>
        <w:tc>
          <w:tcPr>
            <w:tcW w:w="1525" w:type="dxa"/>
          </w:tcPr>
          <w:p w14:paraId="3E0CD814"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8B6883">
            <w:pPr>
              <w:pStyle w:val="BodyText2"/>
            </w:pPr>
            <w:r w:rsidRPr="008562E2">
              <w:t>13006</w:t>
            </w:r>
          </w:p>
        </w:tc>
        <w:tc>
          <w:tcPr>
            <w:tcW w:w="1525" w:type="dxa"/>
          </w:tcPr>
          <w:p w14:paraId="6E873AF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8B6883">
            <w:pPr>
              <w:pStyle w:val="BodyText2"/>
            </w:pPr>
            <w:r w:rsidRPr="008562E2">
              <w:t>141454</w:t>
            </w:r>
          </w:p>
        </w:tc>
        <w:tc>
          <w:tcPr>
            <w:tcW w:w="1525" w:type="dxa"/>
          </w:tcPr>
          <w:p w14:paraId="18A5AB18"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837495" w:rsidP="008B6883">
            <w:pPr>
              <w:pStyle w:val="BodyText2"/>
              <w:cnfStyle w:val="000000000000" w:firstRow="0" w:lastRow="0" w:firstColumn="0" w:lastColumn="0" w:oddVBand="0" w:evenVBand="0" w:oddHBand="0" w:evenHBand="0" w:firstRowFirstColumn="0" w:firstRowLastColumn="0" w:lastRowFirstColumn="0" w:lastRowLastColumn="0"/>
            </w:pPr>
            <w:hyperlink r:id="rId333"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8B6883">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8B6883">
      <w:pPr>
        <w:pStyle w:val="BodyText2"/>
      </w:pPr>
      <w:r>
        <w:t>Performance</w:t>
      </w:r>
      <w:r w:rsidR="00366ABA">
        <w:fldChar w:fldCharType="end"/>
      </w:r>
      <w:r w:rsidR="00366ABA">
        <w:t>.</w:t>
      </w:r>
    </w:p>
    <w:p w14:paraId="64D2E0CE" w14:textId="77777777" w:rsidR="00366ABA" w:rsidRDefault="00366ABA" w:rsidP="008B6883">
      <w:pPr>
        <w:pStyle w:val="BodyText2"/>
      </w:pPr>
      <w:r>
        <w:t>So in summary – this code is:</w:t>
      </w:r>
    </w:p>
    <w:p w14:paraId="09073E4B" w14:textId="77777777" w:rsidR="00366ABA" w:rsidRDefault="00837495" w:rsidP="008B6883">
      <w:pPr>
        <w:pStyle w:val="BodyText2"/>
      </w:pPr>
      <w:hyperlink r:id="rId334" w:history="1">
        <w:r w:rsidR="00366ABA">
          <w:rPr>
            <w:rStyle w:val="Hyperlink"/>
          </w:rPr>
          <w:t>https://github.com/andrewcottam/eSpecies-Preprocessing-Scripts/commit/e47cb0d2fa2c05a6a663efa976e3c3ff8c234b8e</w:t>
        </w:r>
      </w:hyperlink>
    </w:p>
    <w:p w14:paraId="75ED7598"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8B6883">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8" w:name="_Ref331595766"/>
      <w:r>
        <w:t>Validation</w:t>
      </w:r>
      <w:bookmarkEnd w:id="88"/>
    </w:p>
    <w:p w14:paraId="0870763E" w14:textId="77777777" w:rsidR="00366ABA" w:rsidRDefault="00366ABA" w:rsidP="008B6883">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9" w:name="_Ref329953876"/>
      <w:r>
        <w:t>Attempt 3: 10/7/12 Including area</w:t>
      </w:r>
      <w:bookmarkEnd w:id="89"/>
    </w:p>
    <w:p w14:paraId="59E789CE" w14:textId="77777777" w:rsidR="00366ABA" w:rsidRDefault="00366ABA" w:rsidP="008B6883">
      <w:pPr>
        <w:pStyle w:val="BodyText2"/>
      </w:pPr>
      <w:r>
        <w:t xml:space="preserve">Updated the code to get the area of intersection as well. Using 8 processors on cruise. Very slow. Some OBJECTIDs take ages, e.g. a </w:t>
      </w:r>
      <w:hyperlink r:id="rId335"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0" w:name="_Ref332966170"/>
      <w:r>
        <w:t>Attempt 4: 1/8/12 dopa.wdpa_latest and SpeciesWFSLatLong</w:t>
      </w:r>
      <w:bookmarkEnd w:id="90"/>
    </w:p>
    <w:p w14:paraId="37397126" w14:textId="77777777" w:rsidR="001A2020" w:rsidRDefault="001A2020" w:rsidP="008B6883">
      <w:pPr>
        <w:pStyle w:val="BodyText2"/>
      </w:pPr>
      <w:r w:rsidRPr="00006478">
        <w:t>cottaan@cruise:~/code&gt; nohup python overlayWFS.py&gt; /dev/null 2&gt; /dev/null&lt;/dev/null</w:t>
      </w:r>
    </w:p>
    <w:p w14:paraId="31B681CB" w14:textId="77777777"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8B6883">
      <w:pPr>
        <w:pStyle w:val="BodyText2"/>
      </w:pPr>
      <w:r w:rsidRPr="00006478">
        <w:lastRenderedPageBreak/>
        <w:t>cottaan@cruise:~/code&gt; nohup python overlayWFS.py&gt; /dev/null 2&gt; /dev/null&lt;/dev/null</w:t>
      </w:r>
    </w:p>
    <w:p w14:paraId="141290FB"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1" w:name="_Ref333584356"/>
      <w:r>
        <w:t>High richness along the coasts</w:t>
      </w:r>
      <w:bookmarkEnd w:id="91"/>
    </w:p>
    <w:p w14:paraId="08AE1141" w14:textId="77777777" w:rsidR="00A81E95" w:rsidRDefault="00A81E95" w:rsidP="008B6883">
      <w:pPr>
        <w:pStyle w:val="BodyText2"/>
      </w:pPr>
      <w:r>
        <w:t>You can see this in the WebGL demo using the top 1000 most rich protected areas:</w:t>
      </w:r>
    </w:p>
    <w:p w14:paraId="18D89866" w14:textId="77777777" w:rsidR="00A81E95" w:rsidRDefault="00A81E95" w:rsidP="008B6883">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8B6883">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8B6883">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8B6883">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8B6883">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8B6883">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8B6883">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8B6883">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8B6883">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2" w:name="_Ref335985740"/>
      <w:r>
        <w:t>Species not protected</w:t>
      </w:r>
      <w:bookmarkEnd w:id="92"/>
    </w:p>
    <w:p w14:paraId="0539FCA1" w14:textId="77777777" w:rsidR="00FD32D2" w:rsidRDefault="00B74AFA" w:rsidP="008B6883">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8B6883">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8B6883">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8B6883">
      <w:pPr>
        <w:pStyle w:val="BodyText2"/>
      </w:pPr>
      <w:r>
        <w:t xml:space="preserve">There are some issues with deriving statistics on how much of a species range lies within protected areas and there is some </w:t>
      </w:r>
      <w:hyperlink r:id="rId338"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8B6883">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8B6883">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649EF6D" w:rsidR="00B37D09" w:rsidRDefault="00C476E5" w:rsidP="003B37F4">
      <w:pPr>
        <w:pStyle w:val="Heading2"/>
      </w:pPr>
      <w:r>
        <w:t>Species Charisma Index</w:t>
      </w:r>
      <w:bookmarkEnd w:id="82"/>
    </w:p>
    <w:p w14:paraId="7A0888C5" w14:textId="77777777" w:rsidR="003E1870" w:rsidRDefault="003E1870" w:rsidP="008B6883">
      <w:pPr>
        <w:pStyle w:val="BodyText2"/>
      </w:pPr>
      <w:r>
        <w:t xml:space="preserve">The species charisma index is based on the pa/species intersection analysis. </w:t>
      </w:r>
    </w:p>
    <w:p w14:paraId="3473E2AE" w14:textId="77777777" w:rsidR="00B37D09" w:rsidRDefault="00C476E5" w:rsidP="008B6883">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9"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40"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41" w:history="1">
        <w:r w:rsidRPr="0077669C">
          <w:rPr>
            <w:rStyle w:val="Hyperlink"/>
          </w:rPr>
          <w:t>httplib2 in the bing.py file</w:t>
        </w:r>
      </w:hyperlink>
    </w:p>
    <w:p w14:paraId="65062747" w14:textId="77777777" w:rsidR="00B37D09" w:rsidRDefault="00C476E5" w:rsidP="008B6883">
      <w:pPr>
        <w:pStyle w:val="BodyText2"/>
      </w:pPr>
      <w:r>
        <w:t xml:space="preserve">downloaded </w:t>
      </w:r>
      <w:hyperlink r:id="rId342"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43"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8B6883">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837495" w:rsidP="008B6883">
      <w:pPr>
        <w:pStyle w:val="BodyText2"/>
      </w:pPr>
      <w:hyperlink r:id="rId344"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837495" w:rsidP="008B6883">
      <w:pPr>
        <w:pStyle w:val="BodyText2"/>
      </w:pPr>
      <w:hyperlink r:id="rId345" w:history="1">
        <w:r w:rsidR="00C476E5" w:rsidRPr="0077669C">
          <w:rPr>
            <w:rStyle w:val="Hyperlink"/>
          </w:rPr>
          <w:t>https://ajax.googleapis.com/ajax/services/search/images?v=1.0&amp;q=Gorilla%20gorilla</w:t>
        </w:r>
      </w:hyperlink>
    </w:p>
    <w:p w14:paraId="0EFEA1EB" w14:textId="77777777" w:rsidR="001C4EFA" w:rsidRDefault="001C4EFA" w:rsidP="008B6883">
      <w:pPr>
        <w:pStyle w:val="BodyText2"/>
      </w:pPr>
      <w:r>
        <w:t>But according to the Google Code Playground you can use Google Search to search all websites and get the results:</w:t>
      </w:r>
    </w:p>
    <w:p w14:paraId="5996708A" w14:textId="77777777" w:rsidR="001C4EFA" w:rsidRDefault="00837495" w:rsidP="008B6883">
      <w:pPr>
        <w:pStyle w:val="BodyText2"/>
      </w:pPr>
      <w:hyperlink r:id="rId346" w:anchor="raw_search" w:history="1">
        <w:r w:rsidR="001C4EFA">
          <w:rPr>
            <w:rStyle w:val="Hyperlink"/>
          </w:rPr>
          <w:t>http://code.google.com/apis/ajax/playground/#raw_search</w:t>
        </w:r>
      </w:hyperlink>
    </w:p>
    <w:p w14:paraId="7B68328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7"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8"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8B6883">
      <w:pPr>
        <w:pStyle w:val="BodyText2"/>
      </w:pPr>
      <w:r>
        <w:t xml:space="preserve">Changed how I register so that I just get sequential Microsoft Hotmail accounts now starting with </w:t>
      </w:r>
      <w:hyperlink r:id="rId349" w:history="1">
        <w:r w:rsidR="00E53DEA" w:rsidRPr="00226724">
          <w:rPr>
            <w:rStyle w:val="Hyperlink"/>
          </w:rPr>
          <w:t>spechar7@hotmail.com</w:t>
        </w:r>
      </w:hyperlink>
      <w:r w:rsidR="001F6D8A">
        <w:t>.</w:t>
      </w:r>
      <w:r w:rsidR="00E53DEA">
        <w:t xml:space="preserve"> But there are </w:t>
      </w:r>
      <w:hyperlink r:id="rId350"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9B5185">
            <w:pPr>
              <w:pStyle w:val="TableTextHeader"/>
            </w:pPr>
            <w:r w:rsidRPr="001A5308">
              <w:t>Microsoft Account Email</w:t>
            </w:r>
          </w:p>
        </w:tc>
        <w:tc>
          <w:tcPr>
            <w:tcW w:w="1984" w:type="dxa"/>
          </w:tcPr>
          <w:p w14:paraId="60248D95" w14:textId="77777777" w:rsidR="00845548" w:rsidRPr="00806594" w:rsidRDefault="00845548" w:rsidP="009B5185">
            <w:pPr>
              <w:pStyle w:val="TableTextHeader"/>
            </w:pPr>
            <w:r>
              <w:t>Microsoft Account Password</w:t>
            </w:r>
          </w:p>
        </w:tc>
        <w:tc>
          <w:tcPr>
            <w:tcW w:w="1560" w:type="dxa"/>
          </w:tcPr>
          <w:p w14:paraId="75588563" w14:textId="77777777" w:rsidR="00845548" w:rsidRDefault="00845548" w:rsidP="009B5185">
            <w:pPr>
              <w:pStyle w:val="TableTextHeader"/>
            </w:pPr>
            <w:r>
              <w:t>Azure First name</w:t>
            </w:r>
          </w:p>
        </w:tc>
        <w:tc>
          <w:tcPr>
            <w:tcW w:w="1417" w:type="dxa"/>
          </w:tcPr>
          <w:p w14:paraId="60021542" w14:textId="77777777" w:rsidR="00845548" w:rsidRDefault="00845548" w:rsidP="009B5185">
            <w:pPr>
              <w:pStyle w:val="TableTextHeader"/>
            </w:pPr>
            <w:r>
              <w:t>Azure Second name</w:t>
            </w:r>
          </w:p>
        </w:tc>
        <w:tc>
          <w:tcPr>
            <w:tcW w:w="1417" w:type="dxa"/>
          </w:tcPr>
          <w:p w14:paraId="4AF66D34" w14:textId="77777777" w:rsidR="00845548" w:rsidRDefault="00845548" w:rsidP="009B5185">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837495" w:rsidP="00505DB3">
            <w:pPr>
              <w:pStyle w:val="TableText"/>
              <w:rPr>
                <w:b/>
              </w:rPr>
            </w:pPr>
            <w:hyperlink r:id="rId351"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837495" w:rsidP="00505DB3">
            <w:pPr>
              <w:pStyle w:val="TableText"/>
              <w:rPr>
                <w:b/>
              </w:rPr>
            </w:pPr>
            <w:hyperlink r:id="rId352"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837495" w:rsidP="00505DB3">
            <w:pPr>
              <w:pStyle w:val="TableText"/>
              <w:rPr>
                <w:b/>
              </w:rPr>
            </w:pPr>
            <w:hyperlink r:id="rId353"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837495" w:rsidP="00505DB3">
            <w:pPr>
              <w:pStyle w:val="TableText"/>
              <w:rPr>
                <w:b/>
              </w:rPr>
            </w:pPr>
            <w:hyperlink r:id="rId354"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837495" w:rsidP="00505DB3">
            <w:pPr>
              <w:pStyle w:val="TableText"/>
              <w:rPr>
                <w:b/>
              </w:rPr>
            </w:pPr>
            <w:hyperlink r:id="rId355"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837495" w:rsidP="00505DB3">
            <w:pPr>
              <w:pStyle w:val="TableText"/>
              <w:rPr>
                <w:b/>
              </w:rPr>
            </w:pPr>
            <w:hyperlink r:id="rId356"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8B6883">
      <w:pPr>
        <w:pStyle w:val="BodyText2"/>
      </w:pPr>
    </w:p>
    <w:p w14:paraId="7BC26520" w14:textId="77777777" w:rsidR="00806594" w:rsidRDefault="00C26BE6" w:rsidP="008B6883">
      <w:pPr>
        <w:pStyle w:val="BodyText2"/>
      </w:pPr>
      <w:r>
        <w:t>Copying the data from the '</w:t>
      </w:r>
      <w:r w:rsidRPr="00C26BE6">
        <w:t>E:\cottaan\My Documents\ArcGIS\UniqueSpecies.gdb\SpeciesUnique</w:t>
      </w:r>
      <w:r>
        <w:t>' database to postgresql.</w:t>
      </w:r>
    </w:p>
    <w:p w14:paraId="6BAE76C1"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7" w:history="1">
        <w:r w:rsidR="00A16C3F" w:rsidRPr="00A16C3F">
          <w:rPr>
            <w:rStyle w:val="Hyperlink"/>
          </w:rPr>
          <w:t>here</w:t>
        </w:r>
      </w:hyperlink>
      <w:r w:rsidR="00A16C3F">
        <w:t>.</w:t>
      </w:r>
      <w:r w:rsidR="001A19CB">
        <w:t xml:space="preserve"> You can explore the API and the parameters here using the </w:t>
      </w:r>
      <w:hyperlink r:id="rId358"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8B6883">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59"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9B5185">
            <w:pPr>
              <w:pStyle w:val="TableTextHeader"/>
            </w:pPr>
            <w:r>
              <w:t>search</w:t>
            </w:r>
          </w:p>
        </w:tc>
        <w:tc>
          <w:tcPr>
            <w:tcW w:w="654" w:type="dxa"/>
          </w:tcPr>
          <w:p w14:paraId="654A099E" w14:textId="77777777" w:rsidR="006661CA" w:rsidRDefault="006661CA" w:rsidP="009B5185">
            <w:pPr>
              <w:pStyle w:val="TableTextHeader"/>
            </w:pPr>
            <w:r>
              <w:t>hits</w:t>
            </w:r>
          </w:p>
        </w:tc>
      </w:tr>
      <w:tr w:rsidR="006661CA" w14:paraId="4A670F0A" w14:textId="77777777" w:rsidTr="00832421">
        <w:trPr>
          <w:jc w:val="center"/>
        </w:trPr>
        <w:tc>
          <w:tcPr>
            <w:tcW w:w="3487" w:type="dxa"/>
          </w:tcPr>
          <w:p w14:paraId="4D9D8A21" w14:textId="77777777" w:rsidR="006661CA" w:rsidRDefault="00837495" w:rsidP="00505DB3">
            <w:pPr>
              <w:pStyle w:val="TableText"/>
            </w:pPr>
            <w:hyperlink r:id="rId360"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837495" w:rsidP="00505DB3">
            <w:pPr>
              <w:pStyle w:val="TableText"/>
            </w:pPr>
            <w:hyperlink r:id="rId361"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837495" w:rsidP="00505DB3">
            <w:pPr>
              <w:pStyle w:val="TableText"/>
            </w:pPr>
            <w:hyperlink r:id="rId362"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837495" w:rsidP="00505DB3">
            <w:pPr>
              <w:pStyle w:val="TableText"/>
            </w:pPr>
            <w:hyperlink r:id="rId363"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837495" w:rsidP="00505DB3">
            <w:pPr>
              <w:pStyle w:val="TableText"/>
            </w:pPr>
            <w:hyperlink r:id="rId364"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837495" w:rsidP="00505DB3">
            <w:pPr>
              <w:pStyle w:val="TableText"/>
            </w:pPr>
            <w:hyperlink r:id="rId365"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837495" w:rsidP="00505DB3">
            <w:pPr>
              <w:pStyle w:val="TableText"/>
            </w:pPr>
            <w:hyperlink r:id="rId366"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837495" w:rsidP="00505DB3">
            <w:pPr>
              <w:pStyle w:val="TableText"/>
            </w:pPr>
            <w:hyperlink r:id="rId367"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837495" w:rsidP="00505DB3">
            <w:pPr>
              <w:pStyle w:val="TableText"/>
            </w:pPr>
            <w:hyperlink r:id="rId368"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837495" w:rsidP="00505DB3">
            <w:pPr>
              <w:pStyle w:val="TableText"/>
            </w:pPr>
            <w:hyperlink r:id="rId369"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9B5185">
            <w:pPr>
              <w:pStyle w:val="TableTextHeader"/>
            </w:pPr>
            <w:r w:rsidRPr="00C8341F">
              <w:t>species_id</w:t>
            </w:r>
          </w:p>
        </w:tc>
        <w:tc>
          <w:tcPr>
            <w:tcW w:w="1134" w:type="dxa"/>
          </w:tcPr>
          <w:p w14:paraId="630E1805" w14:textId="77777777" w:rsidR="00273555" w:rsidRPr="009F6984" w:rsidRDefault="00273555" w:rsidP="009B5185">
            <w:pPr>
              <w:pStyle w:val="TableTextHeader"/>
            </w:pPr>
            <w:r>
              <w:t>Binomial</w:t>
            </w:r>
          </w:p>
        </w:tc>
        <w:tc>
          <w:tcPr>
            <w:tcW w:w="1559" w:type="dxa"/>
          </w:tcPr>
          <w:p w14:paraId="2EBC56E7" w14:textId="77777777" w:rsidR="00273555" w:rsidRPr="009F6984" w:rsidRDefault="00273555" w:rsidP="009B5185">
            <w:pPr>
              <w:pStyle w:val="TableTextHeader"/>
            </w:pPr>
            <w:r>
              <w:t>Common name</w:t>
            </w:r>
          </w:p>
        </w:tc>
        <w:tc>
          <w:tcPr>
            <w:tcW w:w="992" w:type="dxa"/>
          </w:tcPr>
          <w:p w14:paraId="0A5EA2A7" w14:textId="77777777" w:rsidR="00273555" w:rsidRPr="009F6984" w:rsidRDefault="00273555" w:rsidP="009B5185">
            <w:pPr>
              <w:pStyle w:val="TableTextHeader"/>
            </w:pPr>
            <w:r>
              <w:t>Image count</w:t>
            </w:r>
          </w:p>
        </w:tc>
        <w:tc>
          <w:tcPr>
            <w:tcW w:w="2694" w:type="dxa"/>
          </w:tcPr>
          <w:p w14:paraId="6B92A620" w14:textId="77777777" w:rsidR="00273555" w:rsidRPr="009F6984" w:rsidRDefault="00273555" w:rsidP="009B5185">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9B5185">
            <w:pPr>
              <w:pStyle w:val="TableTextHeader"/>
            </w:pPr>
            <w:r w:rsidRPr="00C323BB">
              <w:t>Binomial</w:t>
            </w:r>
          </w:p>
        </w:tc>
        <w:tc>
          <w:tcPr>
            <w:tcW w:w="1560" w:type="dxa"/>
          </w:tcPr>
          <w:p w14:paraId="14C7D5E7" w14:textId="77777777" w:rsidR="00D45188" w:rsidRPr="009F6984" w:rsidRDefault="00D45188" w:rsidP="009B5185">
            <w:pPr>
              <w:pStyle w:val="TableTextHeader"/>
            </w:pPr>
            <w:r>
              <w:t>Common name</w:t>
            </w:r>
          </w:p>
        </w:tc>
        <w:tc>
          <w:tcPr>
            <w:tcW w:w="1225" w:type="dxa"/>
          </w:tcPr>
          <w:p w14:paraId="5165AB80" w14:textId="77777777" w:rsidR="00D45188" w:rsidRPr="009F6984" w:rsidRDefault="00D45188" w:rsidP="009B5185">
            <w:pPr>
              <w:pStyle w:val="TableTextHeader"/>
            </w:pPr>
            <w:r>
              <w:t>Bing rank</w:t>
            </w:r>
          </w:p>
        </w:tc>
        <w:tc>
          <w:tcPr>
            <w:tcW w:w="1225" w:type="dxa"/>
          </w:tcPr>
          <w:p w14:paraId="44712A43" w14:textId="77777777" w:rsidR="00D45188" w:rsidRPr="009F6984" w:rsidRDefault="00D45188" w:rsidP="009B5185">
            <w:pPr>
              <w:pStyle w:val="TableTextHeader"/>
            </w:pPr>
            <w:r>
              <w:t>Flickr rank</w:t>
            </w:r>
          </w:p>
        </w:tc>
        <w:tc>
          <w:tcPr>
            <w:tcW w:w="1225" w:type="dxa"/>
          </w:tcPr>
          <w:p w14:paraId="446F213C" w14:textId="77777777" w:rsidR="00D45188" w:rsidRPr="009F6984" w:rsidRDefault="00D45188" w:rsidP="009B5185">
            <w:pPr>
              <w:pStyle w:val="TableTextHeader"/>
            </w:pPr>
            <w:r>
              <w:t>Bing count</w:t>
            </w:r>
          </w:p>
        </w:tc>
        <w:tc>
          <w:tcPr>
            <w:tcW w:w="1225" w:type="dxa"/>
          </w:tcPr>
          <w:p w14:paraId="765ACCEA" w14:textId="77777777" w:rsidR="00D45188" w:rsidRPr="009F6984" w:rsidRDefault="00D45188" w:rsidP="009B5185">
            <w:pPr>
              <w:pStyle w:val="TableTextHeader"/>
            </w:pPr>
            <w:r>
              <w:t>Flickr count</w:t>
            </w:r>
          </w:p>
        </w:tc>
        <w:tc>
          <w:tcPr>
            <w:tcW w:w="1225" w:type="dxa"/>
          </w:tcPr>
          <w:p w14:paraId="14743036" w14:textId="77777777" w:rsidR="00D45188" w:rsidRDefault="00D45188" w:rsidP="009B5185">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8B6883">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70"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71"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72"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8B6883">
      <w:pPr>
        <w:pStyle w:val="BodyText2"/>
      </w:pPr>
      <w:r>
        <w:t xml:space="preserve">The following look like bugs with the </w:t>
      </w:r>
      <w:r w:rsidR="00DD4ABE">
        <w:t>API or at least with the python code.</w:t>
      </w:r>
    </w:p>
    <w:p w14:paraId="63C2E99F"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9B5185">
            <w:pPr>
              <w:pStyle w:val="TableTextHeader"/>
            </w:pPr>
            <w:r w:rsidRPr="008C118F">
              <w:t>Scientific name</w:t>
            </w:r>
          </w:p>
        </w:tc>
        <w:tc>
          <w:tcPr>
            <w:tcW w:w="2126" w:type="dxa"/>
          </w:tcPr>
          <w:p w14:paraId="7B5AC24B" w14:textId="77777777" w:rsidR="00F6198B" w:rsidRPr="008C118F" w:rsidRDefault="00F6198B" w:rsidP="009B5185">
            <w:pPr>
              <w:pStyle w:val="TableTextHeader"/>
            </w:pPr>
            <w:r w:rsidRPr="008C118F">
              <w:t>Common name</w:t>
            </w:r>
          </w:p>
        </w:tc>
        <w:tc>
          <w:tcPr>
            <w:tcW w:w="1417" w:type="dxa"/>
          </w:tcPr>
          <w:p w14:paraId="63DCB486" w14:textId="77777777" w:rsidR="00F6198B" w:rsidRPr="008C118F" w:rsidRDefault="00F6198B" w:rsidP="009B5185">
            <w:pPr>
              <w:pStyle w:val="TableTextHeader"/>
            </w:pPr>
            <w:r w:rsidRPr="008C118F">
              <w:t>Bing Image Search</w:t>
            </w:r>
          </w:p>
        </w:tc>
        <w:tc>
          <w:tcPr>
            <w:tcW w:w="1701" w:type="dxa"/>
          </w:tcPr>
          <w:p w14:paraId="25066D7F" w14:textId="77777777" w:rsidR="00F6198B" w:rsidRPr="008C118F" w:rsidRDefault="00F6198B" w:rsidP="009B5185">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9B5185">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8B6883">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8B6883">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8B6883">
      <w:pPr>
        <w:pStyle w:val="BodyText2"/>
      </w:pPr>
      <w:r>
        <w:t>The following table highlights some unusual image counts:</w:t>
      </w:r>
    </w:p>
    <w:p w14:paraId="75353AB4"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9B5185">
            <w:pPr>
              <w:pStyle w:val="TableTextHeader"/>
            </w:pPr>
            <w:r w:rsidRPr="00520052">
              <w:t>Bias</w:t>
            </w:r>
          </w:p>
        </w:tc>
        <w:tc>
          <w:tcPr>
            <w:tcW w:w="1123" w:type="dxa"/>
          </w:tcPr>
          <w:p w14:paraId="7F3323DC" w14:textId="77777777" w:rsidR="00CD2FB5" w:rsidRPr="007227BE" w:rsidRDefault="00CD2FB5" w:rsidP="009B5185">
            <w:pPr>
              <w:pStyle w:val="TableTextHeader"/>
            </w:pPr>
            <w:r w:rsidRPr="007227BE">
              <w:t>Direction</w:t>
            </w:r>
          </w:p>
        </w:tc>
        <w:tc>
          <w:tcPr>
            <w:tcW w:w="3708" w:type="dxa"/>
          </w:tcPr>
          <w:p w14:paraId="67F3B125" w14:textId="77777777" w:rsidR="00CD2FB5" w:rsidRPr="007227BE" w:rsidRDefault="00CD2FB5" w:rsidP="009B5185">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5E663B">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5E663B">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5E663B">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5E663B">
      <w:pPr>
        <w:pStyle w:val="ListNumber"/>
        <w:numPr>
          <w:ilvl w:val="0"/>
          <w:numId w:val="14"/>
        </w:numPr>
      </w:pPr>
      <w:r>
        <w:t>Conspicuous or slow moving species will have more, e.g. big land mammals, e.g. bison, foxes, giraffes</w:t>
      </w:r>
    </w:p>
    <w:p w14:paraId="42177F3C" w14:textId="77777777" w:rsidR="00236659" w:rsidRDefault="00D07D1F" w:rsidP="005E663B">
      <w:pPr>
        <w:pStyle w:val="ListNumber"/>
        <w:numPr>
          <w:ilvl w:val="0"/>
          <w:numId w:val="14"/>
        </w:numPr>
      </w:pPr>
      <w:r>
        <w:t>Common pests will have more images, e.g. rats</w:t>
      </w:r>
      <w:r w:rsidR="00C05E97">
        <w:t xml:space="preserve">. </w:t>
      </w:r>
    </w:p>
    <w:p w14:paraId="1A790A99" w14:textId="77777777" w:rsidR="00C24A0F" w:rsidRDefault="002523A2" w:rsidP="005E663B">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5E663B">
      <w:pPr>
        <w:pStyle w:val="ListNumber"/>
        <w:numPr>
          <w:ilvl w:val="0"/>
          <w:numId w:val="14"/>
        </w:numPr>
      </w:pPr>
      <w:r>
        <w:t xml:space="preserve">Multiple images for the same species on the same page, e.g. </w:t>
      </w:r>
      <w:hyperlink r:id="rId373"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8B6883">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9B5185">
            <w:pPr>
              <w:pStyle w:val="TableTextHeader"/>
            </w:pPr>
            <w:r w:rsidRPr="00065CFF">
              <w:t>Red list status</w:t>
            </w:r>
          </w:p>
        </w:tc>
        <w:tc>
          <w:tcPr>
            <w:tcW w:w="1837" w:type="dxa"/>
          </w:tcPr>
          <w:p w14:paraId="37DDE0B5" w14:textId="77777777" w:rsidR="00194C81" w:rsidRPr="00F720D1" w:rsidRDefault="00194C81" w:rsidP="009B5185">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9B5185">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9B5185">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9B5185">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9B5185">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9B5185">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9B5185">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8B6883">
      <w:pPr>
        <w:pStyle w:val="BodyText2"/>
      </w:pPr>
      <w:r>
        <w:t>We can use a pet checklist but where from</w:t>
      </w:r>
      <w:r w:rsidR="00152FBD">
        <w:t>?</w:t>
      </w:r>
      <w:r w:rsidR="002E226B">
        <w:t xml:space="preserve"> Australian list </w:t>
      </w:r>
      <w:hyperlink r:id="rId374" w:history="1">
        <w:r w:rsidR="002E226B" w:rsidRPr="00236659">
          <w:rPr>
            <w:rStyle w:val="Hyperlink"/>
          </w:rPr>
          <w:t>here</w:t>
        </w:r>
      </w:hyperlink>
      <w:r w:rsidR="002E226B">
        <w:t>. CITES? Captive bred species?</w:t>
      </w:r>
    </w:p>
    <w:p w14:paraId="7CFD3974"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9B5185">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9B5185">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9B5185">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9B5185">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8B6883">
      <w:pPr>
        <w:pStyle w:val="BodyText2"/>
      </w:pPr>
      <w:r>
        <w:t>Could we just do it for a single taxonomic group, like birds? Or have a table of number of species within each taxonomic group?</w:t>
      </w:r>
    </w:p>
    <w:p w14:paraId="398BF8F9" w14:textId="77777777" w:rsidR="00E7585B" w:rsidRDefault="00E7585B" w:rsidP="008B6883">
      <w:pPr>
        <w:pStyle w:val="BodyText2"/>
      </w:pPr>
      <w:r>
        <w:t>There are some problematic species:</w:t>
      </w:r>
    </w:p>
    <w:p w14:paraId="49DB3422" w14:textId="77777777" w:rsidR="00E7585B" w:rsidRDefault="00E7585B" w:rsidP="008B6883">
      <w:pPr>
        <w:pStyle w:val="BodyText2"/>
      </w:pPr>
      <w:r>
        <w:t xml:space="preserve">Problem of common species that are pretty – e.g. </w:t>
      </w:r>
      <w:hyperlink r:id="rId375"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8B6883">
      <w:pPr>
        <w:pStyle w:val="BodyText2"/>
      </w:pPr>
      <w:r>
        <w:t>Do we use the actual image hit counts?</w:t>
      </w:r>
    </w:p>
    <w:p w14:paraId="7288DE14" w14:textId="77777777" w:rsidR="00E7585B" w:rsidRDefault="00E7585B" w:rsidP="008B6883">
      <w:pPr>
        <w:pStyle w:val="BodyText2"/>
      </w:pPr>
      <w:r>
        <w:t>Could put CI scores into bins, e.g. 0-100 scores 1, 100-1000 2, 1000-10000 3 etc</w:t>
      </w:r>
    </w:p>
    <w:p w14:paraId="07BCA998"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8B6883">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8B6883">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8B6883">
      <w:pPr>
        <w:pStyle w:val="BodyText2"/>
      </w:pPr>
      <w:r>
        <w:t xml:space="preserve">Can be used by birdwatching tour operators to identify the most charismatic birds to sell to people. </w:t>
      </w:r>
    </w:p>
    <w:p w14:paraId="05ECD094" w14:textId="77777777" w:rsidR="0067279D" w:rsidRDefault="0067279D" w:rsidP="008B6883">
      <w:pPr>
        <w:pStyle w:val="BodyText2"/>
      </w:pPr>
      <w:r>
        <w:t>These values will be useful to Birdlife as well?</w:t>
      </w:r>
    </w:p>
    <w:p w14:paraId="690A7656"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8B6883">
      <w:pPr>
        <w:pStyle w:val="BodyText2"/>
      </w:pPr>
      <w:r>
        <w:t>Most charismatic species within genera – e.g. the most charismatic cat species is – the Lion!</w:t>
      </w:r>
      <w:r w:rsidR="005F7924">
        <w:t xml:space="preserve"> Or whatever.</w:t>
      </w:r>
    </w:p>
    <w:p w14:paraId="02985D1F" w14:textId="77777777" w:rsidR="009016F0" w:rsidRDefault="009016F0" w:rsidP="008B6883">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8B6883">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8B6883">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8B6883">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6"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8"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79" w:anchor="species-v1" w:history="1">
        <w:r>
          <w:rPr>
            <w:rStyle w:val="Hyperlink"/>
          </w:rPr>
          <w:t>http://sedac.ciesin.columbia.edu/maps/services/wms#species-v1</w:t>
        </w:r>
      </w:hyperlink>
      <w:r>
        <w:t>):</w:t>
      </w:r>
    </w:p>
    <w:p w14:paraId="6983F2B7" w14:textId="77777777" w:rsidR="004A2AEA" w:rsidRDefault="004A2AEA" w:rsidP="008B6883">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80"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81">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8B6883">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8B6883">
      <w:pPr>
        <w:pStyle w:val="BodyText2"/>
      </w:pPr>
      <w:r>
        <w:t>Using the GBIF analysis, the richest quad keys are:</w:t>
      </w:r>
    </w:p>
    <w:p w14:paraId="25E2CD57"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8B6883">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3" w:name="_Toc315774593"/>
      <w:r>
        <w:t>Country</w:t>
      </w:r>
    </w:p>
    <w:p w14:paraId="768574D3"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8B6883">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8B6883">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8B6883">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8B6883">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8B6883">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8B6883">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8B6883">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3"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8B6883">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43ACB15E"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8B6883">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8B6883">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8B6883">
      <w:pPr>
        <w:pStyle w:val="BodyText2"/>
      </w:pPr>
      <w:r>
        <w:t>Map Of Life have implemented a fast 50Km species list tool:</w:t>
      </w:r>
    </w:p>
    <w:p w14:paraId="615F2CC5" w14:textId="77777777" w:rsidR="00CB0A99" w:rsidRDefault="00837495" w:rsidP="008B6883">
      <w:pPr>
        <w:pStyle w:val="BodyText2"/>
      </w:pPr>
      <w:hyperlink r:id="rId384" w:history="1">
        <w:r w:rsidR="00CB0A99">
          <w:rPr>
            <w:rStyle w:val="Hyperlink"/>
          </w:rPr>
          <w:t>https://github.com/MapofLife/MOL/blob/develop/app/js/mol.map.query.js</w:t>
        </w:r>
      </w:hyperlink>
    </w:p>
    <w:p w14:paraId="1B456752"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8B6883">
      <w:pPr>
        <w:pStyle w:val="BodyText2"/>
      </w:pPr>
      <w:r>
        <w:t>The SQL that is used to query for a point is also there:</w:t>
      </w:r>
    </w:p>
    <w:p w14:paraId="2C18DE26" w14:textId="77777777" w:rsidR="00D3512F" w:rsidRDefault="00837495" w:rsidP="008B6883">
      <w:pPr>
        <w:pStyle w:val="BodyText2"/>
      </w:pPr>
      <w:hyperlink r:id="rId385"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8B6883">
      <w:pPr>
        <w:pStyle w:val="BodyText2"/>
      </w:pPr>
      <w:r>
        <w:t>Here is the url to their species list REST web service for a 1Km buffer</w:t>
      </w:r>
      <w:r w:rsidR="003E3EA8">
        <w:t xml:space="preserve"> (536ms)</w:t>
      </w:r>
      <w:r>
        <w:t>:</w:t>
      </w:r>
    </w:p>
    <w:p w14:paraId="4AA08A46" w14:textId="77777777" w:rsidR="00CB507A" w:rsidRDefault="00837495" w:rsidP="008B6883">
      <w:pPr>
        <w:pStyle w:val="BodyText2"/>
      </w:pPr>
      <w:hyperlink r:id="rId386"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8B6883">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8B6883">
      <w:pPr>
        <w:pStyle w:val="BodyText2"/>
      </w:pPr>
      <w:r>
        <w:t>Mangroves</w:t>
      </w:r>
      <w:r w:rsidR="003C51FC">
        <w:t xml:space="preserve">: </w:t>
      </w:r>
      <w:r>
        <w:t>Owner = 'GMSA Mangroves'</w:t>
      </w:r>
      <w:r w:rsidR="00DB311A">
        <w:t xml:space="preserve"> </w:t>
      </w:r>
    </w:p>
    <w:p w14:paraId="2314FB42" w14:textId="77777777" w:rsidR="008660B0" w:rsidRPr="008660B0" w:rsidRDefault="008660B0" w:rsidP="008B6883">
      <w:pPr>
        <w:pStyle w:val="BodyText2"/>
      </w:pPr>
      <w:r>
        <w:t>Coral reefs</w:t>
      </w:r>
      <w:r w:rsidR="003C51FC">
        <w:t xml:space="preserve">: </w:t>
      </w:r>
      <w:r>
        <w:t>Owner = 'GMSA</w:t>
      </w:r>
      <w:r w:rsidR="003C51FC">
        <w:t>_c</w:t>
      </w:r>
      <w:r>
        <w:t>oral'</w:t>
      </w:r>
    </w:p>
    <w:p w14:paraId="76F7DE6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8B6883">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8B6883">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8B6883">
      <w:pPr>
        <w:pStyle w:val="BodyText2"/>
      </w:pPr>
      <w:r>
        <w:t xml:space="preserve">Good description here </w:t>
      </w:r>
      <w:hyperlink r:id="rId387"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8B6883">
      <w:pPr>
        <w:pStyle w:val="BodyText2"/>
      </w:pPr>
    </w:p>
    <w:p w14:paraId="43ED32FE" w14:textId="77777777" w:rsidR="002016FC" w:rsidRDefault="002016FC" w:rsidP="0034374E">
      <w:pPr>
        <w:pStyle w:val="Heading3"/>
      </w:pPr>
      <w:r>
        <w:t>Website</w:t>
      </w:r>
    </w:p>
    <w:p w14:paraId="7DCA0D4A" w14:textId="77777777" w:rsidR="00970378" w:rsidRPr="00970378" w:rsidRDefault="00837495" w:rsidP="008B6883">
      <w:pPr>
        <w:pStyle w:val="BodyText2"/>
      </w:pPr>
      <w:hyperlink r:id="rId388"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8B6883">
      <w:pPr>
        <w:pStyle w:val="BodyText2"/>
      </w:pPr>
      <w:r>
        <w:t xml:space="preserve">The data is here: </w:t>
      </w:r>
      <w:hyperlink r:id="rId389"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90"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8B6883">
      <w:pPr>
        <w:pStyle w:val="BodyText2"/>
      </w:pPr>
    </w:p>
    <w:p w14:paraId="7AAA3A34" w14:textId="77777777" w:rsidR="00DD5D45" w:rsidRPr="009A3C9D" w:rsidRDefault="00DD5D45" w:rsidP="008B6883">
      <w:pPr>
        <w:pStyle w:val="BodyText2"/>
      </w:pPr>
      <w:r>
        <w:t xml:space="preserve">We need to flush cache </w:t>
      </w:r>
      <w:r w:rsidRPr="00DD5D45">
        <w:t>outBand.FlushCache()</w:t>
      </w:r>
      <w:r>
        <w:t xml:space="preserve"> see </w:t>
      </w:r>
      <w:hyperlink r:id="rId391"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8B6883">
      <w:pPr>
        <w:pStyle w:val="BodyText2"/>
      </w:pPr>
      <w:r>
        <w:t xml:space="preserve">There is an excellent document describing gRoads available </w:t>
      </w:r>
      <w:hyperlink r:id="rId392" w:history="1">
        <w:r w:rsidRPr="00B238A4">
          <w:rPr>
            <w:rStyle w:val="Hyperlink"/>
          </w:rPr>
          <w:t>here</w:t>
        </w:r>
      </w:hyperlink>
      <w:r>
        <w:t xml:space="preserve">. This is a CIESIN </w:t>
      </w:r>
      <w:r w:rsidR="00BB137C">
        <w:t xml:space="preserve">initiative that is described </w:t>
      </w:r>
      <w:hyperlink r:id="rId393" w:history="1">
        <w:r w:rsidR="00BB137C" w:rsidRPr="00BB137C">
          <w:rPr>
            <w:rStyle w:val="Hyperlink"/>
          </w:rPr>
          <w:t>here</w:t>
        </w:r>
      </w:hyperlink>
      <w:r w:rsidR="00BB137C">
        <w:t>.</w:t>
      </w:r>
    </w:p>
    <w:p w14:paraId="573E1535" w14:textId="39DE8133" w:rsidR="00B37D09" w:rsidRDefault="0093510D" w:rsidP="000E5536">
      <w:pPr>
        <w:pStyle w:val="Heading1"/>
      </w:pPr>
      <w:r>
        <w:t>Server Development</w:t>
      </w:r>
      <w:bookmarkEnd w:id="93"/>
    </w:p>
    <w:p w14:paraId="03C07670" w14:textId="77777777" w:rsidR="00FF083D" w:rsidRDefault="00FF083D" w:rsidP="003B37F4">
      <w:pPr>
        <w:pStyle w:val="Heading2"/>
      </w:pPr>
      <w:bookmarkStart w:id="95" w:name="_Toc315774594"/>
      <w:r>
        <w:t>Python programming</w:t>
      </w:r>
      <w:bookmarkEnd w:id="95"/>
    </w:p>
    <w:p w14:paraId="098C548C" w14:textId="77777777" w:rsidR="00FF083D" w:rsidRDefault="00FF083D" w:rsidP="0034374E">
      <w:pPr>
        <w:pStyle w:val="Heading3"/>
      </w:pPr>
      <w:bookmarkStart w:id="96" w:name="_Toc315774595"/>
      <w:r>
        <w:t>Modules and packages</w:t>
      </w:r>
      <w:bookmarkEnd w:id="96"/>
    </w:p>
    <w:p w14:paraId="679438A1" w14:textId="77777777" w:rsidR="00FF083D" w:rsidRDefault="00837495" w:rsidP="000E5536">
      <w:pPr>
        <w:pStyle w:val="BodyText"/>
      </w:pPr>
      <w:hyperlink r:id="rId394"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7"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8B6883">
      <w:pPr>
        <w:pStyle w:val="BodyText2"/>
      </w:pPr>
      <w:r>
        <w:t xml:space="preserve">We need to be able to create videos of the Landsat scenes that have water detection in Python. For this, Monica has installed </w:t>
      </w:r>
      <w:hyperlink r:id="rId395" w:history="1">
        <w:r w:rsidRPr="00DD2C82">
          <w:rPr>
            <w:rStyle w:val="Hyperlink"/>
          </w:rPr>
          <w:t>OpenCV</w:t>
        </w:r>
      </w:hyperlink>
      <w:r>
        <w:t>.</w:t>
      </w:r>
      <w:r w:rsidR="004B197C">
        <w:t xml:space="preserve"> Here is a tutorial on how to create a video: </w:t>
      </w:r>
      <w:hyperlink r:id="rId396"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58E23474" w:rsidR="00B37D09" w:rsidRDefault="006F16DC" w:rsidP="003B37F4">
      <w:pPr>
        <w:pStyle w:val="Heading2"/>
      </w:pPr>
      <w:r>
        <w:t xml:space="preserve">REST Service </w:t>
      </w:r>
      <w:r w:rsidR="000E4C4F">
        <w:t>Development</w:t>
      </w:r>
      <w:bookmarkEnd w:id="97"/>
    </w:p>
    <w:p w14:paraId="73BFD1AB" w14:textId="77777777" w:rsidR="00D07925" w:rsidRDefault="00D07925" w:rsidP="0034374E">
      <w:pPr>
        <w:pStyle w:val="Heading3"/>
      </w:pPr>
      <w:bookmarkStart w:id="98" w:name="_Toc315774599"/>
      <w:r>
        <w:t>Connecting to the dopa/eHabitat machine</w:t>
      </w:r>
      <w:bookmarkEnd w:id="98"/>
    </w:p>
    <w:p w14:paraId="20DB79D8" w14:textId="729CE34A" w:rsidR="00D07925" w:rsidRDefault="00D07925" w:rsidP="007D2F52">
      <w:pPr>
        <w:pStyle w:val="Heading4"/>
      </w:pPr>
      <w:bookmarkStart w:id="99" w:name="_Toc315774600"/>
      <w:r>
        <w:t>Putty</w:t>
      </w:r>
      <w:bookmarkEnd w:id="99"/>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0" w:name="_Toc315774601"/>
      <w:r>
        <w:t>WinSCP</w:t>
      </w:r>
      <w:bookmarkEnd w:id="100"/>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8B6883">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837495" w:rsidP="008B6883">
      <w:pPr>
        <w:pStyle w:val="BodyText2"/>
      </w:pPr>
      <w:hyperlink r:id="rId397" w:history="1">
        <w:r w:rsidR="00D07925" w:rsidRPr="0077669C">
          <w:rPr>
            <w:rStyle w:val="Hyperlink"/>
          </w:rPr>
          <w:t>http://h03-dev-vm7/eSpecies-REST/index.php</w:t>
        </w:r>
      </w:hyperlink>
    </w:p>
    <w:p w14:paraId="55EAE6A8" w14:textId="70D8B13F" w:rsidR="00D07925" w:rsidRDefault="00D07925" w:rsidP="0034374E">
      <w:pPr>
        <w:pStyle w:val="Heading3"/>
      </w:pPr>
      <w:bookmarkStart w:id="101" w:name="_Toc315774602"/>
      <w:r>
        <w:t>Service Implementation</w:t>
      </w:r>
      <w:bookmarkEnd w:id="101"/>
    </w:p>
    <w:p w14:paraId="2F9F95D8" w14:textId="77777777" w:rsidR="002D1594" w:rsidRDefault="002D1594" w:rsidP="007D2F52">
      <w:pPr>
        <w:pStyle w:val="Heading4"/>
      </w:pPr>
      <w:bookmarkStart w:id="102" w:name="_Toc315774603"/>
      <w:r>
        <w:t>webpy</w:t>
      </w:r>
    </w:p>
    <w:p w14:paraId="18445F01" w14:textId="77777777" w:rsidR="002D1594" w:rsidRDefault="002D1594" w:rsidP="008B6883">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837495" w:rsidP="000E5536">
      <w:pPr>
        <w:pStyle w:val="BodyText"/>
      </w:pPr>
      <w:hyperlink r:id="rId398"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837495" w:rsidP="000E5536">
      <w:pPr>
        <w:pStyle w:val="ListBullet"/>
      </w:pPr>
      <w:hyperlink r:id="rId399" w:history="1">
        <w:r w:rsidR="002D1594" w:rsidRPr="0077669C">
          <w:rPr>
            <w:rStyle w:val="Hyperlink"/>
          </w:rPr>
          <w:t>http://webpy.org/download</w:t>
        </w:r>
      </w:hyperlink>
    </w:p>
    <w:p w14:paraId="02B15108" w14:textId="77777777" w:rsidR="002D1594" w:rsidRDefault="00837495" w:rsidP="000E5536">
      <w:pPr>
        <w:pStyle w:val="ListBullet"/>
      </w:pPr>
      <w:hyperlink r:id="rId400" w:history="1">
        <w:r w:rsidR="002D1594" w:rsidRPr="0077669C">
          <w:rPr>
            <w:rStyle w:val="Hyperlink"/>
          </w:rPr>
          <w:t>http://pypi.python.org/pypi/flup/1.0.2</w:t>
        </w:r>
      </w:hyperlink>
    </w:p>
    <w:p w14:paraId="677E46A4" w14:textId="77777777" w:rsidR="002D1594" w:rsidRDefault="002D1594" w:rsidP="008B6883">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837495" w:rsidP="000E5536">
      <w:pPr>
        <w:pStyle w:val="ListBullet"/>
      </w:pPr>
      <w:hyperlink r:id="rId401" w:history="1">
        <w:r w:rsidR="002D1594" w:rsidRPr="0077669C">
          <w:rPr>
            <w:rStyle w:val="Hyperlink"/>
          </w:rPr>
          <w:t>http://webpy.org/docs/0.3/tutorial</w:t>
        </w:r>
      </w:hyperlink>
    </w:p>
    <w:p w14:paraId="3154A27E" w14:textId="77777777" w:rsidR="002D1594" w:rsidRDefault="00837495" w:rsidP="000E5536">
      <w:pPr>
        <w:pStyle w:val="ListBullet"/>
      </w:pPr>
      <w:hyperlink r:id="rId402"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403" w:history="1">
        <w:r w:rsidRPr="0077669C">
          <w:rPr>
            <w:rStyle w:val="Hyperlink"/>
          </w:rPr>
          <w:t>httpd.conf or apache2.conf files:</w:t>
        </w:r>
      </w:hyperlink>
    </w:p>
    <w:p w14:paraId="3E4FB2AB" w14:textId="77777777" w:rsidR="002D1594" w:rsidRDefault="002D1594" w:rsidP="008B6883">
      <w:pPr>
        <w:pStyle w:val="BodyText2"/>
      </w:pPr>
      <w:r>
        <w:t xml:space="preserve">(see the help here: </w:t>
      </w:r>
      <w:hyperlink r:id="rId404"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8B6883">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405"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406"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8B6883">
      <w:pPr>
        <w:pStyle w:val="BodyText2"/>
      </w:pPr>
      <w:r>
        <w:t xml:space="preserve">print </w:t>
      </w:r>
    </w:p>
    <w:p w14:paraId="14DDEB60" w14:textId="77777777" w:rsidR="002D1594" w:rsidRDefault="002D1594" w:rsidP="008B6883">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8B6883">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837495" w:rsidP="008B6883">
      <w:pPr>
        <w:pStyle w:val="BodyText2"/>
      </w:pPr>
      <w:hyperlink r:id="rId407" w:history="1">
        <w:r w:rsidR="002D1594" w:rsidRPr="0077669C">
          <w:rPr>
            <w:rStyle w:val="Hyperlink"/>
          </w:rPr>
          <w:t>http://0.0.0.0:8080/</w:t>
        </w:r>
      </w:hyperlink>
    </w:p>
    <w:p w14:paraId="33B6507C" w14:textId="77777777" w:rsidR="002D1594" w:rsidRDefault="002D1594" w:rsidP="008B6883">
      <w:pPr>
        <w:pStyle w:val="BodyText2"/>
      </w:pPr>
      <w:r>
        <w:t>This starts the app.</w:t>
      </w:r>
    </w:p>
    <w:p w14:paraId="743A7F68" w14:textId="77777777" w:rsidR="002D1594" w:rsidRDefault="002D1594" w:rsidP="000E5536">
      <w:pPr>
        <w:pStyle w:val="BodyText"/>
      </w:pPr>
      <w:r>
        <w:t>The following worked from '</w:t>
      </w:r>
      <w:hyperlink r:id="rId408"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9"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10"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11"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12"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8B6883">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8B6883">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13"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837495" w:rsidP="000E5536">
      <w:pPr>
        <w:pStyle w:val="BodyText"/>
      </w:pPr>
      <w:hyperlink r:id="rId414" w:history="1">
        <w:r w:rsidR="002D1594" w:rsidRPr="0077669C">
          <w:rPr>
            <w:rStyle w:val="Hyperlink"/>
          </w:rPr>
          <w:t>http://...api/person-by-id/1/pets</w:t>
        </w:r>
      </w:hyperlink>
    </w:p>
    <w:p w14:paraId="0C90C611" w14:textId="77777777" w:rsidR="002D1594" w:rsidRDefault="00837495" w:rsidP="000E5536">
      <w:pPr>
        <w:pStyle w:val="BodyText"/>
      </w:pPr>
      <w:hyperlink r:id="rId415" w:history="1">
        <w:r w:rsidR="002D1594" w:rsidRPr="0077669C">
          <w:rPr>
            <w:rStyle w:val="Hyperlink"/>
          </w:rPr>
          <w:t>http://...api/person-by-id/1/pets.json</w:t>
        </w:r>
      </w:hyperlink>
    </w:p>
    <w:p w14:paraId="290B2B2E" w14:textId="77777777" w:rsidR="002D1594" w:rsidRDefault="00837495" w:rsidP="000E5536">
      <w:pPr>
        <w:pStyle w:val="BodyText"/>
      </w:pPr>
      <w:hyperlink r:id="rId416" w:history="1">
        <w:r w:rsidR="002D1594" w:rsidRPr="0077669C">
          <w:rPr>
            <w:rStyle w:val="Hyperlink"/>
          </w:rPr>
          <w:t>http://...api/person-by-id/1/pets.xml</w:t>
        </w:r>
      </w:hyperlink>
    </w:p>
    <w:p w14:paraId="2C84559C" w14:textId="77777777" w:rsidR="002D1594" w:rsidRDefault="00837495" w:rsidP="000E5536">
      <w:pPr>
        <w:pStyle w:val="BodyText"/>
      </w:pPr>
      <w:hyperlink r:id="rId417" w:history="1">
        <w:r w:rsidR="002D1594" w:rsidRPr="0077669C">
          <w:rPr>
            <w:rStyle w:val="Hyperlink"/>
          </w:rPr>
          <w:t>http://...api/person-by-id/1/pet/Snoopy/info.json</w:t>
        </w:r>
      </w:hyperlink>
    </w:p>
    <w:p w14:paraId="6BD5099A" w14:textId="77777777" w:rsidR="002D1594" w:rsidRDefault="00837495" w:rsidP="008B6883">
      <w:pPr>
        <w:pStyle w:val="BodyText2"/>
      </w:pPr>
      <w:hyperlink r:id="rId418"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837495" w:rsidP="000E5536">
      <w:pPr>
        <w:pStyle w:val="BodyText"/>
      </w:pPr>
      <w:hyperlink r:id="rId419"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837495" w:rsidP="008B6883">
      <w:pPr>
        <w:pStyle w:val="BodyText2"/>
      </w:pPr>
      <w:hyperlink r:id="rId420"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8B6883">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8B6883">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8B6883">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8B6883">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8B6883">
      <w:pPr>
        <w:pStyle w:val="BodyText2"/>
      </w:pPr>
      <w:r>
        <w:t xml:space="preserve">Need to allow the server to return http calls asynchronously. When you run a long script on the server (e.g. </w:t>
      </w:r>
      <w:hyperlink r:id="rId421"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22" w:history="1">
        <w:r w:rsidRPr="006C013C">
          <w:rPr>
            <w:rStyle w:val="Hyperlink"/>
          </w:rPr>
          <w:t>http://ehabitat-wps.jrc.it/eSpecies/dopaAdmin.html</w:t>
        </w:r>
      </w:hyperlink>
    </w:p>
    <w:p w14:paraId="09FEBB7E" w14:textId="77777777" w:rsidR="00D26186" w:rsidRPr="00D26186" w:rsidRDefault="00D26186" w:rsidP="008B6883">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473DEAEA"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23"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24"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25"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8B6883">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8B6883">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8B6883">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26"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8B6883">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8B6883">
      <w:pPr>
        <w:pStyle w:val="BodyText2"/>
      </w:pPr>
      <w:r>
        <w:tab/>
        <w:t>image.save(imagefile)</w:t>
      </w:r>
    </w:p>
    <w:p w14:paraId="5796C46A" w14:textId="77777777" w:rsidR="00593B42" w:rsidRDefault="00593B42" w:rsidP="008B6883">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8B6883">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8B6883">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8B6883">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8B6883">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7"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8B6883">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8B6883">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8B6883">
      <w:pPr>
        <w:pStyle w:val="BodyText2"/>
      </w:pPr>
      <w:r>
        <w:t xml:space="preserve">3. Return it as JSON for client side rendering (example here: </w:t>
      </w:r>
      <w:hyperlink r:id="rId428" w:history="1">
        <w:r w:rsidRPr="0077669C">
          <w:rPr>
            <w:rStyle w:val="Hyperlink"/>
          </w:rPr>
          <w:t>http://help.arcgis.com/en/webapi/javascript/arcgis/help/jssamples_start.htm)- this would need to be zipped for large amounts of data</w:t>
        </w:r>
      </w:hyperlink>
    </w:p>
    <w:p w14:paraId="653A76E8" w14:textId="6BFB893D"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837495" w:rsidP="000E5536">
      <w:pPr>
        <w:pStyle w:val="BodyText"/>
      </w:pPr>
      <w:hyperlink r:id="rId429"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8B6883">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837495" w:rsidP="008B6883">
      <w:pPr>
        <w:pStyle w:val="BodyText2"/>
      </w:pPr>
      <w:hyperlink r:id="rId430"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837495" w:rsidP="000E5536">
      <w:pPr>
        <w:pStyle w:val="BodyText"/>
      </w:pPr>
      <w:hyperlink r:id="rId431"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8B6883">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8B6883">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8B6883">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8B6883">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8B6883">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8B6883">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8B6883">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8B6883">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8B6883">
      <w:pPr>
        <w:pStyle w:val="BodyText2"/>
      </w:pPr>
      <w:r>
        <w:t>Range (t):</w:t>
      </w:r>
      <w:r>
        <w:tab/>
        <w:t>minx: 26986 miny: 16811 maxx: 26998 maxy: 16827 width: 13 height: 17</w:t>
      </w:r>
    </w:p>
    <w:p w14:paraId="5C67F6AD" w14:textId="77777777" w:rsidR="00B37D09" w:rsidRDefault="0093510D" w:rsidP="008B6883">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8B6883">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8B6883">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8B6883">
      <w:pPr>
        <w:pStyle w:val="BodyText2"/>
      </w:pPr>
      <w:r>
        <w:t>So the image is 1234x1225 in size.</w:t>
      </w:r>
    </w:p>
    <w:p w14:paraId="7DFF3206" w14:textId="52F19ED8" w:rsidR="00B37D09" w:rsidRDefault="005B7BEB" w:rsidP="000E5536">
      <w:pPr>
        <w:pStyle w:val="Heading5"/>
      </w:pPr>
      <w:bookmarkStart w:id="105" w:name="_Toc315774606"/>
      <w:r>
        <w:t>R</w:t>
      </w:r>
      <w:r w:rsidR="0093510D">
        <w:t>endering the data by resampling when zoomed out</w:t>
      </w:r>
      <w:bookmarkEnd w:id="105"/>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8B6883">
      <w:pPr>
        <w:pStyle w:val="BodyText2"/>
      </w:pPr>
      <w:r>
        <w:tab/>
      </w:r>
      <w:r>
        <w:tab/>
      </w:r>
      <w:r>
        <w:tab/>
      </w:r>
      <w:r>
        <w:tab/>
        <w:t>16384</w:t>
      </w:r>
      <w:r>
        <w:tab/>
      </w:r>
      <w:r>
        <w:tab/>
      </w:r>
      <w:r>
        <w:tab/>
        <w:t>1</w:t>
      </w:r>
    </w:p>
    <w:p w14:paraId="180B779D" w14:textId="77777777" w:rsidR="00B37D09" w:rsidRDefault="0093510D" w:rsidP="008B6883">
      <w:pPr>
        <w:pStyle w:val="BodyText2"/>
      </w:pPr>
      <w:r>
        <w:t>So 2^-x = scale factor</w:t>
      </w:r>
    </w:p>
    <w:p w14:paraId="0AF87703" w14:textId="77777777" w:rsidR="00B37D09" w:rsidRDefault="0093510D" w:rsidP="008B6883">
      <w:pPr>
        <w:pStyle w:val="BodyText2"/>
      </w:pPr>
      <w:r>
        <w:t>or</w:t>
      </w:r>
    </w:p>
    <w:p w14:paraId="78FA71AC" w14:textId="77777777" w:rsidR="00B37D09" w:rsidRDefault="0093510D" w:rsidP="008B6883">
      <w:pPr>
        <w:pStyle w:val="BodyText2"/>
      </w:pPr>
      <w:r>
        <w:t>x = 15 - (ln(SF)/ln(2))*(-1)</w:t>
      </w:r>
    </w:p>
    <w:p w14:paraId="3AE7CD8B"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8B6883">
      <w:pPr>
        <w:pStyle w:val="BodyText2"/>
      </w:pPr>
      <w:r>
        <w:t>ALTER TABLE public.quadkey OWNER TO usrdopa;</w:t>
      </w:r>
    </w:p>
    <w:p w14:paraId="0CC5CF80" w14:textId="77777777" w:rsidR="00B37D09" w:rsidRDefault="0093510D" w:rsidP="008B6883">
      <w:pPr>
        <w:pStyle w:val="BodyText2"/>
      </w:pPr>
      <w:r>
        <w:t>-- Index: public.qk_i1</w:t>
      </w:r>
    </w:p>
    <w:p w14:paraId="1BB622FD" w14:textId="77777777" w:rsidR="00B37D09" w:rsidRDefault="0093510D" w:rsidP="008B6883">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8B6883">
      <w:pPr>
        <w:pStyle w:val="BodyText2"/>
      </w:pPr>
      <w:r>
        <w:t xml:space="preserve">  (quadkey);</w:t>
      </w:r>
    </w:p>
    <w:p w14:paraId="5AF3D7F4" w14:textId="77777777" w:rsidR="00B37D09" w:rsidRDefault="0093510D" w:rsidP="008B6883">
      <w:pPr>
        <w:pStyle w:val="BodyText2"/>
      </w:pPr>
      <w:r>
        <w:t>-- Index: public.qk_i2</w:t>
      </w:r>
    </w:p>
    <w:p w14:paraId="57B0918B" w14:textId="77777777" w:rsidR="00B37D09" w:rsidRDefault="0093510D" w:rsidP="008B6883">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8B6883">
      <w:pPr>
        <w:pStyle w:val="BodyText2"/>
      </w:pPr>
      <w:r>
        <w:lastRenderedPageBreak/>
        <w:t xml:space="preserve">  (tx);</w:t>
      </w:r>
    </w:p>
    <w:p w14:paraId="2AB7EFD0" w14:textId="77777777" w:rsidR="00B37D09" w:rsidRDefault="0093510D" w:rsidP="008B6883">
      <w:pPr>
        <w:pStyle w:val="BodyText2"/>
      </w:pPr>
      <w:r>
        <w:t>-- Index: public.qk_i3</w:t>
      </w:r>
    </w:p>
    <w:p w14:paraId="6D77DA1F" w14:textId="77777777" w:rsidR="00B37D09" w:rsidRDefault="0093510D" w:rsidP="008B6883">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8B6883">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8B6883">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8B6883">
      <w:pPr>
        <w:pStyle w:val="BodyText2"/>
      </w:pPr>
      <w:r>
        <w:t xml:space="preserve">This explains the issue: </w:t>
      </w:r>
      <w:hyperlink r:id="rId432" w:anchor="ConnDrop" w:history="1">
        <w:r w:rsidRPr="0077669C">
          <w:rPr>
            <w:rStyle w:val="Hyperlink"/>
          </w:rPr>
          <w:t>http://www.pgadmin.org/support/faq.php#ConnDrop</w:t>
        </w:r>
      </w:hyperlink>
    </w:p>
    <w:p w14:paraId="0F894605" w14:textId="77777777" w:rsidR="00B37D09" w:rsidRDefault="0093510D" w:rsidP="008B6883">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8B6883">
      <w:pPr>
        <w:pStyle w:val="BodyText2"/>
      </w:pPr>
      <w:r>
        <w:t>tx BETWEEN 25728 and 27776 and ty BETWEEN 15496 and 17544</w:t>
      </w:r>
    </w:p>
    <w:p w14:paraId="339EADF9" w14:textId="77777777" w:rsidR="00B37D09" w:rsidRDefault="0093510D" w:rsidP="008B6883">
      <w:pPr>
        <w:pStyle w:val="BodyText2"/>
      </w:pPr>
      <w:r>
        <w:t>-- Table: public.quadkey</w:t>
      </w:r>
    </w:p>
    <w:p w14:paraId="6984EEC3" w14:textId="77777777" w:rsidR="00B37D09" w:rsidRDefault="0093510D" w:rsidP="008B6883">
      <w:pPr>
        <w:pStyle w:val="BodyText2"/>
      </w:pPr>
      <w:r>
        <w:t>-- DROP TABLE public.quadkey;</w:t>
      </w:r>
    </w:p>
    <w:p w14:paraId="2BC8AFB8" w14:textId="77777777" w:rsidR="00B37D09" w:rsidRDefault="0093510D" w:rsidP="008B6883">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8B6883">
      <w:pPr>
        <w:pStyle w:val="BodyText2"/>
      </w:pPr>
      <w:r>
        <w:t>ALTER TABLE public.quadkey OWNER TO usrdopa;</w:t>
      </w:r>
    </w:p>
    <w:p w14:paraId="0705570B" w14:textId="77777777" w:rsidR="00B37D09" w:rsidRDefault="0093510D" w:rsidP="008B6883">
      <w:pPr>
        <w:pStyle w:val="BodyText2"/>
      </w:pPr>
      <w:r>
        <w:t>-- Index: public.qk_i1</w:t>
      </w:r>
    </w:p>
    <w:p w14:paraId="72E8F1FF" w14:textId="77777777" w:rsidR="00B37D09" w:rsidRDefault="0093510D" w:rsidP="008B6883">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8B6883">
      <w:pPr>
        <w:pStyle w:val="BodyText2"/>
      </w:pPr>
      <w:r>
        <w:t xml:space="preserve">  (quadkey);</w:t>
      </w:r>
    </w:p>
    <w:p w14:paraId="52313F34" w14:textId="77777777" w:rsidR="00B37D09" w:rsidRDefault="0093510D" w:rsidP="008B6883">
      <w:pPr>
        <w:pStyle w:val="BodyText2"/>
      </w:pPr>
      <w:r>
        <w:t>-- Index: public.qk_i2</w:t>
      </w:r>
    </w:p>
    <w:p w14:paraId="46529A89" w14:textId="77777777" w:rsidR="00B37D09" w:rsidRDefault="0093510D" w:rsidP="008B6883">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8B6883">
      <w:pPr>
        <w:pStyle w:val="BodyText2"/>
      </w:pPr>
      <w:r>
        <w:t xml:space="preserve">  (tx);</w:t>
      </w:r>
    </w:p>
    <w:p w14:paraId="4BCE8AA4" w14:textId="77777777" w:rsidR="00B37D09" w:rsidRDefault="0093510D" w:rsidP="008B6883">
      <w:pPr>
        <w:pStyle w:val="BodyText2"/>
      </w:pPr>
      <w:r>
        <w:t>-- Index: public.qk_i3</w:t>
      </w:r>
    </w:p>
    <w:p w14:paraId="4DA9A047" w14:textId="77777777" w:rsidR="00B37D09" w:rsidRDefault="0093510D" w:rsidP="008B6883">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8B6883">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8B6883">
      <w:pPr>
        <w:pStyle w:val="BodyText2"/>
      </w:pPr>
      <w:r>
        <w:t>tx BETWEEN 18900 and 19000 and ty BETWEEN 13900 and 14000 - FOR AFRICA</w:t>
      </w:r>
    </w:p>
    <w:p w14:paraId="438A51D4" w14:textId="77777777" w:rsidR="00B37D09" w:rsidRDefault="0093510D" w:rsidP="008B6883">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8B6883">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8B6883">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8B6883">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8B6883">
      <w:pPr>
        <w:pStyle w:val="BodyText2"/>
      </w:pPr>
      <w:r>
        <w:t xml:space="preserve">  GROUP BY qk14;</w:t>
      </w:r>
    </w:p>
    <w:p w14:paraId="68C3EF9D" w14:textId="77777777" w:rsidR="00B37D09" w:rsidRDefault="0093510D" w:rsidP="008B6883">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8B6883">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8B6883">
      <w:pPr>
        <w:pStyle w:val="BodyText2"/>
      </w:pPr>
      <w:r>
        <w:t>PIVOT public_quadkeydata.tx;</w:t>
      </w:r>
    </w:p>
    <w:p w14:paraId="2C04611E" w14:textId="77777777" w:rsidR="00B37D09" w:rsidRDefault="0093510D" w:rsidP="008B6883">
      <w:pPr>
        <w:pStyle w:val="BodyText2"/>
      </w:pPr>
      <w:r>
        <w:t>BUT, rows with no data are not shown so this is not a proper map.</w:t>
      </w:r>
    </w:p>
    <w:p w14:paraId="3F0E8913" w14:textId="77777777" w:rsidR="00B37D09" w:rsidRDefault="0093510D" w:rsidP="008B6883">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8B6883">
      <w:pPr>
        <w:pStyle w:val="BodyText2"/>
      </w:pPr>
      <w:r>
        <w:t xml:space="preserve">  AS ct(row_name text, category_1 text, category_2 text, category_3 text);</w:t>
      </w:r>
    </w:p>
    <w:p w14:paraId="54675D99" w14:textId="77777777" w:rsidR="00B37D09" w:rsidRDefault="0093510D" w:rsidP="008B6883">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8B6883">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8B6883">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8B6883">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8B6883">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8B6883">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8B6883">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8B6883">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8B6883">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8B6883">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8B6883">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8B6883">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8B6883">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6" w:name="_Toc315774607"/>
      <w:r>
        <w:t>WMS Wrapper</w:t>
      </w:r>
    </w:p>
    <w:p w14:paraId="15A847B4" w14:textId="77777777" w:rsidR="00525A3B" w:rsidRDefault="00525A3B" w:rsidP="008B6883">
      <w:pPr>
        <w:pStyle w:val="BodyText2"/>
      </w:pPr>
      <w:r>
        <w:t xml:space="preserve">Here is a call to the </w:t>
      </w:r>
      <w:r w:rsidR="00BC7817">
        <w:t xml:space="preserve">old </w:t>
      </w:r>
      <w:r>
        <w:t>WMSServer:</w:t>
      </w:r>
    </w:p>
    <w:p w14:paraId="73D39203" w14:textId="77777777" w:rsidR="00525A3B" w:rsidRDefault="00837495" w:rsidP="008B6883">
      <w:pPr>
        <w:pStyle w:val="BodyText2"/>
      </w:pPr>
      <w:hyperlink r:id="rId433"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8B6883">
      <w:pPr>
        <w:pStyle w:val="BodyText2"/>
      </w:pPr>
      <w:r>
        <w:t>And here is the call to the new one:</w:t>
      </w:r>
    </w:p>
    <w:p w14:paraId="00FCEC19" w14:textId="77777777" w:rsidR="00BC7817" w:rsidRPr="00525A3B" w:rsidRDefault="00837495" w:rsidP="008B6883">
      <w:pPr>
        <w:pStyle w:val="BodyText2"/>
      </w:pPr>
      <w:hyperlink r:id="rId434"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8B6883">
      <w:pPr>
        <w:pStyle w:val="BodyText2"/>
      </w:pPr>
      <w:r>
        <w:t>Easy to return in Python using the json library.</w:t>
      </w:r>
    </w:p>
    <w:p w14:paraId="4ED80F75" w14:textId="77777777" w:rsidR="00960B10" w:rsidRDefault="00960B10" w:rsidP="008B6883">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8B6883">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8B6883">
      <w:pPr>
        <w:pStyle w:val="BodyText2"/>
      </w:pPr>
      <w:r>
        <w:lastRenderedPageBreak/>
        <w:t>The content type of the xml data that is streamed back must be set to ‘text/xml’ in order for it to be understood properly in the client app, e.g. Excel.</w:t>
      </w:r>
    </w:p>
    <w:p w14:paraId="793349E2" w14:textId="28F3C3FD" w:rsidR="000B6543" w:rsidRDefault="000B6543" w:rsidP="000E5536">
      <w:pPr>
        <w:pStyle w:val="Heading5"/>
      </w:pPr>
      <w:bookmarkStart w:id="107" w:name="_Ref369693258"/>
      <w:r>
        <w:t>PDF return</w:t>
      </w:r>
      <w:bookmarkEnd w:id="107"/>
    </w:p>
    <w:p w14:paraId="3FA65BA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837495" w:rsidP="008B6883">
      <w:pPr>
        <w:pStyle w:val="BodyText2"/>
      </w:pPr>
      <w:hyperlink r:id="rId435" w:history="1">
        <w:r w:rsidR="00BD09D2">
          <w:rPr>
            <w:rStyle w:val="Hyperlink"/>
          </w:rPr>
          <w:t>http://dopa-services.jrc.ec.europa.eu/services/especies/get_pa_species_list2?wdpa_id=785&amp;rlstatus=EN&amp;format=json</w:t>
        </w:r>
      </w:hyperlink>
    </w:p>
    <w:p w14:paraId="53EFCA23" w14:textId="77777777" w:rsidR="00BD09D2" w:rsidRDefault="00BD09D2" w:rsidP="008B6883">
      <w:pPr>
        <w:pStyle w:val="BodyText2"/>
      </w:pPr>
      <w:r>
        <w:t>works but</w:t>
      </w:r>
    </w:p>
    <w:p w14:paraId="312A9155" w14:textId="77777777" w:rsidR="00BD09D2" w:rsidRDefault="00837495" w:rsidP="008B6883">
      <w:pPr>
        <w:pStyle w:val="BodyText2"/>
      </w:pPr>
      <w:hyperlink r:id="rId436"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8B6883">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8B6883">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8B6883">
      <w:pPr>
        <w:pStyle w:val="BodyText2"/>
      </w:pPr>
      <w:r>
        <w:t xml:space="preserve">I like the metadata that is described </w:t>
      </w:r>
      <w:hyperlink r:id="rId437"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8B6883">
      <w:pPr>
        <w:pStyle w:val="BodyText2"/>
      </w:pPr>
      <w:r>
        <w:t xml:space="preserve">Looking into OAuth2 from this </w:t>
      </w:r>
      <w:hyperlink r:id="rId438"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8B6883">
      <w:pPr>
        <w:pStyle w:val="BodyText2"/>
      </w:pPr>
      <w:r>
        <w:lastRenderedPageBreak/>
        <w:t xml:space="preserve">Cant find an existing Python OAuth2 provider, although there is a good blog </w:t>
      </w:r>
      <w:hyperlink r:id="rId439"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40"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41"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8B6883">
      <w:pPr>
        <w:pStyle w:val="BodyText2"/>
      </w:pPr>
      <w:r>
        <w:t>Michael had a look and it looks like the map server machine is not listening on port 43 at all.</w:t>
      </w:r>
    </w:p>
    <w:p w14:paraId="27311F63" w14:textId="77777777"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837495" w:rsidP="008B6883">
      <w:pPr>
        <w:pStyle w:val="BodyText2"/>
      </w:pPr>
      <w:hyperlink r:id="rId442"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8B6883">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8B6883">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43" w:history="1">
        <w:r w:rsidRPr="0077669C">
          <w:rPr>
            <w:rStyle w:val="Hyperlink"/>
          </w:rPr>
          <w:t>http://h03-dev-vm7:8001/</w:t>
        </w:r>
      </w:hyperlink>
    </w:p>
    <w:p w14:paraId="5B2C2A5E" w14:textId="77777777" w:rsidR="00B37D09" w:rsidRDefault="0093510D" w:rsidP="008B6883">
      <w:pPr>
        <w:pStyle w:val="BodyText2"/>
      </w:pPr>
      <w:r>
        <w:t xml:space="preserve">Following the doc to create you own component: </w:t>
      </w:r>
      <w:hyperlink r:id="rId444"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8B6883">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8" w:name="_Ref338922512"/>
      <w:bookmarkStart w:id="109" w:name="_Toc315774608"/>
      <w:r>
        <w:t>Using Introspection from PostGIS</w:t>
      </w:r>
      <w:bookmarkEnd w:id="108"/>
    </w:p>
    <w:p w14:paraId="14F88337"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DD4343">
            <w:pPr>
              <w:pStyle w:val="Tiny"/>
            </w:pPr>
            <w:r w:rsidRPr="0072144B">
              <w:t>Function</w:t>
            </w:r>
          </w:p>
        </w:tc>
        <w:tc>
          <w:tcPr>
            <w:tcW w:w="3402" w:type="dxa"/>
          </w:tcPr>
          <w:p w14:paraId="53E05094" w14:textId="77777777" w:rsidR="00E54678" w:rsidRPr="0072144B" w:rsidRDefault="00E54678" w:rsidP="00DD4343">
            <w:pPr>
              <w:pStyle w:val="Tiny"/>
            </w:pPr>
            <w:r w:rsidRPr="0072144B">
              <w:t>Description</w:t>
            </w:r>
          </w:p>
        </w:tc>
        <w:tc>
          <w:tcPr>
            <w:tcW w:w="5103" w:type="dxa"/>
          </w:tcPr>
          <w:p w14:paraId="5F80289D" w14:textId="77777777" w:rsidR="00E54678" w:rsidRPr="0072144B" w:rsidRDefault="00E54678" w:rsidP="00DD4343">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DD4343">
            <w:pPr>
              <w:pStyle w:val="Tiny"/>
            </w:pPr>
            <w:r w:rsidRPr="0072144B">
              <w:t>Parameters</w:t>
            </w:r>
          </w:p>
        </w:tc>
        <w:tc>
          <w:tcPr>
            <w:tcW w:w="3402" w:type="dxa"/>
          </w:tcPr>
          <w:p w14:paraId="6B8AE7A7" w14:textId="77777777" w:rsidR="00E54678" w:rsidRPr="0072144B" w:rsidRDefault="00E54678" w:rsidP="00DD4343">
            <w:pPr>
              <w:pStyle w:val="Tiny"/>
            </w:pPr>
            <w:r w:rsidRPr="0072144B">
              <w:t>Information about a functions parameters</w:t>
            </w:r>
          </w:p>
        </w:tc>
        <w:tc>
          <w:tcPr>
            <w:tcW w:w="5103" w:type="dxa"/>
          </w:tcPr>
          <w:p w14:paraId="4AE5EA01"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DD4343">
            <w:pPr>
              <w:pStyle w:val="Tiny"/>
            </w:pPr>
            <w:r w:rsidRPr="0072144B">
              <w:t>Routines</w:t>
            </w:r>
          </w:p>
        </w:tc>
        <w:tc>
          <w:tcPr>
            <w:tcW w:w="3402" w:type="dxa"/>
          </w:tcPr>
          <w:p w14:paraId="42AE1B99" w14:textId="77777777" w:rsidR="00E54678" w:rsidRPr="0072144B" w:rsidRDefault="00E54678" w:rsidP="00DD4343">
            <w:pPr>
              <w:pStyle w:val="Tiny"/>
            </w:pPr>
            <w:r w:rsidRPr="0072144B">
              <w:t>Information about the functions in the database</w:t>
            </w:r>
          </w:p>
        </w:tc>
        <w:tc>
          <w:tcPr>
            <w:tcW w:w="5103" w:type="dxa"/>
          </w:tcPr>
          <w:p w14:paraId="2C65893C" w14:textId="77777777" w:rsidR="00E54678" w:rsidRPr="0072144B" w:rsidRDefault="00E54678" w:rsidP="00DD4343">
            <w:pPr>
              <w:pStyle w:val="Tiny"/>
            </w:pPr>
            <w:r w:rsidRPr="0072144B">
              <w:t>SELECT * from information_schema.routines where routine_schema = 'especies';</w:t>
            </w:r>
          </w:p>
        </w:tc>
      </w:tr>
    </w:tbl>
    <w:p w14:paraId="37D096EA"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45"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DD4343">
            <w:pPr>
              <w:pStyle w:val="Tiny"/>
            </w:pPr>
            <w:r w:rsidRPr="00FA3E85">
              <w:t>SQL</w:t>
            </w:r>
          </w:p>
        </w:tc>
        <w:tc>
          <w:tcPr>
            <w:tcW w:w="2585" w:type="dxa"/>
          </w:tcPr>
          <w:p w14:paraId="74F98774" w14:textId="77777777" w:rsidR="001A0148" w:rsidRPr="00FA3E85" w:rsidRDefault="001A0148" w:rsidP="00DD4343">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DD4343">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DD4343">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DD4343">
            <w:pPr>
              <w:pStyle w:val="Tiny"/>
            </w:pPr>
            <w:r w:rsidRPr="00FA3E85">
              <w:t>SELECT obj_description('especies.species_wdpa'::regclass, 'pg_class') ;</w:t>
            </w:r>
          </w:p>
        </w:tc>
        <w:tc>
          <w:tcPr>
            <w:tcW w:w="2585" w:type="dxa"/>
          </w:tcPr>
          <w:p w14:paraId="1992F426" w14:textId="77777777" w:rsidR="001A0148" w:rsidRPr="00FA3E85" w:rsidRDefault="00310484" w:rsidP="00DD4343">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DD4343">
            <w:pPr>
              <w:pStyle w:val="Tiny"/>
            </w:pPr>
            <w:r w:rsidRPr="00FA3E85">
              <w:t>SELECT obj_description('especies.species_wdpa'::regclass);</w:t>
            </w:r>
          </w:p>
        </w:tc>
        <w:tc>
          <w:tcPr>
            <w:tcW w:w="2585" w:type="dxa"/>
          </w:tcPr>
          <w:p w14:paraId="283ACD73" w14:textId="77777777" w:rsidR="00FA3E85" w:rsidRPr="00FA3E85" w:rsidRDefault="00FA3E85" w:rsidP="00DD4343">
            <w:pPr>
              <w:pStyle w:val="Tiny"/>
            </w:pPr>
            <w:r>
              <w:t>“</w:t>
            </w:r>
          </w:p>
        </w:tc>
      </w:tr>
      <w:tr w:rsidR="00020AC0" w:rsidRPr="00FA3E85" w14:paraId="3514045B" w14:textId="77777777" w:rsidTr="001A0148">
        <w:tc>
          <w:tcPr>
            <w:tcW w:w="5920" w:type="dxa"/>
          </w:tcPr>
          <w:p w14:paraId="5EB13533" w14:textId="77777777" w:rsidR="00020AC0" w:rsidRPr="00FA3E85" w:rsidRDefault="00FA3E85" w:rsidP="00DD4343">
            <w:pPr>
              <w:pStyle w:val="Tiny"/>
            </w:pPr>
            <w:r w:rsidRPr="00FA3E85">
              <w:t>SELECT obj_description(301929987, 'pg_proc') ;</w:t>
            </w:r>
          </w:p>
        </w:tc>
        <w:tc>
          <w:tcPr>
            <w:tcW w:w="2585" w:type="dxa"/>
          </w:tcPr>
          <w:p w14:paraId="4F52C31D" w14:textId="77777777" w:rsidR="00020AC0" w:rsidRPr="00FA3E85" w:rsidRDefault="00020AC0" w:rsidP="00DD4343">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DD4343">
            <w:pPr>
              <w:pStyle w:val="Tiny"/>
            </w:pPr>
            <w:r w:rsidRPr="0030438D">
              <w:t>SELECT 'especies.getpacount'::regproc;</w:t>
            </w:r>
          </w:p>
        </w:tc>
        <w:tc>
          <w:tcPr>
            <w:tcW w:w="2585" w:type="dxa"/>
          </w:tcPr>
          <w:p w14:paraId="4FAE1293" w14:textId="77777777" w:rsidR="00FA3E85" w:rsidRPr="00FA3E85" w:rsidRDefault="0030438D" w:rsidP="00DD4343">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DD4343">
            <w:pPr>
              <w:pStyle w:val="Tiny"/>
            </w:pPr>
            <w:r w:rsidRPr="0030438D">
              <w:t>SELECT obj_description('especies.getpacount'::regproc, 'pg_proc');</w:t>
            </w:r>
          </w:p>
        </w:tc>
        <w:tc>
          <w:tcPr>
            <w:tcW w:w="2585" w:type="dxa"/>
          </w:tcPr>
          <w:p w14:paraId="0447A027" w14:textId="77777777" w:rsidR="0030438D" w:rsidRDefault="0030438D" w:rsidP="00DD4343">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DD4343">
            <w:pPr>
              <w:pStyle w:val="Tiny"/>
            </w:pPr>
            <w:r>
              <w:t>Gets the function name and its description</w:t>
            </w:r>
          </w:p>
        </w:tc>
      </w:tr>
    </w:tbl>
    <w:p w14:paraId="1550F7CE" w14:textId="77777777" w:rsidR="001A0148" w:rsidRDefault="00020AC0" w:rsidP="008B6883">
      <w:pPr>
        <w:pStyle w:val="BodyText2"/>
      </w:pPr>
      <w:r>
        <w:t xml:space="preserve">The last method is the best and the system catalog parameter is specified </w:t>
      </w:r>
      <w:hyperlink r:id="rId446" w:history="1">
        <w:r w:rsidRPr="00020AC0">
          <w:rPr>
            <w:rStyle w:val="Hyperlink"/>
          </w:rPr>
          <w:t>here</w:t>
        </w:r>
      </w:hyperlink>
      <w:r>
        <w:t>.</w:t>
      </w:r>
    </w:p>
    <w:p w14:paraId="5E3F461E"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47"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8B6883">
      <w:pPr>
        <w:pStyle w:val="BodyText2"/>
      </w:pPr>
      <w:r>
        <w:t xml:space="preserve">Looks like you cant put comments on a functions arguments </w:t>
      </w:r>
      <w:hyperlink r:id="rId448" w:history="1">
        <w:r w:rsidRPr="00451288">
          <w:rPr>
            <w:rStyle w:val="Hyperlink"/>
          </w:rPr>
          <w:t>boo</w:t>
        </w:r>
      </w:hyperlink>
      <w:r>
        <w:t xml:space="preserve"> </w:t>
      </w:r>
      <w:r>
        <w:sym w:font="Wingdings" w:char="F04C"/>
      </w:r>
      <w:r>
        <w:t>.</w:t>
      </w:r>
    </w:p>
    <w:p w14:paraId="75E49B2E"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8B6883">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8B6883">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8B6883">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8B6883">
      <w:pPr>
        <w:pStyle w:val="BodyText2"/>
      </w:pPr>
      <w:r>
        <w:t>I have moved the Google Earth Engine code into a separate module that has no UI and calls will change from:</w:t>
      </w:r>
    </w:p>
    <w:p w14:paraId="0316A27E" w14:textId="77777777" w:rsidR="00A30C14" w:rsidRDefault="00837495" w:rsidP="008B6883">
      <w:pPr>
        <w:pStyle w:val="BodyText2"/>
      </w:pPr>
      <w:hyperlink r:id="rId449"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8B6883">
      <w:pPr>
        <w:pStyle w:val="BodyText2"/>
      </w:pPr>
      <w:r>
        <w:t xml:space="preserve">To </w:t>
      </w:r>
    </w:p>
    <w:p w14:paraId="271DCFA4" w14:textId="77777777" w:rsidR="00A30C14" w:rsidRPr="00A30C14" w:rsidRDefault="00837495" w:rsidP="008B6883">
      <w:pPr>
        <w:pStyle w:val="BodyText2"/>
      </w:pPr>
      <w:hyperlink r:id="rId450" w:history="1">
        <w:r w:rsidR="00A30C14" w:rsidRPr="00660CDF">
          <w:rPr>
            <w:rStyle w:val="Hyperlink"/>
          </w:rPr>
          <w:t>http://dopa-services.jrc.it/gee/getDatesForPoint?POINT=114,5&amp;CRS=EPSG:4326</w:t>
        </w:r>
      </w:hyperlink>
      <w:r w:rsidR="00A30C14">
        <w:t xml:space="preserve"> </w:t>
      </w:r>
    </w:p>
    <w:p w14:paraId="3DB388BE" w14:textId="63E73CE8" w:rsidR="00F45427" w:rsidRDefault="00D42332" w:rsidP="0034374E">
      <w:pPr>
        <w:pStyle w:val="Heading3"/>
      </w:pPr>
      <w:r>
        <w:t>eSpecies</w:t>
      </w:r>
      <w:r w:rsidR="000248CA">
        <w:t xml:space="preserve"> API Specification</w:t>
      </w:r>
      <w:bookmarkEnd w:id="109"/>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8B6883">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8B6883">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8B6883">
      <w:pPr>
        <w:pStyle w:val="BodyText2"/>
      </w:pPr>
      <w:r>
        <w:t>It is not the speed of the indices – IT IS THE VOLUME OF DATA THAT YOU ARE RETURNING IN YOUR QUERY!</w:t>
      </w:r>
    </w:p>
    <w:p w14:paraId="36C6DBC8" w14:textId="77777777" w:rsidR="00660195" w:rsidRDefault="00660195" w:rsidP="008B6883">
      <w:pPr>
        <w:pStyle w:val="BodyText2"/>
      </w:pPr>
      <w:r>
        <w:t>SELECT * FROM quadkeydata WHERE tx BETWEEN 26000 AND 27000 and ty BETWEEN 16000 AND 17000 (&gt;5min)</w:t>
      </w:r>
    </w:p>
    <w:p w14:paraId="05EA4B05" w14:textId="77777777" w:rsidR="00660195" w:rsidRDefault="00660195" w:rsidP="008B6883">
      <w:pPr>
        <w:pStyle w:val="BodyText2"/>
      </w:pPr>
      <w:r>
        <w:t>SELECT * FROM quadkeydata WHERE tx BETWEEN 26000 AND 27000 and ty BETWEEN 16000 AND 17000 LIMIT 10 (11ms)</w:t>
      </w:r>
    </w:p>
    <w:p w14:paraId="084CBD9C" w14:textId="77777777" w:rsidR="00F74F67" w:rsidRDefault="00F74F67" w:rsidP="008B6883">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837495" w:rsidP="000E5536">
      <w:pPr>
        <w:pStyle w:val="BodyText"/>
      </w:pPr>
      <w:hyperlink r:id="rId451" w:history="1">
        <w:r w:rsidR="00394CEC">
          <w:rPr>
            <w:rStyle w:val="Hyperlink"/>
          </w:rPr>
          <w:t>http://h03-dev-vm7/cgi-bin/eSpecies/getQuadkeyXY/27025,16972</w:t>
        </w:r>
      </w:hyperlink>
    </w:p>
    <w:p w14:paraId="566EA2D9" w14:textId="77777777" w:rsidR="00F524AD" w:rsidRDefault="00F524AD" w:rsidP="008B6883">
      <w:pPr>
        <w:pStyle w:val="BodyText2"/>
      </w:pPr>
      <w:r>
        <w:t>Get a quadkey for an eastings/northings coordinate:</w:t>
      </w:r>
    </w:p>
    <w:p w14:paraId="6D6A4DCC" w14:textId="77777777" w:rsidR="00F524AD" w:rsidRDefault="00837495" w:rsidP="000E5536">
      <w:pPr>
        <w:pStyle w:val="BodyText"/>
      </w:pPr>
      <w:hyperlink r:id="rId452" w:history="1">
        <w:r w:rsidR="00EE4094">
          <w:rPr>
            <w:rStyle w:val="Hyperlink"/>
          </w:rPr>
          <w:t>http://h03-dev-vm7/cgi-bin/eSpecies/getQuadkeyEastNorth/13013862.68772097,719119.5621069372</w:t>
        </w:r>
      </w:hyperlink>
    </w:p>
    <w:p w14:paraId="22378BB0" w14:textId="77777777" w:rsidR="005A46D9" w:rsidRDefault="005A46D9" w:rsidP="008B6883">
      <w:pPr>
        <w:pStyle w:val="BodyText2"/>
      </w:pPr>
      <w:r>
        <w:t>Get a quadkey for a lat/long coordinate:</w:t>
      </w:r>
    </w:p>
    <w:p w14:paraId="47F6AD16" w14:textId="77777777" w:rsidR="005A46D9" w:rsidRPr="006F2397" w:rsidRDefault="00837495" w:rsidP="000E5536">
      <w:pPr>
        <w:pStyle w:val="BodyText"/>
      </w:pPr>
      <w:hyperlink r:id="rId453"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8B6883">
      <w:pPr>
        <w:pStyle w:val="BodyText2"/>
      </w:pPr>
      <w:r>
        <w:t>Here are some example calls:</w:t>
      </w:r>
    </w:p>
    <w:p w14:paraId="1BDE6FDC" w14:textId="77777777" w:rsidR="00C82180" w:rsidRDefault="00837495" w:rsidP="008B6883">
      <w:pPr>
        <w:pStyle w:val="BodyText2"/>
      </w:pPr>
      <w:hyperlink r:id="rId454" w:history="1">
        <w:r w:rsidR="00EB5668">
          <w:rPr>
            <w:rStyle w:val="Hyperlink"/>
          </w:rPr>
          <w:t>http://h03-dev-vm7/cgi-bin/eSpecies/species/map/17975</w:t>
        </w:r>
      </w:hyperlink>
    </w:p>
    <w:p w14:paraId="3F75FC9A" w14:textId="77777777" w:rsidR="00EB5668" w:rsidRDefault="00837495" w:rsidP="008B6883">
      <w:pPr>
        <w:pStyle w:val="BodyText2"/>
      </w:pPr>
      <w:hyperlink r:id="rId455" w:history="1">
        <w:r w:rsidR="00EB5668">
          <w:rPr>
            <w:rStyle w:val="Hyperlink"/>
          </w:rPr>
          <w:t>http://h03-dev-vm7/cgi-bin/eSpecies/species/xyz/17975</w:t>
        </w:r>
      </w:hyperlink>
    </w:p>
    <w:p w14:paraId="2C6863D5" w14:textId="77777777" w:rsidR="00EB5668" w:rsidRDefault="00837495" w:rsidP="008B6883">
      <w:pPr>
        <w:pStyle w:val="BodyText2"/>
      </w:pPr>
      <w:hyperlink r:id="rId456" w:history="1">
        <w:r w:rsidR="00EB5668">
          <w:rPr>
            <w:rStyle w:val="Hyperlink"/>
          </w:rPr>
          <w:t>http://h03-dev-vm7/cgi-bin/eSpecies/pa/map/785</w:t>
        </w:r>
      </w:hyperlink>
    </w:p>
    <w:p w14:paraId="3BCAAB96" w14:textId="77777777" w:rsidR="00EB5668" w:rsidRDefault="00837495" w:rsidP="008B6883">
      <w:pPr>
        <w:pStyle w:val="BodyText2"/>
      </w:pPr>
      <w:hyperlink r:id="rId457" w:history="1">
        <w:r w:rsidR="00EB5668" w:rsidRPr="00C22EDF">
          <w:rPr>
            <w:rStyle w:val="Hyperlink"/>
          </w:rPr>
          <w:t>http://h03-dev-vm7/cgi-bin/eSpecies/pa/xyz/785</w:t>
        </w:r>
      </w:hyperlink>
    </w:p>
    <w:p w14:paraId="69255EB9" w14:textId="77777777" w:rsidR="00EB5668" w:rsidRDefault="00837495" w:rsidP="008B6883">
      <w:pPr>
        <w:pStyle w:val="BodyText2"/>
      </w:pPr>
      <w:hyperlink r:id="rId458" w:history="1">
        <w:r w:rsidR="00EB5668">
          <w:rPr>
            <w:rStyle w:val="Hyperlink"/>
          </w:rPr>
          <w:t>http://h03-dev-vm7/cgi-bin/eSpecies/pa/speciescount/785</w:t>
        </w:r>
      </w:hyperlink>
    </w:p>
    <w:p w14:paraId="59AFD91D" w14:textId="77777777" w:rsidR="00EB5668" w:rsidRDefault="00837495" w:rsidP="008B6883">
      <w:pPr>
        <w:pStyle w:val="BodyText2"/>
      </w:pPr>
      <w:hyperlink r:id="rId459" w:history="1">
        <w:r w:rsidR="008676E5" w:rsidRPr="00C22EDF">
          <w:rPr>
            <w:rStyle w:val="Hyperlink"/>
          </w:rPr>
          <w:t>http://h03-dev-vm7/cgi-bin/eSpecies/pa/specieslist/785</w:t>
        </w:r>
      </w:hyperlink>
    </w:p>
    <w:p w14:paraId="4A291BAE" w14:textId="77777777" w:rsidR="00A86F21" w:rsidRDefault="00837495" w:rsidP="008B6883">
      <w:pPr>
        <w:pStyle w:val="BodyText2"/>
      </w:pPr>
      <w:hyperlink r:id="rId460" w:history="1">
        <w:r w:rsidR="00A86F21">
          <w:rPr>
            <w:rStyle w:val="Hyperlink"/>
          </w:rPr>
          <w:t>http://h03-dev-vm7/cgi-bin/eSpecies/richness/map/aves</w:t>
        </w:r>
      </w:hyperlink>
    </w:p>
    <w:p w14:paraId="2617BC80" w14:textId="77777777" w:rsidR="00D22686" w:rsidRDefault="00837495" w:rsidP="008B6883">
      <w:pPr>
        <w:pStyle w:val="BodyText2"/>
      </w:pPr>
      <w:hyperlink r:id="rId461" w:history="1">
        <w:r w:rsidR="00D22686">
          <w:rPr>
            <w:rStyle w:val="Hyperlink"/>
          </w:rPr>
          <w:t>http://h03-dev-vm7/cgi-bin/eSpecies/richness/xyz/aves</w:t>
        </w:r>
      </w:hyperlink>
    </w:p>
    <w:p w14:paraId="77A74F9E" w14:textId="77777777" w:rsidR="00B77447" w:rsidRDefault="00837495" w:rsidP="008B6883">
      <w:pPr>
        <w:pStyle w:val="BodyText2"/>
      </w:pPr>
      <w:hyperlink r:id="rId462" w:history="1">
        <w:r w:rsidR="00B77447">
          <w:rPr>
            <w:rStyle w:val="Hyperlink"/>
          </w:rPr>
          <w:t>http://h03-dev-vm7/cgi-bin/eSpecies/bbox/25728,16008,27776,17032/species/map/17975</w:t>
        </w:r>
      </w:hyperlink>
    </w:p>
    <w:p w14:paraId="68A6476C" w14:textId="77777777" w:rsidR="00B77447" w:rsidRDefault="00837495" w:rsidP="008B6883">
      <w:pPr>
        <w:pStyle w:val="BodyText2"/>
      </w:pPr>
      <w:hyperlink r:id="rId463" w:history="1">
        <w:r w:rsidR="00B77447">
          <w:rPr>
            <w:rStyle w:val="Hyperlink"/>
          </w:rPr>
          <w:t>http://h03-dev-vm7/cgi-bin/eSpecies/bbox/25728,16008,27776,17032/pa/map/785</w:t>
        </w:r>
      </w:hyperlink>
    </w:p>
    <w:p w14:paraId="4E0EF125" w14:textId="77777777" w:rsidR="00B77447" w:rsidRDefault="00837495" w:rsidP="008B6883">
      <w:pPr>
        <w:pStyle w:val="BodyText2"/>
      </w:pPr>
      <w:hyperlink r:id="rId464" w:history="1">
        <w:r w:rsidR="00B77447">
          <w:rPr>
            <w:rStyle w:val="Hyperlink"/>
          </w:rPr>
          <w:t>http://h03-dev-vm7/cgi-bin/eSpecies/bbox/25728,16008,27776,17032/richness/map/aves</w:t>
        </w:r>
      </w:hyperlink>
    </w:p>
    <w:p w14:paraId="2E45FC66" w14:textId="77777777" w:rsidR="008676E5" w:rsidRDefault="00837495" w:rsidP="008B6883">
      <w:pPr>
        <w:pStyle w:val="BodyText2"/>
      </w:pPr>
      <w:hyperlink r:id="rId465" w:history="1">
        <w:r w:rsidR="008676E5">
          <w:rPr>
            <w:rStyle w:val="Hyperlink"/>
          </w:rPr>
          <w:t>http://h03-dev-vm7/cgi-bin/eSpecies/bbox/25728,16008,27776,17032/speciescount</w:t>
        </w:r>
      </w:hyperlink>
    </w:p>
    <w:p w14:paraId="4DF0945E" w14:textId="77777777" w:rsidR="008676E5" w:rsidRDefault="00837495" w:rsidP="008B6883">
      <w:pPr>
        <w:pStyle w:val="BodyText2"/>
      </w:pPr>
      <w:hyperlink r:id="rId466" w:history="1">
        <w:r w:rsidR="008676E5">
          <w:rPr>
            <w:rStyle w:val="Hyperlink"/>
          </w:rPr>
          <w:t>http://h03-dev-vm7/cgi-bin/eSpecies/bbox/25728,16008,27776,17032/specieslist</w:t>
        </w:r>
      </w:hyperlink>
    </w:p>
    <w:p w14:paraId="2178C6A6" w14:textId="77777777" w:rsidR="00AE0ABD" w:rsidRDefault="00837495" w:rsidP="008B6883">
      <w:pPr>
        <w:pStyle w:val="BodyText2"/>
      </w:pPr>
      <w:hyperlink r:id="rId467" w:history="1">
        <w:r w:rsidR="00AE0ABD">
          <w:rPr>
            <w:rStyle w:val="Hyperlink"/>
          </w:rPr>
          <w:t>http://h03-dev-vm7/cgi-bin/eSpecies/bbox/25728,16008,27776,17032/pacount</w:t>
        </w:r>
      </w:hyperlink>
    </w:p>
    <w:p w14:paraId="31698262" w14:textId="77777777" w:rsidR="00AE0ABD" w:rsidRDefault="00837495" w:rsidP="008B6883">
      <w:pPr>
        <w:pStyle w:val="BodyText2"/>
      </w:pPr>
      <w:hyperlink r:id="rId468" w:history="1">
        <w:r w:rsidR="00AE0ABD">
          <w:rPr>
            <w:rStyle w:val="Hyperlink"/>
          </w:rPr>
          <w:t>http://h03-dev-vm7/cgi-bin/eSpecies/bbox/25728,16008,27776,17032/palist</w:t>
        </w:r>
      </w:hyperlink>
    </w:p>
    <w:p w14:paraId="37BBA64B" w14:textId="77777777" w:rsidR="00770EB7" w:rsidRDefault="00837495" w:rsidP="008B6883">
      <w:pPr>
        <w:pStyle w:val="BodyText2"/>
      </w:pPr>
      <w:hyperlink r:id="rId469" w:history="1">
        <w:r w:rsidR="00770EB7">
          <w:rPr>
            <w:rStyle w:val="Hyperlink"/>
          </w:rPr>
          <w:t>http://h03-dev-vm7/cgi-bin/eSpecies/quadkey/132320330232030/speciescount</w:t>
        </w:r>
      </w:hyperlink>
    </w:p>
    <w:p w14:paraId="34E76A08" w14:textId="77777777" w:rsidR="00770EB7" w:rsidRDefault="00837495" w:rsidP="008B6883">
      <w:pPr>
        <w:pStyle w:val="BodyText2"/>
      </w:pPr>
      <w:hyperlink r:id="rId470" w:history="1">
        <w:r w:rsidR="00770EB7">
          <w:rPr>
            <w:rStyle w:val="Hyperlink"/>
          </w:rPr>
          <w:t>http://h03-dev-vm7/cgi-bin/eSpecies/quadkey/132320330232030/specieslist</w:t>
        </w:r>
      </w:hyperlink>
    </w:p>
    <w:p w14:paraId="2CDB8621" w14:textId="77777777" w:rsidR="00D14E0A" w:rsidRDefault="00837495" w:rsidP="008B6883">
      <w:pPr>
        <w:pStyle w:val="BodyText2"/>
      </w:pPr>
      <w:hyperlink r:id="rId471" w:history="1">
        <w:r w:rsidR="00242F4A">
          <w:rPr>
            <w:rStyle w:val="Hyperlink"/>
          </w:rPr>
          <w:t>http://h03-dev-vm7/cgi-bin/eSpecies/quadkey/132320323113002/pacount</w:t>
        </w:r>
      </w:hyperlink>
      <w:r w:rsidR="00242F4A">
        <w:t xml:space="preserve"> </w:t>
      </w:r>
    </w:p>
    <w:p w14:paraId="7CB575ED" w14:textId="77777777" w:rsidR="00D14E0A" w:rsidRDefault="00837495" w:rsidP="008B6883">
      <w:pPr>
        <w:pStyle w:val="BodyText2"/>
      </w:pPr>
      <w:hyperlink r:id="rId472" w:history="1">
        <w:r w:rsidR="00242F4A">
          <w:rPr>
            <w:rStyle w:val="Hyperlink"/>
          </w:rPr>
          <w:t>http://h03-dev-vm7/cgi-bin/eSpecies/quadkey/132320323113002/palist</w:t>
        </w:r>
      </w:hyperlink>
    </w:p>
    <w:p w14:paraId="587A1269" w14:textId="77777777" w:rsidR="00E42111" w:rsidRDefault="00837495" w:rsidP="008B6883">
      <w:pPr>
        <w:pStyle w:val="BodyText2"/>
      </w:pPr>
      <w:hyperlink r:id="rId473" w:history="1">
        <w:r w:rsidR="00E42111">
          <w:rPr>
            <w:rStyle w:val="Hyperlink"/>
          </w:rPr>
          <w:t>http://h03-dev-vm7/cgi-bin/eSpecies/quadkeydata/map/1/17975</w:t>
        </w:r>
      </w:hyperlink>
    </w:p>
    <w:p w14:paraId="5E213629" w14:textId="77777777" w:rsidR="00B77447" w:rsidRDefault="00837495" w:rsidP="008B6883">
      <w:pPr>
        <w:pStyle w:val="BodyText2"/>
      </w:pPr>
      <w:hyperlink r:id="rId474"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0" w:name="_Ref416944525"/>
      <w:bookmarkStart w:id="111" w:name="_Toc315774609"/>
      <w:r>
        <w:t>Configuring the services file</w:t>
      </w:r>
      <w:bookmarkEnd w:id="110"/>
    </w:p>
    <w:p w14:paraId="14B6D4A8" w14:textId="45E30E53"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8B6883">
      <w:pPr>
        <w:pStyle w:val="BodyText2"/>
      </w:pPr>
      <w:r>
        <w:t>The documentroot simply tells apps to use the htdocs as the html root.</w:t>
      </w:r>
    </w:p>
    <w:p w14:paraId="07076BDE" w14:textId="77777777" w:rsidR="00FD247F" w:rsidRDefault="007F571C" w:rsidP="008B6883">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8B6883">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8B6883">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9B5185">
            <w:pPr>
              <w:pStyle w:val="TableTextHeader"/>
            </w:pPr>
            <w:r>
              <w:lastRenderedPageBreak/>
              <w:t>Schema</w:t>
            </w:r>
          </w:p>
        </w:tc>
        <w:tc>
          <w:tcPr>
            <w:tcW w:w="2790" w:type="dxa"/>
          </w:tcPr>
          <w:p w14:paraId="4D541991" w14:textId="54F3F0CD"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DD4343">
            <w:pPr>
              <w:pStyle w:val="Tiny"/>
            </w:pPr>
            <w:r>
              <w:t>utils</w:t>
            </w:r>
          </w:p>
        </w:tc>
        <w:tc>
          <w:tcPr>
            <w:tcW w:w="2790" w:type="dxa"/>
          </w:tcPr>
          <w:p w14:paraId="1549338E" w14:textId="23D3F359"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DD4343">
            <w:pPr>
              <w:pStyle w:val="Tiny"/>
            </w:pPr>
            <w:r>
              <w:t>utils</w:t>
            </w:r>
          </w:p>
        </w:tc>
        <w:tc>
          <w:tcPr>
            <w:tcW w:w="2790" w:type="dxa"/>
          </w:tcPr>
          <w:p w14:paraId="7B2AA16B" w14:textId="342526CB"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DD4343">
            <w:pPr>
              <w:pStyle w:val="Tiny"/>
            </w:pPr>
            <w:r>
              <w:t>utils</w:t>
            </w:r>
          </w:p>
        </w:tc>
        <w:tc>
          <w:tcPr>
            <w:tcW w:w="2790" w:type="dxa"/>
          </w:tcPr>
          <w:p w14:paraId="40A45CE2" w14:textId="35EF2DCC"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DD4343">
            <w:pPr>
              <w:pStyle w:val="Tiny"/>
            </w:pPr>
            <w:r>
              <w:t>utils</w:t>
            </w:r>
          </w:p>
        </w:tc>
        <w:tc>
          <w:tcPr>
            <w:tcW w:w="2790" w:type="dxa"/>
          </w:tcPr>
          <w:p w14:paraId="6CDBD2FF" w14:textId="1E78BA5A"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8B6883">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8B6883">
      <w:pPr>
        <w:pStyle w:val="BodyText2"/>
      </w:pPr>
      <w:r>
        <w:t xml:space="preserve">In my REST server I create a session variable by writing to disk (see </w:t>
      </w:r>
      <w:hyperlink r:id="rId475"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8B6883">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8B6883">
      <w:pPr>
        <w:pStyle w:val="BodyText2"/>
      </w:pPr>
      <w:r>
        <w:t>-f option to see updates</w:t>
      </w:r>
    </w:p>
    <w:p w14:paraId="13DBF618" w14:textId="77777777" w:rsidR="009B0F4B" w:rsidRDefault="009B0F4B" w:rsidP="008B6883">
      <w:pPr>
        <w:pStyle w:val="BodyText2"/>
      </w:pPr>
      <w:r>
        <w:t>-n 200 to see last 200 rows</w:t>
      </w:r>
    </w:p>
    <w:p w14:paraId="787CA2D9" w14:textId="77777777" w:rsidR="00DF6C76" w:rsidRDefault="00DF6C76" w:rsidP="008B6883">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8B6883">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8B6883">
      <w:pPr>
        <w:pStyle w:val="BodyText2"/>
      </w:pPr>
      <w:r>
        <w:t>This opens the server.log file interactively so that whenever you make a request it is shown automatically in the log.</w:t>
      </w:r>
    </w:p>
    <w:p w14:paraId="66C878ED"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8B6883">
      <w:pPr>
        <w:pStyle w:val="BodyText2"/>
      </w:pPr>
      <w:r>
        <w:t>Press ctrl+C to exit file monitoring.</w:t>
      </w:r>
    </w:p>
    <w:p w14:paraId="13BBD97B" w14:textId="77777777" w:rsidR="00093F2E" w:rsidRDefault="00093F2E" w:rsidP="008B6883">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8B6883">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8B6883">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8B6883">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8B6883">
      <w:pPr>
        <w:pStyle w:val="BodyText2"/>
      </w:pPr>
      <w:r>
        <w:t>Here is the test url:</w:t>
      </w:r>
    </w:p>
    <w:p w14:paraId="5B3FECD3" w14:textId="77777777" w:rsidR="00A149F0" w:rsidRDefault="00837495" w:rsidP="000E5536">
      <w:pPr>
        <w:pStyle w:val="BodyText"/>
        <w:rPr>
          <w:rStyle w:val="Hyperlink"/>
        </w:rPr>
      </w:pPr>
      <w:hyperlink r:id="rId476"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8B6883">
      <w:pPr>
        <w:pStyle w:val="BodyText2"/>
      </w:pPr>
      <w:r>
        <w:t xml:space="preserve">I have implemented a basic WMS service for Sentinel data </w:t>
      </w:r>
      <w:hyperlink r:id="rId477"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8"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8B6883">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8B6883">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837495" w:rsidP="008B6883">
      <w:pPr>
        <w:pStyle w:val="BodyText2"/>
      </w:pPr>
      <w:hyperlink r:id="rId479"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8B6883">
      <w:pPr>
        <w:pStyle w:val="BodyText2"/>
      </w:pPr>
      <w:r>
        <w:t xml:space="preserve">For developers: </w:t>
      </w:r>
      <w:r w:rsidRPr="00573BB7">
        <w:t>http://h05-dev-vm100.jrc.it:8080/geoserver/web/</w:t>
      </w:r>
      <w:r>
        <w:t xml:space="preserve"> u/p  Andrew/Changeme!1</w:t>
      </w:r>
    </w:p>
    <w:p w14:paraId="622CE418" w14:textId="77777777" w:rsidR="00EA3299" w:rsidRDefault="00EA3299" w:rsidP="008B6883">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B6883">
      <w:pPr>
        <w:pStyle w:val="BodyText2"/>
      </w:pPr>
      <w:r>
        <w:t xml:space="preserve">This is </w:t>
      </w:r>
      <w:r w:rsidRPr="00573BB7">
        <w:t>http://h05-prod-vm100.jrc.it:8080/geoserver/web/</w:t>
      </w:r>
    </w:p>
    <w:p w14:paraId="44C211B8" w14:textId="13BCDEF1" w:rsidR="004C7895" w:rsidRDefault="00EA3299"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80"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8B6883">
      <w:pPr>
        <w:pStyle w:val="BodyText2"/>
      </w:pPr>
      <w:r>
        <w:t>The geotiff files for species richness maps that are published in Geoserver are physically located here:</w:t>
      </w:r>
    </w:p>
    <w:p w14:paraId="6C4BCEEA" w14:textId="77777777" w:rsidR="00A410D3" w:rsidRDefault="00A410D3" w:rsidP="008B6883">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8B6883">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8B6883">
      <w:pPr>
        <w:pStyle w:val="BodyText2"/>
      </w:pPr>
      <w:r>
        <w:t xml:space="preserve">You can publish data (including GeoJSON data) on Github and as GISTS: </w:t>
      </w:r>
      <w:hyperlink r:id="rId481" w:history="1">
        <w:r>
          <w:rPr>
            <w:rStyle w:val="Hyperlink"/>
          </w:rPr>
          <w:t>https://help.github.com/articles/mapping-geojson-files-on-github</w:t>
        </w:r>
      </w:hyperlink>
    </w:p>
    <w:p w14:paraId="5912C90E" w14:textId="77777777" w:rsidR="00683027" w:rsidRDefault="00683027" w:rsidP="008B6883">
      <w:pPr>
        <w:pStyle w:val="BodyText2"/>
      </w:pPr>
      <w:r>
        <w:t xml:space="preserve">Good article </w:t>
      </w:r>
      <w:hyperlink r:id="rId482"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8B6883">
      <w:pPr>
        <w:pStyle w:val="BodyText2"/>
      </w:pPr>
      <w:r>
        <w:t xml:space="preserve">The result is on Github </w:t>
      </w:r>
      <w:hyperlink r:id="rId483" w:history="1">
        <w:r w:rsidRPr="00BE1D5E">
          <w:rPr>
            <w:rStyle w:val="Hyperlink"/>
          </w:rPr>
          <w:t>here</w:t>
        </w:r>
      </w:hyperlink>
      <w:r>
        <w:t xml:space="preserve">.  You can then share that geoJson back using some Github specific HTML-embed code. </w:t>
      </w:r>
      <w:hyperlink r:id="rId484" w:history="1">
        <w:r w:rsidRPr="000B1C16">
          <w:rPr>
            <w:rStyle w:val="Hyperlink"/>
          </w:rPr>
          <w:t>Here</w:t>
        </w:r>
      </w:hyperlink>
      <w:r>
        <w:t xml:space="preserve"> is a quick demo. Here is the raw </w:t>
      </w:r>
      <w:hyperlink r:id="rId485" w:history="1">
        <w:r w:rsidRPr="000B1C16">
          <w:rPr>
            <w:rStyle w:val="Hyperlink"/>
          </w:rPr>
          <w:t>geojson</w:t>
        </w:r>
      </w:hyperlink>
      <w:r>
        <w:t xml:space="preserve">. You can also put the GeoJSON on Gist as a snippet of code which is great. Its available </w:t>
      </w:r>
      <w:hyperlink r:id="rId486" w:history="1">
        <w:r w:rsidRPr="00872D92">
          <w:rPr>
            <w:rStyle w:val="Hyperlink"/>
          </w:rPr>
          <w:t>here</w:t>
        </w:r>
      </w:hyperlink>
      <w:r>
        <w:t>.</w:t>
      </w:r>
    </w:p>
    <w:p w14:paraId="1D3CD322" w14:textId="77777777" w:rsidR="00461230" w:rsidRDefault="00683027" w:rsidP="008B6883">
      <w:pPr>
        <w:pStyle w:val="BodyText2"/>
      </w:pPr>
      <w:r>
        <w:lastRenderedPageBreak/>
        <w:t xml:space="preserve">However, you cant render it using the ESRI Javascript API as it only supports ESRIs JSON format and not GeoJSON. See </w:t>
      </w:r>
      <w:hyperlink r:id="rId487"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8" w:history="1">
        <w:r w:rsidRPr="00683027">
          <w:rPr>
            <w:rStyle w:val="Hyperlink"/>
          </w:rPr>
          <w:t>KOOP</w:t>
        </w:r>
      </w:hyperlink>
      <w:r>
        <w:t xml:space="preserve"> and a node.js implementation </w:t>
      </w:r>
      <w:hyperlink r:id="rId489" w:history="1">
        <w:r w:rsidRPr="00683027">
          <w:rPr>
            <w:rStyle w:val="Hyperlink"/>
          </w:rPr>
          <w:t>here</w:t>
        </w:r>
      </w:hyperlink>
      <w:r>
        <w:t xml:space="preserve">. </w:t>
      </w:r>
      <w:r w:rsidR="00791FF1">
        <w:t xml:space="preserve">Also </w:t>
      </w:r>
      <w:hyperlink r:id="rId490" w:history="1">
        <w:r w:rsidR="00791FF1" w:rsidRPr="00791FF1">
          <w:rPr>
            <w:rStyle w:val="Hyperlink"/>
          </w:rPr>
          <w:t>https://github.com/Esri/geojson-utils</w:t>
        </w:r>
      </w:hyperlink>
      <w:r w:rsidR="00791FF1">
        <w:t>.</w:t>
      </w:r>
    </w:p>
    <w:p w14:paraId="417C8782" w14:textId="77777777" w:rsidR="00213F0D" w:rsidRDefault="00213F0D" w:rsidP="008B6883">
      <w:pPr>
        <w:pStyle w:val="BodyText2"/>
      </w:pPr>
      <w:r>
        <w:t>You can convert json data on the fly to esri json to render in the JS API - I have done this in the geojsonEsri.html page.</w:t>
      </w:r>
    </w:p>
    <w:p w14:paraId="61675CFE" w14:textId="77777777" w:rsidR="00683027" w:rsidRDefault="00461230" w:rsidP="008B6883">
      <w:pPr>
        <w:pStyle w:val="BodyText2"/>
      </w:pPr>
      <w:r>
        <w:t xml:space="preserve">Chelm provides a repo called </w:t>
      </w:r>
      <w:hyperlink r:id="rId491"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92" w:history="1">
        <w:r w:rsidR="00683027" w:rsidRPr="00F1127E">
          <w:rPr>
            <w:rStyle w:val="Hyperlink"/>
          </w:rPr>
          <w:t>Leaflet</w:t>
        </w:r>
      </w:hyperlink>
      <w:r w:rsidR="00683027">
        <w:t xml:space="preserve">. </w:t>
      </w:r>
    </w:p>
    <w:p w14:paraId="55676326" w14:textId="77777777" w:rsidR="0018086D" w:rsidRPr="008C5AFB" w:rsidRDefault="0018086D" w:rsidP="008B6883">
      <w:pPr>
        <w:pStyle w:val="BodyText2"/>
      </w:pPr>
      <w:r>
        <w:t xml:space="preserve">There is a good GeoJSON repository on Github here: </w:t>
      </w:r>
      <w:hyperlink r:id="rId493"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837495" w:rsidP="008B6883">
      <w:pPr>
        <w:pStyle w:val="BodyText2"/>
      </w:pPr>
      <w:hyperlink r:id="rId494" w:history="1">
        <w:r w:rsidR="00E053EF">
          <w:rPr>
            <w:rStyle w:val="Hyperlink"/>
          </w:rPr>
          <w:t>http://worldmap.harvard.edu</w:t>
        </w:r>
      </w:hyperlink>
    </w:p>
    <w:p w14:paraId="59C4BD55" w14:textId="77777777" w:rsidR="00E053EF" w:rsidRPr="008A57B8" w:rsidRDefault="00E053EF" w:rsidP="008B6883">
      <w:pPr>
        <w:pStyle w:val="BodyText2"/>
      </w:pPr>
      <w:r>
        <w:t>No creating your own Groups to share data to.</w:t>
      </w:r>
    </w:p>
    <w:p w14:paraId="674D0CE3" w14:textId="11F44D6A" w:rsidR="006126B0" w:rsidRDefault="006126B0" w:rsidP="00B30C63">
      <w:pPr>
        <w:pStyle w:val="Heading1"/>
      </w:pPr>
      <w:bookmarkStart w:id="112" w:name="_Toc315774614"/>
      <w:bookmarkEnd w:id="111"/>
      <w:r>
        <w:t>Websites</w:t>
      </w:r>
    </w:p>
    <w:p w14:paraId="094657DB" w14:textId="77777777" w:rsidR="00E851E0" w:rsidRDefault="00E851E0" w:rsidP="00B30C63">
      <w:pPr>
        <w:pStyle w:val="Heading2"/>
      </w:pPr>
      <w:r>
        <w:t>BIOPAMA</w:t>
      </w:r>
    </w:p>
    <w:p w14:paraId="240C0B5C" w14:textId="7BF1ADB6" w:rsidR="0041069A" w:rsidRDefault="00464E7A" w:rsidP="00B30C63">
      <w:pPr>
        <w:pStyle w:val="Heading3"/>
      </w:pPr>
      <w:r>
        <w:t>Reference Information System v1</w:t>
      </w:r>
    </w:p>
    <w:p w14:paraId="4BCA5136" w14:textId="676C3B71" w:rsidR="00B80FAB" w:rsidRDefault="00B80FAB" w:rsidP="00B30C63">
      <w:pPr>
        <w:pStyle w:val="Heading4"/>
      </w:pPr>
      <w:r>
        <w:t>Home Page</w:t>
      </w:r>
    </w:p>
    <w:p w14:paraId="63D1992C" w14:textId="77777777" w:rsidR="00455BE1" w:rsidRDefault="00455BE1" w:rsidP="00B30C63">
      <w:pPr>
        <w:pStyle w:val="Heading4"/>
      </w:pPr>
      <w:r>
        <w:t xml:space="preserve">Land Cover Change </w:t>
      </w:r>
    </w:p>
    <w:p w14:paraId="7AEE16DB" w14:textId="77777777" w:rsidR="00455BE1" w:rsidRDefault="00455BE1" w:rsidP="00B30C63">
      <w:pPr>
        <w:pStyle w:val="Heading5"/>
      </w:pPr>
      <w:r>
        <w:t>Landsat scenes</w:t>
      </w:r>
    </w:p>
    <w:p w14:paraId="1AEFC2A7" w14:textId="77777777" w:rsidR="00455BE1" w:rsidRDefault="00455BE1" w:rsidP="00B30C6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5" w:history="1">
        <w:r w:rsidRPr="00E27DA2">
          <w:rPr>
            <w:rStyle w:val="Hyperlink"/>
          </w:rPr>
          <w:t>here</w:t>
        </w:r>
      </w:hyperlink>
      <w:r>
        <w:t>). The parallel one caused ‘Too Many Concurrent Agreggations’ error so I had to do it the slow way.</w:t>
      </w:r>
    </w:p>
    <w:p w14:paraId="7B0B3424" w14:textId="77777777"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6"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B30C6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B30C63">
      <w:pPr>
        <w:pStyle w:val="Heading5"/>
      </w:pPr>
      <w:r>
        <w:t>PA Boundary</w:t>
      </w:r>
    </w:p>
    <w:p w14:paraId="57BACF13" w14:textId="77777777" w:rsidR="00455BE1" w:rsidRDefault="00455BE1" w:rsidP="00B30C63">
      <w:pPr>
        <w:pStyle w:val="BodyText2"/>
      </w:pPr>
      <w:r>
        <w:t>James is loading these separately.</w:t>
      </w:r>
    </w:p>
    <w:p w14:paraId="34A6E824" w14:textId="77777777" w:rsidR="00455BE1" w:rsidRDefault="00455BE1" w:rsidP="00B30C63">
      <w:pPr>
        <w:pStyle w:val="Heading5"/>
      </w:pPr>
      <w:r>
        <w:lastRenderedPageBreak/>
        <w:t>Validated Land Cover Segments</w:t>
      </w:r>
    </w:p>
    <w:p w14:paraId="02247790" w14:textId="77777777" w:rsidR="00455BE1" w:rsidRPr="004F4893" w:rsidRDefault="00455BE1" w:rsidP="00B30C63">
      <w:pPr>
        <w:pStyle w:val="BodyText2"/>
      </w:pPr>
      <w:r>
        <w:t xml:space="preserve">What are these? These are from ies-pgsql2.jrc.org/h05ibex/pais - </w:t>
      </w:r>
    </w:p>
    <w:p w14:paraId="4733CB7A" w14:textId="77777777" w:rsidR="00455BE1" w:rsidRDefault="00455BE1" w:rsidP="00B30C63">
      <w:pPr>
        <w:pStyle w:val="Heading4"/>
      </w:pPr>
      <w:r>
        <w:t>PA Page</w:t>
      </w:r>
    </w:p>
    <w:p w14:paraId="4C0B718E" w14:textId="3DE64788" w:rsidR="00455BE1" w:rsidRDefault="00455BE1" w:rsidP="00B30C63">
      <w:pPr>
        <w:pStyle w:val="BodyText2"/>
      </w:pPr>
      <w:r>
        <w:t>Added the PhotoViewer widget. Now adding the ImageController widget on 9/9/16.</w:t>
      </w:r>
      <w:r w:rsidR="00B80284">
        <w:t xml:space="preserve"> </w:t>
      </w:r>
    </w:p>
    <w:p w14:paraId="09FA478B" w14:textId="61975345" w:rsidR="009D013C" w:rsidRPr="00455BE1" w:rsidRDefault="009D013C" w:rsidP="00B30C63">
      <w:pPr>
        <w:pStyle w:val="BodyText2"/>
      </w:pPr>
      <w:r>
        <w:t xml:space="preserve">Click on the Edit Panel button for the </w:t>
      </w:r>
    </w:p>
    <w:p w14:paraId="62407D4F" w14:textId="4AFAA288" w:rsidR="00EF594B" w:rsidRDefault="00EF594B" w:rsidP="00B30C63">
      <w:pPr>
        <w:pStyle w:val="Heading4"/>
      </w:pPr>
      <w:r>
        <w:t>Protected Area Coverage Analysis</w:t>
      </w:r>
    </w:p>
    <w:p w14:paraId="70FD92EE" w14:textId="783F2F01" w:rsidR="00EF594B" w:rsidRDefault="00EF594B" w:rsidP="00B30C63">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7" w:history="1">
        <w:r w:rsidRPr="00325015">
          <w:rPr>
            <w:rStyle w:val="Hyperlink"/>
          </w:rPr>
          <w:t>\\BECKINSALE\export\WDPA_June_2016_FLAT</w:t>
        </w:r>
      </w:hyperlink>
      <w:r>
        <w:t>. This is Santiagos description of the process:</w:t>
      </w:r>
    </w:p>
    <w:p w14:paraId="2AFB4089" w14:textId="77777777" w:rsidR="00EF594B" w:rsidRDefault="00EF594B" w:rsidP="00B30C63">
      <w:pPr>
        <w:pStyle w:val="ListBullet2"/>
      </w:pPr>
      <w:r>
        <w:t xml:space="preserve">The public version of the </w:t>
      </w:r>
      <w:r w:rsidRPr="0019117D">
        <w:t>World Database on Protected Areas (WDPA)</w:t>
      </w:r>
      <w:r>
        <w:t xml:space="preserve"> for June 2016 was downloaded as a file geodatabase from Protected Planet (</w:t>
      </w:r>
      <w:hyperlink r:id="rId498" w:history="1">
        <w:r w:rsidRPr="001C11D2">
          <w:rPr>
            <w:rStyle w:val="Hyperlink"/>
          </w:rPr>
          <w:t>http://www.protectedplanet.net/</w:t>
        </w:r>
      </w:hyperlink>
      <w:r>
        <w:t>).</w:t>
      </w:r>
    </w:p>
    <w:p w14:paraId="03E79553" w14:textId="77777777" w:rsidR="00EF594B" w:rsidRDefault="00EF594B" w:rsidP="00B30C63">
      <w:pPr>
        <w:pStyle w:val="ListBullet2"/>
      </w:pPr>
      <w:r>
        <w:t>All the processing described next was done using ArcGIS 10.3.1.</w:t>
      </w:r>
    </w:p>
    <w:p w14:paraId="6658448D" w14:textId="77777777" w:rsidR="00EF594B" w:rsidRDefault="00EF594B" w:rsidP="00B30C63">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B30C63">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B30C63">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B30C63">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B30C63">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B30C63">
      <w:pPr>
        <w:pStyle w:val="BodyText2"/>
      </w:pPr>
      <w:r>
        <w:t>There are some issues with using this dissolved layer in the analysis:</w:t>
      </w:r>
    </w:p>
    <w:p w14:paraId="166A574E" w14:textId="77777777" w:rsidR="005C099F" w:rsidRDefault="005C099F" w:rsidP="00B30C63">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B30C63">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B30C63">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58168158" w14:textId="21CCE2CA" w:rsidR="00464E7A" w:rsidRDefault="00464E7A" w:rsidP="00B30C63">
      <w:pPr>
        <w:pStyle w:val="Heading3"/>
      </w:pPr>
      <w:r>
        <w:t>Reference Information System v2</w:t>
      </w:r>
    </w:p>
    <w:p w14:paraId="1FE29270" w14:textId="77777777" w:rsidR="0084367A" w:rsidRDefault="0084367A" w:rsidP="00B30C63">
      <w:pPr>
        <w:pStyle w:val="Heading4"/>
      </w:pPr>
      <w:bookmarkStart w:id="113" w:name="_Building_for_production"/>
      <w:bookmarkEnd w:id="113"/>
      <w:r>
        <w:t>Building for production</w:t>
      </w:r>
    </w:p>
    <w:p w14:paraId="61B0D039" w14:textId="071EBEFF"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D75C9EE" w14:textId="1082A166" w:rsidR="00283C19" w:rsidRDefault="002C052E" w:rsidP="00B30C63">
      <w:pPr>
        <w:pStyle w:val="BodyText2"/>
      </w:pPr>
      <w:r>
        <w:t xml:space="preserve">e.g. </w:t>
      </w:r>
      <w:r w:rsidR="00283C19">
        <w:t>for the Penrose machine:</w:t>
      </w:r>
    </w:p>
    <w:p w14:paraId="533E78E6" w14:textId="01BB38F4" w:rsidR="00283C19" w:rsidRDefault="00283C19" w:rsidP="00B30C63">
      <w:pPr>
        <w:pStyle w:val="Code"/>
      </w:pPr>
      <w:r w:rsidRPr="00283C19">
        <w:t xml:space="preserve">  "homepage": "http://beta.biopama.org/wireframes/regional/build/"</w:t>
      </w:r>
    </w:p>
    <w:p w14:paraId="0684AA35" w14:textId="3E98865F" w:rsidR="00237C8F" w:rsidRDefault="00237C8F" w:rsidP="00B30C63">
      <w:pPr>
        <w:pStyle w:val="Code"/>
      </w:pPr>
      <w:r w:rsidRPr="00283C19">
        <w:t xml:space="preserve">  "homepage": "http://beta.biopama.org/wireframes/</w:t>
      </w:r>
      <w:r>
        <w:t>acp</w:t>
      </w:r>
      <w:r w:rsidRPr="00283C19">
        <w:t>/build/"</w:t>
      </w:r>
    </w:p>
    <w:p w14:paraId="4191FF9F" w14:textId="58D10D0D" w:rsidR="002C052E" w:rsidRDefault="00837495" w:rsidP="00B30C63">
      <w:pPr>
        <w:pStyle w:val="BodyText2"/>
      </w:pPr>
      <w:hyperlink r:id="rId499" w:history="1">
        <w:r w:rsidR="002C052E" w:rsidRPr="00215ABB">
          <w:rPr>
            <w:rStyle w:val="Hyperlink"/>
          </w:rPr>
          <w:t>http://beta.biopama.org/node-js/biopama-regional/build/</w:t>
        </w:r>
      </w:hyperlink>
      <w:r w:rsidR="002C052E">
        <w:t xml:space="preserve"> </w:t>
      </w:r>
    </w:p>
    <w:p w14:paraId="521896A6" w14:textId="7F9DBEE2" w:rsidR="0084367A" w:rsidRDefault="0084367A" w:rsidP="00B30C63">
      <w:pPr>
        <w:pStyle w:val="Unix"/>
      </w:pPr>
      <w:r w:rsidRPr="0084367A">
        <w:t>blishten:~/workspace (gh-pages) $ git add biopama-regional/build/* -f</w:t>
      </w:r>
    </w:p>
    <w:p w14:paraId="7F88C2FE" w14:textId="3FA38D04" w:rsidR="0084367A" w:rsidRDefault="0084367A" w:rsidP="00B30C63">
      <w:pPr>
        <w:pStyle w:val="Unix"/>
      </w:pPr>
      <w:r w:rsidRPr="0084367A">
        <w:t>blishten:~/workspace (gh-pages) $ git commit -m 'build v0.1'</w:t>
      </w:r>
    </w:p>
    <w:p w14:paraId="0065A15B" w14:textId="1CEE6B6A" w:rsidR="00B34F4D" w:rsidRPr="0084367A" w:rsidRDefault="00B34F4D" w:rsidP="00B30C63">
      <w:pPr>
        <w:pStyle w:val="Unix"/>
      </w:pPr>
      <w:r w:rsidRPr="00B34F4D">
        <w:lastRenderedPageBreak/>
        <w:t>blishten:~/workspace (gh-pages) $ git push</w:t>
      </w:r>
    </w:p>
    <w:p w14:paraId="00DE4B2B" w14:textId="212F1EAE" w:rsidR="00832ECC" w:rsidRDefault="00832ECC" w:rsidP="00B30C63">
      <w:pPr>
        <w:pStyle w:val="Heading4"/>
      </w:pPr>
      <w:r>
        <w:t>Design</w:t>
      </w:r>
    </w:p>
    <w:p w14:paraId="27B8B06F" w14:textId="0CE894F3"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6E95A9E1" w14:textId="77777777" w:rsidR="0084367A" w:rsidRDefault="0084367A" w:rsidP="00B30C63">
      <w:pPr>
        <w:pStyle w:val="Heading4"/>
      </w:pPr>
      <w:r>
        <w:t>Hosting</w:t>
      </w:r>
    </w:p>
    <w:p w14:paraId="336252A0"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7EA30D47" w14:textId="0DF60D21" w:rsidR="0084367A" w:rsidRDefault="0084367A" w:rsidP="00B30C63">
      <w:pPr>
        <w:pStyle w:val="BodyText2"/>
      </w:pPr>
      <w:r>
        <w:t xml:space="preserve">The home folder for the beta.biopama.org address is /home/biopama/public_html/beta/. </w:t>
      </w:r>
    </w:p>
    <w:p w14:paraId="30681B1F" w14:textId="5D0FA5A9" w:rsidR="00464E7A" w:rsidRDefault="00464E7A" w:rsidP="00B30C63">
      <w:pPr>
        <w:pStyle w:val="Heading4"/>
      </w:pPr>
      <w:r>
        <w:t>Update workflow</w:t>
      </w:r>
    </w:p>
    <w:p w14:paraId="2466FAF9" w14:textId="073CACA4" w:rsidR="00464E7A" w:rsidRDefault="00464E7A" w:rsidP="00B30C63">
      <w:pPr>
        <w:pStyle w:val="Heading5"/>
      </w:pPr>
      <w:r>
        <w:t>WDPA</w:t>
      </w:r>
    </w:p>
    <w:p w14:paraId="595A628F" w14:textId="77777777" w:rsidR="00B35182" w:rsidRDefault="00B35182" w:rsidP="00B30C63">
      <w:pPr>
        <w:pStyle w:val="Heading6"/>
      </w:pPr>
      <w:r>
        <w:t>To MapBox</w:t>
      </w:r>
    </w:p>
    <w:p w14:paraId="3DB7C6CD" w14:textId="7C25AB31"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74AE0EF2"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785EF06C" w14:textId="493B21DC" w:rsidR="007A5632" w:rsidRPr="007A5632" w:rsidRDefault="007A5632" w:rsidP="00B30C63">
            <w:pPr>
              <w:pStyle w:val="TableText"/>
              <w:rPr>
                <w:rStyle w:val="text"/>
                <w:b w:val="0"/>
              </w:rPr>
            </w:pPr>
            <w:r>
              <w:rPr>
                <w:rStyle w:val="text"/>
                <w:b w:val="0"/>
              </w:rPr>
              <w:t>Dataset</w:t>
            </w:r>
          </w:p>
        </w:tc>
        <w:tc>
          <w:tcPr>
            <w:tcW w:w="4696" w:type="dxa"/>
          </w:tcPr>
          <w:p w14:paraId="6D3A67D4" w14:textId="3B36AE3E"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3F2EE77E" w14:textId="14910510"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BA11F00" w14:textId="054C6EE6"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1A7BFA8D" w14:textId="3CD945F5"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3DAF6A88" w14:textId="2147AE7E" w:rsidTr="007A5632">
        <w:tc>
          <w:tcPr>
            <w:cnfStyle w:val="001000000000" w:firstRow="0" w:lastRow="0" w:firstColumn="1" w:lastColumn="0" w:oddVBand="0" w:evenVBand="0" w:oddHBand="0" w:evenHBand="0" w:firstRowFirstColumn="0" w:firstRowLastColumn="0" w:lastRowFirstColumn="0" w:lastRowLastColumn="0"/>
            <w:tcW w:w="4655" w:type="dxa"/>
          </w:tcPr>
          <w:p w14:paraId="057391DC" w14:textId="7D0943CB"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55FDE540" w14:textId="1FA49E10"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1CD81B45" w14:textId="491CEA36"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49DF76A9" w14:textId="40762702"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551EAFD" w14:textId="3BAFC440"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38612F96" w14:textId="62B0CFCA" w:rsidTr="007A5632">
        <w:tc>
          <w:tcPr>
            <w:cnfStyle w:val="001000000000" w:firstRow="0" w:lastRow="0" w:firstColumn="1" w:lastColumn="0" w:oddVBand="0" w:evenVBand="0" w:oddHBand="0" w:evenHBand="0" w:firstRowFirstColumn="0" w:firstRowLastColumn="0" w:lastRowFirstColumn="0" w:lastRowLastColumn="0"/>
            <w:tcW w:w="4655" w:type="dxa"/>
          </w:tcPr>
          <w:p w14:paraId="299AF2CB" w14:textId="6155D2AE"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420572B" w14:textId="1F12F5AF"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492EA7A6" w14:textId="57BCDDD8"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36B5F2B" w14:textId="7966C2CC"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03977D6A" w14:textId="76D1ECD3"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5F813C4E"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5D4A69DF" w14:textId="0B31A425"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0ACC6D14"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0B19BD5E" w14:textId="2A5A3CA6" w:rsidR="00B35182" w:rsidRDefault="00B35182" w:rsidP="00B30C63">
      <w:pPr>
        <w:pStyle w:val="Heading6"/>
      </w:pPr>
      <w:r>
        <w:t>To REST Service</w:t>
      </w:r>
    </w:p>
    <w:p w14:paraId="62D580AC" w14:textId="2546ECCD"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24D5538D" w14:textId="245C7C50" w:rsidR="00E851E0" w:rsidRDefault="00E851E0" w:rsidP="00B30C63">
      <w:pPr>
        <w:pStyle w:val="Heading2"/>
      </w:pPr>
      <w:r>
        <w:t>JRC Websites</w:t>
      </w:r>
    </w:p>
    <w:p w14:paraId="07335E08" w14:textId="2EAF099E" w:rsidR="00E851E0" w:rsidRDefault="00E851E0" w:rsidP="00B30C63">
      <w:pPr>
        <w:pStyle w:val="Heading3"/>
      </w:pPr>
      <w:r>
        <w:t>Community Image Data Portal</w:t>
      </w:r>
      <w:r w:rsidR="00D10452">
        <w:t xml:space="preserve"> (CID Portal)</w:t>
      </w:r>
    </w:p>
    <w:p w14:paraId="4A7EE24A" w14:textId="07975C3D" w:rsidR="00FB034E" w:rsidRDefault="00FB034E" w:rsidP="00B30C63">
      <w:pPr>
        <w:pStyle w:val="Heading4"/>
      </w:pPr>
      <w:r>
        <w:t>Non-Sentinel 2</w:t>
      </w:r>
    </w:p>
    <w:p w14:paraId="1D2438E4" w14:textId="77777777" w:rsidR="00FB034E" w:rsidRPr="00B81F32" w:rsidRDefault="00FB034E" w:rsidP="00B30C63">
      <w:pPr>
        <w:pStyle w:val="BodyText2"/>
      </w:pPr>
      <w:r>
        <w:t>This was developed by Dario Simonetti and is also called ‘</w:t>
      </w:r>
      <w:r w:rsidRPr="00B81F32">
        <w:t>The Joint Research Centre Earth Observation Data and</w:t>
      </w:r>
      <w:r>
        <w:t xml:space="preserve"> Processing Platform (JEODPP)’ - available </w:t>
      </w:r>
      <w:hyperlink r:id="rId500" w:history="1">
        <w:r w:rsidRPr="00D10452">
          <w:rPr>
            <w:rStyle w:val="Hyperlink"/>
          </w:rPr>
          <w:t>here</w:t>
        </w:r>
      </w:hyperlink>
      <w:r>
        <w:t>.</w:t>
      </w:r>
    </w:p>
    <w:p w14:paraId="0C10C593" w14:textId="2F168522" w:rsidR="00FB034E" w:rsidRDefault="00FB034E" w:rsidP="00B30C63">
      <w:pPr>
        <w:pStyle w:val="Heading4"/>
      </w:pPr>
      <w:r>
        <w:t>Sentinel 2</w:t>
      </w:r>
    </w:p>
    <w:p w14:paraId="11B055C6" w14:textId="79C876B6" w:rsidR="00FB034E" w:rsidRPr="00FB034E" w:rsidRDefault="00837495" w:rsidP="00B30C63">
      <w:pPr>
        <w:pStyle w:val="BodyText2"/>
      </w:pPr>
      <w:hyperlink r:id="rId501" w:history="1">
        <w:r w:rsidR="00FB034E" w:rsidRPr="00FB034E">
          <w:rPr>
            <w:rStyle w:val="Hyperlink"/>
          </w:rPr>
          <w:t>Here</w:t>
        </w:r>
      </w:hyperlink>
      <w:r w:rsidR="00FB034E">
        <w:t xml:space="preserve"> is the UI for Sentinel 2 imagery.</w:t>
      </w:r>
    </w:p>
    <w:p w14:paraId="22F1246A" w14:textId="77777777" w:rsidR="00E851E0" w:rsidRDefault="00E851E0" w:rsidP="00B30C63">
      <w:pPr>
        <w:pStyle w:val="Heading2"/>
      </w:pPr>
      <w:r>
        <w:t>My Websites</w:t>
      </w:r>
    </w:p>
    <w:p w14:paraId="528E0B55" w14:textId="77777777" w:rsidR="00CE0402" w:rsidRDefault="00CE0402" w:rsidP="00B30C63">
      <w:pPr>
        <w:pStyle w:val="Heading3"/>
      </w:pPr>
      <w:r>
        <w:t>Canopies Validation Tool</w:t>
      </w:r>
    </w:p>
    <w:p w14:paraId="2E55AFCB" w14:textId="77777777" w:rsidR="00CE0402" w:rsidRDefault="00CE0402" w:rsidP="00B30C63">
      <w:pPr>
        <w:pStyle w:val="BodyText2"/>
      </w:pPr>
      <w:r>
        <w:t>Jorges website is here:</w:t>
      </w:r>
    </w:p>
    <w:p w14:paraId="2845D883" w14:textId="77777777" w:rsidR="00CE0402" w:rsidRDefault="00837495" w:rsidP="00B30C63">
      <w:pPr>
        <w:pStyle w:val="BodyText2"/>
      </w:pPr>
      <w:hyperlink r:id="rId502" w:history="1">
        <w:r w:rsidR="00CE0402" w:rsidRPr="00707B3F">
          <w:rPr>
            <w:rStyle w:val="Hyperlink"/>
          </w:rPr>
          <w:t>http://fise.jrc.ec.europa.eu/canhemon/slippy_map_ol2/</w:t>
        </w:r>
      </w:hyperlink>
      <w:r w:rsidR="00CE0402">
        <w:t xml:space="preserve"> </w:t>
      </w:r>
    </w:p>
    <w:p w14:paraId="1A8FE44C" w14:textId="77777777" w:rsidR="00CE0402" w:rsidRDefault="00CE0402" w:rsidP="00B30C63">
      <w:pPr>
        <w:pStyle w:val="BodyText2"/>
      </w:pPr>
      <w:r>
        <w:t>Using the WMS service:</w:t>
      </w:r>
    </w:p>
    <w:p w14:paraId="1D35EEC2" w14:textId="77777777" w:rsidR="00CE0402" w:rsidRPr="00A219EA" w:rsidRDefault="00CE0402" w:rsidP="00B30C6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B30C63">
      <w:pPr>
        <w:pStyle w:val="Heading3"/>
      </w:pPr>
      <w:r>
        <w:lastRenderedPageBreak/>
        <w:t>CBD Target 11 tool</w:t>
      </w:r>
    </w:p>
    <w:p w14:paraId="372D3704" w14:textId="32792088" w:rsidR="00CE0402" w:rsidRDefault="00CE0402" w:rsidP="00B30C63">
      <w:pPr>
        <w:pStyle w:val="Heading4"/>
      </w:pPr>
      <w:r>
        <w:t>Data preprocessing</w:t>
      </w:r>
    </w:p>
    <w:p w14:paraId="7F680AC8"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03"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30C63">
      <w:pPr>
        <w:pStyle w:val="Heading5"/>
      </w:pPr>
      <w:r>
        <w:t>Attempt 1</w:t>
      </w:r>
    </w:p>
    <w:p w14:paraId="5C231CDD" w14:textId="68E2748B" w:rsidR="00A17AC6" w:rsidRDefault="00A17AC6" w:rsidP="00B30C63">
      <w:pPr>
        <w:pStyle w:val="BodyText2"/>
      </w:pPr>
      <w:r>
        <w:t>First attempt failed after 80 mins with:</w:t>
      </w:r>
    </w:p>
    <w:p w14:paraId="6F3F0114" w14:textId="77777777" w:rsidR="00A17AC6" w:rsidRPr="00642107" w:rsidRDefault="00A17AC6" w:rsidP="00B30C63">
      <w:pPr>
        <w:pStyle w:val="GPError"/>
      </w:pPr>
      <w:r w:rsidRPr="00642107">
        <w:t>Traceback (most recent call last):</w:t>
      </w:r>
    </w:p>
    <w:p w14:paraId="5F194DDB" w14:textId="77777777" w:rsidR="00A17AC6" w:rsidRPr="00642107" w:rsidRDefault="00A17AC6" w:rsidP="00B30C63">
      <w:pPr>
        <w:pStyle w:val="GPError"/>
      </w:pPr>
      <w:r w:rsidRPr="00642107">
        <w:t xml:space="preserve">  File "&lt;string&gt;", line 1702, in execute</w:t>
      </w:r>
    </w:p>
    <w:p w14:paraId="68CCB27B" w14:textId="77777777" w:rsidR="00A17AC6" w:rsidRPr="00642107" w:rsidRDefault="00A17AC6" w:rsidP="00B30C63">
      <w:pPr>
        <w:pStyle w:val="GPError"/>
      </w:pPr>
      <w:r w:rsidRPr="00642107">
        <w:t xml:space="preserve">  File "&lt;string&gt;", line 1493, in intersectPolygons</w:t>
      </w:r>
    </w:p>
    <w:p w14:paraId="0FE8166B" w14:textId="77777777" w:rsidR="00A17AC6" w:rsidRPr="00642107" w:rsidRDefault="00A17AC6" w:rsidP="00B30C63">
      <w:pPr>
        <w:pStyle w:val="GPError"/>
      </w:pPr>
      <w:r w:rsidRPr="00642107">
        <w:t xml:space="preserve">  File "c:\arcgis10.4\desktop10.5\arcpy\arcpy\management.py", line 4660, in Dissolve</w:t>
      </w:r>
    </w:p>
    <w:p w14:paraId="55B0B267" w14:textId="77777777" w:rsidR="00A17AC6" w:rsidRPr="00642107" w:rsidRDefault="00A17AC6" w:rsidP="00B30C63">
      <w:pPr>
        <w:pStyle w:val="GPError"/>
      </w:pPr>
      <w:r w:rsidRPr="00642107">
        <w:t xml:space="preserve">    raise e</w:t>
      </w:r>
    </w:p>
    <w:p w14:paraId="76B907B6" w14:textId="77777777" w:rsidR="00A17AC6" w:rsidRPr="00642107" w:rsidRDefault="00A17AC6" w:rsidP="00B30C63">
      <w:pPr>
        <w:pStyle w:val="GPError"/>
      </w:pPr>
      <w:r w:rsidRPr="00642107">
        <w:t>ExecuteError: Failed to execute. Parameters are not valid.</w:t>
      </w:r>
    </w:p>
    <w:p w14:paraId="3369B958" w14:textId="77777777" w:rsidR="00A17AC6" w:rsidRPr="00642107" w:rsidRDefault="00A17AC6" w:rsidP="00B30C63">
      <w:pPr>
        <w:pStyle w:val="GPError"/>
      </w:pPr>
      <w:r w:rsidRPr="00642107">
        <w:t>ERROR 000732: Input Features: Dataset in_memory/intersected does not exist or is not supported</w:t>
      </w:r>
    </w:p>
    <w:p w14:paraId="79F831EB" w14:textId="77777777" w:rsidR="00A17AC6" w:rsidRPr="00642107" w:rsidRDefault="00A17AC6" w:rsidP="00B30C63">
      <w:pPr>
        <w:pStyle w:val="GPError"/>
      </w:pPr>
      <w:r w:rsidRPr="00642107">
        <w:t>ERROR 000369: Invalid input field(s)</w:t>
      </w:r>
    </w:p>
    <w:p w14:paraId="36228F92" w14:textId="23FA3DB5" w:rsidR="00A17AC6" w:rsidRPr="00642107" w:rsidRDefault="00A17AC6" w:rsidP="00B30C63">
      <w:pPr>
        <w:pStyle w:val="GPError"/>
      </w:pPr>
      <w:r w:rsidRPr="00642107">
        <w:t>Failed to execute (Dissolve)</w:t>
      </w:r>
    </w:p>
    <w:p w14:paraId="521E170E" w14:textId="793C67FF" w:rsidR="00375D6A" w:rsidRDefault="00375D6A" w:rsidP="00B30C63">
      <w:pPr>
        <w:pStyle w:val="BodyText2"/>
      </w:pPr>
      <w:r>
        <w:t>Changed the intersected output to a feature class.</w:t>
      </w:r>
    </w:p>
    <w:p w14:paraId="1D6EA3E7" w14:textId="092E8B62" w:rsidR="00BD031B" w:rsidRDefault="00BD031B" w:rsidP="00B30C63">
      <w:pPr>
        <w:pStyle w:val="Heading5"/>
      </w:pPr>
      <w:r>
        <w:t>Attempt 2</w:t>
      </w:r>
    </w:p>
    <w:p w14:paraId="59A5EB98" w14:textId="75C802B4"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30C63">
      <w:pPr>
        <w:pStyle w:val="GPError"/>
      </w:pPr>
      <w:r>
        <w:t>ExecuteError: ERROR 999999: Error executing function.</w:t>
      </w:r>
    </w:p>
    <w:p w14:paraId="0BCF41A9" w14:textId="77777777" w:rsidR="00BD031B" w:rsidRDefault="00BD031B" w:rsidP="00B30C63">
      <w:pPr>
        <w:pStyle w:val="GPError"/>
      </w:pPr>
      <w:r>
        <w:t>The table was not found.</w:t>
      </w:r>
    </w:p>
    <w:p w14:paraId="2916AB37" w14:textId="77777777" w:rsidR="00BD031B" w:rsidRDefault="00BD031B" w:rsidP="00B30C63">
      <w:pPr>
        <w:pStyle w:val="GPError"/>
      </w:pPr>
      <w:r>
        <w:t>The table was not found. [intersected]</w:t>
      </w:r>
    </w:p>
    <w:p w14:paraId="65B32702" w14:textId="77777777" w:rsidR="00BD031B" w:rsidRDefault="00BD031B" w:rsidP="00B30C63">
      <w:pPr>
        <w:pStyle w:val="GPError"/>
      </w:pPr>
      <w:r>
        <w:t>The table was not found.</w:t>
      </w:r>
    </w:p>
    <w:p w14:paraId="24EC6340" w14:textId="77777777" w:rsidR="00BD031B" w:rsidRDefault="00BD031B" w:rsidP="00B30C63">
      <w:pPr>
        <w:pStyle w:val="GPError"/>
      </w:pPr>
      <w:r>
        <w:t>The table was not found. [intersected]</w:t>
      </w:r>
    </w:p>
    <w:p w14:paraId="1BA85AD4" w14:textId="77777777" w:rsidR="00BD031B" w:rsidRDefault="00BD031B" w:rsidP="00B30C63">
      <w:pPr>
        <w:pStyle w:val="GPError"/>
      </w:pPr>
      <w:r>
        <w:t>Invalid Topology [Incomplete void poly.]</w:t>
      </w:r>
    </w:p>
    <w:p w14:paraId="7F001E75" w14:textId="7BB51B21" w:rsidR="00BD031B" w:rsidRDefault="00BD031B" w:rsidP="00B30C63">
      <w:pPr>
        <w:pStyle w:val="GPError"/>
      </w:pPr>
      <w:r>
        <w:t>Failed to execute (Intersect).</w:t>
      </w:r>
    </w:p>
    <w:p w14:paraId="6DDECADB" w14:textId="6F96A2BC"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B30C63">
      <w:pPr>
        <w:pStyle w:val="Heading5"/>
      </w:pPr>
      <w:r>
        <w:t>Attempt 3</w:t>
      </w:r>
    </w:p>
    <w:p w14:paraId="4536E620" w14:textId="7168241C" w:rsidR="00E60ED5" w:rsidRDefault="00E60ED5" w:rsidP="00B30C63">
      <w:pPr>
        <w:pStyle w:val="BodyText2"/>
      </w:pPr>
      <w:r>
        <w:t>Second attempt failed after 7hrs 47 mins:</w:t>
      </w:r>
    </w:p>
    <w:p w14:paraId="4D419409" w14:textId="15B1131C" w:rsidR="00614D00" w:rsidRDefault="00614D00" w:rsidP="00B30C63">
      <w:pPr>
        <w:pStyle w:val="GPMessage"/>
      </w:pPr>
      <w:r>
        <w:t xml:space="preserve">Intersecting the </w:t>
      </w:r>
      <w:r w:rsidRPr="00730979">
        <w:t>marine</w:t>
      </w:r>
      <w:r>
        <w:t xml:space="preserve"> protected areas with the eez boundaries</w:t>
      </w:r>
    </w:p>
    <w:p w14:paraId="0989DEFA" w14:textId="77777777" w:rsidR="00614D00" w:rsidRDefault="00614D00" w:rsidP="00B30C63">
      <w:pPr>
        <w:pStyle w:val="GPError"/>
      </w:pPr>
      <w:r>
        <w:t>Traceback (most recent call last):</w:t>
      </w:r>
    </w:p>
    <w:p w14:paraId="093BD3F9" w14:textId="77777777" w:rsidR="00614D00" w:rsidRDefault="00614D00" w:rsidP="00B30C63">
      <w:pPr>
        <w:pStyle w:val="GPError"/>
      </w:pPr>
      <w:r>
        <w:t xml:space="preserve">  File "&lt;string&gt;", line 1711, in execute</w:t>
      </w:r>
    </w:p>
    <w:p w14:paraId="573F9EF1" w14:textId="77777777" w:rsidR="00614D00" w:rsidRDefault="00614D00" w:rsidP="00B30C63">
      <w:pPr>
        <w:pStyle w:val="GPError"/>
      </w:pPr>
      <w:r>
        <w:t xml:space="preserve">  File "&lt;string&gt;", line 1493, in intersectPolygons</w:t>
      </w:r>
    </w:p>
    <w:p w14:paraId="3EC17930" w14:textId="77777777" w:rsidR="00614D00" w:rsidRDefault="00614D00" w:rsidP="00B30C63">
      <w:pPr>
        <w:pStyle w:val="GPError"/>
      </w:pPr>
      <w:r>
        <w:t xml:space="preserve">  File "c:\arcgis10.4\desktop10.5\arcpy\arcpy\analysis.py", line 333, in Intersect</w:t>
      </w:r>
    </w:p>
    <w:p w14:paraId="1F530706" w14:textId="77777777" w:rsidR="00614D00" w:rsidRDefault="00614D00" w:rsidP="00B30C63">
      <w:pPr>
        <w:pStyle w:val="GPError"/>
      </w:pPr>
      <w:r>
        <w:t xml:space="preserve">    raise e</w:t>
      </w:r>
    </w:p>
    <w:p w14:paraId="4F4129D3" w14:textId="77777777" w:rsidR="00614D00" w:rsidRDefault="00614D00" w:rsidP="00B30C63">
      <w:pPr>
        <w:pStyle w:val="GPError"/>
      </w:pPr>
      <w:r>
        <w:t>ExecuteError: ERROR 999999: Error executing function.</w:t>
      </w:r>
    </w:p>
    <w:p w14:paraId="11EE69C8" w14:textId="77777777" w:rsidR="00614D00" w:rsidRDefault="00614D00" w:rsidP="00B30C63">
      <w:pPr>
        <w:pStyle w:val="GPError"/>
      </w:pPr>
      <w:r>
        <w:t>The table was not found.</w:t>
      </w:r>
    </w:p>
    <w:p w14:paraId="025CE73D" w14:textId="77777777" w:rsidR="00614D00" w:rsidRDefault="00614D00" w:rsidP="00B30C63">
      <w:pPr>
        <w:pStyle w:val="GPError"/>
      </w:pPr>
      <w:r>
        <w:t>The table was not found. [intersected]</w:t>
      </w:r>
    </w:p>
    <w:p w14:paraId="411FD0DF" w14:textId="77777777" w:rsidR="00614D00" w:rsidRDefault="00614D00" w:rsidP="00B30C63">
      <w:pPr>
        <w:pStyle w:val="GPError"/>
      </w:pPr>
      <w:r>
        <w:t>The table was not found.</w:t>
      </w:r>
    </w:p>
    <w:p w14:paraId="7C9CE050" w14:textId="77777777" w:rsidR="00614D00" w:rsidRDefault="00614D00" w:rsidP="00B30C63">
      <w:pPr>
        <w:pStyle w:val="GPError"/>
      </w:pPr>
      <w:r>
        <w:t>The table was not found. [intersected]</w:t>
      </w:r>
    </w:p>
    <w:p w14:paraId="29566416" w14:textId="77777777" w:rsidR="00614D00" w:rsidRDefault="00614D00" w:rsidP="00B30C63">
      <w:pPr>
        <w:pStyle w:val="GPError"/>
      </w:pPr>
      <w:r>
        <w:t>Invalid Topology [Incomplete void poly.]</w:t>
      </w:r>
    </w:p>
    <w:p w14:paraId="724A5FC1" w14:textId="77777777" w:rsidR="00614D00" w:rsidRDefault="00614D00" w:rsidP="00B30C63">
      <w:pPr>
        <w:pStyle w:val="GPError"/>
      </w:pPr>
      <w:r>
        <w:t>Failed to execute (Intersect).</w:t>
      </w:r>
    </w:p>
    <w:p w14:paraId="7F54B1EE" w14:textId="06D3A434" w:rsidR="00614D00" w:rsidRDefault="00614D00" w:rsidP="00B30C63">
      <w:pPr>
        <w:pStyle w:val="GPError"/>
      </w:pPr>
      <w:r>
        <w:t>Failed to execute (getWDPACoverageStatistics).</w:t>
      </w:r>
    </w:p>
    <w:p w14:paraId="3D9B3357" w14:textId="14B427E4" w:rsidR="00407F7D" w:rsidRDefault="00407F7D" w:rsidP="00B30C63">
      <w:pPr>
        <w:pStyle w:val="BodyText2"/>
      </w:pPr>
      <w:r>
        <w:t>Failed manually doing an intersect on the WDPA merged points and polygons and my EEZ boundaries.</w:t>
      </w:r>
    </w:p>
    <w:p w14:paraId="7B1B2EF6" w14:textId="3A37056C" w:rsidR="00407F7D" w:rsidRDefault="00407F7D" w:rsidP="00B30C63">
      <w:pPr>
        <w:pStyle w:val="Heading5"/>
      </w:pPr>
      <w:r>
        <w:t>Attempt 4</w:t>
      </w:r>
    </w:p>
    <w:p w14:paraId="6BD7C098" w14:textId="2B6D083A"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2817FD4" w14:textId="28B33394" w:rsidR="00D00F0D" w:rsidRDefault="00D00F0D" w:rsidP="00B30C63">
      <w:pPr>
        <w:pStyle w:val="Heading5"/>
      </w:pPr>
      <w:r>
        <w:t>Attempt 5</w:t>
      </w:r>
    </w:p>
    <w:p w14:paraId="4B1BCF43" w14:textId="761186F7" w:rsidR="00D00F0D" w:rsidRDefault="00D00F0D" w:rsidP="00B30C63">
      <w:pPr>
        <w:pStyle w:val="BodyText2"/>
      </w:pPr>
      <w:r>
        <w:t>While processing Australia for 199</w:t>
      </w:r>
      <w:r w:rsidR="000D4ADD">
        <w:t>6</w:t>
      </w:r>
      <w:r>
        <w:t>:</w:t>
      </w:r>
    </w:p>
    <w:p w14:paraId="3BC64B5E" w14:textId="4175466E" w:rsidR="00D00F0D" w:rsidRDefault="00D00F0D" w:rsidP="00B30C63">
      <w:pPr>
        <w:pStyle w:val="GPError"/>
      </w:pPr>
      <w:r>
        <w:t>Traceback (most recent call last):</w:t>
      </w:r>
    </w:p>
    <w:p w14:paraId="41461AFB" w14:textId="77777777" w:rsidR="00D00F0D" w:rsidRDefault="00D00F0D" w:rsidP="00B30C63">
      <w:pPr>
        <w:pStyle w:val="GPError"/>
      </w:pPr>
      <w:r>
        <w:t xml:space="preserve">  File "&lt;string&gt;", line 1723, in execute</w:t>
      </w:r>
    </w:p>
    <w:p w14:paraId="3985F41D" w14:textId="77777777" w:rsidR="00D00F0D" w:rsidRDefault="00D00F0D" w:rsidP="00B30C63">
      <w:pPr>
        <w:pStyle w:val="GPError"/>
      </w:pPr>
      <w:r>
        <w:lastRenderedPageBreak/>
        <w:t xml:space="preserve">  File "&lt;string&gt;", line 1586, in getCoverageStatistics</w:t>
      </w:r>
    </w:p>
    <w:p w14:paraId="62F2C9B6" w14:textId="77777777" w:rsidR="00D00F0D" w:rsidRDefault="00D00F0D" w:rsidP="00B30C63">
      <w:pPr>
        <w:pStyle w:val="GPError"/>
      </w:pPr>
      <w:r>
        <w:t xml:space="preserve">  File "c:\arcgis10.4\desktop10.5\arcpy\arcpy\management.py", line 4660, in Dissolve</w:t>
      </w:r>
    </w:p>
    <w:p w14:paraId="17312868" w14:textId="77777777" w:rsidR="00D00F0D" w:rsidRDefault="00D00F0D" w:rsidP="00B30C63">
      <w:pPr>
        <w:pStyle w:val="GPError"/>
      </w:pPr>
      <w:r>
        <w:t xml:space="preserve">    raise e</w:t>
      </w:r>
    </w:p>
    <w:p w14:paraId="53E7D6BA" w14:textId="77777777" w:rsidR="00D00F0D" w:rsidRDefault="00D00F0D" w:rsidP="00B30C63">
      <w:pPr>
        <w:pStyle w:val="GPError"/>
      </w:pPr>
      <w:r>
        <w:t>ExecuteError: ERROR 999999: Error executing function.</w:t>
      </w:r>
    </w:p>
    <w:p w14:paraId="00257936" w14:textId="77777777" w:rsidR="00D00F0D" w:rsidRDefault="00D00F0D" w:rsidP="00B30C63">
      <w:pPr>
        <w:pStyle w:val="GPError"/>
      </w:pPr>
      <w:r>
        <w:t>Out of memory [previous_coverage]</w:t>
      </w:r>
    </w:p>
    <w:p w14:paraId="7DCE8FF3" w14:textId="0F44709E" w:rsidR="00D00F0D" w:rsidRDefault="00D00F0D" w:rsidP="00B30C63">
      <w:pPr>
        <w:pStyle w:val="GPError"/>
      </w:pPr>
      <w:r>
        <w:t>Failed to execute (Dissolve).</w:t>
      </w:r>
    </w:p>
    <w:p w14:paraId="4FA11106" w14:textId="514E673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47DA9327" w14:textId="42E3FBCF" w:rsidR="001719DE" w:rsidRDefault="001719DE" w:rsidP="00B30C63">
      <w:pPr>
        <w:pStyle w:val="Heading5"/>
      </w:pPr>
      <w:r>
        <w:t>Attempt 6</w:t>
      </w:r>
    </w:p>
    <w:p w14:paraId="3F3FFA1C" w14:textId="2E2287CF" w:rsidR="001719DE" w:rsidRDefault="001719DE" w:rsidP="00B30C63">
      <w:pPr>
        <w:pStyle w:val="BodyText2"/>
      </w:pPr>
      <w:r>
        <w:t>Runs until DEU 2004 when it just cycles the dissolve step round and round. Trying it running in the background.</w:t>
      </w:r>
      <w:r w:rsidR="00980806">
        <w:t xml:space="preserve"> No difference. Trying in ArcGIS Pro - there is a migration guide </w:t>
      </w:r>
      <w:hyperlink r:id="rId504"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7DC0E8FC" w14:textId="2E10E1F3" w:rsidR="006839B0" w:rsidRDefault="006839B0" w:rsidP="00B30C6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08D286B4" w14:textId="0A1D84A0" w:rsidR="00C33A59" w:rsidRDefault="00613771" w:rsidP="00B30C63">
      <w:pPr>
        <w:pStyle w:val="BodyText2"/>
      </w:pPr>
      <w:r>
        <w:rPr>
          <w:noProof/>
          <w:lang w:bidi="ar-SA"/>
        </w:rPr>
        <w:drawing>
          <wp:inline distT="0" distB="0" distL="0" distR="0" wp14:anchorId="797DB6C5" wp14:editId="48DA98C1">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85086F9" w14:textId="77777777" w:rsidR="00C33A59" w:rsidRPr="00C33A59" w:rsidRDefault="00C33A59" w:rsidP="00B30C63">
      <w:pPr>
        <w:autoSpaceDE w:val="0"/>
        <w:autoSpaceDN w:val="0"/>
        <w:adjustRightInd w:val="0"/>
        <w:spacing w:before="0" w:after="0" w:line="240" w:lineRule="auto"/>
        <w:ind w:left="150"/>
        <w:rPr>
          <w:rFonts w:ascii="Consolas" w:eastAsia="Times New Roman" w:hAnsi="Consolas" w:cs="Consolas"/>
          <w:color w:val="4A4A4A"/>
          <w:sz w:val="12"/>
          <w:szCs w:val="18"/>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598E1E77" w14:textId="12F2261F" w:rsidR="00C33A59" w:rsidRPr="00AE2E5C" w:rsidRDefault="00C33A59" w:rsidP="00837495">
      <w:pPr>
        <w:pStyle w:val="ArcGISProGPError"/>
      </w:pPr>
      <w:r w:rsidRPr="00AE2E5C">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AE2E5C">
        <w:rPr>
          <w:noProof/>
        </w:rPr>
        <w:drawing>
          <wp:inline distT="0" distB="0" distL="0" distR="0" wp14:anchorId="7EBEC9CC" wp14:editId="676008DE">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EB2249">
        <w:rPr>
          <w:b/>
          <w:color w:val="0000FF"/>
          <w:u w:val="single"/>
        </w:rPr>
        <w:t>ERROR 999999:</w:t>
      </w:r>
      <w:r w:rsidRPr="00AE2E5C">
        <w:t xml:space="preserve"> Error executing function.Invalid Topology [Topoengine error.]Failed to execute (Dissolve).Failed to execute (CalculateWDPACoverageStatistics).</w:t>
      </w:r>
    </w:p>
    <w:p w14:paraId="3C33ADB9" w14:textId="77777777" w:rsidR="00C33A59" w:rsidRPr="00C33A59" w:rsidRDefault="00C33A59" w:rsidP="00B30C63">
      <w:pPr>
        <w:autoSpaceDE w:val="0"/>
        <w:autoSpaceDN w:val="0"/>
        <w:adjustRightInd w:val="0"/>
        <w:spacing w:before="45" w:after="0" w:line="240" w:lineRule="auto"/>
        <w:rPr>
          <w:rFonts w:ascii="Segoe UI" w:eastAsia="Times New Roman" w:hAnsi="Segoe UI" w:cs="Times New Roman"/>
          <w:color w:val="808080"/>
          <w:sz w:val="12"/>
          <w:szCs w:val="18"/>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66926C3C" w14:textId="28391ED8" w:rsidR="00C33A59" w:rsidRDefault="008B6883" w:rsidP="00B30C63">
      <w:pPr>
        <w:pStyle w:val="BodyText2"/>
      </w:pPr>
      <w:r>
        <w:t>Lots and lots of disk writing when I close ArcGIS Pro - I think its struggling with the USA tiling. Retrying only on the USA.</w:t>
      </w:r>
    </w:p>
    <w:p w14:paraId="32610270" w14:textId="23A0C457" w:rsidR="00AE2E5C" w:rsidRDefault="00AE2E5C" w:rsidP="00AE2E5C">
      <w:pPr>
        <w:pStyle w:val="Heading5"/>
      </w:pPr>
      <w:r>
        <w:t>Attempt 7</w:t>
      </w:r>
    </w:p>
    <w:p w14:paraId="69991306" w14:textId="73675562" w:rsidR="00AE2E5C" w:rsidRDefault="00AE2E5C" w:rsidP="00837495">
      <w:pPr>
        <w:pStyle w:val="ArcGISProGPError"/>
      </w:pPr>
      <w:r w:rsidRPr="00AE2E5C">
        <w:t>ERROR 999999: Error executing function.</w:t>
      </w:r>
      <w:r>
        <w:t xml:space="preserve"> </w:t>
      </w:r>
      <w:r w:rsidRPr="00AE2E5C">
        <w:t>Invalid Topology [Cannot open cache file.]</w:t>
      </w:r>
      <w:r>
        <w:t xml:space="preserve"> </w:t>
      </w:r>
      <w:r w:rsidRPr="00AE2E5C">
        <w:t>Failed to execute (Dissolve).Failed to execute (CalculateWDPACoverageStatistics).</w:t>
      </w:r>
    </w:p>
    <w:p w14:paraId="5E438C4F" w14:textId="238E66C9" w:rsidR="00EB2249" w:rsidRDefault="00EB2249" w:rsidP="00837495">
      <w:pPr>
        <w:pStyle w:val="ArcGISProGPMessage"/>
      </w:pPr>
      <w:r w:rsidRPr="00EB2249">
        <w:t>Failed at 10 April 2018 03:48:38 (Elapsed Time: 161 hours 41 minutes 14 seconds)</w:t>
      </w:r>
    </w:p>
    <w:p w14:paraId="2909F6C0" w14:textId="772BB8D6" w:rsidR="00EB2249" w:rsidRDefault="00EB2249" w:rsidP="00EB2249">
      <w:pPr>
        <w:pStyle w:val="BodyText2"/>
      </w:pPr>
      <w:r>
        <w:t>Failed on the following with the 'Close programs to prevent information loss error':</w:t>
      </w:r>
    </w:p>
    <w:p w14:paraId="601467ED" w14:textId="5E6361A9" w:rsidR="00EB2249" w:rsidRPr="00EB2249" w:rsidRDefault="00EB2249" w:rsidP="00EB2249">
      <w:pPr>
        <w:pStyle w:val="BodyText2"/>
      </w:pPr>
      <w:r w:rsidRPr="00EB2249">
        <w:t>...CRI</w:t>
      </w:r>
      <w:r w:rsidRPr="00EB2249">
        <w:tab/>
        <w:t>marine</w:t>
      </w:r>
      <w:r w:rsidRPr="00EB2249">
        <w:tab/>
        <w:t>1999</w:t>
      </w:r>
      <w:r w:rsidRPr="00EB2249">
        <w:tab/>
        <w:t>1 designated</w:t>
      </w:r>
      <w:r w:rsidRPr="00EB2249">
        <w:tab/>
        <w:t xml:space="preserve">    510.63 Km2 in area</w:t>
      </w:r>
      <w:r w:rsidRPr="00EB2249">
        <w:tab/>
        <w:t xml:space="preserve">    510.63 Km2 in new area</w:t>
      </w:r>
      <w:r w:rsidRPr="00EB2249">
        <w:tab/>
        <w:t xml:space="preserve">   4691.10 Km2 </w:t>
      </w:r>
      <w:r>
        <w:t>..</w:t>
      </w:r>
    </w:p>
    <w:p w14:paraId="5AE4EF10" w14:textId="57DC8DBF" w:rsidR="000A497E" w:rsidRDefault="000A497E" w:rsidP="00B30C63">
      <w:pPr>
        <w:pStyle w:val="Heading4"/>
      </w:pPr>
      <w:r>
        <w:t>Data loading</w:t>
      </w:r>
    </w:p>
    <w:p w14:paraId="46B40D4C" w14:textId="77777777" w:rsidR="00A86918" w:rsidRDefault="00A86918" w:rsidP="00B30C63">
      <w:pPr>
        <w:pStyle w:val="Heading5"/>
      </w:pPr>
      <w:r>
        <w:t>Coverage Statistics</w:t>
      </w:r>
    </w:p>
    <w:p w14:paraId="6361063C" w14:textId="123DDB61" w:rsidR="000A497E" w:rsidRDefault="00AD5981" w:rsidP="00B30C63">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B30C6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B30C63">
      <w:pPr>
        <w:pStyle w:val="sql"/>
      </w:pPr>
      <w:r>
        <w:t>CREATE TABLE public.wdpa_marine_coverage_statistics(iso3 text,yr smallint,new_area double precision,cum_area double precision)WITH(OIDS=TRUE);</w:t>
      </w:r>
    </w:p>
    <w:p w14:paraId="5A27124E" w14:textId="01361301" w:rsidR="00F756A7" w:rsidRDefault="00F756A7" w:rsidP="00B30C63">
      <w:pPr>
        <w:pStyle w:val="ListBullet"/>
      </w:pPr>
      <w:r>
        <w:t>Export the table from ArcGIS and remove the OBJECTID field in the text file.</w:t>
      </w:r>
    </w:p>
    <w:p w14:paraId="1283AC03" w14:textId="0E407358" w:rsidR="00F756A7" w:rsidRDefault="00F756A7" w:rsidP="00B30C63">
      <w:pPr>
        <w:pStyle w:val="ListBullet"/>
      </w:pPr>
      <w:r>
        <w:t>Click on the table in phpPgAdmin and click on Import and import the text file.</w:t>
      </w:r>
    </w:p>
    <w:p w14:paraId="5995B5AF" w14:textId="51A37A69" w:rsidR="00A86918" w:rsidRDefault="00A86918" w:rsidP="00B30C63">
      <w:pPr>
        <w:pStyle w:val="Heading5"/>
      </w:pPr>
      <w:r>
        <w:lastRenderedPageBreak/>
        <w:t>Spatial Data</w:t>
      </w:r>
    </w:p>
    <w:p w14:paraId="25082455" w14:textId="2DB8EE0A"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079BEC7C" w14:textId="0D18E9DF" w:rsidR="00A86918" w:rsidRPr="00A86918" w:rsidRDefault="00A86918" w:rsidP="00B30C63">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0FD0C1B1" w14:textId="4C352D68" w:rsidR="00A86918" w:rsidRPr="001B07CB" w:rsidRDefault="00A86918" w:rsidP="00B30C63">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418F63E9" w14:textId="77777777" w:rsidR="001B07CB" w:rsidRDefault="001B07CB" w:rsidP="001B07CB">
      <w:pPr>
        <w:pStyle w:val="BodyText2"/>
      </w:pPr>
      <w:r w:rsidRPr="001B07CB">
        <w:t>The process is to</w:t>
      </w:r>
      <w:r>
        <w:t>:</w:t>
      </w:r>
    </w:p>
    <w:p w14:paraId="2F1BBE6E" w14:textId="530FD12F" w:rsidR="001B07CB" w:rsidRDefault="001B07CB" w:rsidP="008009C3">
      <w:pPr>
        <w:pStyle w:val="ListBullet"/>
      </w:pPr>
      <w:r>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61C1D048" w14:textId="0C0791AD" w:rsidR="001B07CB" w:rsidRDefault="001B07CB" w:rsidP="001B07CB">
      <w:pPr>
        <w:pStyle w:val="ListBullet"/>
      </w:pPr>
      <w:r>
        <w:t>Create geojson file from the shapefile</w:t>
      </w:r>
      <w:r w:rsidR="0068153F">
        <w:t xml:space="preserve"> (marine took 9 mins)</w:t>
      </w:r>
      <w:r w:rsidR="00037D3C">
        <w:t xml:space="preserve"> </w:t>
      </w:r>
    </w:p>
    <w:p w14:paraId="487CF223" w14:textId="251F5E8C" w:rsidR="00C62A5D" w:rsidRDefault="00C62A5D" w:rsidP="00C62A5D">
      <w:pPr>
        <w:pStyle w:val="Unix"/>
      </w:pPr>
      <w:r w:rsidRPr="00C62A5D">
        <w:t>a_cottam@ubuntu14-04:~$ ogr2ogr -f GeoJSON marine.geojson marine_split_wgs84.shp</w:t>
      </w:r>
    </w:p>
    <w:p w14:paraId="1274AD3C" w14:textId="76A414D9" w:rsidR="001B07CB" w:rsidRDefault="001B07CB" w:rsidP="001B07CB">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16C61B97" w14:textId="4C1E9163" w:rsidR="001B07CB" w:rsidRPr="00A86918" w:rsidRDefault="001B07CB" w:rsidP="001B07CB">
      <w:pPr>
        <w:pStyle w:val="ListBullet"/>
      </w:pPr>
      <w:r>
        <w:t>Load this into MapBox</w:t>
      </w:r>
    </w:p>
    <w:p w14:paraId="21CA0ACF" w14:textId="0F0D9E0F" w:rsidR="00E94CE7" w:rsidRDefault="00E94CE7" w:rsidP="00B30C63">
      <w:pPr>
        <w:pStyle w:val="Heading4"/>
      </w:pPr>
      <w:r>
        <w:t>Service Publishing</w:t>
      </w:r>
    </w:p>
    <w:p w14:paraId="62845D3E" w14:textId="339FD7B5" w:rsidR="00C26718" w:rsidRDefault="00C26718" w:rsidP="00B30C63">
      <w:pPr>
        <w:pStyle w:val="BodyText2"/>
      </w:pPr>
      <w:r>
        <w:t>Creating the functions for the REST Services</w:t>
      </w:r>
      <w:r w:rsidR="00E94CE7">
        <w:t>:</w:t>
      </w:r>
    </w:p>
    <w:p w14:paraId="402D4C76"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61051B18" w14:textId="24DB2CCD"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A622F73" w14:textId="77777777" w:rsidR="00423DBE" w:rsidRDefault="00423DBE" w:rsidP="00423DBE">
      <w:pPr>
        <w:pStyle w:val="BodyText2"/>
      </w:pPr>
    </w:p>
    <w:p w14:paraId="7EFD40BA" w14:textId="42D04F11"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190D994" w14:textId="54A923F8"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52C85B24" w:rsidR="00E851E0" w:rsidRDefault="00E851E0" w:rsidP="00B30C63">
      <w:pPr>
        <w:pStyle w:val="Heading3"/>
      </w:pPr>
      <w:r>
        <w:t>Custom Layer types for ArcGIS Javascript API</w:t>
      </w:r>
    </w:p>
    <w:p w14:paraId="474486E7"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07"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B30C63">
      <w:pPr>
        <w:pStyle w:val="Heading4"/>
      </w:pPr>
      <w:r>
        <w:t>Constructors and inheritance</w:t>
      </w:r>
    </w:p>
    <w:p w14:paraId="0B77448B" w14:textId="77777777" w:rsidR="00E851E0" w:rsidRDefault="00E851E0" w:rsidP="00B30C63">
      <w:pPr>
        <w:pStyle w:val="BodyText2"/>
      </w:pPr>
      <w:r>
        <w:t>There is very little docs on inheritance in using dojo.declare so here is what I have discovered:</w:t>
      </w:r>
    </w:p>
    <w:p w14:paraId="798D3334" w14:textId="77777777" w:rsidR="00E851E0" w:rsidRDefault="00E851E0" w:rsidP="00B30C63">
      <w:pPr>
        <w:pStyle w:val="ListBullet"/>
      </w:pPr>
      <w:r>
        <w:t>In dojo.declare you can include the following section which controls when the constructor is called in your class:</w:t>
      </w:r>
    </w:p>
    <w:p w14:paraId="38F24043" w14:textId="77777777" w:rsidR="00E851E0" w:rsidRPr="00D70117" w:rsidRDefault="00E851E0" w:rsidP="00B30C63">
      <w:pPr>
        <w:pStyle w:val="Code"/>
      </w:pPr>
      <w:r w:rsidRPr="00D70117">
        <w:t>"-chains-" : {</w:t>
      </w:r>
    </w:p>
    <w:p w14:paraId="4098133F" w14:textId="77777777" w:rsidR="00E851E0" w:rsidRPr="00D70117" w:rsidRDefault="00E851E0" w:rsidP="00B30C63">
      <w:pPr>
        <w:pStyle w:val="Code"/>
      </w:pPr>
      <w:r w:rsidRPr="00D70117">
        <w:t>constructor : "before"</w:t>
      </w:r>
    </w:p>
    <w:p w14:paraId="2527279D" w14:textId="77777777" w:rsidR="00E851E0" w:rsidRPr="00D70117" w:rsidRDefault="00E851E0" w:rsidP="00B30C63">
      <w:pPr>
        <w:pStyle w:val="Code"/>
        <w:rPr>
          <w:sz w:val="20"/>
        </w:rPr>
      </w:pPr>
      <w:r w:rsidRPr="00D70117">
        <w:t>},</w:t>
      </w:r>
    </w:p>
    <w:p w14:paraId="6A276FB3" w14:textId="77777777" w:rsidR="00E851E0" w:rsidRDefault="00E851E0" w:rsidP="00B30C63">
      <w:pPr>
        <w:pStyle w:val="ListBullet"/>
      </w:pPr>
      <w:r>
        <w:t>When you specify before your constructor is called before the superclasses constructor.</w:t>
      </w:r>
    </w:p>
    <w:p w14:paraId="05F512AD" w14:textId="77777777" w:rsidR="00E851E0" w:rsidRDefault="00E851E0" w:rsidP="00B30C63">
      <w:pPr>
        <w:pStyle w:val="ListBullet"/>
      </w:pPr>
      <w:r>
        <w:t>If you want to manually call the superclasses constructor then set constructor : “manual”</w:t>
      </w:r>
    </w:p>
    <w:p w14:paraId="25DA38DD" w14:textId="77777777" w:rsidR="00E851E0" w:rsidRPr="00B253B2" w:rsidRDefault="00E851E0" w:rsidP="00B30C63">
      <w:pPr>
        <w:pStyle w:val="ListBullet"/>
      </w:pPr>
      <w:r>
        <w:t>You must include a reference to the superclass javascript file in the html page</w:t>
      </w:r>
    </w:p>
    <w:p w14:paraId="3FC42ABC" w14:textId="77777777" w:rsidR="00E851E0" w:rsidRDefault="00E851E0" w:rsidP="00B30C63">
      <w:pPr>
        <w:pStyle w:val="Heading4"/>
      </w:pPr>
      <w:r>
        <w:t>Accessing the layers image</w:t>
      </w:r>
    </w:p>
    <w:p w14:paraId="63A84DD4"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B30C63">
      <w:pPr>
        <w:pStyle w:val="Heading5"/>
      </w:pPr>
      <w:r>
        <w:t>Dealing with Cross-domain issues</w:t>
      </w:r>
    </w:p>
    <w:p w14:paraId="103B770C" w14:textId="77777777" w:rsidR="00E851E0" w:rsidRPr="00A67AF6" w:rsidRDefault="00E851E0" w:rsidP="00B30C63">
      <w:pPr>
        <w:pStyle w:val="Heading6"/>
      </w:pPr>
      <w:r>
        <w:lastRenderedPageBreak/>
        <w:t>Using a proxy</w:t>
      </w:r>
    </w:p>
    <w:p w14:paraId="5452CBB1"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8" w:history="1">
        <w:r>
          <w:rPr>
            <w:rStyle w:val="Hyperlink"/>
          </w:rPr>
          <w:t>https://developer.mozilla.org/en/CORS_Enabled_Image</w:t>
        </w:r>
      </w:hyperlink>
      <w:r>
        <w:t>).</w:t>
      </w:r>
    </w:p>
    <w:p w14:paraId="075D3852" w14:textId="77777777" w:rsidR="00E851E0" w:rsidRDefault="00E851E0" w:rsidP="00B30C63">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B30C63">
      <w:pPr>
        <w:pStyle w:val="Code"/>
      </w:pPr>
      <w:r>
        <w:t>i</w:t>
      </w:r>
      <w:r w:rsidRPr="00B14AAF">
        <w:t>nstance._img.src = response.url;</w:t>
      </w:r>
    </w:p>
    <w:p w14:paraId="0A368F68" w14:textId="77777777" w:rsidR="00E851E0" w:rsidRDefault="00E851E0" w:rsidP="00B30C63">
      <w:pPr>
        <w:pStyle w:val="BodyText2"/>
      </w:pPr>
      <w:r>
        <w:t xml:space="preserve">Apparently you know its tainted when the origin-clean flag is false – but I cant find this anywhere! So I have to get the image via a proxy page. Creating a proxy page by following the instructions here </w:t>
      </w:r>
      <w:hyperlink r:id="rId509" w:history="1">
        <w:r>
          <w:rPr>
            <w:rStyle w:val="Hyperlink"/>
          </w:rPr>
          <w:t>http://help.arcgis.com/en/webapi/javascript/arcgis/help/jshelp_start.htm</w:t>
        </w:r>
      </w:hyperlink>
      <w:r>
        <w:t>.</w:t>
      </w:r>
    </w:p>
    <w:p w14:paraId="6A283B6E" w14:textId="77777777" w:rsidR="00E851E0" w:rsidRDefault="00E851E0" w:rsidP="00B30C63">
      <w:pPr>
        <w:pStyle w:val="ListBullet"/>
      </w:pPr>
      <w:r>
        <w:t>Downloading the php page (</w:t>
      </w:r>
      <w:hyperlink r:id="rId510" w:history="1">
        <w:r w:rsidRPr="00FC1C17">
          <w:rPr>
            <w:rStyle w:val="Hyperlink"/>
          </w:rPr>
          <w:t>http://help.arcgis.com/en/webapi/javascript/arcgis/help/jshelp/proxypage_php.zip</w:t>
        </w:r>
      </w:hyperlink>
      <w:r>
        <w:t>)</w:t>
      </w:r>
    </w:p>
    <w:p w14:paraId="247CE313" w14:textId="77777777" w:rsidR="00E851E0" w:rsidRDefault="00E851E0" w:rsidP="00B30C63">
      <w:pPr>
        <w:pStyle w:val="ListBullet"/>
      </w:pPr>
      <w:r>
        <w:t>Saved to ‘h03-dev-vm7</w:t>
      </w:r>
      <w:r w:rsidRPr="002137CF">
        <w:t>/srv/www/htdocs/proxy.php</w:t>
      </w:r>
      <w:r>
        <w:t>’</w:t>
      </w:r>
    </w:p>
    <w:p w14:paraId="662009E5" w14:textId="77777777" w:rsidR="00E851E0" w:rsidRDefault="00E851E0" w:rsidP="00B30C63">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B30C63">
      <w:pPr>
        <w:pStyle w:val="BodyText2"/>
      </w:pPr>
      <w:r>
        <w:t>Seemed to slow down loading of the tiles – also had to add the National Geographic Map too.</w:t>
      </w:r>
    </w:p>
    <w:p w14:paraId="4B535623" w14:textId="77777777" w:rsidR="00E851E0" w:rsidRDefault="00E851E0" w:rsidP="00B30C63">
      <w:pPr>
        <w:pStyle w:val="BodyText2"/>
      </w:pPr>
      <w:r>
        <w:t>This is the call I want to forward:</w:t>
      </w:r>
    </w:p>
    <w:p w14:paraId="571C48FE" w14:textId="77777777" w:rsidR="00E851E0" w:rsidRDefault="00837495" w:rsidP="00B30C63">
      <w:pPr>
        <w:pStyle w:val="BodyText2"/>
        <w:rPr>
          <w:rFonts w:ascii="Consolas" w:hAnsi="Consolas" w:cs="Consolas"/>
          <w:color w:val="000000"/>
          <w:sz w:val="13"/>
          <w:szCs w:val="13"/>
          <w:shd w:val="clear" w:color="auto" w:fill="FFFFFF"/>
        </w:rPr>
      </w:pPr>
      <w:hyperlink r:id="rId511"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B30C63">
      <w:pPr>
        <w:pStyle w:val="BodyText2"/>
      </w:pPr>
      <w:r>
        <w:t>In my client I add:</w:t>
      </w:r>
    </w:p>
    <w:p w14:paraId="09247A29" w14:textId="77777777" w:rsidR="00E851E0" w:rsidRDefault="00E851E0" w:rsidP="00B30C63">
      <w:pPr>
        <w:pStyle w:val="Code"/>
      </w:pPr>
      <w:r>
        <w:t>esri.config.defaults.io.proxyUrl = "../proxy.php";</w:t>
      </w:r>
    </w:p>
    <w:p w14:paraId="576F27AC" w14:textId="77777777" w:rsidR="00E851E0" w:rsidRDefault="00E851E0" w:rsidP="00B30C63">
      <w:pPr>
        <w:pStyle w:val="Code"/>
      </w:pPr>
      <w:r>
        <w:t>esri.config.defaults.io.alwaysUseProxy = true;</w:t>
      </w:r>
    </w:p>
    <w:p w14:paraId="5E51D4D6"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12"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B30C63">
      <w:pPr>
        <w:pStyle w:val="Heading6"/>
      </w:pPr>
      <w:r>
        <w:t>Updating the Server to support CORS</w:t>
      </w:r>
    </w:p>
    <w:p w14:paraId="30E3D5F9" w14:textId="77777777" w:rsidR="00E851E0" w:rsidRDefault="00E851E0" w:rsidP="00B30C63">
      <w:pPr>
        <w:pStyle w:val="Heading7"/>
      </w:pPr>
      <w:r>
        <w:t>IIS</w:t>
      </w:r>
    </w:p>
    <w:p w14:paraId="2F948A53" w14:textId="77777777" w:rsidR="00E851E0" w:rsidRDefault="00E851E0" w:rsidP="00B30C63">
      <w:pPr>
        <w:pStyle w:val="BodyText2"/>
      </w:pPr>
      <w:r>
        <w:t>Following instructions here:</w:t>
      </w:r>
    </w:p>
    <w:p w14:paraId="708B55F6" w14:textId="77777777" w:rsidR="00E851E0" w:rsidRDefault="00837495" w:rsidP="00B30C63">
      <w:pPr>
        <w:pStyle w:val="BodyText2"/>
      </w:pPr>
      <w:hyperlink r:id="rId513" w:history="1">
        <w:r w:rsidR="00E851E0">
          <w:rPr>
            <w:rStyle w:val="Hyperlink"/>
          </w:rPr>
          <w:t>http://enable-cors.org/</w:t>
        </w:r>
      </w:hyperlink>
    </w:p>
    <w:p w14:paraId="2C6DA6F8" w14:textId="77777777" w:rsidR="00E851E0" w:rsidRDefault="00E851E0" w:rsidP="00B30C63">
      <w:pPr>
        <w:pStyle w:val="BodyText2"/>
      </w:pPr>
      <w:r>
        <w:t>So in theory you can enable you server to support cross-domain images. On the IUCN machine I update the REST web.config file to support CORS:</w:t>
      </w:r>
    </w:p>
    <w:p w14:paraId="05AB4174" w14:textId="77777777" w:rsidR="00E851E0" w:rsidRDefault="00E851E0" w:rsidP="00B30C63">
      <w:pPr>
        <w:pStyle w:val="ListBullet2"/>
      </w:pPr>
      <w:r>
        <w:t>Opened Notepad as an administrator</w:t>
      </w:r>
    </w:p>
    <w:p w14:paraId="15FAABF3" w14:textId="77777777" w:rsidR="00E851E0" w:rsidRDefault="00E851E0" w:rsidP="00B30C63">
      <w:pPr>
        <w:pStyle w:val="ListBullet2"/>
      </w:pPr>
      <w:r>
        <w:t>Opened ‘</w:t>
      </w:r>
      <w:r w:rsidRPr="00620DFF">
        <w:t>C:\inetpub\wwwroot\ArcGIS\rest</w:t>
      </w:r>
      <w:r>
        <w:t>\web.config’ and added:</w:t>
      </w:r>
    </w:p>
    <w:p w14:paraId="4CA35494" w14:textId="77777777" w:rsidR="00E851E0" w:rsidRPr="00620DFF" w:rsidRDefault="00E851E0" w:rsidP="00B30C63">
      <w:pPr>
        <w:pStyle w:val="Code"/>
        <w:rPr>
          <w:lang w:eastAsia="en-GB" w:bidi="ar-SA"/>
        </w:rPr>
      </w:pPr>
      <w:r w:rsidRPr="00620DFF">
        <w:rPr>
          <w:lang w:eastAsia="en-GB" w:bidi="ar-SA"/>
        </w:rPr>
        <w:t>&lt;httpProtocol&gt;</w:t>
      </w:r>
    </w:p>
    <w:p w14:paraId="30F0A0A9" w14:textId="77777777" w:rsidR="00E851E0" w:rsidRPr="00620DFF" w:rsidRDefault="00E851E0" w:rsidP="00B30C63">
      <w:pPr>
        <w:pStyle w:val="Code"/>
        <w:rPr>
          <w:lang w:eastAsia="en-GB" w:bidi="ar-SA"/>
        </w:rPr>
      </w:pPr>
      <w:r w:rsidRPr="00620DFF">
        <w:rPr>
          <w:lang w:eastAsia="en-GB" w:bidi="ar-SA"/>
        </w:rPr>
        <w:t xml:space="preserve">     &lt;customHeaders&gt;</w:t>
      </w:r>
    </w:p>
    <w:p w14:paraId="1A5046A4"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B30C63">
      <w:pPr>
        <w:pStyle w:val="Code"/>
        <w:rPr>
          <w:lang w:eastAsia="en-GB" w:bidi="ar-SA"/>
        </w:rPr>
      </w:pPr>
      <w:r w:rsidRPr="00620DFF">
        <w:rPr>
          <w:lang w:eastAsia="en-GB" w:bidi="ar-SA"/>
        </w:rPr>
        <w:t xml:space="preserve">     &lt;/customHeaders&gt;</w:t>
      </w:r>
    </w:p>
    <w:p w14:paraId="2B76169B" w14:textId="77777777" w:rsidR="00E851E0" w:rsidRPr="00620DFF" w:rsidRDefault="00E851E0" w:rsidP="00B30C63">
      <w:pPr>
        <w:pStyle w:val="Code"/>
        <w:rPr>
          <w:lang w:eastAsia="en-GB" w:bidi="ar-SA"/>
        </w:rPr>
      </w:pPr>
      <w:r w:rsidRPr="00620DFF">
        <w:rPr>
          <w:lang w:eastAsia="en-GB" w:bidi="ar-SA"/>
        </w:rPr>
        <w:t xml:space="preserve">   &lt;/httpProtocol&gt;</w:t>
      </w:r>
    </w:p>
    <w:p w14:paraId="6C4E0BED" w14:textId="77777777" w:rsidR="00E851E0" w:rsidRDefault="00E851E0" w:rsidP="00B30C63">
      <w:pPr>
        <w:pStyle w:val="ListBullet2"/>
      </w:pPr>
      <w:r>
        <w:t>Saved the file and checked to see if it made any difference</w:t>
      </w:r>
    </w:p>
    <w:p w14:paraId="092C7837" w14:textId="77777777" w:rsidR="00E851E0" w:rsidRDefault="00E851E0" w:rsidP="00B30C63">
      <w:pPr>
        <w:pStyle w:val="ListBullet2"/>
      </w:pPr>
      <w:r>
        <w:t>Now when I request a page I see that the image has a header 'Access-Control-Allow-Origin: *’</w:t>
      </w:r>
    </w:p>
    <w:p w14:paraId="0A0C85DD"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14" w:history="1">
        <w:r>
          <w:rPr>
            <w:rStyle w:val="Hyperlink"/>
          </w:rPr>
          <w:t>http://help.arcgis.com/en/webapi/javascript/arcgis/help/jsapi_start.htm</w:t>
        </w:r>
      </w:hyperlink>
      <w:r>
        <w:t xml:space="preserve"> - corsEnabledServers)</w:t>
      </w:r>
    </w:p>
    <w:p w14:paraId="1D782563" w14:textId="77777777" w:rsidR="00E851E0" w:rsidRDefault="00E851E0" w:rsidP="00B30C63">
      <w:pPr>
        <w:pStyle w:val="Heading6"/>
      </w:pPr>
      <w:r>
        <w:lastRenderedPageBreak/>
        <w:t>Client CORS requests</w:t>
      </w:r>
    </w:p>
    <w:p w14:paraId="253EFFFD"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B30C63">
      <w:pPr>
        <w:pStyle w:val="Code"/>
      </w:pPr>
      <w:r>
        <w:tab/>
      </w:r>
      <w:r>
        <w:tab/>
      </w:r>
      <w:r>
        <w:tab/>
        <w:t>}).then(lang.hitch(this, function(response) {</w:t>
      </w:r>
    </w:p>
    <w:p w14:paraId="02D63882" w14:textId="77777777" w:rsidR="00E851E0" w:rsidRDefault="00E851E0" w:rsidP="00B30C63">
      <w:pPr>
        <w:pStyle w:val="Code"/>
      </w:pPr>
      <w:r>
        <w:tab/>
      </w:r>
      <w:r>
        <w:tab/>
      </w:r>
      <w:r>
        <w:tab/>
      </w:r>
      <w:r>
        <w:tab/>
        <w:t>this._img_loading.crossOrigin = "Anonymous";</w:t>
      </w:r>
    </w:p>
    <w:p w14:paraId="6F4296E2" w14:textId="77777777" w:rsidR="00E851E0" w:rsidRDefault="00E851E0" w:rsidP="00B30C63">
      <w:pPr>
        <w:pStyle w:val="Code"/>
      </w:pPr>
      <w:r>
        <w:tab/>
      </w:r>
      <w:r>
        <w:tab/>
      </w:r>
      <w:r>
        <w:tab/>
      </w:r>
      <w:r>
        <w:tab/>
        <w:t>callback(response.url);</w:t>
      </w:r>
    </w:p>
    <w:p w14:paraId="68A35D21" w14:textId="77777777" w:rsidR="00E851E0" w:rsidRDefault="00E851E0" w:rsidP="00B30C63">
      <w:pPr>
        <w:pStyle w:val="Code"/>
      </w:pPr>
      <w:r>
        <w:tab/>
      </w:r>
      <w:r>
        <w:tab/>
      </w:r>
      <w:r>
        <w:tab/>
        <w:t>}));</w:t>
      </w:r>
    </w:p>
    <w:p w14:paraId="5E38A3A9" w14:textId="77777777" w:rsidR="00E851E0" w:rsidRPr="00193E1E" w:rsidRDefault="00E851E0" w:rsidP="00B30C6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B30C63">
      <w:pPr>
        <w:pStyle w:val="Heading4"/>
      </w:pPr>
      <w:r>
        <w:t>QuadkeyLayer class</w:t>
      </w:r>
    </w:p>
    <w:p w14:paraId="0EC3D1AE" w14:textId="77777777" w:rsidR="00E851E0" w:rsidRDefault="00E851E0" w:rsidP="00B30C63">
      <w:pPr>
        <w:pStyle w:val="BodyText2"/>
      </w:pPr>
      <w:r>
        <w:t>According to the ESRI Javascript API (</w:t>
      </w:r>
      <w:hyperlink r:id="rId515" w:history="1">
        <w:r>
          <w:rPr>
            <w:rStyle w:val="Hyperlink"/>
          </w:rPr>
          <w:t>http://help.arcgis.com/en/webapi/javascript/arcgis/help/jshelp_start.htm</w:t>
        </w:r>
      </w:hyperlink>
      <w:r>
        <w:t>) there is no support for extending GraphicsLayer, but I have extended it to create the quadkeyLayer (</w:t>
      </w:r>
      <w:hyperlink r:id="rId516" w:history="1">
        <w:r>
          <w:rPr>
            <w:rStyle w:val="Hyperlink"/>
          </w:rPr>
          <w:t>https://github.com/andrewcottam/eSpecies-Client-Demo/blob/master/classes/QuadkeyLayer.js</w:t>
        </w:r>
      </w:hyperlink>
      <w:r>
        <w:t>). This shows the Quadkeys on top of a map.</w:t>
      </w:r>
    </w:p>
    <w:p w14:paraId="094FCBE4" w14:textId="77777777" w:rsidR="00E851E0" w:rsidRDefault="00E851E0" w:rsidP="00B30C63">
      <w:pPr>
        <w:pStyle w:val="Heading4"/>
      </w:pPr>
      <w:r>
        <w:t>ESpeciesDynamicMapServiceLayer class</w:t>
      </w:r>
    </w:p>
    <w:p w14:paraId="554DAED6"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17" w:history="1">
        <w:r>
          <w:rPr>
            <w:rStyle w:val="Hyperlink"/>
          </w:rPr>
          <w:t>https://github.com/andrewcottam/eSpecies-Client-Demo/blob/master/classes/ESpeciesLayer.js</w:t>
        </w:r>
      </w:hyperlink>
    </w:p>
    <w:p w14:paraId="20392CBF" w14:textId="77777777" w:rsidR="00E851E0" w:rsidRDefault="00E851E0" w:rsidP="00B30C63">
      <w:pPr>
        <w:pStyle w:val="Heading4"/>
      </w:pPr>
      <w:r>
        <w:t>Threshold Layer class</w:t>
      </w:r>
    </w:p>
    <w:p w14:paraId="4C766F88"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8" w:history="1">
        <w:r>
          <w:rPr>
            <w:rStyle w:val="Hyperlink"/>
          </w:rPr>
          <w:t>https://github.com/andrewcottam/eSpecies-Client-Demo/blob/master/classes/ThresholdLayer.js</w:t>
        </w:r>
      </w:hyperlink>
    </w:p>
    <w:p w14:paraId="76A18D91" w14:textId="77777777" w:rsidR="00E851E0" w:rsidRDefault="00E851E0" w:rsidP="00B30C63">
      <w:pPr>
        <w:pStyle w:val="Heading4"/>
      </w:pPr>
      <w:r>
        <w:t>Google Earth Engine Layer</w:t>
      </w:r>
    </w:p>
    <w:p w14:paraId="2EC0F9B9" w14:textId="77777777" w:rsidR="00E851E0" w:rsidRDefault="00E851E0" w:rsidP="00B30C6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B30C63">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B30C63">
      <w:pPr>
        <w:pStyle w:val="BodyText2"/>
      </w:pPr>
      <w:r>
        <w:t>_setMap</w:t>
      </w:r>
      <w:r>
        <w:tab/>
      </w:r>
      <w:r>
        <w:tab/>
      </w:r>
      <w:r>
        <w:tab/>
        <w:t>getImageUrl</w:t>
      </w:r>
      <w:r>
        <w:tab/>
        <w:t>With no canvas getImageUrl</w:t>
      </w:r>
      <w:r>
        <w:tab/>
      </w:r>
      <w:r>
        <w:tab/>
        <w:t>Mended!</w:t>
      </w:r>
    </w:p>
    <w:p w14:paraId="7C73A0B3"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B30C63">
      <w:pPr>
        <w:pStyle w:val="BodyText2"/>
      </w:pPr>
      <w:r>
        <w:t>The following are some example options for the GEELayer:</w:t>
      </w:r>
    </w:p>
    <w:p w14:paraId="52D11252" w14:textId="77777777" w:rsidR="00E851E0" w:rsidRDefault="00E851E0" w:rsidP="00B30C63">
      <w:pPr>
        <w:pStyle w:val="Code"/>
      </w:pPr>
      <w:r>
        <w:t>addGEELayer({</w:t>
      </w:r>
    </w:p>
    <w:p w14:paraId="39B8C202" w14:textId="77777777" w:rsidR="00E851E0" w:rsidRDefault="00E851E0" w:rsidP="00B30C63">
      <w:pPr>
        <w:pStyle w:val="Code"/>
      </w:pPr>
      <w:r>
        <w:t>sceneid : selectedSceneId,</w:t>
      </w:r>
    </w:p>
    <w:p w14:paraId="7FF7A7FB" w14:textId="77777777" w:rsidR="00E851E0" w:rsidRDefault="00E851E0" w:rsidP="00B30C63">
      <w:pPr>
        <w:pStyle w:val="Code"/>
      </w:pPr>
      <w:r>
        <w:t>removeCloud : false,</w:t>
      </w:r>
    </w:p>
    <w:p w14:paraId="5AF43F8B" w14:textId="77777777" w:rsidR="00E851E0" w:rsidRDefault="00E851E0" w:rsidP="00B30C63">
      <w:pPr>
        <w:pStyle w:val="Code"/>
      </w:pPr>
      <w:r>
        <w:t>removeIllumination : false,</w:t>
      </w:r>
    </w:p>
    <w:p w14:paraId="67369EF8" w14:textId="77777777" w:rsidR="00E851E0" w:rsidRDefault="00E851E0" w:rsidP="00B30C63">
      <w:pPr>
        <w:pStyle w:val="Code"/>
      </w:pPr>
      <w:r>
        <w:t>redBand : "B4",</w:t>
      </w:r>
    </w:p>
    <w:p w14:paraId="357D8A61" w14:textId="77777777" w:rsidR="00E851E0" w:rsidRDefault="00E851E0" w:rsidP="00B30C63">
      <w:pPr>
        <w:pStyle w:val="Code"/>
      </w:pPr>
      <w:r>
        <w:t>greenBand : "B3",</w:t>
      </w:r>
    </w:p>
    <w:p w14:paraId="2C326F80" w14:textId="77777777" w:rsidR="00E851E0" w:rsidRDefault="00E851E0" w:rsidP="00B30C63">
      <w:pPr>
        <w:pStyle w:val="Code"/>
      </w:pPr>
      <w:r>
        <w:t>blueBand : "B2"</w:t>
      </w:r>
    </w:p>
    <w:p w14:paraId="25EC472F" w14:textId="77777777" w:rsidR="00E851E0" w:rsidRDefault="00E851E0" w:rsidP="00B30C63">
      <w:pPr>
        <w:pStyle w:val="Code"/>
      </w:pPr>
      <w:r>
        <w:t>});</w:t>
      </w:r>
    </w:p>
    <w:p w14:paraId="7473AD10" w14:textId="77777777" w:rsidR="00E851E0" w:rsidRDefault="00E851E0" w:rsidP="00B30C63">
      <w:pPr>
        <w:pStyle w:val="Code"/>
      </w:pPr>
      <w:r>
        <w:t>addGEELayer({</w:t>
      </w:r>
    </w:p>
    <w:p w14:paraId="14C33A99" w14:textId="77777777" w:rsidR="00E851E0" w:rsidRDefault="00E851E0" w:rsidP="00B30C63">
      <w:pPr>
        <w:pStyle w:val="Code"/>
      </w:pPr>
      <w:r>
        <w:tab/>
        <w:t>sceneid : selectedSceneId,</w:t>
      </w:r>
    </w:p>
    <w:p w14:paraId="20ABB5C2" w14:textId="77777777" w:rsidR="00E851E0" w:rsidRDefault="00E851E0" w:rsidP="00B30C63">
      <w:pPr>
        <w:pStyle w:val="Code"/>
      </w:pPr>
      <w:r>
        <w:tab/>
        <w:t>hsv : true</w:t>
      </w:r>
    </w:p>
    <w:p w14:paraId="76689376" w14:textId="77777777" w:rsidR="00E851E0" w:rsidRPr="007C0D68" w:rsidRDefault="00E851E0" w:rsidP="00B30C63">
      <w:pPr>
        <w:pStyle w:val="Code"/>
      </w:pPr>
      <w:r>
        <w:t>});</w:t>
      </w:r>
    </w:p>
    <w:p w14:paraId="309DE75B" w14:textId="77777777" w:rsidR="00E851E0" w:rsidRDefault="00E851E0" w:rsidP="00B30C63">
      <w:pPr>
        <w:pStyle w:val="Heading3"/>
      </w:pPr>
      <w:r>
        <w:lastRenderedPageBreak/>
        <w:t>eSpecies Pilot website</w:t>
      </w:r>
    </w:p>
    <w:p w14:paraId="34C16786" w14:textId="77777777" w:rsidR="00E851E0" w:rsidRDefault="00E851E0" w:rsidP="00B30C63">
      <w:pPr>
        <w:pStyle w:val="BodyText"/>
      </w:pPr>
      <w:r>
        <w:t>The live production machine is:</w:t>
      </w:r>
    </w:p>
    <w:p w14:paraId="7AAD54DF" w14:textId="77777777" w:rsidR="00E851E0" w:rsidRDefault="00837495" w:rsidP="00B30C63">
      <w:pPr>
        <w:pStyle w:val="BodyText"/>
      </w:pPr>
      <w:hyperlink r:id="rId523" w:history="1">
        <w:r w:rsidR="00E851E0" w:rsidRPr="0077669C">
          <w:rPr>
            <w:rStyle w:val="Hyperlink"/>
          </w:rPr>
          <w:t>http://ehabitat-wps.jrc.ec.europa.eu/</w:t>
        </w:r>
      </w:hyperlink>
    </w:p>
    <w:p w14:paraId="669DDD01" w14:textId="77777777" w:rsidR="00E851E0" w:rsidRDefault="00E851E0" w:rsidP="00B30C63">
      <w:pPr>
        <w:pStyle w:val="BodyText"/>
      </w:pPr>
      <w:r>
        <w:t>so the REST services are at:</w:t>
      </w:r>
    </w:p>
    <w:p w14:paraId="51346214" w14:textId="77777777" w:rsidR="00E851E0" w:rsidRDefault="00837495" w:rsidP="00B30C63">
      <w:pPr>
        <w:pStyle w:val="BodyText2"/>
      </w:pPr>
      <w:hyperlink r:id="rId524" w:history="1">
        <w:r w:rsidR="00E851E0" w:rsidRPr="0077669C">
          <w:rPr>
            <w:rStyle w:val="Hyperlink"/>
          </w:rPr>
          <w:t>http://ehabitat-wps.jrc.ec.europa.eu/cgi-bin/REST/eSpecies</w:t>
        </w:r>
      </w:hyperlink>
    </w:p>
    <w:p w14:paraId="61A376A0" w14:textId="77777777" w:rsidR="00E851E0" w:rsidRDefault="00E851E0" w:rsidP="00B30C63">
      <w:pPr>
        <w:pStyle w:val="BodyText"/>
      </w:pPr>
      <w:r>
        <w:t>Good example species for Borneo:</w:t>
      </w:r>
    </w:p>
    <w:p w14:paraId="570ABE67" w14:textId="77777777" w:rsidR="00E851E0" w:rsidRDefault="00E851E0" w:rsidP="00B30C63">
      <w:pPr>
        <w:pStyle w:val="BodyText2"/>
      </w:pPr>
      <w:r>
        <w:t>4649 - Sumatran water shrew - this species has a really small distribution (about 1km2) and doesnt map properly!</w:t>
      </w:r>
    </w:p>
    <w:p w14:paraId="52374CEF" w14:textId="77777777" w:rsidR="00E851E0" w:rsidRDefault="00E851E0" w:rsidP="00B30C63">
      <w:pPr>
        <w:pStyle w:val="BodyText"/>
      </w:pPr>
      <w:r>
        <w:t>146530</w:t>
      </w:r>
      <w:r>
        <w:tab/>
        <w:t>Bornean Whistler</w:t>
      </w:r>
    </w:p>
    <w:p w14:paraId="2E8F4CA9" w14:textId="77777777" w:rsidR="00E851E0" w:rsidRDefault="00E851E0" w:rsidP="00B30C63">
      <w:pPr>
        <w:pStyle w:val="BodyText"/>
      </w:pPr>
      <w:r>
        <w:t>143510</w:t>
      </w:r>
      <w:r>
        <w:tab/>
        <w:t>Ruddy Cuckoo-Dove</w:t>
      </w:r>
    </w:p>
    <w:p w14:paraId="4A7CAF15" w14:textId="77777777" w:rsidR="00E851E0" w:rsidRDefault="00E851E0" w:rsidP="00B30C63">
      <w:pPr>
        <w:pStyle w:val="BodyText"/>
      </w:pPr>
      <w:r>
        <w:t>143650</w:t>
      </w:r>
      <w:r>
        <w:tab/>
        <w:t>Jambu Fruit Dove - has 2 statuses - the red is not mapped</w:t>
      </w:r>
    </w:p>
    <w:p w14:paraId="2C55A19B" w14:textId="77777777" w:rsidR="00E851E0" w:rsidRDefault="00E851E0" w:rsidP="00B30C63">
      <w:pPr>
        <w:pStyle w:val="BodyText"/>
      </w:pPr>
      <w:r>
        <w:t>148015</w:t>
      </w:r>
      <w:r>
        <w:tab/>
        <w:t>Puff-backed Bulbul - has 2 statuses - the red is not mapped - better</w:t>
      </w:r>
    </w:p>
    <w:p w14:paraId="6C257D24" w14:textId="77777777" w:rsidR="00E851E0" w:rsidRDefault="00E851E0" w:rsidP="00B30C63">
      <w:pPr>
        <w:pStyle w:val="BodyText"/>
      </w:pPr>
      <w:r>
        <w:t>144097</w:t>
      </w:r>
      <w:r>
        <w:tab/>
        <w:t>Little Ringed Plover - only in Kalimantan</w:t>
      </w:r>
    </w:p>
    <w:p w14:paraId="753EB301" w14:textId="77777777" w:rsidR="00E851E0" w:rsidRDefault="00E851E0" w:rsidP="00B30C63">
      <w:pPr>
        <w:pStyle w:val="BodyText"/>
      </w:pPr>
      <w:r>
        <w:t>144317</w:t>
      </w:r>
      <w:r>
        <w:tab/>
        <w:t>Besra</w:t>
      </w:r>
      <w:r>
        <w:tab/>
      </w:r>
    </w:p>
    <w:p w14:paraId="016620FB" w14:textId="77777777" w:rsidR="00E851E0" w:rsidRDefault="00E851E0" w:rsidP="00B30C63">
      <w:pPr>
        <w:pStyle w:val="BodyText"/>
      </w:pPr>
      <w:r>
        <w:t>144517</w:t>
      </w:r>
      <w:r>
        <w:tab/>
        <w:t xml:space="preserve">Wallace's Hawk-eagle - lowland only FAVORITE – the actual IUCN ID is now </w:t>
      </w:r>
      <w:r w:rsidRPr="00E148DD">
        <w:t>106003557</w:t>
      </w:r>
    </w:p>
    <w:p w14:paraId="460BFB26" w14:textId="77777777" w:rsidR="00E851E0" w:rsidRDefault="00E851E0" w:rsidP="00B30C63">
      <w:pPr>
        <w:pStyle w:val="BodyText2"/>
      </w:pPr>
      <w:r>
        <w:t>144240</w:t>
      </w:r>
      <w:r>
        <w:tab/>
        <w:t>Greater Crested Tern - marine and coastal</w:t>
      </w:r>
    </w:p>
    <w:p w14:paraId="54AEC2F6" w14:textId="77777777" w:rsidR="00E851E0" w:rsidRDefault="00E851E0" w:rsidP="00B30C63">
      <w:pPr>
        <w:pStyle w:val="BodyText"/>
      </w:pPr>
      <w:r>
        <w:t>Test wdpa:</w:t>
      </w:r>
    </w:p>
    <w:p w14:paraId="4F7A3AB9" w14:textId="77777777" w:rsidR="00E851E0" w:rsidRDefault="00E851E0" w:rsidP="00B30C63">
      <w:pPr>
        <w:pStyle w:val="BodyText"/>
      </w:pPr>
      <w:r>
        <w:t xml:space="preserve">785 </w:t>
      </w:r>
      <w:r>
        <w:tab/>
        <w:t>Kinabalu National Park</w:t>
      </w:r>
    </w:p>
    <w:p w14:paraId="1F2B9F81" w14:textId="77777777" w:rsidR="00E851E0" w:rsidRDefault="00E851E0" w:rsidP="00B30C63">
      <w:pPr>
        <w:pStyle w:val="BodyText2"/>
      </w:pPr>
      <w:r>
        <w:t xml:space="preserve">1357 </w:t>
      </w:r>
      <w:r>
        <w:tab/>
        <w:t>Suikerbosrand Provincial Nature Reserve in South Africa</w:t>
      </w:r>
    </w:p>
    <w:p w14:paraId="6792D899"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B30C63">
      <w:pPr>
        <w:pStyle w:val="BodyText"/>
      </w:pPr>
      <w:r>
        <w:t>Validating vector data against raster data:</w:t>
      </w:r>
    </w:p>
    <w:p w14:paraId="2FCDA5D5" w14:textId="77777777" w:rsidR="00E851E0" w:rsidRDefault="00E851E0" w:rsidP="00B30C63">
      <w:pPr>
        <w:pStyle w:val="BodyText"/>
      </w:pPr>
      <w:r>
        <w:t>174097</w:t>
      </w:r>
    </w:p>
    <w:p w14:paraId="7F5FA02F" w14:textId="77777777" w:rsidR="00E851E0" w:rsidRDefault="00E851E0" w:rsidP="00B30C63">
      <w:pPr>
        <w:pStyle w:val="BodyText"/>
      </w:pPr>
      <w:r>
        <w:t>5228</w:t>
      </w:r>
    </w:p>
    <w:p w14:paraId="12913A0A" w14:textId="77777777" w:rsidR="00E851E0" w:rsidRDefault="00E851E0" w:rsidP="00B30C63">
      <w:pPr>
        <w:pStyle w:val="BodyText2"/>
      </w:pPr>
      <w:r>
        <w:t>176801</w:t>
      </w:r>
    </w:p>
    <w:p w14:paraId="686C5AFC" w14:textId="77777777" w:rsidR="00E851E0" w:rsidRDefault="00E851E0" w:rsidP="00B30C63">
      <w:pPr>
        <w:pStyle w:val="BodyText2"/>
      </w:pPr>
      <w:r>
        <w:t xml:space="preserve">Here is an example of using the HTML5 canvas in the Javascript API: </w:t>
      </w:r>
      <w:hyperlink r:id="rId525" w:history="1">
        <w:r w:rsidRPr="0077669C">
          <w:rPr>
            <w:rStyle w:val="Hyperlink"/>
          </w:rPr>
          <w:t>http://help.arcgis.com/en/webapi/javascript/arcgis/help/jssamples_start.htm</w:t>
        </w:r>
      </w:hyperlink>
    </w:p>
    <w:p w14:paraId="1FEB6F15" w14:textId="77777777" w:rsidR="00E851E0" w:rsidRDefault="00E851E0" w:rsidP="00B30C63">
      <w:pPr>
        <w:pStyle w:val="BodyText"/>
      </w:pPr>
      <w:r>
        <w:t>SOEs</w:t>
      </w:r>
    </w:p>
    <w:p w14:paraId="261143EF" w14:textId="77777777" w:rsidR="00E851E0" w:rsidRDefault="00E851E0" w:rsidP="00B30C63">
      <w:pPr>
        <w:pStyle w:val="BodyText"/>
      </w:pPr>
      <w:r>
        <w:t>1. Built a new SOE template called eSpeciesSOE</w:t>
      </w:r>
    </w:p>
    <w:p w14:paraId="7F67F05A" w14:textId="77777777" w:rsidR="00E851E0" w:rsidRDefault="00E851E0" w:rsidP="00B30C63">
      <w:pPr>
        <w:pStyle w:val="BodyText"/>
      </w:pPr>
      <w:r>
        <w:t>2. Signed the project with eSpecies as the key</w:t>
      </w:r>
    </w:p>
    <w:p w14:paraId="517CA64E" w14:textId="77777777" w:rsidR="00E851E0" w:rsidRDefault="00E851E0" w:rsidP="00B30C63">
      <w:pPr>
        <w:pStyle w:val="BodyText"/>
      </w:pPr>
      <w:r>
        <w:t>3. Saved the project and rebuilt</w:t>
      </w:r>
    </w:p>
    <w:p w14:paraId="3604D0AF" w14:textId="77777777" w:rsidR="00E851E0" w:rsidRDefault="00E851E0" w:rsidP="00B30C63">
      <w:pPr>
        <w:pStyle w:val="BodyText"/>
      </w:pPr>
      <w:r>
        <w:t>4. Registered the dll with COM (running cmd as the administrator)</w:t>
      </w:r>
    </w:p>
    <w:p w14:paraId="71C694F3" w14:textId="77777777" w:rsidR="00E851E0" w:rsidRDefault="00E851E0" w:rsidP="00B30C63">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B30C63">
      <w:pPr>
        <w:pStyle w:val="BodyText"/>
      </w:pPr>
      <w:r>
        <w:t>5. Gave the SOC account permission for the project folder</w:t>
      </w:r>
    </w:p>
    <w:p w14:paraId="2C704847" w14:textId="77777777" w:rsidR="00E851E0" w:rsidRDefault="00E851E0" w:rsidP="00B30C63">
      <w:pPr>
        <w:pStyle w:val="BodyText2"/>
      </w:pPr>
      <w:r>
        <w:t>6. Added the RegisterSimpleRESTSOE project and changed all CLSIDs to eSpeciesSOE. Set as startup project and ran. Registered ok.</w:t>
      </w:r>
    </w:p>
    <w:p w14:paraId="6A91A568" w14:textId="77777777" w:rsidR="00E851E0" w:rsidRDefault="00E851E0" w:rsidP="00B30C63">
      <w:pPr>
        <w:pStyle w:val="Heading4"/>
      </w:pPr>
      <w:bookmarkStart w:id="114" w:name="_Toc315774611"/>
      <w:r>
        <w:t>Development on the eHabitat machine</w:t>
      </w:r>
      <w:bookmarkEnd w:id="114"/>
    </w:p>
    <w:p w14:paraId="708369E9" w14:textId="77777777" w:rsidR="00E851E0" w:rsidRDefault="00E851E0" w:rsidP="00B30C63">
      <w:pPr>
        <w:pStyle w:val="BodyText2"/>
      </w:pPr>
      <w:r>
        <w:t>You need to be in the Remote System Explorer perspective to be able to create files in Aptana.</w:t>
      </w:r>
    </w:p>
    <w:p w14:paraId="7C82F565" w14:textId="77777777" w:rsidR="00E851E0" w:rsidRDefault="00E851E0" w:rsidP="00B30C63">
      <w:pPr>
        <w:pStyle w:val="BodyText2"/>
      </w:pPr>
      <w:r>
        <w:t xml:space="preserve">Content Assist for the ESRI Javascript API is not available through Windows | References in Aptana 3 - the content assist has changed - see here: </w:t>
      </w:r>
      <w:hyperlink r:id="rId526" w:history="1">
        <w:r w:rsidRPr="0077669C">
          <w:rPr>
            <w:rStyle w:val="Hyperlink"/>
          </w:rPr>
          <w:t>http://wiki.appcelerator.org/display/tis/Migrating+from+Aptana+Studio+2+to+Aptana+Studio+3</w:t>
        </w:r>
      </w:hyperlink>
    </w:p>
    <w:p w14:paraId="470D174E" w14:textId="77777777" w:rsidR="00E851E0" w:rsidRDefault="00E851E0" w:rsidP="00B30C63">
      <w:pPr>
        <w:pStyle w:val="BodyText2"/>
      </w:pPr>
      <w:r>
        <w:t>And from the ESRI forum:</w:t>
      </w:r>
    </w:p>
    <w:p w14:paraId="5C43EFAA" w14:textId="77777777" w:rsidR="00E851E0" w:rsidRDefault="00837495" w:rsidP="00B30C63">
      <w:pPr>
        <w:pStyle w:val="BodyText2"/>
      </w:pPr>
      <w:hyperlink r:id="rId527" w:history="1">
        <w:r w:rsidR="00E851E0" w:rsidRPr="0077669C">
          <w:rPr>
            <w:rStyle w:val="Hyperlink"/>
          </w:rPr>
          <w:t>http://forums.arcgis.com/threads/29384-Aptana-3.0-JSAPI-code-assist</w:t>
        </w:r>
      </w:hyperlink>
    </w:p>
    <w:p w14:paraId="354E2EEA" w14:textId="77777777" w:rsidR="00E851E0" w:rsidRDefault="00E851E0" w:rsidP="00B30C63">
      <w:pPr>
        <w:pStyle w:val="BodyText"/>
      </w:pPr>
      <w:r>
        <w:t>If you put callbackParamName: "callback", into the dojo get it doesnt call the load. How do you get the returned data?</w:t>
      </w:r>
    </w:p>
    <w:p w14:paraId="136A9EE7" w14:textId="77777777" w:rsidR="00E851E0" w:rsidRDefault="00E851E0" w:rsidP="00B30C63">
      <w:pPr>
        <w:pStyle w:val="BodyText2"/>
      </w:pPr>
      <w:r>
        <w:t>Cant get it to consume the REST service that I have set up!!! Something to do with the callbackparamname and jsonp</w:t>
      </w:r>
    </w:p>
    <w:p w14:paraId="7C5EB9DD" w14:textId="77777777" w:rsidR="00E851E0" w:rsidRDefault="00E851E0" w:rsidP="00B30C63">
      <w:pPr>
        <w:pStyle w:val="BodyText2"/>
      </w:pPr>
      <w:r>
        <w:t>Dijit.byId("grid") isnt working in my code and i had to copy the header code from the ArcGIS samples to make it work - not sure what the difference is.</w:t>
      </w:r>
    </w:p>
    <w:p w14:paraId="590D4B18" w14:textId="77777777" w:rsidR="00E851E0" w:rsidRDefault="00E851E0" w:rsidP="00B30C63">
      <w:pPr>
        <w:pStyle w:val="BodyText"/>
      </w:pPr>
      <w:r>
        <w:t>Something is happening with the tiled images from ArcGIS Online - they are not loading in some cases</w:t>
      </w:r>
    </w:p>
    <w:p w14:paraId="6E06C2A4" w14:textId="77777777" w:rsidR="00E851E0" w:rsidRDefault="00E851E0" w:rsidP="00B30C63">
      <w:pPr>
        <w:pStyle w:val="BodyText"/>
      </w:pPr>
      <w:r>
        <w:t xml:space="preserve">the last number (e.g. 25,26,27) is the easting so 5/14/27 means zoom/y/x </w:t>
      </w:r>
    </w:p>
    <w:p w14:paraId="1465EF23" w14:textId="77777777" w:rsidR="00E851E0" w:rsidRDefault="00837495" w:rsidP="00B30C63">
      <w:pPr>
        <w:pStyle w:val="BodyText2"/>
      </w:pPr>
      <w:hyperlink r:id="rId528"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B30C63">
      <w:pPr>
        <w:pStyle w:val="BodyText2"/>
      </w:pPr>
      <w:r>
        <w:lastRenderedPageBreak/>
        <w:t>Every time i click on the map the floating panel increases in width/height by 18px - its only happening on the floatingpanel.show method for some reason</w:t>
      </w:r>
    </w:p>
    <w:p w14:paraId="33E0995E" w14:textId="77777777" w:rsidR="00E851E0" w:rsidRDefault="00E851E0" w:rsidP="00B30C63">
      <w:pPr>
        <w:pStyle w:val="Heading4"/>
      </w:pPr>
      <w:bookmarkStart w:id="115" w:name="_Toc315774613"/>
      <w:r>
        <w:t>Getting quadkeys for a search polygon</w:t>
      </w:r>
      <w:bookmarkEnd w:id="115"/>
    </w:p>
    <w:p w14:paraId="4A68715B" w14:textId="77777777" w:rsidR="00E851E0" w:rsidRDefault="00E851E0" w:rsidP="00B30C6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B30C63">
      <w:pPr>
        <w:pStyle w:val="BodyText2"/>
      </w:pPr>
      <w:r>
        <w:t>Getting the quadkeys for a box:</w:t>
      </w:r>
    </w:p>
    <w:p w14:paraId="39C6612A" w14:textId="77777777" w:rsidR="00E851E0" w:rsidRDefault="00E851E0" w:rsidP="00B30C63">
      <w:pPr>
        <w:pStyle w:val="BodyText"/>
      </w:pPr>
      <w:r>
        <w:t>This is the pixel resolution when i test on my monitor with a map width of 900 pixels:</w:t>
      </w:r>
    </w:p>
    <w:p w14:paraId="0A8A676C" w14:textId="77777777" w:rsidR="00E851E0" w:rsidRDefault="00E851E0" w:rsidP="00B30C63">
      <w:pPr>
        <w:pStyle w:val="BodyText"/>
      </w:pPr>
      <w:r>
        <w:t>zoom    resolution (m)</w:t>
      </w:r>
      <w:r>
        <w:tab/>
      </w:r>
      <w:r>
        <w:tab/>
        <w:t>resampling?</w:t>
      </w:r>
    </w:p>
    <w:p w14:paraId="7AAE4192" w14:textId="77777777" w:rsidR="00E851E0" w:rsidRDefault="00E851E0" w:rsidP="00B30C63">
      <w:pPr>
        <w:pStyle w:val="BodyText"/>
      </w:pPr>
      <w:r>
        <w:t>0       156543</w:t>
      </w:r>
      <w:r>
        <w:tab/>
      </w:r>
      <w:r>
        <w:tab/>
      </w:r>
      <w:r>
        <w:tab/>
      </w:r>
      <w:r>
        <w:tab/>
        <w:t>yes</w:t>
      </w:r>
    </w:p>
    <w:p w14:paraId="0A1665BE" w14:textId="77777777" w:rsidR="00E851E0" w:rsidRDefault="00E851E0" w:rsidP="00B30C63">
      <w:pPr>
        <w:pStyle w:val="BodyText"/>
      </w:pPr>
      <w:r>
        <w:t xml:space="preserve">1       78271   (default) </w:t>
      </w:r>
      <w:r>
        <w:tab/>
        <w:t>yes</w:t>
      </w:r>
    </w:p>
    <w:p w14:paraId="1849EC7D" w14:textId="77777777" w:rsidR="00E851E0" w:rsidRDefault="00E851E0" w:rsidP="00B30C63">
      <w:pPr>
        <w:pStyle w:val="BodyText"/>
      </w:pPr>
      <w:r>
        <w:t>2       39135</w:t>
      </w:r>
      <w:r>
        <w:tab/>
      </w:r>
      <w:r>
        <w:tab/>
      </w:r>
      <w:r>
        <w:tab/>
      </w:r>
      <w:r>
        <w:tab/>
        <w:t>yes</w:t>
      </w:r>
    </w:p>
    <w:p w14:paraId="67022F4E" w14:textId="77777777" w:rsidR="00E851E0" w:rsidRDefault="00E851E0" w:rsidP="00B30C63">
      <w:pPr>
        <w:pStyle w:val="BodyText"/>
      </w:pPr>
      <w:r>
        <w:t>3       19567</w:t>
      </w:r>
      <w:r>
        <w:tab/>
      </w:r>
      <w:r>
        <w:tab/>
      </w:r>
      <w:r>
        <w:tab/>
      </w:r>
      <w:r>
        <w:tab/>
        <w:t>yes</w:t>
      </w:r>
    </w:p>
    <w:p w14:paraId="59DDB081" w14:textId="77777777" w:rsidR="00E851E0" w:rsidRDefault="00E851E0" w:rsidP="00B30C63">
      <w:pPr>
        <w:pStyle w:val="BodyText"/>
      </w:pPr>
      <w:r>
        <w:t>4</w:t>
      </w:r>
      <w:r>
        <w:tab/>
      </w:r>
      <w:r>
        <w:tab/>
        <w:t>9784</w:t>
      </w:r>
      <w:r>
        <w:tab/>
      </w:r>
      <w:r>
        <w:tab/>
      </w:r>
      <w:r>
        <w:tab/>
      </w:r>
      <w:r>
        <w:tab/>
        <w:t>yes</w:t>
      </w:r>
    </w:p>
    <w:p w14:paraId="28C937A8" w14:textId="77777777" w:rsidR="00E851E0" w:rsidRDefault="00E851E0" w:rsidP="00B30C63">
      <w:pPr>
        <w:pStyle w:val="BodyText"/>
      </w:pPr>
      <w:r>
        <w:t>5</w:t>
      </w:r>
      <w:r>
        <w:tab/>
      </w:r>
      <w:r>
        <w:tab/>
        <w:t>4892</w:t>
      </w:r>
      <w:r>
        <w:tab/>
      </w:r>
      <w:r>
        <w:tab/>
      </w:r>
      <w:r>
        <w:tab/>
      </w:r>
      <w:r>
        <w:tab/>
        <w:t>yes</w:t>
      </w:r>
    </w:p>
    <w:p w14:paraId="4A68E5FF" w14:textId="77777777" w:rsidR="00E851E0" w:rsidRDefault="00E851E0" w:rsidP="00B30C63">
      <w:pPr>
        <w:pStyle w:val="BodyText"/>
      </w:pPr>
      <w:r>
        <w:t>6</w:t>
      </w:r>
      <w:r>
        <w:tab/>
      </w:r>
      <w:r>
        <w:tab/>
        <w:t>2446</w:t>
      </w:r>
      <w:r>
        <w:tab/>
      </w:r>
      <w:r>
        <w:tab/>
      </w:r>
      <w:r>
        <w:tab/>
      </w:r>
      <w:r>
        <w:tab/>
        <w:t>yes</w:t>
      </w:r>
    </w:p>
    <w:p w14:paraId="354C49CB" w14:textId="77777777" w:rsidR="00E851E0" w:rsidRDefault="00E851E0" w:rsidP="00B30C63">
      <w:pPr>
        <w:pStyle w:val="BodyText"/>
      </w:pPr>
      <w:r>
        <w:t>7</w:t>
      </w:r>
      <w:r>
        <w:tab/>
      </w:r>
      <w:r>
        <w:tab/>
        <w:t>1223</w:t>
      </w:r>
      <w:r>
        <w:tab/>
      </w:r>
      <w:r>
        <w:tab/>
      </w:r>
      <w:r>
        <w:tab/>
      </w:r>
      <w:r>
        <w:tab/>
        <w:t>no</w:t>
      </w:r>
    </w:p>
    <w:p w14:paraId="4AB7C8A3" w14:textId="77777777" w:rsidR="00E851E0" w:rsidRDefault="00E851E0" w:rsidP="00B30C63">
      <w:pPr>
        <w:pStyle w:val="BodyText"/>
      </w:pPr>
      <w:r>
        <w:t>8</w:t>
      </w:r>
      <w:r>
        <w:tab/>
      </w:r>
      <w:r>
        <w:tab/>
        <w:t>611</w:t>
      </w:r>
      <w:r>
        <w:tab/>
      </w:r>
      <w:r>
        <w:tab/>
      </w:r>
      <w:r>
        <w:tab/>
      </w:r>
      <w:r>
        <w:tab/>
      </w:r>
      <w:r>
        <w:tab/>
        <w:t>no</w:t>
      </w:r>
    </w:p>
    <w:p w14:paraId="0798F188" w14:textId="77777777" w:rsidR="00E851E0" w:rsidRDefault="00E851E0" w:rsidP="00B30C63">
      <w:pPr>
        <w:pStyle w:val="BodyText"/>
      </w:pPr>
      <w:r>
        <w:t>9</w:t>
      </w:r>
      <w:r>
        <w:tab/>
      </w:r>
      <w:r>
        <w:tab/>
        <w:t>306</w:t>
      </w:r>
      <w:r>
        <w:tab/>
      </w:r>
      <w:r>
        <w:tab/>
      </w:r>
      <w:r>
        <w:tab/>
      </w:r>
      <w:r>
        <w:tab/>
      </w:r>
      <w:r>
        <w:tab/>
        <w:t>no</w:t>
      </w:r>
    </w:p>
    <w:p w14:paraId="1176997E" w14:textId="77777777" w:rsidR="00E851E0" w:rsidRDefault="00E851E0" w:rsidP="00B30C63">
      <w:pPr>
        <w:pStyle w:val="BodyText"/>
      </w:pPr>
      <w:r>
        <w:t>10</w:t>
      </w:r>
      <w:r>
        <w:tab/>
      </w:r>
      <w:r>
        <w:tab/>
        <w:t>153</w:t>
      </w:r>
      <w:r>
        <w:tab/>
      </w:r>
      <w:r>
        <w:tab/>
      </w:r>
      <w:r>
        <w:tab/>
      </w:r>
      <w:r>
        <w:tab/>
      </w:r>
      <w:r>
        <w:tab/>
        <w:t>no</w:t>
      </w:r>
    </w:p>
    <w:p w14:paraId="0DEB3B43" w14:textId="77777777" w:rsidR="00E851E0" w:rsidRDefault="00E851E0" w:rsidP="00B30C63">
      <w:pPr>
        <w:pStyle w:val="BodyText"/>
      </w:pPr>
      <w:r>
        <w:t>11</w:t>
      </w:r>
      <w:r>
        <w:tab/>
      </w:r>
      <w:r>
        <w:tab/>
        <w:t>76</w:t>
      </w:r>
      <w:r>
        <w:tab/>
      </w:r>
      <w:r>
        <w:tab/>
      </w:r>
      <w:r>
        <w:tab/>
      </w:r>
      <w:r>
        <w:tab/>
      </w:r>
      <w:r>
        <w:tab/>
        <w:t>no</w:t>
      </w:r>
    </w:p>
    <w:p w14:paraId="144D2D91" w14:textId="77777777" w:rsidR="00E851E0" w:rsidRDefault="00E851E0" w:rsidP="00B30C63">
      <w:pPr>
        <w:pStyle w:val="BodyText"/>
      </w:pPr>
      <w:r>
        <w:t>12</w:t>
      </w:r>
      <w:r>
        <w:tab/>
      </w:r>
      <w:r>
        <w:tab/>
        <w:t>38</w:t>
      </w:r>
      <w:r>
        <w:tab/>
      </w:r>
      <w:r>
        <w:tab/>
      </w:r>
      <w:r>
        <w:tab/>
      </w:r>
      <w:r>
        <w:tab/>
      </w:r>
      <w:r>
        <w:tab/>
        <w:t>no</w:t>
      </w:r>
    </w:p>
    <w:p w14:paraId="6FD9DE4D" w14:textId="77777777" w:rsidR="00E851E0" w:rsidRDefault="00E851E0" w:rsidP="00B30C63">
      <w:pPr>
        <w:pStyle w:val="BodyText"/>
      </w:pPr>
      <w:r>
        <w:t>13</w:t>
      </w:r>
      <w:r>
        <w:tab/>
      </w:r>
      <w:r>
        <w:tab/>
        <w:t>19</w:t>
      </w:r>
      <w:r>
        <w:tab/>
      </w:r>
      <w:r>
        <w:tab/>
      </w:r>
      <w:r>
        <w:tab/>
      </w:r>
      <w:r>
        <w:tab/>
      </w:r>
      <w:r>
        <w:tab/>
        <w:t>no</w:t>
      </w:r>
    </w:p>
    <w:p w14:paraId="14322CE2" w14:textId="77777777" w:rsidR="00E851E0" w:rsidRDefault="00E851E0" w:rsidP="00B30C63">
      <w:pPr>
        <w:pStyle w:val="BodyText"/>
      </w:pPr>
      <w:r>
        <w:t>14</w:t>
      </w:r>
      <w:r>
        <w:tab/>
      </w:r>
      <w:r>
        <w:tab/>
        <w:t>9.5</w:t>
      </w:r>
      <w:r>
        <w:tab/>
      </w:r>
      <w:r>
        <w:tab/>
      </w:r>
      <w:r>
        <w:tab/>
      </w:r>
      <w:r>
        <w:tab/>
      </w:r>
      <w:r>
        <w:tab/>
        <w:t>no</w:t>
      </w:r>
    </w:p>
    <w:p w14:paraId="63F085C8" w14:textId="77777777" w:rsidR="00E851E0" w:rsidRDefault="00E851E0" w:rsidP="00B30C63">
      <w:pPr>
        <w:pStyle w:val="BodyText"/>
      </w:pPr>
      <w:r>
        <w:t>15</w:t>
      </w:r>
      <w:r>
        <w:tab/>
      </w:r>
      <w:r>
        <w:tab/>
        <w:t>4.8</w:t>
      </w:r>
      <w:r>
        <w:tab/>
      </w:r>
      <w:r>
        <w:tab/>
      </w:r>
      <w:r>
        <w:tab/>
      </w:r>
      <w:r>
        <w:tab/>
      </w:r>
      <w:r>
        <w:tab/>
        <w:t>no</w:t>
      </w:r>
    </w:p>
    <w:p w14:paraId="1D4945E4" w14:textId="77777777" w:rsidR="00E851E0" w:rsidRDefault="00E851E0" w:rsidP="00B30C63">
      <w:pPr>
        <w:pStyle w:val="BodyText"/>
      </w:pPr>
      <w:r>
        <w:tab/>
      </w:r>
    </w:p>
    <w:p w14:paraId="1F0AF573" w14:textId="77777777" w:rsidR="00E851E0" w:rsidRDefault="00E851E0" w:rsidP="00B30C63">
      <w:pPr>
        <w:pStyle w:val="BodyText"/>
      </w:pPr>
      <w:r>
        <w:t>e.g. for the island of borneo</w:t>
      </w:r>
    </w:p>
    <w:p w14:paraId="02770A68" w14:textId="77777777" w:rsidR="00E851E0" w:rsidRDefault="00E851E0" w:rsidP="00B30C63">
      <w:pPr>
        <w:pStyle w:val="BodyText"/>
      </w:pPr>
      <w:r>
        <w:t>this is a problem because borneo spans the equator and so the only quadtree that covers the whole island is at zoom 0!</w:t>
      </w:r>
    </w:p>
    <w:p w14:paraId="2BD6F227" w14:textId="77777777" w:rsidR="00E851E0" w:rsidRDefault="00E851E0" w:rsidP="00B30C63">
      <w:pPr>
        <w:pStyle w:val="Heading4"/>
      </w:pPr>
      <w:bookmarkStart w:id="116" w:name="_Ref333584309"/>
      <w:r>
        <w:t>Pixel manipulation with HTML5 canvas element</w:t>
      </w:r>
      <w:bookmarkEnd w:id="116"/>
    </w:p>
    <w:p w14:paraId="701488C0" w14:textId="77777777" w:rsidR="00E851E0" w:rsidRPr="005D0AAB" w:rsidRDefault="00E851E0" w:rsidP="00B30C63">
      <w:pPr>
        <w:pStyle w:val="BodyText"/>
      </w:pPr>
    </w:p>
    <w:p w14:paraId="5ECF22A3" w14:textId="77777777" w:rsidR="00E851E0" w:rsidRDefault="00E851E0" w:rsidP="00B30C63">
      <w:pPr>
        <w:pStyle w:val="BodyText"/>
      </w:pPr>
      <w:r>
        <w:t>Basing my pixel manipulator on Simons VisualRaster (</w:t>
      </w:r>
      <w:hyperlink r:id="rId529"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B30C63">
      <w:pPr>
        <w:pStyle w:val="BodyText"/>
      </w:pPr>
      <w:r>
        <w:t>Working on Chrome, Firefox but not IE8 at work.</w:t>
      </w:r>
    </w:p>
    <w:p w14:paraId="3CF04FF6" w14:textId="77777777"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B30C63">
      <w:pPr>
        <w:pStyle w:val="BodyText2"/>
      </w:pPr>
      <w:r>
        <w:t xml:space="preserve">You can use the </w:t>
      </w:r>
      <w:hyperlink r:id="rId530"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1"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B30C63">
            <w:pPr>
              <w:pStyle w:val="Tiny"/>
            </w:pPr>
            <w:r w:rsidRPr="00496CBB">
              <w:t>Operator</w:t>
            </w:r>
          </w:p>
        </w:tc>
        <w:tc>
          <w:tcPr>
            <w:tcW w:w="1780" w:type="dxa"/>
          </w:tcPr>
          <w:p w14:paraId="79EB6DBF"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B30C63">
            <w:pPr>
              <w:pStyle w:val="Tiny"/>
            </w:pPr>
            <w:r w:rsidRPr="00496CBB">
              <w:t>A over B</w:t>
            </w:r>
          </w:p>
        </w:tc>
        <w:tc>
          <w:tcPr>
            <w:tcW w:w="1780" w:type="dxa"/>
          </w:tcPr>
          <w:p w14:paraId="0E428E4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B30C63">
            <w:pPr>
              <w:pStyle w:val="Tiny"/>
            </w:pPr>
            <w:r>
              <w:t>A in B</w:t>
            </w:r>
          </w:p>
        </w:tc>
        <w:tc>
          <w:tcPr>
            <w:tcW w:w="1780" w:type="dxa"/>
          </w:tcPr>
          <w:p w14:paraId="200C70C7"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B30C63">
            <w:pPr>
              <w:pStyle w:val="Tiny"/>
            </w:pPr>
            <w:r>
              <w:t>A out B</w:t>
            </w:r>
          </w:p>
        </w:tc>
        <w:tc>
          <w:tcPr>
            <w:tcW w:w="1780" w:type="dxa"/>
          </w:tcPr>
          <w:p w14:paraId="369007D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B30C63">
            <w:pPr>
              <w:pStyle w:val="Tiny"/>
            </w:pPr>
            <w:r>
              <w:t>A atop B</w:t>
            </w:r>
          </w:p>
        </w:tc>
        <w:tc>
          <w:tcPr>
            <w:tcW w:w="1780" w:type="dxa"/>
          </w:tcPr>
          <w:p w14:paraId="242A1717"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B30C63">
            <w:pPr>
              <w:pStyle w:val="Tiny"/>
            </w:pPr>
            <w:r>
              <w:t>B over A</w:t>
            </w:r>
          </w:p>
        </w:tc>
        <w:tc>
          <w:tcPr>
            <w:tcW w:w="1780" w:type="dxa"/>
          </w:tcPr>
          <w:p w14:paraId="68AA248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B30C63">
            <w:pPr>
              <w:pStyle w:val="Tiny"/>
            </w:pPr>
            <w:r>
              <w:t>B in A</w:t>
            </w:r>
          </w:p>
        </w:tc>
        <w:tc>
          <w:tcPr>
            <w:tcW w:w="1780" w:type="dxa"/>
          </w:tcPr>
          <w:p w14:paraId="17E7EC47"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B30C63">
            <w:pPr>
              <w:pStyle w:val="Tiny"/>
            </w:pPr>
            <w:r>
              <w:t>B out A</w:t>
            </w:r>
          </w:p>
        </w:tc>
        <w:tc>
          <w:tcPr>
            <w:tcW w:w="1780" w:type="dxa"/>
          </w:tcPr>
          <w:p w14:paraId="2082994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B30C63">
            <w:pPr>
              <w:pStyle w:val="Tiny"/>
            </w:pPr>
            <w:r>
              <w:t>B atop A</w:t>
            </w:r>
          </w:p>
        </w:tc>
        <w:tc>
          <w:tcPr>
            <w:tcW w:w="1780" w:type="dxa"/>
          </w:tcPr>
          <w:p w14:paraId="12D3B0F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B30C63">
            <w:pPr>
              <w:pStyle w:val="Tiny"/>
            </w:pPr>
            <w:r>
              <w:t>A plus B</w:t>
            </w:r>
          </w:p>
        </w:tc>
        <w:tc>
          <w:tcPr>
            <w:tcW w:w="1780" w:type="dxa"/>
          </w:tcPr>
          <w:p w14:paraId="10ED28B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B30C63">
            <w:pPr>
              <w:pStyle w:val="Tiny"/>
            </w:pPr>
            <w:r w:rsidRPr="00496CBB">
              <w:t>A</w:t>
            </w:r>
            <w:r>
              <w:t xml:space="preserve"> minus B</w:t>
            </w:r>
          </w:p>
        </w:tc>
        <w:tc>
          <w:tcPr>
            <w:tcW w:w="1780" w:type="dxa"/>
          </w:tcPr>
          <w:p w14:paraId="52EF906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B30C63">
            <w:pPr>
              <w:pStyle w:val="Tiny"/>
            </w:pPr>
            <w:r>
              <w:lastRenderedPageBreak/>
              <w:t>A xor B</w:t>
            </w:r>
          </w:p>
        </w:tc>
        <w:tc>
          <w:tcPr>
            <w:tcW w:w="1780" w:type="dxa"/>
          </w:tcPr>
          <w:p w14:paraId="4031D20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B30C63">
            <w:pPr>
              <w:pStyle w:val="Tiny"/>
            </w:pPr>
            <w:r>
              <w:t>A</w:t>
            </w:r>
          </w:p>
        </w:tc>
        <w:tc>
          <w:tcPr>
            <w:tcW w:w="1780" w:type="dxa"/>
          </w:tcPr>
          <w:p w14:paraId="482356E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B30C63">
      <w:pPr>
        <w:pStyle w:val="BodyText2"/>
      </w:pPr>
      <w:r>
        <w:t xml:space="preserve">Hooray, after lots of messing around (mainly with buggy firefox) I’ve got a workable solution: </w:t>
      </w:r>
    </w:p>
    <w:p w14:paraId="33FFA9E6" w14:textId="77777777" w:rsidR="00E851E0" w:rsidRDefault="00E851E0" w:rsidP="00B30C63">
      <w:pPr>
        <w:pStyle w:val="Code"/>
      </w:pPr>
      <w:r>
        <w:tab/>
      </w:r>
      <w:r>
        <w:tab/>
      </w:r>
      <w:r>
        <w:tab/>
        <w:t>this._context.clearRect(0, 0, this._mapWidth, this._mapHeight);</w:t>
      </w:r>
    </w:p>
    <w:p w14:paraId="7225ACF3" w14:textId="77777777" w:rsidR="00E851E0" w:rsidRDefault="00E851E0" w:rsidP="00B30C63">
      <w:pPr>
        <w:pStyle w:val="Code"/>
      </w:pPr>
      <w:r>
        <w:tab/>
      </w:r>
      <w:r>
        <w:tab/>
      </w:r>
      <w:r>
        <w:tab/>
        <w:t>this._context.globalCompositeOperation = "source-over";</w:t>
      </w:r>
    </w:p>
    <w:p w14:paraId="2A68E2A9" w14:textId="77777777" w:rsidR="00E851E0" w:rsidRDefault="00E851E0" w:rsidP="00B30C63">
      <w:pPr>
        <w:pStyle w:val="Code"/>
      </w:pPr>
      <w:r>
        <w:tab/>
      </w:r>
      <w:r>
        <w:tab/>
      </w:r>
      <w:r>
        <w:tab/>
        <w:t>this._context.drawImage(this.overlayLayerImage, 0, 0);</w:t>
      </w:r>
    </w:p>
    <w:p w14:paraId="14CC34F4" w14:textId="77777777" w:rsidR="00E851E0" w:rsidRDefault="00E851E0" w:rsidP="00B30C63">
      <w:pPr>
        <w:pStyle w:val="Code"/>
      </w:pPr>
      <w:r>
        <w:tab/>
      </w:r>
      <w:r>
        <w:tab/>
      </w:r>
      <w:r>
        <w:tab/>
        <w:t>this._context.globalCompositeOperation = “source-atop”;</w:t>
      </w:r>
    </w:p>
    <w:p w14:paraId="79183A05" w14:textId="77777777" w:rsidR="00E851E0" w:rsidRDefault="00E851E0" w:rsidP="00B30C63">
      <w:pPr>
        <w:pStyle w:val="Code"/>
      </w:pPr>
      <w:r>
        <w:tab/>
      </w:r>
      <w:r>
        <w:tab/>
      </w:r>
      <w:r>
        <w:tab/>
        <w:t>this._context.drawImage(this.baseLayerImage, 0, 0);</w:t>
      </w:r>
    </w:p>
    <w:p w14:paraId="3176D9A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B30C63">
      <w:pPr>
        <w:pStyle w:val="Heading3"/>
      </w:pPr>
      <w:r>
        <w:t>ESRI Javascript API</w:t>
      </w:r>
    </w:p>
    <w:p w14:paraId="26D02EB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837495" w:rsidP="00B30C63">
      <w:pPr>
        <w:pStyle w:val="BodyText2"/>
      </w:pPr>
      <w:hyperlink r:id="rId532" w:history="1">
        <w:r w:rsidR="00E851E0">
          <w:rPr>
            <w:rStyle w:val="Hyperlink"/>
          </w:rPr>
          <w:t>http://ajax.googleapis.com/ajax/libs/dojo/1.8.1/dijit//form/Select.js</w:t>
        </w:r>
      </w:hyperlink>
    </w:p>
    <w:p w14:paraId="6C0DBB0F" w14:textId="77777777" w:rsidR="00E851E0" w:rsidRDefault="00837495" w:rsidP="00B30C63">
      <w:pPr>
        <w:pStyle w:val="BodyText"/>
      </w:pPr>
      <w:hyperlink r:id="rId533" w:history="1">
        <w:r w:rsidR="00E851E0">
          <w:rPr>
            <w:rStyle w:val="Hyperlink"/>
          </w:rPr>
          <w:t>http://serverapi.arcgisonline.com/jsapi/arcgis/3.4/js/dojo/dijit/form/Select.js</w:t>
        </w:r>
      </w:hyperlink>
    </w:p>
    <w:p w14:paraId="65CE28E1" w14:textId="77777777" w:rsidR="00E851E0" w:rsidRDefault="00E851E0" w:rsidP="00B30C63">
      <w:pPr>
        <w:pStyle w:val="BodyText2"/>
      </w:pPr>
      <w:r>
        <w:t>I get: dojo/parser::parse() error TypeError – when I load with 2, but not with 1.</w:t>
      </w:r>
    </w:p>
    <w:p w14:paraId="31033873"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34" w:history="1">
        <w:r w:rsidRPr="00757DD0">
          <w:rPr>
            <w:rStyle w:val="Hyperlink"/>
          </w:rPr>
          <w:t>here</w:t>
        </w:r>
      </w:hyperlink>
      <w:r>
        <w:t>.</w:t>
      </w:r>
    </w:p>
    <w:p w14:paraId="6C58D3B5" w14:textId="77777777" w:rsidR="00E851E0" w:rsidRDefault="00E851E0" w:rsidP="00B30C63">
      <w:pPr>
        <w:pStyle w:val="Heading3"/>
      </w:pPr>
      <w:r>
        <w:t>Google Earth Spectral Library Building Tool</w:t>
      </w:r>
    </w:p>
    <w:p w14:paraId="26BEC323" w14:textId="77777777" w:rsidR="00E851E0" w:rsidRDefault="00E851E0" w:rsidP="00B30C63">
      <w:pPr>
        <w:pStyle w:val="Heading4"/>
      </w:pPr>
      <w:r>
        <w:t xml:space="preserve">Getting an SVG image </w:t>
      </w:r>
    </w:p>
    <w:p w14:paraId="7F50DD45" w14:textId="77777777" w:rsidR="00E851E0" w:rsidRDefault="00E851E0" w:rsidP="00B30C6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B30C63">
      <w:pPr>
        <w:pStyle w:val="Heading4"/>
      </w:pPr>
      <w:r>
        <w:t>Calculating the expression for an algorithm</w:t>
      </w:r>
    </w:p>
    <w:p w14:paraId="73118C31" w14:textId="77777777" w:rsidR="00E851E0" w:rsidRDefault="00E851E0" w:rsidP="00B30C63">
      <w:pPr>
        <w:pStyle w:val="BodyText2"/>
      </w:pPr>
      <w:r>
        <w:t>The following works in Javascript using the polygon.js code:</w:t>
      </w:r>
    </w:p>
    <w:p w14:paraId="033C27A5" w14:textId="77777777" w:rsidR="00E851E0" w:rsidRDefault="00E851E0" w:rsidP="00B30C63">
      <w:pPr>
        <w:pStyle w:val="Code"/>
      </w:pPr>
      <w:r w:rsidRPr="00934C85">
        <w:t>POLYGON.tessellate([new vec2(100,250),new vec2(0.2,124),new vec2(0.3,124),new vec2(320,300),new vec2(370,260),new vec2(330,200),new vec2(210,200),new vec2(260,260)], []);</w:t>
      </w:r>
    </w:p>
    <w:p w14:paraId="35C99186" w14:textId="77777777" w:rsidR="00E851E0" w:rsidRDefault="00E851E0" w:rsidP="00B30C63">
      <w:pPr>
        <w:pStyle w:val="BodyText2"/>
      </w:pPr>
      <w:r>
        <w:t>But the following do:</w:t>
      </w:r>
    </w:p>
    <w:p w14:paraId="10E09E72" w14:textId="77777777" w:rsidR="00E851E0" w:rsidRDefault="00E851E0" w:rsidP="00B30C63">
      <w:pPr>
        <w:pStyle w:val="Code"/>
      </w:pPr>
      <w:r w:rsidRPr="00934C85">
        <w:t>POLYGON.tessellate([new vec2(100,250),new vec2(0.2,124),new vec2(0.3,125),new vec2(320,300),new vec2(370,260),new vec2(330,200),new vec2(210,200),new vec2(260,260)], []);</w:t>
      </w:r>
    </w:p>
    <w:p w14:paraId="142B40F3" w14:textId="77777777" w:rsidR="00E851E0" w:rsidRDefault="00E851E0" w:rsidP="00B30C63">
      <w:pPr>
        <w:pStyle w:val="Code"/>
      </w:pPr>
      <w:r w:rsidRPr="00934C85">
        <w:t>POLYGON.tessellate([new vec2(162,324),new vec2(324,324),new vec2(322,188),new vec2(162,188)], []);</w:t>
      </w:r>
    </w:p>
    <w:p w14:paraId="5A67735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35" w:history="1">
        <w:r w:rsidRPr="008913AD">
          <w:rPr>
            <w:rStyle w:val="Hyperlink"/>
          </w:rPr>
          <w:t>https://github.com/r3mi/poly2tri.js</w:t>
        </w:r>
      </w:hyperlink>
      <w:r>
        <w:t xml:space="preserve"> library works!!</w:t>
      </w:r>
    </w:p>
    <w:p w14:paraId="4DC0618A" w14:textId="77777777" w:rsidR="00E851E0" w:rsidRPr="00F813A0" w:rsidRDefault="00837495" w:rsidP="00B30C63">
      <w:pPr>
        <w:pStyle w:val="BodyText2"/>
      </w:pPr>
      <w:hyperlink r:id="rId536" w:history="1">
        <w:r w:rsidR="00E851E0" w:rsidRPr="008913AD">
          <w:rPr>
            <w:rStyle w:val="Hyperlink"/>
          </w:rPr>
          <w:t>https://github.com/r3mi/poly2tri.js</w:t>
        </w:r>
      </w:hyperlink>
      <w:r w:rsidR="00E851E0">
        <w:t xml:space="preserve"> and </w:t>
      </w:r>
      <w:hyperlink r:id="rId537" w:history="1">
        <w:r w:rsidR="00E851E0" w:rsidRPr="008913AD">
          <w:rPr>
            <w:rStyle w:val="Hyperlink"/>
          </w:rPr>
          <w:t>http://cecchi.me/portfolio/triangulation</w:t>
        </w:r>
      </w:hyperlink>
      <w:r w:rsidR="00E851E0">
        <w:t xml:space="preserve"> </w:t>
      </w:r>
    </w:p>
    <w:p w14:paraId="686AC6EB" w14:textId="77777777" w:rsidR="00E851E0" w:rsidRDefault="00E851E0" w:rsidP="00B30C63">
      <w:pPr>
        <w:pStyle w:val="Heading4"/>
      </w:pPr>
      <w:r>
        <w:t>Creating new landcover classes</w:t>
      </w:r>
    </w:p>
    <w:p w14:paraId="635E12C4" w14:textId="77777777" w:rsidR="00E851E0" w:rsidRDefault="00E851E0" w:rsidP="00B30C63">
      <w:pPr>
        <w:pStyle w:val="ListBullet2"/>
      </w:pPr>
      <w:r>
        <w:t>Create new landcover classes in the database in the glc2000_categories</w:t>
      </w:r>
    </w:p>
    <w:p w14:paraId="2B02CA89" w14:textId="77777777" w:rsidR="00E851E0" w:rsidRDefault="00E851E0" w:rsidP="00B30C63">
      <w:pPr>
        <w:pStyle w:val="ListBullet2"/>
      </w:pPr>
      <w:r>
        <w:t>Create the rules in the Geoserver style editor</w:t>
      </w:r>
    </w:p>
    <w:p w14:paraId="2520C1BD" w14:textId="77777777" w:rsidR="00E851E0" w:rsidRPr="00633FE1" w:rsidRDefault="00E851E0" w:rsidP="00B30C63">
      <w:pPr>
        <w:pStyle w:val="ListBullet2"/>
      </w:pPr>
      <w:r>
        <w:t>These new rules are automatically updated in any layers that reference them without having to re-save</w:t>
      </w:r>
    </w:p>
    <w:p w14:paraId="74B52C93" w14:textId="77777777" w:rsidR="00E851E0" w:rsidRDefault="00E851E0" w:rsidP="00B30C63">
      <w:pPr>
        <w:pStyle w:val="Heading4"/>
      </w:pPr>
      <w:r>
        <w:t>Creating the GeoServer gee_spectral_data service</w:t>
      </w:r>
    </w:p>
    <w:p w14:paraId="657BF717" w14:textId="77777777" w:rsidR="00E851E0" w:rsidRDefault="00E851E0" w:rsidP="00B30C63">
      <w:pPr>
        <w:pStyle w:val="BodyText2"/>
      </w:pPr>
      <w:r>
        <w:lastRenderedPageBreak/>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B30C6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B30C63">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2CD3F8C7" w:rsidR="006126B0" w:rsidRDefault="006126B0" w:rsidP="00B30C63">
      <w:pPr>
        <w:pStyle w:val="Heading3"/>
      </w:pPr>
      <w:r>
        <w:t>Roadless Areas Validation Tool</w:t>
      </w:r>
    </w:p>
    <w:p w14:paraId="5AFBBF90" w14:textId="3ACAF8EE" w:rsidR="00B76430" w:rsidRPr="00B76430" w:rsidRDefault="00B76430" w:rsidP="00B30C63">
      <w:pPr>
        <w:pStyle w:val="BodyText2"/>
      </w:pPr>
      <w:r>
        <w:rPr>
          <w:noProof/>
          <w:lang w:bidi="ar-SA"/>
        </w:rPr>
        <w:drawing>
          <wp:inline distT="0" distB="0" distL="0" distR="0" wp14:anchorId="125B1775" wp14:editId="2F1103C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644A9307" w14:textId="6723D178" w:rsidR="006126B0" w:rsidRDefault="006126B0" w:rsidP="00B30C63">
      <w:pPr>
        <w:pStyle w:val="Heading4"/>
      </w:pPr>
      <w:r>
        <w:t>Database development</w:t>
      </w:r>
    </w:p>
    <w:p w14:paraId="5FB035C4" w14:textId="7E0C1D20" w:rsidR="000B493D" w:rsidRDefault="000B493D" w:rsidP="00B30C63">
      <w:pPr>
        <w:pStyle w:val="Heading5"/>
      </w:pPr>
      <w:r>
        <w:t>Africa</w:t>
      </w:r>
    </w:p>
    <w:p w14:paraId="1BF6CFC5" w14:textId="77777777" w:rsidR="000B493D" w:rsidRDefault="000B493D" w:rsidP="00B30C63">
      <w:pPr>
        <w:pStyle w:val="BodyText2"/>
      </w:pPr>
      <w:r>
        <w:t xml:space="preserve">Christelle has produced a set of validation sites for the roadless areas project and they are here: </w:t>
      </w:r>
    </w:p>
    <w:p w14:paraId="668D7ACD" w14:textId="77777777" w:rsidR="000B493D" w:rsidRDefault="000B493D" w:rsidP="00B30C63">
      <w:pPr>
        <w:pStyle w:val="BodyText2"/>
      </w:pPr>
      <w:r w:rsidRPr="006126B0">
        <w:t>E:\cottaan\My Documents\ArcGIS\roadless\AllStrata_250firstMOD_dates.shp</w:t>
      </w:r>
    </w:p>
    <w:p w14:paraId="5CACFA30"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B30C63">
      <w:pPr>
        <w:pStyle w:val="ListBullet2"/>
      </w:pPr>
      <w:r>
        <w:t>Adding a new field FID_ and populating it with the FID field (which is of type ObjectID as is not exported).</w:t>
      </w:r>
    </w:p>
    <w:p w14:paraId="6E23A7C2" w14:textId="77777777" w:rsidR="000B493D" w:rsidRDefault="000B493D" w:rsidP="00B30C63">
      <w:pPr>
        <w:pStyle w:val="ListBullet2"/>
      </w:pPr>
      <w:r>
        <w:t>Exporting to GML using Google Earth Pro as it preserves fields – But it rounds the double data types! So exporting using FME</w:t>
      </w:r>
    </w:p>
    <w:p w14:paraId="68E7AC71" w14:textId="77777777" w:rsidR="000B493D" w:rsidRDefault="000B493D" w:rsidP="00B30C63">
      <w:pPr>
        <w:pStyle w:val="ListBullet2"/>
      </w:pPr>
      <w:r>
        <w:t xml:space="preserve">Importing to </w:t>
      </w:r>
      <w:hyperlink r:id="rId539" w:history="1">
        <w:r w:rsidRPr="00734C58">
          <w:rPr>
            <w:rStyle w:val="Hyperlink"/>
          </w:rPr>
          <w:t>GFT</w:t>
        </w:r>
      </w:hyperlink>
    </w:p>
    <w:p w14:paraId="1ACF6BB5" w14:textId="77777777" w:rsidR="000B493D" w:rsidRDefault="000B493D" w:rsidP="00B30C63">
      <w:pPr>
        <w:pStyle w:val="ListBullet2"/>
      </w:pPr>
      <w:r>
        <w:t>Changing data types for Year1, Year2, Year3 from Date/Time to Text</w:t>
      </w:r>
    </w:p>
    <w:p w14:paraId="2263AD83" w14:textId="77777777" w:rsidR="000B493D" w:rsidRDefault="000B493D" w:rsidP="00B30C63">
      <w:pPr>
        <w:pStyle w:val="ListBullet2"/>
      </w:pPr>
      <w:r>
        <w:lastRenderedPageBreak/>
        <w:t>Deleted name and description column</w:t>
      </w:r>
    </w:p>
    <w:p w14:paraId="65043B40" w14:textId="77777777" w:rsidR="000B493D" w:rsidRDefault="000B493D" w:rsidP="00B30C63">
      <w:pPr>
        <w:pStyle w:val="ListBullet2"/>
      </w:pPr>
      <w:r>
        <w:t>Creating GEE project called ‘Roadless Areas/Populate SceneIDs’ to populate the sceneids</w:t>
      </w:r>
    </w:p>
    <w:p w14:paraId="6E61FD15" w14:textId="77777777" w:rsidR="000B493D" w:rsidRDefault="000B493D" w:rsidP="00B30C63">
      <w:pPr>
        <w:pStyle w:val="ListBullet2"/>
      </w:pPr>
      <w:r>
        <w:t>There are some missing sceneids for Year1</w:t>
      </w:r>
    </w:p>
    <w:p w14:paraId="403711FB"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837495" w:rsidP="00B30C63">
      <w:pPr>
        <w:pStyle w:val="ListBullet2"/>
      </w:pPr>
      <w:hyperlink r:id="rId540" w:history="1">
        <w:r w:rsidR="000B493D" w:rsidRPr="009A285E">
          <w:rPr>
            <w:rStyle w:val="Hyperlink"/>
          </w:rPr>
          <w:t>Exported</w:t>
        </w:r>
      </w:hyperlink>
      <w:r w:rsidR="000B493D">
        <w:t xml:space="preserve"> from Access to Postgresql and ran </w:t>
      </w:r>
      <w:hyperlink r:id="rId541" w:history="1">
        <w:r w:rsidR="000B493D" w:rsidRPr="009A285E">
          <w:rPr>
            <w:rStyle w:val="Hyperlink"/>
          </w:rPr>
          <w:t>query</w:t>
        </w:r>
      </w:hyperlink>
      <w:r w:rsidR="000B493D">
        <w:t xml:space="preserve"> in Postgresql to create the validation table fields</w:t>
      </w:r>
    </w:p>
    <w:p w14:paraId="387DB264" w14:textId="4E35F88F"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4931802B" w14:textId="77777777" w:rsidR="000B493D" w:rsidRDefault="000B493D" w:rsidP="00B30C63">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B30C63">
      <w:pPr>
        <w:pStyle w:val="GoogleEarthEngineError"/>
      </w:pPr>
      <w:r w:rsidRPr="008724E0">
        <w:t>Image.load: Image asset 'LANDSAT/LT5_L1T_TOA/LT51990552011035MPS00' not found.</w:t>
      </w:r>
    </w:p>
    <w:p w14:paraId="5066EDA3" w14:textId="77777777" w:rsidR="000B493D" w:rsidRDefault="000B493D" w:rsidP="00B30C63">
      <w:pPr>
        <w:pStyle w:val="BodyText2"/>
      </w:pPr>
      <w:r>
        <w:t xml:space="preserve">Not sure why, but checking other sceneids. There are 8 in total that no longer exist and have probably been renamed: </w:t>
      </w:r>
    </w:p>
    <w:p w14:paraId="17B75471" w14:textId="77777777" w:rsidR="000B493D" w:rsidRDefault="000B493D" w:rsidP="00B30C63">
      <w:pPr>
        <w:pStyle w:val="BodyText2"/>
      </w:pPr>
      <w:r>
        <w:t>LANDSAT/LT5_L1T_TOA/LT51990552011035MPS00 does not exist</w:t>
      </w:r>
    </w:p>
    <w:p w14:paraId="6F2F3ECD" w14:textId="77777777" w:rsidR="000B493D" w:rsidRDefault="000B493D" w:rsidP="00B30C63">
      <w:pPr>
        <w:pStyle w:val="BodyText2"/>
      </w:pPr>
      <w:r>
        <w:t>LANDSAT/LT5_L1T_TOA/LT51990552011051MPS00 does not exist</w:t>
      </w:r>
    </w:p>
    <w:p w14:paraId="028930D1" w14:textId="77777777" w:rsidR="000B493D" w:rsidRDefault="000B493D" w:rsidP="00B30C63">
      <w:pPr>
        <w:pStyle w:val="BodyText2"/>
      </w:pPr>
      <w:r>
        <w:t>LANDSAT/LT5_L1T_TOA/LT51740632008140JSA01 does not exist</w:t>
      </w:r>
    </w:p>
    <w:p w14:paraId="64227C98" w14:textId="77777777" w:rsidR="000B493D" w:rsidRDefault="000B493D" w:rsidP="00B30C63">
      <w:pPr>
        <w:pStyle w:val="BodyText2"/>
      </w:pPr>
      <w:r>
        <w:t>LANDSAT/LT5_L1T_TOA/LT51990552011035MPS00 does not exist</w:t>
      </w:r>
    </w:p>
    <w:p w14:paraId="1A12B5AE" w14:textId="77777777" w:rsidR="000B493D" w:rsidRDefault="000B493D" w:rsidP="00B30C63">
      <w:pPr>
        <w:pStyle w:val="BodyText2"/>
      </w:pPr>
      <w:r>
        <w:t>LANDSAT/LT5_L1T_TOA/LT51990552011035MPS00 does not exist</w:t>
      </w:r>
    </w:p>
    <w:p w14:paraId="5AD09240" w14:textId="77777777" w:rsidR="000B493D" w:rsidRDefault="000B493D" w:rsidP="00B30C63">
      <w:pPr>
        <w:pStyle w:val="BodyText2"/>
      </w:pPr>
      <w:r>
        <w:t>LANDSAT/LT5_L1T_TOA/LT51990552011051MPS00 does not exist</w:t>
      </w:r>
    </w:p>
    <w:p w14:paraId="0E878A61" w14:textId="77777777" w:rsidR="000B493D" w:rsidRDefault="000B493D" w:rsidP="00B30C63">
      <w:pPr>
        <w:pStyle w:val="BodyText2"/>
      </w:pPr>
      <w:r>
        <w:t>LANDSAT/LT5_L1T_TOA/LT51740632008140JSA01 does not exist</w:t>
      </w:r>
    </w:p>
    <w:p w14:paraId="00D458A6"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B30C63">
      <w:pPr>
        <w:pStyle w:val="Heading5"/>
      </w:pPr>
      <w:r>
        <w:t>Asia</w:t>
      </w:r>
    </w:p>
    <w:p w14:paraId="00DAB38C" w14:textId="331FA100" w:rsidR="00356EF5" w:rsidRDefault="000B493D" w:rsidP="00B30C63">
      <w:pPr>
        <w:pStyle w:val="BodyText2"/>
      </w:pPr>
      <w:r>
        <w:t>12/1/17</w:t>
      </w:r>
      <w:r>
        <w:tab/>
      </w:r>
      <w:r w:rsidR="00356EF5">
        <w:t xml:space="preserve">Pre-processing data – similar </w:t>
      </w:r>
      <w:r w:rsidR="00CB5593">
        <w:t>to Africa but simplified.</w:t>
      </w:r>
    </w:p>
    <w:p w14:paraId="5B171176" w14:textId="06B6BB69"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42"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B30C63">
      <w:pPr>
        <w:pStyle w:val="ListBullet2"/>
      </w:pPr>
      <w:r>
        <w:t>Downloaded the csv and i</w:t>
      </w:r>
      <w:r w:rsidR="00881259">
        <w:t xml:space="preserve">mported to Postgresql using </w:t>
      </w:r>
      <w:hyperlink r:id="rId543" w:history="1">
        <w:r w:rsidR="00881259" w:rsidRPr="00881259">
          <w:rPr>
            <w:rStyle w:val="Hyperlink"/>
          </w:rPr>
          <w:t>FME</w:t>
        </w:r>
      </w:hyperlink>
    </w:p>
    <w:p w14:paraId="692A0CD3" w14:textId="678F7980" w:rsidR="00D04FE8" w:rsidRDefault="00D04FE8" w:rsidP="00B30C63">
      <w:pPr>
        <w:pStyle w:val="ListBullet2"/>
      </w:pPr>
      <w:r>
        <w:t xml:space="preserve">Ran </w:t>
      </w:r>
      <w:hyperlink r:id="rId544" w:history="1">
        <w:r w:rsidRPr="009A285E">
          <w:rPr>
            <w:rStyle w:val="Hyperlink"/>
          </w:rPr>
          <w:t>query</w:t>
        </w:r>
      </w:hyperlink>
      <w:r>
        <w:t xml:space="preserve"> in Postgresql to create the validation table fields</w:t>
      </w:r>
    </w:p>
    <w:p w14:paraId="1CD0FFC5" w14:textId="669D6DA0"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B30C63">
      <w:pPr>
        <w:pStyle w:val="Heading5"/>
      </w:pPr>
      <w:r>
        <w:t>South America</w:t>
      </w:r>
    </w:p>
    <w:p w14:paraId="2EB3A7F4" w14:textId="71B52765" w:rsidR="00D80E59" w:rsidRDefault="00D80E59" w:rsidP="00B30C63">
      <w:pPr>
        <w:pStyle w:val="BodyText2"/>
      </w:pPr>
      <w:r>
        <w:t>20/6/17</w:t>
      </w:r>
      <w:r>
        <w:tab/>
        <w:t>Pre-processing data.</w:t>
      </w:r>
    </w:p>
    <w:p w14:paraId="1990BFE4" w14:textId="1CCCE38C"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B30C63">
      <w:pPr>
        <w:pStyle w:val="ListBullet2"/>
      </w:pPr>
      <w:r>
        <w:t xml:space="preserve">Exported the AsValues tab to FT using </w:t>
      </w:r>
      <w:hyperlink r:id="rId545"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B30C63">
      <w:pPr>
        <w:pStyle w:val="ListBullet2"/>
      </w:pPr>
      <w:r>
        <w:t xml:space="preserve">Created GEE project called ‘Roadless Areas/Populate SceneIDs South America to populate the sceneids </w:t>
      </w:r>
    </w:p>
    <w:p w14:paraId="3204BCCF" w14:textId="54BDF416" w:rsidR="00DA09CD" w:rsidRDefault="00DA09CD" w:rsidP="00B30C63">
      <w:pPr>
        <w:pStyle w:val="ListBullet2"/>
      </w:pPr>
      <w:r>
        <w:t xml:space="preserve">Downloaded the csv and imported to Postgresql using </w:t>
      </w:r>
      <w:hyperlink r:id="rId546" w:history="1">
        <w:r w:rsidRPr="00881259">
          <w:rPr>
            <w:rStyle w:val="Hyperlink"/>
          </w:rPr>
          <w:t>FME</w:t>
        </w:r>
      </w:hyperlink>
    </w:p>
    <w:p w14:paraId="4DB541D4" w14:textId="648FE670" w:rsidR="00877800" w:rsidRDefault="006A32FB" w:rsidP="00B30C63">
      <w:pPr>
        <w:pStyle w:val="ListBullet2"/>
      </w:pPr>
      <w:r>
        <w:t xml:space="preserve">Ran </w:t>
      </w:r>
      <w:hyperlink r:id="rId547" w:history="1">
        <w:r w:rsidRPr="009A285E">
          <w:rPr>
            <w:rStyle w:val="Hyperlink"/>
          </w:rPr>
          <w:t>query</w:t>
        </w:r>
      </w:hyperlink>
      <w:r>
        <w:t xml:space="preserve"> in Postgresql to create the validation table </w:t>
      </w:r>
    </w:p>
    <w:p w14:paraId="44488499" w14:textId="35925BD4"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B30C63">
      <w:pPr>
        <w:pStyle w:val="BodyText2"/>
      </w:pPr>
      <w:r>
        <w:t>27/7/17</w:t>
      </w:r>
      <w:r>
        <w:tab/>
        <w:t>Producing the results for Christelle.</w:t>
      </w:r>
    </w:p>
    <w:p w14:paraId="7E1406EB" w14:textId="69B73B29" w:rsidR="00171500" w:rsidRDefault="00171500" w:rsidP="00B30C63">
      <w:pPr>
        <w:pStyle w:val="ListBullet2"/>
      </w:pPr>
      <w:r>
        <w:t xml:space="preserve">In the C9 db-server phpPgAdmin </w:t>
      </w:r>
      <w:hyperlink r:id="rId548" w:history="1">
        <w:r w:rsidRPr="00171500">
          <w:rPr>
            <w:rStyle w:val="Hyperlink"/>
          </w:rPr>
          <w:t>UI</w:t>
        </w:r>
      </w:hyperlink>
      <w:r>
        <w:t>, clicked on ‘roadless|schemas|public|tables|roadless_areas_validation_points’</w:t>
      </w:r>
    </w:p>
    <w:p w14:paraId="135A6CA8" w14:textId="77777777" w:rsidR="00171500" w:rsidRDefault="00171500" w:rsidP="00B30C63">
      <w:pPr>
        <w:pStyle w:val="ListBullet2"/>
      </w:pPr>
      <w:r>
        <w:t>Clicked on Export|Data only|Format CSV|Download</w:t>
      </w:r>
    </w:p>
    <w:p w14:paraId="13AD5567" w14:textId="62CC5E9A"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22868973" w14:textId="534BB982"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1B1890E3" w14:textId="2E9CDB42" w:rsidR="0083604A" w:rsidRDefault="0083604A" w:rsidP="00B30C63">
      <w:pPr>
        <w:pStyle w:val="Heading5"/>
      </w:pPr>
      <w:r>
        <w:lastRenderedPageBreak/>
        <w:t>Global</w:t>
      </w:r>
    </w:p>
    <w:p w14:paraId="38D2A6EE" w14:textId="77777777" w:rsidR="00211478" w:rsidRDefault="0083604A" w:rsidP="00211478">
      <w:pPr>
        <w:pStyle w:val="Heading6"/>
      </w:pPr>
      <w:r>
        <w:t>5/3/18</w:t>
      </w:r>
      <w:r>
        <w:tab/>
      </w:r>
    </w:p>
    <w:p w14:paraId="52943A15" w14:textId="35A93E95" w:rsidR="0083604A" w:rsidRDefault="0083604A" w:rsidP="00B30C63">
      <w:pPr>
        <w:pStyle w:val="BodyText2"/>
      </w:pPr>
      <w:r>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35B891BA" w14:textId="2D482897" w:rsidR="00A83AB0" w:rsidRDefault="00A83AB0" w:rsidP="00B30C63">
      <w:pPr>
        <w:pStyle w:val="BodyText2"/>
      </w:pPr>
      <w:r>
        <w:t>The database is on my c9 dbserver workspace and I need to import the points that she wants to revalidate:</w:t>
      </w:r>
    </w:p>
    <w:p w14:paraId="4449F342" w14:textId="290AF287" w:rsidR="00A83AB0" w:rsidRDefault="005508B3" w:rsidP="00B30C6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72D81418" w14:textId="6957FE4A" w:rsidR="005508B3" w:rsidRDefault="005508B3" w:rsidP="00B30C63">
      <w:pPr>
        <w:pStyle w:val="BodyText2"/>
      </w:pPr>
      <w:r>
        <w:t xml:space="preserve">Then import the csv file that Christelle sent. </w:t>
      </w:r>
      <w:r w:rsidR="008E44C9">
        <w:t>Then update the required rows (updating the objectid field to be a random number):</w:t>
      </w:r>
    </w:p>
    <w:p w14:paraId="242F7882" w14:textId="576B6A81"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EE1B80B" w14:textId="47D04CC9" w:rsidR="00AF09C9" w:rsidRDefault="00AF09C9" w:rsidP="00B30C63">
      <w:pPr>
        <w:pStyle w:val="BodyText2"/>
      </w:pPr>
      <w:r>
        <w:t>To produce the results I got the data from phpPgAdmin imported into the Access database and ran the '</w:t>
      </w:r>
      <w:r w:rsidRPr="00AF09C9">
        <w:t>Results March 2018</w:t>
      </w:r>
      <w:r>
        <w:t>' query.</w:t>
      </w:r>
    </w:p>
    <w:p w14:paraId="1D1E874D" w14:textId="1D23EF67" w:rsidR="00211478" w:rsidRDefault="00211478" w:rsidP="000D3FDD">
      <w:pPr>
        <w:pStyle w:val="Heading6"/>
      </w:pPr>
      <w:r>
        <w:t>27/3/18</w:t>
      </w:r>
    </w:p>
    <w:p w14:paraId="06A3F66C" w14:textId="24073222"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431B0D0E" w14:textId="42202937" w:rsidR="000D3FDD" w:rsidRDefault="000D3FDD" w:rsidP="005E663B">
      <w:pPr>
        <w:pStyle w:val="ListNumber"/>
        <w:numPr>
          <w:ilvl w:val="0"/>
          <w:numId w:val="48"/>
        </w:numPr>
      </w:pPr>
      <w:r>
        <w:t>Import the spreadsheet into 'roadless/public/tables/</w:t>
      </w:r>
      <w:r w:rsidRPr="000D3FDD">
        <w:t>r</w:t>
      </w:r>
      <w:r>
        <w:t>oadless_areas_validation_points' (from previous section)</w:t>
      </w:r>
    </w:p>
    <w:p w14:paraId="66DA0150" w14:textId="0ED771B9" w:rsidR="00237F98" w:rsidRDefault="00237F98" w:rsidP="005E663B">
      <w:pPr>
        <w:pStyle w:val="ListNumber"/>
        <w:numPr>
          <w:ilvl w:val="0"/>
          <w:numId w:val="48"/>
        </w:numPr>
      </w:pPr>
      <w:r>
        <w:t>Update the various fields</w:t>
      </w:r>
    </w:p>
    <w:p w14:paraId="7A327C74" w14:textId="4EAE2204"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95BD1A4" w14:textId="263E62D5" w:rsidR="003D2F80" w:rsidRPr="00211478" w:rsidRDefault="003D2F80" w:rsidP="005E663B">
      <w:pPr>
        <w:pStyle w:val="ListNumber"/>
      </w:pPr>
      <w:r>
        <w:t>Created a unique index on objectid to check there were no duplicates</w:t>
      </w:r>
    </w:p>
    <w:p w14:paraId="05ED8639" w14:textId="1499EDB3" w:rsidR="00E16A65" w:rsidRDefault="00E16A65" w:rsidP="00B30C63">
      <w:pPr>
        <w:pStyle w:val="Heading4"/>
      </w:pPr>
      <w:r>
        <w:t>Creating the website</w:t>
      </w:r>
    </w:p>
    <w:p w14:paraId="0442E00C" w14:textId="38A6618D" w:rsidR="00E16A65" w:rsidRDefault="00E16A65" w:rsidP="00B30C63">
      <w:pPr>
        <w:pStyle w:val="BodyText2"/>
      </w:pPr>
      <w:r>
        <w:t xml:space="preserve">Cloning a copy of my SWDB_Validation_Tool by following </w:t>
      </w:r>
      <w:hyperlink r:id="rId54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B30C63">
      <w:pPr>
        <w:pStyle w:val="Heading3"/>
      </w:pPr>
      <w:r>
        <w:t>WebGL Globe</w:t>
      </w:r>
    </w:p>
    <w:p w14:paraId="38C72656" w14:textId="77777777" w:rsidR="006126B0" w:rsidRPr="000C69D3" w:rsidRDefault="006126B0" w:rsidP="00B30C63">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246576BA" w:rsidR="00B37D09" w:rsidRDefault="0093510D" w:rsidP="000E5536">
      <w:pPr>
        <w:pStyle w:val="Heading1"/>
      </w:pPr>
      <w:r>
        <w:t>Technologies</w:t>
      </w:r>
      <w:bookmarkEnd w:id="112"/>
    </w:p>
    <w:p w14:paraId="4DABE962" w14:textId="77777777" w:rsidR="004B461D" w:rsidRDefault="004B461D" w:rsidP="003B37F4">
      <w:pPr>
        <w:pStyle w:val="Heading2"/>
      </w:pPr>
      <w:r>
        <w:t>Authentication</w:t>
      </w:r>
    </w:p>
    <w:p w14:paraId="57254059" w14:textId="77777777" w:rsidR="004B461D" w:rsidRDefault="004B461D" w:rsidP="008B6883">
      <w:pPr>
        <w:pStyle w:val="BodyText2"/>
      </w:pPr>
      <w:r>
        <w:t xml:space="preserve">CAS protocol here </w:t>
      </w:r>
      <w:hyperlink r:id="rId550" w:history="1">
        <w:r>
          <w:rPr>
            <w:rStyle w:val="Hyperlink"/>
          </w:rPr>
          <w:t>http://www.jasig.org/cas/protocol</w:t>
        </w:r>
      </w:hyperlink>
    </w:p>
    <w:p w14:paraId="4B2277D0" w14:textId="77777777" w:rsidR="004B461D" w:rsidRDefault="004B461D" w:rsidP="008B6883">
      <w:pPr>
        <w:pStyle w:val="BodyText2"/>
      </w:pPr>
      <w:r>
        <w:t xml:space="preserve">Walkthrough here </w:t>
      </w:r>
      <w:hyperlink r:id="rId551" w:history="1">
        <w:r>
          <w:rPr>
            <w:rStyle w:val="Hyperlink"/>
          </w:rPr>
          <w:t>https://wiki.jasig.org/display/CAS/Proxy+CAS+Walkthrough</w:t>
        </w:r>
      </w:hyperlink>
      <w:r>
        <w:t xml:space="preserve"> </w:t>
      </w:r>
    </w:p>
    <w:p w14:paraId="045B4C78" w14:textId="77777777" w:rsidR="004B461D" w:rsidRDefault="004B461D" w:rsidP="008B6883">
      <w:pPr>
        <w:pStyle w:val="BodyText2"/>
      </w:pPr>
      <w:r>
        <w:rPr>
          <w:noProof/>
          <w:lang w:bidi="ar-SA"/>
        </w:rPr>
        <w:lastRenderedPageBreak/>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8B6883">
      <w:pPr>
        <w:pStyle w:val="BodyText2"/>
      </w:pPr>
      <w:r>
        <w:t xml:space="preserve">CAS_SERVER = </w:t>
      </w:r>
      <w:hyperlink r:id="rId553" w:history="1">
        <w:r w:rsidRPr="00EC2620">
          <w:rPr>
            <w:rStyle w:val="Hyperlink"/>
          </w:rPr>
          <w:t>https://intragate.ec.europa.eu/cas/login</w:t>
        </w:r>
      </w:hyperlink>
    </w:p>
    <w:p w14:paraId="0A27C125" w14:textId="77777777" w:rsidR="004B461D" w:rsidRDefault="004B461D" w:rsidP="008B6883">
      <w:pPr>
        <w:pStyle w:val="BodyText2"/>
      </w:pPr>
      <w:r>
        <w:t xml:space="preserve">step1: </w:t>
      </w:r>
    </w:p>
    <w:p w14:paraId="32296642" w14:textId="77777777" w:rsidR="004B461D" w:rsidRDefault="00837495" w:rsidP="008B6883">
      <w:pPr>
        <w:pStyle w:val="BodyText2"/>
      </w:pPr>
      <w:hyperlink r:id="rId554"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8B6883">
      <w:pPr>
        <w:pStyle w:val="BodyText2"/>
      </w:pPr>
      <w:r>
        <w:t>Enter u/p</w:t>
      </w:r>
    </w:p>
    <w:p w14:paraId="5E744C4C" w14:textId="77777777" w:rsidR="004B461D" w:rsidRDefault="004B461D" w:rsidP="008B6883">
      <w:pPr>
        <w:pStyle w:val="BodyText2"/>
      </w:pPr>
      <w:r>
        <w:t xml:space="preserve">step2: redirected to </w:t>
      </w:r>
    </w:p>
    <w:p w14:paraId="2E9FDB40" w14:textId="77777777" w:rsidR="004B461D" w:rsidRDefault="00837495" w:rsidP="008B6883">
      <w:pPr>
        <w:pStyle w:val="BodyText2"/>
      </w:pPr>
      <w:hyperlink r:id="rId555"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8B6883">
      <w:pPr>
        <w:pStyle w:val="BodyText2"/>
      </w:pPr>
      <w:r>
        <w:t>step3: validate ticket and get user</w:t>
      </w:r>
    </w:p>
    <w:p w14:paraId="47471C8B" w14:textId="77777777" w:rsidR="004B461D" w:rsidRDefault="00837495" w:rsidP="008B6883">
      <w:pPr>
        <w:pStyle w:val="BodyText2"/>
      </w:pPr>
      <w:hyperlink r:id="rId556"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8B6883">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57" w:history="1">
        <w:r w:rsidRPr="00EC2620">
          <w:rPr>
            <w:rStyle w:val="Hyperlink"/>
          </w:rPr>
          <w:t>http://dopa-services.jrc.ec.europa.eu/services</w:t>
        </w:r>
      </w:hyperlink>
      <w:r>
        <w:t xml:space="preserve"> ). However, if you want another application (e.g. </w:t>
      </w:r>
      <w:hyperlink r:id="rId558"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8B6883">
      <w:pPr>
        <w:pStyle w:val="BodyText2"/>
      </w:pPr>
      <w:r>
        <w:t xml:space="preserve">Main page is here: </w:t>
      </w:r>
      <w:hyperlink r:id="rId559"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8B6883">
      <w:pPr>
        <w:pStyle w:val="BodyText2"/>
      </w:pPr>
      <w:r>
        <w:lastRenderedPageBreak/>
        <w:t>Main page is</w:t>
      </w:r>
      <w:r w:rsidR="004A5484">
        <w:t xml:space="preserve"> here</w:t>
      </w:r>
      <w:r>
        <w:t xml:space="preserve">: </w:t>
      </w:r>
      <w:hyperlink r:id="rId560"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8B6883">
      <w:pPr>
        <w:pStyle w:val="BodyText2"/>
      </w:pPr>
      <w:r>
        <w:t>Enter a request to login to ECAS with a ficticious service:</w:t>
      </w:r>
    </w:p>
    <w:p w14:paraId="7081168F" w14:textId="77777777" w:rsidR="002B4584" w:rsidRDefault="00837495" w:rsidP="008B550B">
      <w:pPr>
        <w:pStyle w:val="Code"/>
      </w:pPr>
      <w:hyperlink r:id="rId561" w:history="1">
        <w:r w:rsidR="002E4F85" w:rsidRPr="008913AD">
          <w:rPr>
            <w:rStyle w:val="Hyperlink"/>
          </w:rPr>
          <w:t>https://intragate.ec.europa.eu/cas/login?service=http://localhost/bling</w:t>
        </w:r>
      </w:hyperlink>
    </w:p>
    <w:p w14:paraId="234B5D9E" w14:textId="77777777" w:rsidR="002E4F85" w:rsidRDefault="002E4F85" w:rsidP="008B6883">
      <w:pPr>
        <w:pStyle w:val="BodyText2"/>
      </w:pPr>
      <w:r>
        <w:t>Take the tcket that is returned and append it to the serviceValidate method:</w:t>
      </w:r>
    </w:p>
    <w:p w14:paraId="1D533F02" w14:textId="77777777" w:rsidR="002E4F85" w:rsidRDefault="00837495" w:rsidP="008B550B">
      <w:pPr>
        <w:pStyle w:val="Code"/>
      </w:pPr>
      <w:hyperlink r:id="rId562"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8B6883">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8B6883">
      <w:pPr>
        <w:pStyle w:val="BodyText2"/>
      </w:pPr>
      <w:r>
        <w:t>For a proxy request, enter a pgtUrl:</w:t>
      </w:r>
    </w:p>
    <w:p w14:paraId="722B3674" w14:textId="77777777" w:rsidR="004F7ED9" w:rsidRDefault="00837495" w:rsidP="008B550B">
      <w:pPr>
        <w:pStyle w:val="Code"/>
      </w:pPr>
      <w:hyperlink r:id="rId563"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8B6883">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8B6883">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8B6883">
      <w:pPr>
        <w:pStyle w:val="BodyText2"/>
      </w:pPr>
      <w:r>
        <w:t>I have created a number of service end points to logon to ECAS and authenticate to secure services.</w:t>
      </w:r>
    </w:p>
    <w:p w14:paraId="67152902" w14:textId="77777777" w:rsidR="00A510B7" w:rsidRDefault="00A510B7" w:rsidP="008B6883">
      <w:pPr>
        <w:pStyle w:val="BodyText2"/>
      </w:pPr>
      <w:r>
        <w:t>For example, if we try and log on to the following service, we get an authentication error:</w:t>
      </w:r>
    </w:p>
    <w:p w14:paraId="31D30F2A" w14:textId="77777777" w:rsidR="00A510B7" w:rsidRDefault="00837495" w:rsidP="008B6883">
      <w:pPr>
        <w:pStyle w:val="BodyText2"/>
      </w:pPr>
      <w:hyperlink r:id="rId564"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67758979" w14:textId="77777777" w:rsidR="007159F2" w:rsidRDefault="00837495" w:rsidP="008B6883">
      <w:pPr>
        <w:pStyle w:val="BodyText2"/>
      </w:pPr>
      <w:hyperlink r:id="rId565" w:history="1">
        <w:r w:rsidR="007159F2" w:rsidRPr="008913AD">
          <w:rPr>
            <w:rStyle w:val="Hyperlink"/>
          </w:rPr>
          <w:t>http://dopa-services.jrc.it/services/ecasLogin</w:t>
        </w:r>
      </w:hyperlink>
      <w:r w:rsidR="007159F2">
        <w:t xml:space="preserve"> </w:t>
      </w:r>
    </w:p>
    <w:p w14:paraId="2327C72B" w14:textId="77777777" w:rsidR="00A510B7" w:rsidRDefault="007159F2" w:rsidP="008B6883">
      <w:pPr>
        <w:pStyle w:val="BodyText2"/>
      </w:pPr>
      <w:r>
        <w:t>Then at the end of the session, we need to kill the webpy session using the following:</w:t>
      </w:r>
    </w:p>
    <w:p w14:paraId="481078CA" w14:textId="77777777" w:rsidR="007159F2" w:rsidRDefault="00837495" w:rsidP="008B6883">
      <w:pPr>
        <w:pStyle w:val="BodyText2"/>
      </w:pPr>
      <w:hyperlink r:id="rId566" w:history="1">
        <w:r w:rsidR="007159F2" w:rsidRPr="008913AD">
          <w:rPr>
            <w:rStyle w:val="Hyperlink"/>
          </w:rPr>
          <w:t>http://dopa-services.jrc.it/services/endSession</w:t>
        </w:r>
      </w:hyperlink>
      <w:r w:rsidR="007159F2">
        <w:t xml:space="preserve"> </w:t>
      </w:r>
    </w:p>
    <w:p w14:paraId="3AF6B1C1" w14:textId="77777777" w:rsidR="007159F2" w:rsidRDefault="003A00B6" w:rsidP="008B6883">
      <w:pPr>
        <w:pStyle w:val="BodyText2"/>
      </w:pPr>
      <w:r>
        <w:t>There is an additional url to logout of ECAS:</w:t>
      </w:r>
    </w:p>
    <w:p w14:paraId="250E00D2" w14:textId="77777777" w:rsidR="003A00B6" w:rsidRDefault="00837495" w:rsidP="008B6883">
      <w:pPr>
        <w:pStyle w:val="BodyText2"/>
      </w:pPr>
      <w:hyperlink r:id="rId567" w:history="1">
        <w:r w:rsidR="003A00B6" w:rsidRPr="008913AD">
          <w:rPr>
            <w:rStyle w:val="Hyperlink"/>
          </w:rPr>
          <w:t>http://dopa-services.jrc.it/services/ecasLogout</w:t>
        </w:r>
      </w:hyperlink>
    </w:p>
    <w:p w14:paraId="25424B9C" w14:textId="77777777" w:rsidR="003A00B6" w:rsidRPr="00A510B7" w:rsidRDefault="003A00B6" w:rsidP="008B6883">
      <w:pPr>
        <w:pStyle w:val="BodyText2"/>
      </w:pPr>
      <w:r>
        <w:t xml:space="preserve">This will log you out from your ECAS session on the intragate address. </w:t>
      </w:r>
    </w:p>
    <w:p w14:paraId="7B5B78E8" w14:textId="77777777" w:rsidR="005F4FCD" w:rsidRDefault="005F4FCD" w:rsidP="0034374E">
      <w:pPr>
        <w:pStyle w:val="Heading3"/>
      </w:pPr>
      <w:r>
        <w:lastRenderedPageBreak/>
        <w:t>GUI-less implementation</w:t>
      </w:r>
    </w:p>
    <w:p w14:paraId="7F3A694B" w14:textId="77777777" w:rsidR="005F4FCD" w:rsidRDefault="005F4FCD" w:rsidP="008B6883">
      <w:pPr>
        <w:pStyle w:val="BodyText2"/>
      </w:pPr>
      <w:r>
        <w:t>This is supposed to be a GUI-less implementation:</w:t>
      </w:r>
    </w:p>
    <w:p w14:paraId="7EE65CC0" w14:textId="77777777" w:rsidR="005F4FCD" w:rsidRPr="005F4FCD" w:rsidRDefault="00837495" w:rsidP="008B6883">
      <w:pPr>
        <w:pStyle w:val="BodyText2"/>
      </w:pPr>
      <w:hyperlink r:id="rId568" w:history="1">
        <w:r w:rsidR="005F4FCD" w:rsidRPr="008913AD">
          <w:rPr>
            <w:rStyle w:val="Hyperlink"/>
          </w:rPr>
          <w:t>https://code.google.com/r/edmundcrewe-proxypatch/source/browse/django_cas/tests/cas_tests.py</w:t>
        </w:r>
      </w:hyperlink>
      <w:r w:rsidR="005F4FCD">
        <w:t xml:space="preserve"> </w:t>
      </w:r>
    </w:p>
    <w:p w14:paraId="6681315A" w14:textId="24BCAD6B" w:rsidR="00CD403A" w:rsidRDefault="00CD403A" w:rsidP="003B37F4">
      <w:pPr>
        <w:pStyle w:val="Heading2"/>
      </w:pPr>
      <w:r>
        <w:t xml:space="preserve">Cloud </w:t>
      </w:r>
      <w:r w:rsidR="002E5A35">
        <w:t xml:space="preserve">Tools and </w:t>
      </w:r>
      <w:r w:rsidR="006B4B9A">
        <w:t>Services</w:t>
      </w:r>
    </w:p>
    <w:p w14:paraId="0F9F35F3" w14:textId="1E16EC37" w:rsidR="00B779DA" w:rsidRDefault="00D5642A" w:rsidP="00B779DA">
      <w:pPr>
        <w:pStyle w:val="Heading3"/>
      </w:pPr>
      <w:r>
        <w:t>Amazon Web Services</w:t>
      </w:r>
    </w:p>
    <w:p w14:paraId="28FA6FA0" w14:textId="551FF0C2" w:rsidR="00B779DA" w:rsidRDefault="00B779DA" w:rsidP="00B779DA">
      <w:pPr>
        <w:pStyle w:val="Heading4"/>
      </w:pPr>
      <w:r>
        <w:t>Accounts</w:t>
      </w:r>
    </w:p>
    <w:p w14:paraId="456437E4" w14:textId="470E99E3" w:rsidR="00B779DA" w:rsidRDefault="00455D6C" w:rsidP="008B6883">
      <w:pPr>
        <w:pStyle w:val="BodyText2"/>
      </w:pPr>
      <w:r>
        <w:t>Root account credentials:</w:t>
      </w:r>
      <w:r>
        <w:tab/>
      </w:r>
      <w:r>
        <w:tab/>
      </w:r>
      <w:hyperlink r:id="rId569" w:history="1">
        <w:r w:rsidR="00B779DA" w:rsidRPr="00BA7BD9">
          <w:rPr>
            <w:rStyle w:val="Hyperlink"/>
          </w:rPr>
          <w:t>a.cottam@gmail.com</w:t>
        </w:r>
      </w:hyperlink>
      <w:r w:rsidR="00B779DA">
        <w:t xml:space="preserve"> thargaL88$</w:t>
      </w:r>
    </w:p>
    <w:p w14:paraId="16327C00" w14:textId="6A635DA5" w:rsidR="00455D6C" w:rsidRPr="00B37B4C" w:rsidRDefault="00455D6C" w:rsidP="008B6883">
      <w:pPr>
        <w:pStyle w:val="BodyText2"/>
        <w:rPr>
          <w:rStyle w:val="Emphasis"/>
        </w:rPr>
      </w:pPr>
      <w:r w:rsidRPr="00B37B4C">
        <w:rPr>
          <w:rStyle w:val="Emphasis"/>
        </w:rPr>
        <w:t>IAM user:</w:t>
      </w:r>
    </w:p>
    <w:p w14:paraId="010C6148" w14:textId="42CB26DB" w:rsidR="00455D6C" w:rsidRDefault="00455D6C" w:rsidP="00B37B4C">
      <w:pPr>
        <w:pStyle w:val="BodyText"/>
      </w:pPr>
      <w:r>
        <w:t>Account ID or alias:</w:t>
      </w:r>
      <w:r>
        <w:tab/>
      </w:r>
      <w:r>
        <w:tab/>
      </w:r>
      <w:r w:rsidR="006E6D89" w:rsidRPr="006E6D89">
        <w:t>888762120662</w:t>
      </w:r>
    </w:p>
    <w:p w14:paraId="6E0AE433" w14:textId="39018C93" w:rsidR="00455D6C" w:rsidRDefault="00455D6C" w:rsidP="00B37B4C">
      <w:pPr>
        <w:pStyle w:val="BodyText"/>
      </w:pPr>
      <w:r>
        <w:t>IAM user name:</w:t>
      </w:r>
      <w:r>
        <w:tab/>
      </w:r>
      <w:r>
        <w:tab/>
      </w:r>
      <w:r w:rsidR="006E6D89">
        <w:t>Andrew_Cottam</w:t>
      </w:r>
    </w:p>
    <w:p w14:paraId="0B7AAABD" w14:textId="59FFE8FB" w:rsidR="006E6D89" w:rsidRPr="00B779DA" w:rsidRDefault="006E6D89" w:rsidP="00B37B4C">
      <w:pPr>
        <w:pStyle w:val="BodyText"/>
      </w:pPr>
      <w:r>
        <w:t>Password:</w:t>
      </w:r>
      <w:r>
        <w:tab/>
      </w:r>
      <w:r>
        <w:tab/>
        <w:t>thargal88</w:t>
      </w:r>
    </w:p>
    <w:p w14:paraId="2E3097C0" w14:textId="77777777" w:rsidR="00E05FB5" w:rsidRDefault="00E05FB5" w:rsidP="00E05FB5">
      <w:pPr>
        <w:pStyle w:val="Heading4"/>
      </w:pPr>
      <w:bookmarkStart w:id="117" w:name="_Cloud9"/>
      <w:bookmarkEnd w:id="117"/>
      <w:r>
        <w:t>Cloud9</w:t>
      </w:r>
    </w:p>
    <w:p w14:paraId="193A702E" w14:textId="0F64296F" w:rsidR="00E05FB5" w:rsidRDefault="00E35513" w:rsidP="008B6883">
      <w:pPr>
        <w:pStyle w:val="BodyText2"/>
      </w:pPr>
      <w:r>
        <w:t xml:space="preserve">On c9 before it was bought out by Amazon - </w:t>
      </w:r>
      <w:hyperlink r:id="rId570" w:history="1">
        <w:r w:rsidR="00E05FB5" w:rsidRPr="00E0003B">
          <w:rPr>
            <w:rStyle w:val="Hyperlink"/>
          </w:rPr>
          <w:t>Here</w:t>
        </w:r>
      </w:hyperlink>
      <w:r w:rsidR="00E05FB5">
        <w:t xml:space="preserve">. </w:t>
      </w:r>
      <w:hyperlink r:id="rId571" w:history="1">
        <w:r w:rsidR="00E05FB5" w:rsidRPr="00540B56">
          <w:rPr>
            <w:rStyle w:val="Hyperlink"/>
          </w:rPr>
          <w:t>A.cottam@gmail.com</w:t>
        </w:r>
      </w:hyperlink>
      <w:r w:rsidR="00E05FB5">
        <w:t>, blishten. Created a new Workspace on 25/1/17 – it took 8 mins to create.</w:t>
      </w:r>
    </w:p>
    <w:p w14:paraId="04F1A5B7" w14:textId="674C126E" w:rsidR="004F30FA" w:rsidRDefault="004F30FA" w:rsidP="004F30FA">
      <w:pPr>
        <w:pStyle w:val="Heading5"/>
      </w:pPr>
      <w:bookmarkStart w:id="118" w:name="_CORS_1"/>
      <w:bookmarkEnd w:id="118"/>
      <w:r>
        <w:t>Code Completion</w:t>
      </w:r>
    </w:p>
    <w:p w14:paraId="6C6C03C3" w14:textId="14E3DF67" w:rsidR="004F30FA" w:rsidRDefault="004F30FA" w:rsidP="004F30FA">
      <w:pPr>
        <w:pStyle w:val="BodyText2"/>
      </w:pPr>
      <w:r>
        <w:t>Don’t know how this came up:</w:t>
      </w:r>
    </w:p>
    <w:p w14:paraId="04FE3B07" w14:textId="1225FF9B" w:rsidR="004F30FA" w:rsidRDefault="004F30FA" w:rsidP="004F30FA">
      <w:pPr>
        <w:pStyle w:val="BodyText2"/>
      </w:pPr>
      <w:r>
        <w:rPr>
          <w:noProof/>
          <w:lang w:bidi="ar-SA"/>
        </w:rPr>
        <w:drawing>
          <wp:inline distT="0" distB="0" distL="0" distR="0" wp14:anchorId="44FB7A3C" wp14:editId="079060F6">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56CBA444" w14:textId="5AC3335A" w:rsidR="004F30FA" w:rsidRPr="004F30FA" w:rsidRDefault="00837495" w:rsidP="004F30FA">
      <w:pPr>
        <w:pStyle w:val="BodyText2"/>
      </w:pPr>
      <w:hyperlink r:id="rId573" w:history="1">
        <w:r w:rsidR="004F30FA" w:rsidRPr="004F30FA">
          <w:rPr>
            <w:rStyle w:val="Hyperlink"/>
          </w:rPr>
          <w:t>This</w:t>
        </w:r>
      </w:hyperlink>
      <w:r w:rsidR="004F30FA">
        <w:t xml:space="preserve"> is the installation guide.</w:t>
      </w:r>
    </w:p>
    <w:p w14:paraId="71EE4D81" w14:textId="77777777" w:rsidR="00E05FB5" w:rsidRDefault="00E05FB5" w:rsidP="00E05FB5">
      <w:pPr>
        <w:pStyle w:val="Heading5"/>
      </w:pPr>
      <w:r>
        <w:t>Data transfer</w:t>
      </w:r>
    </w:p>
    <w:p w14:paraId="5E2041ED" w14:textId="77777777" w:rsidR="00E05FB5" w:rsidRDefault="00E05FB5" w:rsidP="00E05FB5">
      <w:pPr>
        <w:pStyle w:val="Heading6"/>
      </w:pPr>
      <w:r>
        <w:t>Import</w:t>
      </w:r>
    </w:p>
    <w:p w14:paraId="168E08E0" w14:textId="77777777" w:rsidR="00E05FB5" w:rsidRDefault="00E05FB5" w:rsidP="008B6883">
      <w:pPr>
        <w:pStyle w:val="BodyText2"/>
      </w:pPr>
      <w:r>
        <w:t>Drag and drop</w:t>
      </w:r>
    </w:p>
    <w:p w14:paraId="61F742CE" w14:textId="77777777" w:rsidR="00E05FB5" w:rsidRPr="00EA2F07" w:rsidRDefault="00E05FB5" w:rsidP="008B6883">
      <w:pPr>
        <w:pStyle w:val="BodyText2"/>
      </w:pPr>
      <w:r>
        <w:t>Unzip &lt;archive.zip&gt;</w:t>
      </w:r>
    </w:p>
    <w:p w14:paraId="65CAB2F9" w14:textId="77777777" w:rsidR="00E05FB5" w:rsidRDefault="00E05FB5" w:rsidP="00E05FB5">
      <w:pPr>
        <w:pStyle w:val="Heading6"/>
      </w:pPr>
      <w:r>
        <w:t>Export</w:t>
      </w:r>
    </w:p>
    <w:p w14:paraId="2C40E801" w14:textId="77777777" w:rsidR="00E05FB5" w:rsidRPr="00B416C0" w:rsidRDefault="00E05FB5" w:rsidP="008B6883">
      <w:pPr>
        <w:pStyle w:val="BodyText2"/>
      </w:pPr>
      <w:r>
        <w:t>You can store data on Google Cloud Platform using the gutils.</w:t>
      </w:r>
    </w:p>
    <w:p w14:paraId="1FB927C2" w14:textId="1385265E" w:rsidR="007065D0" w:rsidRDefault="007065D0" w:rsidP="007065D0">
      <w:pPr>
        <w:pStyle w:val="Heading5"/>
      </w:pPr>
      <w:bookmarkStart w:id="119" w:name="_gdal,_shapely_and"/>
      <w:bookmarkEnd w:id="119"/>
      <w:r>
        <w:t>Deployment</w:t>
      </w:r>
    </w:p>
    <w:p w14:paraId="761DAF13" w14:textId="7BB321E5" w:rsidR="002E71A3" w:rsidRPr="002E71A3" w:rsidRDefault="002E71A3" w:rsidP="008B6883">
      <w:pPr>
        <w:pStyle w:val="BodyText2"/>
      </w:pPr>
      <w:r>
        <w:t>On AWS you can deploy on Amazon Lightsail (i.e. an Amazon VM) or using a CodeStar project.</w:t>
      </w:r>
    </w:p>
    <w:p w14:paraId="736B51EF" w14:textId="77777777" w:rsidR="004D6495" w:rsidRDefault="004D6495" w:rsidP="004D6495">
      <w:pPr>
        <w:pStyle w:val="Heading5"/>
      </w:pPr>
      <w:r>
        <w:t>Git integration</w:t>
      </w:r>
    </w:p>
    <w:p w14:paraId="42D6C189" w14:textId="02C101A1" w:rsidR="004D6495" w:rsidRDefault="004D6495" w:rsidP="004D6495">
      <w:pPr>
        <w:pStyle w:val="Heading6"/>
      </w:pPr>
      <w:r>
        <w:t>Issues</w:t>
      </w:r>
    </w:p>
    <w:p w14:paraId="416829C5" w14:textId="4D5261B9"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xml:space="preserve">' folder which is not a Git repo. The </w:t>
      </w:r>
      <w:r>
        <w:lastRenderedPageBreak/>
        <w:t>'</w:t>
      </w:r>
      <w:r w:rsidRPr="004D6495">
        <w:t>/home/biopama/public_html/beta/wireframes/</w:t>
      </w:r>
      <w:r>
        <w:t>' folder is.</w:t>
      </w:r>
      <w:r w:rsidR="000129A8">
        <w:t xml:space="preserve"> Yes! I have created a new workspace which points to the Git repo and it works fine.</w:t>
      </w:r>
    </w:p>
    <w:p w14:paraId="51113745" w14:textId="77777777" w:rsidR="00E05FB5" w:rsidRDefault="00E05FB5" w:rsidP="00E05FB5">
      <w:pPr>
        <w:pStyle w:val="Heading5"/>
      </w:pPr>
      <w:r>
        <w:t>Issues</w:t>
      </w:r>
    </w:p>
    <w:p w14:paraId="1C8221CB" w14:textId="77777777" w:rsidR="00E05FB5" w:rsidRDefault="00E05FB5" w:rsidP="00E05FB5">
      <w:pPr>
        <w:pStyle w:val="Heading6"/>
      </w:pPr>
      <w:r>
        <w:t>Authorisation</w:t>
      </w:r>
    </w:p>
    <w:p w14:paraId="47572669"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756976CA" w14:textId="77777777" w:rsidR="00E05FB5" w:rsidRPr="007C3364" w:rsidRDefault="00E05FB5" w:rsidP="008B6883">
      <w:pPr>
        <w:pStyle w:val="BodyText2"/>
      </w:pPr>
      <w:r>
        <w:rPr>
          <w:noProof/>
          <w:lang w:bidi="ar-SA"/>
        </w:rPr>
        <w:drawing>
          <wp:inline distT="0" distB="0" distL="0" distR="0" wp14:anchorId="3D8E57F2" wp14:editId="18D0C618">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69FF0BC1" w14:textId="77777777" w:rsidR="00E05FB5" w:rsidRDefault="00E05FB5" w:rsidP="00E05FB5">
      <w:pPr>
        <w:pStyle w:val="Heading6"/>
      </w:pPr>
      <w:r>
        <w:t>Cloning from GitHub</w:t>
      </w:r>
    </w:p>
    <w:p w14:paraId="25DEEFF8" w14:textId="66B94897" w:rsidR="00BB7E30" w:rsidRDefault="00BB7E30" w:rsidP="00BB7E30">
      <w:pPr>
        <w:pStyle w:val="Heading7"/>
      </w:pPr>
      <w:r>
        <w:t>With more than one branch</w:t>
      </w:r>
    </w:p>
    <w:p w14:paraId="7872EC5D" w14:textId="16646E0F"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BE29249" w14:textId="77777777" w:rsidR="00E05FB5" w:rsidRDefault="00E05FB5" w:rsidP="008B6883">
      <w:pPr>
        <w:pStyle w:val="BodyText2"/>
      </w:pPr>
      <w:r>
        <w:t>SOLUTION: ‘Clone to edit’ the repo in Cloud9 and if there are no files showing in the Workspace run the following:</w:t>
      </w:r>
    </w:p>
    <w:p w14:paraId="6E12E6F0" w14:textId="77777777" w:rsidR="00E05FB5" w:rsidRDefault="00E05FB5" w:rsidP="00E05FB5">
      <w:pPr>
        <w:pStyle w:val="Unix"/>
      </w:pPr>
      <w:r w:rsidRPr="002E1A56">
        <w:t>blishten:~/workspace (master) $ git pull origin gh-pages</w:t>
      </w:r>
      <w:r>
        <w:t xml:space="preserve"> </w:t>
      </w:r>
      <w:r w:rsidRPr="002E1A56">
        <w:t>gh-pages</w:t>
      </w:r>
    </w:p>
    <w:p w14:paraId="3A42A9F0" w14:textId="5DE8E2E8" w:rsidR="00E05FB5" w:rsidRDefault="00E05FB5" w:rsidP="008B6883">
      <w:pPr>
        <w:pStyle w:val="BodyText2"/>
      </w:pPr>
      <w:r>
        <w:t xml:space="preserve">This time all the files were shown properly and I could run the *.html pages using the Cloud9 Apache httpd server at the following address </w:t>
      </w:r>
      <w:hyperlink r:id="rId575" w:history="1">
        <w:r w:rsidRPr="00540B56">
          <w:rPr>
            <w:rStyle w:val="Hyperlink"/>
          </w:rPr>
          <w:t>https://leaflet-map-blishten.c9users.io/index.html</w:t>
        </w:r>
      </w:hyperlink>
      <w:r w:rsidR="000066EB">
        <w:t xml:space="preserve"> </w:t>
      </w:r>
    </w:p>
    <w:p w14:paraId="4A55D0B2" w14:textId="26F8148D" w:rsidR="00BB7E30" w:rsidRDefault="00BB7E30" w:rsidP="00BB7E30">
      <w:pPr>
        <w:pStyle w:val="Heading7"/>
      </w:pPr>
      <w:r>
        <w:t>Without having to authenticate</w:t>
      </w:r>
    </w:p>
    <w:p w14:paraId="163933FA" w14:textId="73C83A8F" w:rsidR="00BB7E30" w:rsidRPr="00BB7E30" w:rsidRDefault="00BB7E30" w:rsidP="00BB7E30">
      <w:pPr>
        <w:pStyle w:val="BodyText2"/>
      </w:pPr>
      <w:r>
        <w:t>You have to create the workspace using the ssh clone string from GitHub not the https string.</w:t>
      </w:r>
    </w:p>
    <w:p w14:paraId="2A7E3D72" w14:textId="77777777" w:rsidR="00E05FB5" w:rsidRDefault="00E05FB5" w:rsidP="00E05FB5">
      <w:pPr>
        <w:pStyle w:val="Heading6"/>
      </w:pPr>
      <w:r>
        <w:t>Connecting to Google Cloud Platform</w:t>
      </w:r>
    </w:p>
    <w:p w14:paraId="48080F69"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7844168B"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6721C5CF"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15AE8505"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6331DD17" w14:textId="77777777" w:rsidR="00E05FB5" w:rsidRDefault="00E05FB5" w:rsidP="008B6883">
      <w:pPr>
        <w:pStyle w:val="BodyText2"/>
      </w:pPr>
      <w:r>
        <w:t>Created a new project in console</w:t>
      </w:r>
    </w:p>
    <w:p w14:paraId="0AFBB81D" w14:textId="77777777" w:rsidR="00E05FB5" w:rsidRDefault="00E05FB5" w:rsidP="00E05FB5">
      <w:pPr>
        <w:pStyle w:val="ListBullet"/>
      </w:pPr>
      <w:r>
        <w:t>Created a new app engine (using US central location) and cancelled the tutorial</w:t>
      </w:r>
    </w:p>
    <w:p w14:paraId="75D2F491" w14:textId="77777777" w:rsidR="00E05FB5" w:rsidRDefault="00E05FB5" w:rsidP="00E05FB5">
      <w:pPr>
        <w:pStyle w:val="ListBullet"/>
      </w:pPr>
      <w:r>
        <w:t>Connected the account in Cloud9</w:t>
      </w:r>
    </w:p>
    <w:p w14:paraId="38FD5C2E" w14:textId="77777777" w:rsidR="00E05FB5" w:rsidRDefault="00E05FB5" w:rsidP="00E05FB5">
      <w:pPr>
        <w:pStyle w:val="ListBullet"/>
      </w:pPr>
      <w:r>
        <w:t>Clicked on the repositories view and clone to edit</w:t>
      </w:r>
    </w:p>
    <w:p w14:paraId="6AC63423" w14:textId="77777777" w:rsidR="00E05FB5" w:rsidRDefault="00E05FB5" w:rsidP="00E05FB5">
      <w:pPr>
        <w:pStyle w:val="ListBullet"/>
      </w:pPr>
      <w:r>
        <w:t>Changed new workspace to Google Cloud Platform and selected geeImageServerUs</w:t>
      </w:r>
    </w:p>
    <w:p w14:paraId="50CB2457" w14:textId="77777777" w:rsidR="00E05FB5" w:rsidRDefault="00E05FB5" w:rsidP="00E05FB5">
      <w:pPr>
        <w:pStyle w:val="ListBullet"/>
      </w:pPr>
      <w:r>
        <w:t xml:space="preserve">Cloned </w:t>
      </w:r>
      <w:hyperlink r:id="rId576" w:history="1">
        <w:r w:rsidRPr="00D85C27">
          <w:rPr>
            <w:rStyle w:val="Hyperlink"/>
          </w:rPr>
          <w:t>git@github.com:andrewcottam/geeImageServer.git</w:t>
        </w:r>
      </w:hyperlink>
      <w:r>
        <w:t xml:space="preserve"> into the root</w:t>
      </w:r>
    </w:p>
    <w:p w14:paraId="1C3E00BD" w14:textId="77777777" w:rsidR="00E05FB5" w:rsidRDefault="00E05FB5" w:rsidP="00E05FB5">
      <w:pPr>
        <w:pStyle w:val="Heading6"/>
      </w:pPr>
      <w:r>
        <w:lastRenderedPageBreak/>
        <w:t>CORS</w:t>
      </w:r>
    </w:p>
    <w:p w14:paraId="11AF120D" w14:textId="77777777" w:rsidR="00E05FB5" w:rsidRDefault="00E05FB5" w:rsidP="008B6883">
      <w:pPr>
        <w:pStyle w:val="BodyText2"/>
      </w:pPr>
      <w:r>
        <w:t>Cross domain scripting is not supported by default so you have to enable it.</w:t>
      </w:r>
    </w:p>
    <w:p w14:paraId="045449D4" w14:textId="77777777" w:rsidR="00E05FB5" w:rsidRDefault="00E05FB5" w:rsidP="00E05FB5">
      <w:pPr>
        <w:pStyle w:val="Heading7"/>
      </w:pPr>
      <w:r>
        <w:t>Apache</w:t>
      </w:r>
    </w:p>
    <w:p w14:paraId="30A0F9F9" w14:textId="77777777" w:rsidR="00E05FB5" w:rsidRDefault="00E05FB5" w:rsidP="008B6883">
      <w:pPr>
        <w:pStyle w:val="BodyText2"/>
      </w:pPr>
      <w:r>
        <w:t>Normally we would add the following to the httpd.conf file for Apache but that doesn’t exist on Ubuntu</w:t>
      </w:r>
    </w:p>
    <w:p w14:paraId="2AA28286" w14:textId="77777777" w:rsidR="00E05FB5" w:rsidRDefault="00E05FB5" w:rsidP="00E05FB5">
      <w:pPr>
        <w:pStyle w:val="Unix"/>
      </w:pPr>
      <w:r w:rsidRPr="00044DD9">
        <w:t>blishten:/ $ sudo find / -name httpd.conf</w:t>
      </w:r>
    </w:p>
    <w:p w14:paraId="377629F1" w14:textId="77777777" w:rsidR="00E05FB5" w:rsidRDefault="00E05FB5" w:rsidP="008B6883">
      <w:pPr>
        <w:pStyle w:val="BodyText2"/>
      </w:pPr>
      <w:r>
        <w:t>This is because, u</w:t>
      </w:r>
      <w:r w:rsidRPr="00044DD9">
        <w:t>nder Ubuntu, httpd.conf is apache2.conf, and it's in /etc/apache2</w:t>
      </w:r>
      <w:r>
        <w:t>. So use vi to add the following:</w:t>
      </w:r>
    </w:p>
    <w:p w14:paraId="4B33E588" w14:textId="77777777" w:rsidR="00E05FB5" w:rsidRDefault="00E05FB5" w:rsidP="00E05FB5">
      <w:pPr>
        <w:pStyle w:val="Unix"/>
      </w:pPr>
      <w:r>
        <w:t xml:space="preserve">blishten: </w:t>
      </w:r>
      <w:r w:rsidRPr="003300BC">
        <w:t xml:space="preserve">~/workspace (gh-pages) </w:t>
      </w:r>
      <w:r w:rsidRPr="00002BC6">
        <w:t>$ cd /etc/apache2/</w:t>
      </w:r>
    </w:p>
    <w:p w14:paraId="20F96A39" w14:textId="77777777" w:rsidR="00E05FB5" w:rsidRDefault="00E05FB5" w:rsidP="00E05FB5">
      <w:pPr>
        <w:pStyle w:val="Unix"/>
      </w:pPr>
      <w:r w:rsidRPr="00A33CD4">
        <w:t xml:space="preserve">blishten:/etc/apache2 $ sudo vi apache2.conf                                                                                                                                                                                                                                                                                                                                                   </w:t>
      </w:r>
    </w:p>
    <w:p w14:paraId="1B6CE20E" w14:textId="77777777" w:rsidR="00E05FB5" w:rsidRDefault="00E05FB5" w:rsidP="00E05FB5">
      <w:pPr>
        <w:pStyle w:val="Code"/>
      </w:pPr>
      <w:r>
        <w:t>&lt;Directory /&gt;</w:t>
      </w:r>
    </w:p>
    <w:p w14:paraId="3B28E24B" w14:textId="77777777" w:rsidR="00E05FB5" w:rsidRDefault="00E05FB5" w:rsidP="00E05FB5">
      <w:pPr>
        <w:pStyle w:val="Code"/>
      </w:pPr>
      <w:r>
        <w:t xml:space="preserve">        Options FollowSymLinks</w:t>
      </w:r>
    </w:p>
    <w:p w14:paraId="2A7E1B5C" w14:textId="77777777" w:rsidR="00E05FB5" w:rsidRDefault="00E05FB5" w:rsidP="00E05FB5">
      <w:pPr>
        <w:pStyle w:val="Code"/>
      </w:pPr>
      <w:r>
        <w:t xml:space="preserve">        AllowOverride None</w:t>
      </w:r>
    </w:p>
    <w:p w14:paraId="42EC502B" w14:textId="77777777" w:rsidR="00E05FB5" w:rsidRDefault="00E05FB5" w:rsidP="00E05FB5">
      <w:pPr>
        <w:pStyle w:val="Code"/>
      </w:pPr>
      <w:r>
        <w:t xml:space="preserve">        Require all denied</w:t>
      </w:r>
    </w:p>
    <w:p w14:paraId="7ECC60DA" w14:textId="77777777" w:rsidR="00E05FB5" w:rsidRPr="00087A57" w:rsidRDefault="00E05FB5" w:rsidP="00E05FB5">
      <w:pPr>
        <w:pStyle w:val="Code"/>
      </w:pPr>
      <w:r w:rsidRPr="00087A57">
        <w:t xml:space="preserve">        </w:t>
      </w:r>
      <w:r w:rsidRPr="003300BC">
        <w:rPr>
          <w:color w:val="FF0000"/>
        </w:rPr>
        <w:t>Header set Access-Control-Allow-Origin "*"</w:t>
      </w:r>
    </w:p>
    <w:p w14:paraId="01AC863B" w14:textId="77777777" w:rsidR="00E05FB5" w:rsidRDefault="00E05FB5" w:rsidP="00E05FB5">
      <w:pPr>
        <w:pStyle w:val="Code"/>
      </w:pPr>
      <w:r>
        <w:t xml:space="preserve">&lt;/Directory&gt; </w:t>
      </w:r>
    </w:p>
    <w:p w14:paraId="52A642CD" w14:textId="77777777" w:rsidR="00E05FB5" w:rsidRDefault="00E05FB5" w:rsidP="00E05FB5">
      <w:pPr>
        <w:pStyle w:val="Code"/>
      </w:pPr>
      <w:r>
        <w:t>..</w:t>
      </w:r>
    </w:p>
    <w:p w14:paraId="4F5D833F" w14:textId="77777777" w:rsidR="00E05FB5" w:rsidRDefault="00E05FB5" w:rsidP="00E05FB5">
      <w:pPr>
        <w:pStyle w:val="Code"/>
      </w:pPr>
      <w:r>
        <w:t>&lt;Directory /var/www/&gt;</w:t>
      </w:r>
    </w:p>
    <w:p w14:paraId="5180F163" w14:textId="77777777" w:rsidR="00E05FB5" w:rsidRDefault="00E05FB5" w:rsidP="00E05FB5">
      <w:pPr>
        <w:pStyle w:val="Code"/>
      </w:pPr>
      <w:r>
        <w:t xml:space="preserve">        </w:t>
      </w:r>
      <w:r w:rsidRPr="00044DD9">
        <w:t>Header set Access-Control-Allow-Origin "*"</w:t>
      </w:r>
    </w:p>
    <w:p w14:paraId="5AB93336" w14:textId="77777777" w:rsidR="00E05FB5" w:rsidRDefault="00E05FB5" w:rsidP="00E05FB5">
      <w:pPr>
        <w:pStyle w:val="Code"/>
      </w:pPr>
      <w:r>
        <w:t xml:space="preserve">        Options Indexes FollowSymLinks</w:t>
      </w:r>
    </w:p>
    <w:p w14:paraId="0DEE8D11" w14:textId="77777777" w:rsidR="00E05FB5" w:rsidRDefault="00E05FB5" w:rsidP="00E05FB5">
      <w:pPr>
        <w:pStyle w:val="Code"/>
      </w:pPr>
      <w:r>
        <w:t xml:space="preserve">        AllowOverride None</w:t>
      </w:r>
    </w:p>
    <w:p w14:paraId="13A66E9D" w14:textId="77777777" w:rsidR="00E05FB5" w:rsidRDefault="00E05FB5" w:rsidP="00E05FB5">
      <w:pPr>
        <w:pStyle w:val="Code"/>
      </w:pPr>
      <w:r>
        <w:t xml:space="preserve">        Require all granted</w:t>
      </w:r>
    </w:p>
    <w:p w14:paraId="72EE41AB" w14:textId="77777777" w:rsidR="00E05FB5" w:rsidRDefault="00E05FB5" w:rsidP="00E05FB5">
      <w:pPr>
        <w:pStyle w:val="Code"/>
      </w:pPr>
      <w:r>
        <w:t>&lt;/Directory&gt;</w:t>
      </w:r>
    </w:p>
    <w:p w14:paraId="395A25A6" w14:textId="77777777" w:rsidR="00E05FB5" w:rsidRDefault="00E05FB5" w:rsidP="008B6883">
      <w:pPr>
        <w:pStyle w:val="BodyText2"/>
      </w:pPr>
      <w:r>
        <w:t>Then ESC, : x RETURN. Then:</w:t>
      </w:r>
    </w:p>
    <w:p w14:paraId="526313C4" w14:textId="77777777" w:rsidR="00E05FB5" w:rsidRDefault="00E05FB5" w:rsidP="00E05FB5">
      <w:pPr>
        <w:pStyle w:val="Unix"/>
      </w:pPr>
      <w:r w:rsidRPr="00034455">
        <w:t>blishten:/etc/apache2 $ sudo a2enmod headers</w:t>
      </w:r>
    </w:p>
    <w:p w14:paraId="3DFA2477" w14:textId="77777777" w:rsidR="00E05FB5" w:rsidRDefault="00E05FB5" w:rsidP="00E05FB5">
      <w:pPr>
        <w:pStyle w:val="Unix"/>
      </w:pPr>
      <w:r>
        <w:t>Enabling module headers.</w:t>
      </w:r>
    </w:p>
    <w:p w14:paraId="4055B00A" w14:textId="77777777" w:rsidR="00E05FB5" w:rsidRDefault="00E05FB5" w:rsidP="00E05FB5">
      <w:pPr>
        <w:pStyle w:val="Unix"/>
      </w:pPr>
      <w:r>
        <w:t>To activate the new configuration, you need to run:</w:t>
      </w:r>
    </w:p>
    <w:p w14:paraId="324F3C10" w14:textId="77777777" w:rsidR="00E05FB5" w:rsidRDefault="00E05FB5" w:rsidP="00E05FB5">
      <w:pPr>
        <w:pStyle w:val="Unix"/>
      </w:pPr>
      <w:r>
        <w:t xml:space="preserve">  service apache2 restart</w:t>
      </w:r>
    </w:p>
    <w:p w14:paraId="24BFEFC8" w14:textId="77777777" w:rsidR="00E05FB5" w:rsidRDefault="00E05FB5" w:rsidP="00E05FB5">
      <w:pPr>
        <w:pStyle w:val="Unix"/>
      </w:pPr>
      <w:r>
        <w:t>blishten:/etc/apache2 $ service apache2 restart</w:t>
      </w:r>
    </w:p>
    <w:p w14:paraId="725E8772" w14:textId="77777777" w:rsidR="00E05FB5" w:rsidRDefault="00E05FB5" w:rsidP="00E05FB5">
      <w:pPr>
        <w:pStyle w:val="Unix"/>
      </w:pPr>
      <w:r>
        <w:t xml:space="preserve"> * Restarting web server apache2</w:t>
      </w:r>
    </w:p>
    <w:p w14:paraId="2F7F1EAB" w14:textId="77777777" w:rsidR="00E05FB5" w:rsidRDefault="00E05FB5" w:rsidP="00E05FB5">
      <w:pPr>
        <w:pStyle w:val="Unix"/>
      </w:pPr>
      <w:r>
        <w:t xml:space="preserve">   ...done.</w:t>
      </w:r>
    </w:p>
    <w:p w14:paraId="3AC86282" w14:textId="77777777" w:rsidR="00E05FB5" w:rsidRDefault="00E05FB5" w:rsidP="00E05FB5">
      <w:pPr>
        <w:pStyle w:val="Unix"/>
      </w:pPr>
      <w:r>
        <w:t>blishten:/etc/apache2 $ apachectl -t</w:t>
      </w:r>
    </w:p>
    <w:p w14:paraId="3477EDA5" w14:textId="77777777" w:rsidR="00E05FB5" w:rsidRDefault="00E05FB5" w:rsidP="00E05FB5">
      <w:pPr>
        <w:pStyle w:val="Unix"/>
      </w:pPr>
      <w:r w:rsidRPr="00034455">
        <w:t>Syntax OK</w:t>
      </w:r>
    </w:p>
    <w:p w14:paraId="77E4934D" w14:textId="77777777" w:rsidR="00E05FB5" w:rsidRPr="00044DD9" w:rsidRDefault="00E05FB5" w:rsidP="008B6883">
      <w:pPr>
        <w:pStyle w:val="BodyText2"/>
      </w:pPr>
      <w:r>
        <w:t xml:space="preserve">CORS is now working on </w:t>
      </w:r>
      <w:hyperlink r:id="rId577" w:history="1">
        <w:r w:rsidRPr="00736B16">
          <w:rPr>
            <w:rStyle w:val="Hyperlink"/>
          </w:rPr>
          <w:t>https://python-blishten.c9users.io/</w:t>
        </w:r>
      </w:hyperlink>
      <w:r>
        <w:t xml:space="preserve"> !</w:t>
      </w:r>
    </w:p>
    <w:p w14:paraId="16F3F24D" w14:textId="77777777" w:rsidR="00E05FB5" w:rsidRDefault="00E05FB5" w:rsidP="00E05FB5">
      <w:pPr>
        <w:pStyle w:val="Heading7"/>
      </w:pPr>
      <w:bookmarkStart w:id="120" w:name="_Jetty"/>
      <w:bookmarkEnd w:id="120"/>
      <w:r>
        <w:t>Jetty</w:t>
      </w:r>
    </w:p>
    <w:p w14:paraId="27A33B3B"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78"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3C24164F" w14:textId="77777777" w:rsidR="00E05FB5" w:rsidRDefault="00E05FB5" w:rsidP="00E05FB5">
      <w:pPr>
        <w:pStyle w:val="ListBullet"/>
      </w:pPr>
      <w:r>
        <w:t xml:space="preserve">Download jetty-servlets.jar from </w:t>
      </w:r>
      <w:hyperlink r:id="rId579" w:history="1">
        <w:r w:rsidRPr="00A5061D">
          <w:rPr>
            <w:rStyle w:val="Hyperlink"/>
          </w:rPr>
          <w:t>http://central.maven.org/maven2/org/eclipse/jetty/jetty-servlets/9.2.13.v20150730/</w:t>
        </w:r>
      </w:hyperlink>
    </w:p>
    <w:p w14:paraId="4F78A04D" w14:textId="77777777" w:rsidR="00E05FB5" w:rsidRDefault="00E05FB5" w:rsidP="00E05FB5">
      <w:pPr>
        <w:pStyle w:val="ListBullet"/>
      </w:pPr>
      <w:r>
        <w:t xml:space="preserve">Rename </w:t>
      </w:r>
      <w:r w:rsidRPr="005E3C3C">
        <w:t>to jetty-servlets.jar</w:t>
      </w:r>
    </w:p>
    <w:p w14:paraId="61AA8E60" w14:textId="77777777" w:rsidR="00E05FB5" w:rsidRDefault="00E05FB5" w:rsidP="00E05FB5">
      <w:pPr>
        <w:pStyle w:val="Unix"/>
      </w:pPr>
      <w:r>
        <w:t>blishten:/usr/share/geoserver/lib $ sudo cp /usr/share/jetty/lib/jetty-util.jar /usr/share/geoserver/webapps/geoserver/WEB-INF/lib</w:t>
      </w:r>
    </w:p>
    <w:p w14:paraId="6724E1FF" w14:textId="77777777" w:rsidR="00E05FB5" w:rsidRDefault="00E05FB5" w:rsidP="00E05FB5">
      <w:pPr>
        <w:pStyle w:val="Unix"/>
      </w:pPr>
      <w:r>
        <w:t>blishten:/usr/share/geoserver/lib $ sudo cp /home/ubuntu/workspace/jetty-servlets.jar /usr/share/geoserver/webapps/geoserver/WEB-INF/lib</w:t>
      </w:r>
    </w:p>
    <w:p w14:paraId="0CFEEDC6" w14:textId="77777777" w:rsidR="00E05FB5" w:rsidRPr="005E3C3C" w:rsidRDefault="00E05FB5" w:rsidP="008B6883">
      <w:pPr>
        <w:pStyle w:val="BodyText2"/>
      </w:pPr>
      <w:r>
        <w:t>Restart geoserver.</w:t>
      </w:r>
    </w:p>
    <w:p w14:paraId="2EE8BD21" w14:textId="77777777" w:rsidR="00C62FAD" w:rsidRDefault="00C62FAD" w:rsidP="00C62FAD">
      <w:pPr>
        <w:pStyle w:val="Heading6"/>
      </w:pPr>
      <w:r>
        <w:t>Creating Environments</w:t>
      </w:r>
    </w:p>
    <w:p w14:paraId="31AC7115" w14:textId="77777777" w:rsidR="00C62FAD" w:rsidRDefault="00C62FAD" w:rsidP="008B6883">
      <w:pPr>
        <w:pStyle w:val="BodyText2"/>
      </w:pPr>
      <w:r>
        <w:t>On 8/1/18 I am trying to create new Environments on AWS Cloud9 but they fail with an error:</w:t>
      </w:r>
    </w:p>
    <w:p w14:paraId="3F7B0127" w14:textId="77777777" w:rsidR="00C62FAD" w:rsidRDefault="00C62FAD" w:rsidP="008B6883">
      <w:pPr>
        <w:pStyle w:val="BodyText2"/>
      </w:pPr>
      <w:r>
        <w:rPr>
          <w:noProof/>
          <w:lang w:bidi="ar-SA"/>
        </w:rPr>
        <w:lastRenderedPageBreak/>
        <w:drawing>
          <wp:inline distT="0" distB="0" distL="0" distR="0" wp14:anchorId="17F47BB1" wp14:editId="1939FD03">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0">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6CE81CCB" w14:textId="77777777" w:rsidR="00C62FAD" w:rsidRDefault="00C62FAD" w:rsidP="008B6883">
      <w:pPr>
        <w:pStyle w:val="BodyText2"/>
      </w:pPr>
      <w:r>
        <w:t>Whether I am logged in as a root user or as an IAM user. In the CloudFormation console I see the following error when it tries to create an Environment:</w:t>
      </w:r>
    </w:p>
    <w:p w14:paraId="1FA5799B"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2A36EB7A" w14:textId="18CB8A93"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2AF47B41" w14:textId="77777777" w:rsidR="00E05FB5" w:rsidRDefault="00E05FB5" w:rsidP="00E05FB5">
      <w:pPr>
        <w:pStyle w:val="Heading6"/>
      </w:pPr>
      <w:r>
        <w:t>Debugging Python code</w:t>
      </w:r>
    </w:p>
    <w:p w14:paraId="00293A8B" w14:textId="77777777" w:rsidR="00E05FB5" w:rsidRDefault="00E05FB5" w:rsidP="00E05FB5">
      <w:pPr>
        <w:pStyle w:val="Heading7"/>
      </w:pPr>
      <w:r>
        <w:t>Errors</w:t>
      </w:r>
    </w:p>
    <w:p w14:paraId="48B79660" w14:textId="77777777" w:rsidR="00E05FB5" w:rsidRDefault="00E05FB5" w:rsidP="00E05FB5">
      <w:pPr>
        <w:pStyle w:val="Heading8"/>
      </w:pPr>
      <w:r w:rsidRPr="00467EBA">
        <w:t>/usr/bin/python2: No module</w:t>
      </w:r>
      <w:r>
        <w:t xml:space="preserve"> named ikpdb</w:t>
      </w:r>
    </w:p>
    <w:p w14:paraId="4610BD57" w14:textId="77777777" w:rsidR="00E05FB5" w:rsidRDefault="00E05FB5" w:rsidP="008B6883">
      <w:pPr>
        <w:pStyle w:val="BodyText2"/>
      </w:pPr>
      <w:r>
        <w:t>When I tried to debug Python code I got an error:</w:t>
      </w:r>
    </w:p>
    <w:p w14:paraId="0B3C7A04" w14:textId="77777777" w:rsidR="00E05FB5" w:rsidRPr="00467EBA" w:rsidRDefault="00E05FB5" w:rsidP="00E05FB5">
      <w:pPr>
        <w:pStyle w:val="Cloud9Console"/>
      </w:pPr>
      <w:r w:rsidRPr="00467EBA">
        <w:t>/usr/bin/python2: No module named ikpdb</w:t>
      </w:r>
    </w:p>
    <w:p w14:paraId="2A21A2E7" w14:textId="77777777" w:rsidR="00E05FB5" w:rsidRPr="00467EBA" w:rsidRDefault="00E05FB5" w:rsidP="00E05FB5">
      <w:pPr>
        <w:pStyle w:val="Cloud9Console"/>
      </w:pPr>
      <w:r w:rsidRPr="00467EBA">
        <w:t xml:space="preserve">    To use python debugger install ikpdb by running: </w:t>
      </w:r>
    </w:p>
    <w:p w14:paraId="67733B47" w14:textId="77777777" w:rsidR="00E05FB5" w:rsidRPr="00467EBA" w:rsidRDefault="00E05FB5" w:rsidP="00E05FB5">
      <w:pPr>
        <w:pStyle w:val="Cloud9Console"/>
      </w:pPr>
      <w:r w:rsidRPr="00467EBA">
        <w:t xml:space="preserve">        sudo apt-get update;</w:t>
      </w:r>
    </w:p>
    <w:p w14:paraId="4AB5F7F2" w14:textId="77777777" w:rsidR="00E05FB5" w:rsidRPr="00467EBA" w:rsidRDefault="00E05FB5" w:rsidP="00E05FB5">
      <w:pPr>
        <w:pStyle w:val="Cloud9Console"/>
      </w:pPr>
      <w:r w:rsidRPr="00467EBA">
        <w:t xml:space="preserve">        sudo apt-get install python-dev;</w:t>
      </w:r>
    </w:p>
    <w:p w14:paraId="41F5E0FF" w14:textId="77777777" w:rsidR="00E05FB5" w:rsidRDefault="00E05FB5" w:rsidP="00E05FB5">
      <w:pPr>
        <w:pStyle w:val="Cloud9Console"/>
      </w:pPr>
      <w:r w:rsidRPr="00467EBA">
        <w:t xml:space="preserve">        sudo pip install ikpdb;</w:t>
      </w:r>
    </w:p>
    <w:p w14:paraId="10C56790" w14:textId="77777777" w:rsidR="00E05FB5" w:rsidRPr="009E76EC" w:rsidRDefault="00E05FB5" w:rsidP="008B6883">
      <w:pPr>
        <w:pStyle w:val="BodyText2"/>
      </w:pPr>
      <w:r>
        <w:t>Ran these in the bash window. Now debugging works fine!</w:t>
      </w:r>
    </w:p>
    <w:p w14:paraId="0022B963" w14:textId="77777777" w:rsidR="00E05FB5" w:rsidRDefault="00E05FB5" w:rsidP="00E05FB5">
      <w:pPr>
        <w:pStyle w:val="Heading8"/>
      </w:pPr>
      <w:r w:rsidRPr="009E76EC">
        <w:t>socket.error: [Errno 98] Address already in use</w:t>
      </w:r>
    </w:p>
    <w:p w14:paraId="4F2EB5AC" w14:textId="77777777" w:rsidR="00E05FB5" w:rsidRPr="009E76EC" w:rsidRDefault="00E05FB5" w:rsidP="008B6883">
      <w:pPr>
        <w:pStyle w:val="BodyText2"/>
      </w:pPr>
      <w:r>
        <w:t>On 8/11/2017 got this error. This only occurs in debugging mode. Restart the workspace to solve.</w:t>
      </w:r>
    </w:p>
    <w:p w14:paraId="1454DB1E" w14:textId="007A05C8" w:rsidR="00E05FB5" w:rsidRDefault="00E05FB5" w:rsidP="00E05FB5">
      <w:pPr>
        <w:pStyle w:val="Heading6"/>
      </w:pPr>
      <w:r>
        <w:t>Javascript folder</w:t>
      </w:r>
    </w:p>
    <w:p w14:paraId="643C7F87" w14:textId="774B9B5F"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4DFC75DB" w14:textId="77777777" w:rsidR="00E05FB5" w:rsidRDefault="00E05FB5" w:rsidP="00E05FB5">
      <w:pPr>
        <w:pStyle w:val="Heading6"/>
      </w:pPr>
      <w:r>
        <w:t>Workspace not loading</w:t>
      </w:r>
    </w:p>
    <w:p w14:paraId="694229C6" w14:textId="77777777" w:rsidR="00E05FB5" w:rsidRDefault="00E05FB5" w:rsidP="008B6883">
      <w:pPr>
        <w:pStyle w:val="BodyText2"/>
      </w:pPr>
      <w:r>
        <w:t>On 13/3/17 I tried to open the Python workspace but it showed the following screen:</w:t>
      </w:r>
    </w:p>
    <w:p w14:paraId="2A497B41" w14:textId="77777777" w:rsidR="00E05FB5" w:rsidRDefault="00E05FB5" w:rsidP="008B6883">
      <w:pPr>
        <w:pStyle w:val="BodyText2"/>
      </w:pPr>
      <w:r>
        <w:rPr>
          <w:noProof/>
          <w:lang w:bidi="ar-SA"/>
        </w:rPr>
        <w:lastRenderedPageBreak/>
        <w:drawing>
          <wp:inline distT="0" distB="0" distL="0" distR="0" wp14:anchorId="1C4C3EC5" wp14:editId="3410B9F3">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1">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600A3CC9" w14:textId="77777777" w:rsidR="00E05FB5" w:rsidRPr="00A1250A" w:rsidRDefault="00E05FB5" w:rsidP="008B6883">
      <w:pPr>
        <w:pStyle w:val="BodyText2"/>
      </w:pPr>
      <w:r>
        <w:t xml:space="preserve">This didn’t go away and there is a support </w:t>
      </w:r>
      <w:hyperlink r:id="rId582" w:history="1">
        <w:r w:rsidRPr="00A1250A">
          <w:rPr>
            <w:rStyle w:val="Hyperlink"/>
          </w:rPr>
          <w:t>thread</w:t>
        </w:r>
      </w:hyperlink>
      <w:r>
        <w:t xml:space="preserve"> about it which I posted in. The other workspaces migrated with no problem although the vector tiles one took 25 minutes.</w:t>
      </w:r>
    </w:p>
    <w:p w14:paraId="03CAD280" w14:textId="77777777" w:rsidR="00E05FB5" w:rsidRDefault="00E05FB5" w:rsidP="00E05FB5">
      <w:pPr>
        <w:pStyle w:val="Heading6"/>
      </w:pPr>
      <w:r>
        <w:t>Services stopping</w:t>
      </w:r>
    </w:p>
    <w:p w14:paraId="16FA260F"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1592D1B6" w14:textId="77777777" w:rsidR="00E05FB5" w:rsidRDefault="00E05FB5" w:rsidP="008B6883">
      <w:pPr>
        <w:pStyle w:val="BodyText2"/>
      </w:pPr>
      <w:r>
        <w:t>However, On 8/6/2017 when I tried to open the phpPgAdmin I got the following screen:</w:t>
      </w:r>
    </w:p>
    <w:p w14:paraId="3C83F8CD" w14:textId="77777777" w:rsidR="00E05FB5" w:rsidRDefault="00E05FB5" w:rsidP="008B6883">
      <w:pPr>
        <w:pStyle w:val="BodyText2"/>
      </w:pPr>
      <w:r>
        <w:rPr>
          <w:noProof/>
          <w:lang w:bidi="ar-SA"/>
        </w:rPr>
        <w:drawing>
          <wp:inline distT="0" distB="0" distL="0" distR="0" wp14:anchorId="00BA6377" wp14:editId="09868AF3">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3">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2DECA777" w14:textId="77777777" w:rsidR="00E05FB5" w:rsidRDefault="00E05FB5" w:rsidP="008B6883">
      <w:pPr>
        <w:pStyle w:val="BodyText2"/>
      </w:pPr>
    </w:p>
    <w:p w14:paraId="6AE155A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84" w:history="1">
        <w:r w:rsidRPr="00134976">
          <w:rPr>
            <w:rStyle w:val="Hyperlink"/>
          </w:rPr>
          <w:t>https://community.c9.io/t/what-are-hot-workspaces/1334</w:t>
        </w:r>
      </w:hyperlink>
      <w:r>
        <w:t xml:space="preserve"> You have to access the workspace in the IDE to keep it permanently hot: </w:t>
      </w:r>
      <w:hyperlink r:id="rId585" w:history="1">
        <w:r w:rsidRPr="00134976">
          <w:rPr>
            <w:rStyle w:val="Hyperlink"/>
          </w:rPr>
          <w:t>https://docs.c9.io/docs/inactive-workspaces</w:t>
        </w:r>
      </w:hyperlink>
      <w:r>
        <w:t>.</w:t>
      </w:r>
    </w:p>
    <w:p w14:paraId="619F9DD7" w14:textId="77777777" w:rsidR="00E05FB5" w:rsidRPr="00C97C55" w:rsidRDefault="00E05FB5" w:rsidP="008B6883">
      <w:pPr>
        <w:pStyle w:val="BodyText2"/>
      </w:pPr>
      <w:r>
        <w:t>10/7/17 After a weekend (when my PC had rebooted and the browser with the workspaces open closed) I was shown the above screen again when trying to access phpPgAdmin. However, the services were running which is weird.</w:t>
      </w:r>
    </w:p>
    <w:p w14:paraId="15ACB896" w14:textId="77777777" w:rsidR="007065D0" w:rsidRPr="00C241C5" w:rsidRDefault="007065D0" w:rsidP="007065D0">
      <w:pPr>
        <w:pStyle w:val="Heading5"/>
      </w:pPr>
      <w:r>
        <w:t>My Workspaces</w:t>
      </w:r>
    </w:p>
    <w:p w14:paraId="51124C5C" w14:textId="76F4CAEE" w:rsidR="00D079DB" w:rsidRDefault="00D079DB" w:rsidP="00D079DB">
      <w:pPr>
        <w:pStyle w:val="Heading6"/>
      </w:pPr>
      <w:r>
        <w:t>beta-biopama-org-wireframes</w:t>
      </w:r>
    </w:p>
    <w:p w14:paraId="281A0EC3" w14:textId="2B5980C3" w:rsidR="00D079DB" w:rsidRPr="00D079DB" w:rsidRDefault="00D079DB" w:rsidP="00D079DB">
      <w:pPr>
        <w:pStyle w:val="BodyText2"/>
      </w:pPr>
      <w:r>
        <w:lastRenderedPageBreak/>
        <w:t xml:space="preserve">This points to the </w:t>
      </w:r>
      <w:hyperlink w:anchor="_Penrose" w:history="1">
        <w:r w:rsidRPr="00D079DB">
          <w:rPr>
            <w:rStyle w:val="Hyperlink"/>
          </w:rPr>
          <w:t>Penrose</w:t>
        </w:r>
      </w:hyperlink>
      <w:r>
        <w:t xml:space="preserve"> machine. See that section for info.</w:t>
      </w:r>
    </w:p>
    <w:p w14:paraId="4578B984" w14:textId="77777777" w:rsidR="007065D0" w:rsidRDefault="007065D0" w:rsidP="007065D0">
      <w:pPr>
        <w:pStyle w:val="Heading6"/>
      </w:pPr>
      <w:r>
        <w:t>db-server</w:t>
      </w:r>
    </w:p>
    <w:p w14:paraId="4371E70D" w14:textId="77777777" w:rsidR="007065D0" w:rsidRPr="00B55B38" w:rsidRDefault="007065D0" w:rsidP="008B6883">
      <w:pPr>
        <w:pStyle w:val="BodyText2"/>
      </w:pPr>
      <w:r>
        <w:t>Created on 27/3/17 and installing the following:</w:t>
      </w:r>
    </w:p>
    <w:p w14:paraId="03B9BF5C" w14:textId="77777777" w:rsidR="007065D0" w:rsidRDefault="007065D0" w:rsidP="007065D0">
      <w:pPr>
        <w:pStyle w:val="Heading7"/>
      </w:pPr>
      <w:r>
        <w:t>Initialisation</w:t>
      </w:r>
    </w:p>
    <w:p w14:paraId="07EED38A" w14:textId="77777777" w:rsidR="007065D0" w:rsidRDefault="007065D0" w:rsidP="008B6883">
      <w:pPr>
        <w:pStyle w:val="BodyText2"/>
      </w:pPr>
      <w:r>
        <w:t>After a restart you need to restart Apache (in the C9 Runner), Postgres and GeoServer:</w:t>
      </w:r>
    </w:p>
    <w:p w14:paraId="70360190" w14:textId="77777777" w:rsidR="007065D0" w:rsidRDefault="007065D0" w:rsidP="007065D0">
      <w:pPr>
        <w:pStyle w:val="Unix"/>
      </w:pPr>
      <w:r w:rsidRPr="00152E4F">
        <w:t xml:space="preserve">blishten:~/workspace (master) $ </w:t>
      </w:r>
      <w:r w:rsidRPr="000A2397">
        <w:t>sudo service postgresql start</w:t>
      </w:r>
    </w:p>
    <w:p w14:paraId="62E6E680" w14:textId="77777777" w:rsidR="007065D0" w:rsidRDefault="007065D0" w:rsidP="007065D0">
      <w:pPr>
        <w:pStyle w:val="Unix"/>
      </w:pPr>
      <w:r w:rsidRPr="00152E4F">
        <w:t xml:space="preserve">blishten:~/workspace (master) $ </w:t>
      </w:r>
      <w:r>
        <w:t>cd /usr/share/geoserver/bin</w:t>
      </w:r>
    </w:p>
    <w:p w14:paraId="4F2599A3" w14:textId="77777777" w:rsidR="007065D0" w:rsidRPr="000A2397" w:rsidRDefault="007065D0" w:rsidP="007065D0">
      <w:pPr>
        <w:pStyle w:val="Unix"/>
      </w:pPr>
      <w:r>
        <w:t>blishten:/usr/share/geoserver/bin $ sudo sh startup.sh</w:t>
      </w:r>
    </w:p>
    <w:p w14:paraId="7083D396" w14:textId="77777777" w:rsidR="007065D0" w:rsidRDefault="007065D0" w:rsidP="007065D0">
      <w:pPr>
        <w:pStyle w:val="Heading8"/>
      </w:pPr>
      <w:r>
        <w:t>.profile file</w:t>
      </w:r>
    </w:p>
    <w:p w14:paraId="0C590560"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86" w:history="1">
        <w:r w:rsidRPr="007C278D">
          <w:rPr>
            <w:rStyle w:val="Hyperlink"/>
          </w:rPr>
          <w:t>here</w:t>
        </w:r>
      </w:hyperlink>
      <w:r>
        <w:t>):</w:t>
      </w:r>
    </w:p>
    <w:p w14:paraId="4E2FEC4C" w14:textId="77777777" w:rsidR="007065D0" w:rsidRDefault="007065D0" w:rsidP="007065D0">
      <w:pPr>
        <w:pStyle w:val="Code"/>
      </w:pPr>
      <w:r>
        <w:t>function checkstart {</w:t>
      </w:r>
    </w:p>
    <w:p w14:paraId="1F88F0D5" w14:textId="77777777" w:rsidR="007065D0" w:rsidRDefault="007065D0" w:rsidP="007065D0">
      <w:pPr>
        <w:pStyle w:val="Code"/>
      </w:pPr>
      <w:r>
        <w:t>service=$1</w:t>
      </w:r>
    </w:p>
    <w:p w14:paraId="638BF152" w14:textId="77777777" w:rsidR="007065D0" w:rsidRDefault="007065D0" w:rsidP="007065D0">
      <w:pPr>
        <w:pStyle w:val="Code"/>
      </w:pPr>
      <w:r>
        <w:t>if [[ ! $(ps -ef | grep -v grep | grep "$service" | wc -l) &gt; 0 ]]</w:t>
      </w:r>
    </w:p>
    <w:p w14:paraId="0AB5BDBE" w14:textId="77777777" w:rsidR="007065D0" w:rsidRDefault="007065D0" w:rsidP="007065D0">
      <w:pPr>
        <w:pStyle w:val="Code"/>
      </w:pPr>
      <w:r>
        <w:t>then</w:t>
      </w:r>
    </w:p>
    <w:p w14:paraId="793CEB86" w14:textId="77777777" w:rsidR="007065D0" w:rsidRDefault="007065D0" w:rsidP="007065D0">
      <w:pPr>
        <w:pStyle w:val="Code"/>
      </w:pPr>
      <w:r>
        <w:t>sudo service $service start &amp;</w:t>
      </w:r>
    </w:p>
    <w:p w14:paraId="31247B27" w14:textId="77777777" w:rsidR="007065D0" w:rsidRDefault="007065D0" w:rsidP="007065D0">
      <w:pPr>
        <w:pStyle w:val="Code"/>
      </w:pPr>
      <w:r>
        <w:t>fi</w:t>
      </w:r>
    </w:p>
    <w:p w14:paraId="5F954A3A" w14:textId="77777777" w:rsidR="007065D0" w:rsidRDefault="007065D0" w:rsidP="007065D0">
      <w:pPr>
        <w:pStyle w:val="Code"/>
      </w:pPr>
      <w:r>
        <w:t>}</w:t>
      </w:r>
    </w:p>
    <w:p w14:paraId="7D4D82B6" w14:textId="77777777" w:rsidR="007065D0" w:rsidRDefault="007065D0" w:rsidP="007065D0">
      <w:pPr>
        <w:pStyle w:val="Code"/>
      </w:pPr>
      <w:r>
        <w:t>checkstart postgresql</w:t>
      </w:r>
    </w:p>
    <w:p w14:paraId="219C72AF" w14:textId="77777777" w:rsidR="007065D0" w:rsidRDefault="007065D0" w:rsidP="008B6883">
      <w:pPr>
        <w:pStyle w:val="BodyText2"/>
      </w:pPr>
      <w:r>
        <w:t>I tried to do this to start GeoServer on login, but kept getting the following error:</w:t>
      </w:r>
    </w:p>
    <w:p w14:paraId="09E87314" w14:textId="77777777" w:rsidR="007065D0" w:rsidRPr="007C278D" w:rsidRDefault="007065D0" w:rsidP="007065D0">
      <w:pPr>
        <w:pStyle w:val="Code"/>
      </w:pPr>
      <w:r w:rsidRPr="007654BA">
        <w:t>The GEOSERVER_HOME environment variable is not defined</w:t>
      </w:r>
    </w:p>
    <w:p w14:paraId="35936F07" w14:textId="77777777" w:rsidR="007065D0" w:rsidRDefault="007065D0" w:rsidP="007065D0">
      <w:pPr>
        <w:pStyle w:val="Heading7"/>
      </w:pPr>
      <w:r>
        <w:t>Installations</w:t>
      </w:r>
      <w:r w:rsidRPr="00880813">
        <w:t xml:space="preserve"> </w:t>
      </w:r>
    </w:p>
    <w:p w14:paraId="74173230" w14:textId="77777777" w:rsidR="007065D0" w:rsidRDefault="007065D0" w:rsidP="007065D0">
      <w:pPr>
        <w:pStyle w:val="Heading8"/>
      </w:pPr>
      <w:r>
        <w:t>Geoserver</w:t>
      </w:r>
    </w:p>
    <w:p w14:paraId="38ED42B1"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01243F78" w14:textId="77777777" w:rsidR="007065D0" w:rsidRDefault="007065D0" w:rsidP="007065D0">
      <w:pPr>
        <w:pStyle w:val="Heading9"/>
      </w:pPr>
      <w:r>
        <w:t>Configure to run on a custom port</w:t>
      </w:r>
    </w:p>
    <w:p w14:paraId="66A396CA" w14:textId="77777777" w:rsidR="007065D0" w:rsidRDefault="007065D0" w:rsidP="008B6883">
      <w:pPr>
        <w:pStyle w:val="BodyText2"/>
      </w:pPr>
      <w:r>
        <w:t xml:space="preserve">Navigated to </w:t>
      </w:r>
      <w:hyperlink r:id="rId587"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2CDCA611" w14:textId="77777777" w:rsidR="007065D0" w:rsidRDefault="007065D0" w:rsidP="007065D0">
      <w:pPr>
        <w:pStyle w:val="Unix"/>
      </w:pPr>
      <w:r w:rsidRPr="00B22680">
        <w:t xml:space="preserve">blishten:~/workspace (master) $ </w:t>
      </w:r>
      <w:r>
        <w:t xml:space="preserve">sudo vi </w:t>
      </w:r>
      <w:r w:rsidRPr="00C307FF">
        <w:t>usr/share/geoserver/start.ini</w:t>
      </w:r>
    </w:p>
    <w:p w14:paraId="27DBA196" w14:textId="77777777" w:rsidR="007065D0" w:rsidRDefault="007065D0" w:rsidP="007065D0">
      <w:pPr>
        <w:pStyle w:val="Unix"/>
      </w:pPr>
      <w:r>
        <w:t>&lt;changed port to 8081&gt;</w:t>
      </w:r>
    </w:p>
    <w:p w14:paraId="2FD2AEF1" w14:textId="77777777" w:rsidR="007065D0" w:rsidRDefault="007065D0" w:rsidP="007065D0">
      <w:pPr>
        <w:pStyle w:val="Unix"/>
      </w:pPr>
      <w:r w:rsidRPr="00C307FF">
        <w:t>blishten:/usr/share/geoserver/bin $ sudo sh startup.sh</w:t>
      </w:r>
    </w:p>
    <w:p w14:paraId="408E16E9" w14:textId="77777777" w:rsidR="007065D0" w:rsidRDefault="007065D0" w:rsidP="007065D0">
      <w:pPr>
        <w:pStyle w:val="Heading9"/>
      </w:pPr>
      <w:r>
        <w:t>Configure CORS</w:t>
      </w:r>
    </w:p>
    <w:p w14:paraId="2611CDCD"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1410ED32" w14:textId="77777777" w:rsidR="007065D0" w:rsidRDefault="007065D0" w:rsidP="008B6883">
      <w:pPr>
        <w:pStyle w:val="BodyText2"/>
      </w:pPr>
      <w:r>
        <w:rPr>
          <w:noProof/>
          <w:lang w:bidi="ar-SA"/>
        </w:rPr>
        <w:drawing>
          <wp:inline distT="0" distB="0" distL="0" distR="0" wp14:anchorId="0808F23D" wp14:editId="5A41B259">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686841B9"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02AE36A5" w14:textId="77777777" w:rsidR="007065D0" w:rsidRDefault="007065D0" w:rsidP="007065D0">
      <w:pPr>
        <w:pStyle w:val="Heading9"/>
      </w:pPr>
      <w:r>
        <w:t>Workspace specific configuration</w:t>
      </w:r>
    </w:p>
    <w:p w14:paraId="707302A6" w14:textId="77777777" w:rsidR="007065D0" w:rsidRDefault="007065D0" w:rsidP="008B6883">
      <w:pPr>
        <w:pStyle w:val="BodyText2"/>
      </w:pPr>
      <w:r>
        <w:t>Removed unused data layers and workspaces.</w:t>
      </w:r>
    </w:p>
    <w:p w14:paraId="073988AE" w14:textId="77777777" w:rsidR="007065D0" w:rsidRDefault="007065D0" w:rsidP="008B6883">
      <w:pPr>
        <w:pStyle w:val="BodyText2"/>
      </w:pPr>
      <w:r>
        <w:t>Creating the _gee_spectral_data layer:</w:t>
      </w:r>
    </w:p>
    <w:p w14:paraId="453D34AE" w14:textId="77777777" w:rsidR="007065D0" w:rsidRDefault="007065D0" w:rsidP="007065D0">
      <w:pPr>
        <w:pStyle w:val="ListBullet2"/>
      </w:pPr>
      <w:r>
        <w:lastRenderedPageBreak/>
        <w:t>In GeoServer click the Layers tab</w:t>
      </w:r>
    </w:p>
    <w:p w14:paraId="581ADD43" w14:textId="77777777" w:rsidR="007065D0" w:rsidRDefault="007065D0" w:rsidP="007065D0">
      <w:pPr>
        <w:pStyle w:val="ListBullet2"/>
      </w:pPr>
      <w:r>
        <w:t>Click Add New Layer and select the ‘gee_workspace:gee’ workspace</w:t>
      </w:r>
    </w:p>
    <w:p w14:paraId="19A73C51" w14:textId="77777777" w:rsidR="007065D0" w:rsidRDefault="007065D0" w:rsidP="007065D0">
      <w:pPr>
        <w:pStyle w:val="ListBullet2"/>
      </w:pPr>
      <w:r>
        <w:t>Click Publish next to the _gee_spectral_data layer name</w:t>
      </w:r>
    </w:p>
    <w:p w14:paraId="3FC1B542" w14:textId="77777777" w:rsidR="007065D0" w:rsidRDefault="007065D0" w:rsidP="007065D0">
      <w:pPr>
        <w:pStyle w:val="ListBullet2"/>
      </w:pPr>
      <w:r>
        <w:t>Error in GeoServer log: ‘</w:t>
      </w:r>
      <w:r w:rsidRPr="00DA79BD">
        <w:t>failed to acquire lock to page with id '6', attempted for 1 minutes out of allowed 1 minute. The thread that holds the lock has name 'qtp1830908236-20'</w:t>
      </w:r>
      <w:r>
        <w:t>’</w:t>
      </w:r>
    </w:p>
    <w:p w14:paraId="055389E9" w14:textId="77777777" w:rsidR="007065D0" w:rsidRPr="00E348C8" w:rsidRDefault="007065D0" w:rsidP="007065D0">
      <w:pPr>
        <w:pStyle w:val="ListBullet2"/>
      </w:pPr>
      <w:r>
        <w:t>Click on publish again and it loads the layer configuration page and then seems to be OK</w:t>
      </w:r>
    </w:p>
    <w:p w14:paraId="70DE5674" w14:textId="77777777" w:rsidR="007065D0" w:rsidRDefault="007065D0" w:rsidP="007065D0">
      <w:pPr>
        <w:pStyle w:val="Heading8"/>
      </w:pPr>
      <w:r>
        <w:t>phpPgAdmin</w:t>
      </w:r>
    </w:p>
    <w:p w14:paraId="1CA7A3CB"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589" w:history="1">
        <w:r w:rsidRPr="00127382">
          <w:rPr>
            <w:rStyle w:val="Hyperlink"/>
          </w:rPr>
          <w:t>https://db-server-blishten.c9users.io/phppgadmin/</w:t>
        </w:r>
      </w:hyperlink>
      <w:r>
        <w:t>. Logged in as jrc/thargal88</w:t>
      </w:r>
    </w:p>
    <w:p w14:paraId="66435BC4" w14:textId="77777777" w:rsidR="007065D0" w:rsidRDefault="007065D0" w:rsidP="007065D0">
      <w:pPr>
        <w:pStyle w:val="Heading8"/>
      </w:pPr>
      <w:r>
        <w:t>PostGIS</w:t>
      </w:r>
    </w:p>
    <w:p w14:paraId="412450CF"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293CF08A" w14:textId="77777777" w:rsidR="007065D0" w:rsidRDefault="007065D0" w:rsidP="007065D0">
      <w:pPr>
        <w:pStyle w:val="Heading8"/>
      </w:pPr>
      <w:bookmarkStart w:id="121" w:name="_Postgresql"/>
      <w:bookmarkEnd w:id="121"/>
      <w:r>
        <w:t>Postgresql</w:t>
      </w:r>
    </w:p>
    <w:p w14:paraId="21E4A1B8" w14:textId="77777777" w:rsidR="007065D0" w:rsidRDefault="007065D0" w:rsidP="008B6883">
      <w:pPr>
        <w:pStyle w:val="BodyText2"/>
      </w:pPr>
      <w:r>
        <w:t>Configuring Postgres which is already installed:</w:t>
      </w:r>
    </w:p>
    <w:p w14:paraId="5B1CE38A" w14:textId="77777777" w:rsidR="007065D0" w:rsidRDefault="007065D0" w:rsidP="007065D0">
      <w:pPr>
        <w:pStyle w:val="Unix"/>
      </w:pPr>
      <w:r>
        <w:t xml:space="preserve">blishten:~/workspace (master) $ </w:t>
      </w:r>
      <w:r w:rsidRPr="00BD1FA2">
        <w:t xml:space="preserve">sudo service postgresql start </w:t>
      </w:r>
    </w:p>
    <w:p w14:paraId="7E51FAD9" w14:textId="77777777" w:rsidR="007065D0" w:rsidRDefault="007065D0" w:rsidP="007065D0">
      <w:pPr>
        <w:pStyle w:val="Unix"/>
      </w:pPr>
      <w:r>
        <w:t>blishten:~/workspace (master) $ sudo sudo -u postgres psql</w:t>
      </w:r>
    </w:p>
    <w:p w14:paraId="2A114F3E" w14:textId="77777777" w:rsidR="007065D0" w:rsidRDefault="007065D0" w:rsidP="007065D0">
      <w:pPr>
        <w:pStyle w:val="Unix"/>
      </w:pPr>
      <w:r>
        <w:t>postgres=# \password postgres</w:t>
      </w:r>
    </w:p>
    <w:p w14:paraId="7519D377" w14:textId="77777777" w:rsidR="007065D0" w:rsidRDefault="007065D0" w:rsidP="007065D0">
      <w:pPr>
        <w:pStyle w:val="Unix"/>
      </w:pPr>
      <w:r>
        <w:t>Enter new password: thargal88</w:t>
      </w:r>
    </w:p>
    <w:p w14:paraId="7AD2632E" w14:textId="77777777" w:rsidR="007065D0" w:rsidRDefault="007065D0" w:rsidP="007065D0">
      <w:pPr>
        <w:pStyle w:val="Unix"/>
      </w:pPr>
      <w:r>
        <w:t>Enter it again: thargal88</w:t>
      </w:r>
    </w:p>
    <w:p w14:paraId="7433CBBA" w14:textId="77777777" w:rsidR="007065D0" w:rsidRDefault="007065D0" w:rsidP="007065D0">
      <w:pPr>
        <w:pStyle w:val="Unix"/>
      </w:pPr>
      <w:r>
        <w:t>postgres=# \q</w:t>
      </w:r>
    </w:p>
    <w:p w14:paraId="021B8DB1" w14:textId="77777777" w:rsidR="007065D0" w:rsidRDefault="007065D0" w:rsidP="007065D0">
      <w:pPr>
        <w:pStyle w:val="Unix"/>
      </w:pPr>
      <w:r>
        <w:t>blishten:~/workspace $ sudo sudo -u postgres createuser jrc -P -s</w:t>
      </w:r>
    </w:p>
    <w:p w14:paraId="76178129" w14:textId="77777777" w:rsidR="007065D0" w:rsidRDefault="007065D0" w:rsidP="007065D0">
      <w:pPr>
        <w:pStyle w:val="Unix"/>
      </w:pPr>
      <w:r>
        <w:t>Enter password for new role: thargal88</w:t>
      </w:r>
    </w:p>
    <w:p w14:paraId="7EC2F522" w14:textId="77777777" w:rsidR="007065D0" w:rsidRDefault="007065D0" w:rsidP="007065D0">
      <w:pPr>
        <w:pStyle w:val="Unix"/>
      </w:pPr>
      <w:r>
        <w:t>Enter it again:</w:t>
      </w:r>
      <w:r w:rsidRPr="00F02317">
        <w:t xml:space="preserve"> </w:t>
      </w:r>
      <w:r>
        <w:t>thargal88</w:t>
      </w:r>
    </w:p>
    <w:p w14:paraId="18431835" w14:textId="77777777" w:rsidR="007065D0" w:rsidRDefault="007065D0" w:rsidP="007065D0">
      <w:pPr>
        <w:pStyle w:val="Heading8"/>
      </w:pPr>
      <w:bookmarkStart w:id="122" w:name="_Python_REST_Server"/>
      <w:bookmarkEnd w:id="122"/>
      <w:r>
        <w:t>Python REST Server</w:t>
      </w:r>
    </w:p>
    <w:p w14:paraId="610470A9" w14:textId="77777777" w:rsidR="007065D0" w:rsidRDefault="007065D0" w:rsidP="005E663B">
      <w:pPr>
        <w:pStyle w:val="ListNumber"/>
        <w:numPr>
          <w:ilvl w:val="0"/>
          <w:numId w:val="38"/>
        </w:numPr>
      </w:pPr>
      <w:r>
        <w:t>Create a database in phpPgAdmin with UTF-8 encoding</w:t>
      </w:r>
    </w:p>
    <w:p w14:paraId="0262E135" w14:textId="77777777" w:rsidR="007065D0" w:rsidRDefault="007065D0" w:rsidP="005E663B">
      <w:pPr>
        <w:pStyle w:val="ListNumber"/>
      </w:pPr>
      <w:r w:rsidRPr="003630B2">
        <w:t>Run the sql script database_objects.sql to create the necessary database objects in Postgresql</w:t>
      </w:r>
    </w:p>
    <w:p w14:paraId="2666719E" w14:textId="77777777" w:rsidR="007065D0" w:rsidRDefault="007065D0" w:rsidP="005E663B">
      <w:pPr>
        <w:pStyle w:val="ListNumber"/>
      </w:pPr>
      <w:r>
        <w:t>Copy the Python REST Server folder into the workspace</w:t>
      </w:r>
    </w:p>
    <w:p w14:paraId="43217931" w14:textId="77777777" w:rsidR="007065D0" w:rsidRDefault="007065D0" w:rsidP="005E663B">
      <w:pPr>
        <w:pStyle w:val="ListNumber"/>
      </w:pPr>
      <w:r>
        <w:t xml:space="preserve">Create the resources.py file with the database connection. </w:t>
      </w:r>
    </w:p>
    <w:p w14:paraId="76331F85" w14:textId="77777777" w:rsidR="007065D0" w:rsidRDefault="007065D0" w:rsidP="005E663B">
      <w:pPr>
        <w:pStyle w:val="ListNumber"/>
      </w:pPr>
      <w:r>
        <w:t xml:space="preserve">Set document root in the resources file to </w:t>
      </w:r>
      <w:r w:rsidRPr="00DF1303">
        <w:t>"../../../../../python-rest-server/htmldocs/"</w:t>
      </w:r>
    </w:p>
    <w:p w14:paraId="224D1F8A"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03BFAC1B" w14:textId="77777777" w:rsidR="007065D0" w:rsidRDefault="007065D0" w:rsidP="007065D0">
      <w:pPr>
        <w:pStyle w:val="Unix"/>
      </w:pPr>
      <w:r w:rsidRPr="003630B2">
        <w:t>blishten:~/workspace $ sudo easy_install psycopg2</w:t>
      </w:r>
    </w:p>
    <w:p w14:paraId="6B3A3969" w14:textId="77777777" w:rsidR="007065D0" w:rsidRDefault="007065D0" w:rsidP="007065D0">
      <w:pPr>
        <w:pStyle w:val="Unix"/>
      </w:pPr>
      <w:r w:rsidRPr="003630B2">
        <w:t>blishten:~/workspace $ sudo easy_install pdfkit</w:t>
      </w:r>
    </w:p>
    <w:p w14:paraId="33B9546D" w14:textId="77777777" w:rsidR="007065D0" w:rsidRDefault="007065D0" w:rsidP="007065D0">
      <w:pPr>
        <w:pStyle w:val="Unix"/>
      </w:pPr>
      <w:r w:rsidRPr="003630B2">
        <w:t>blishten:~/workspace $ sudo easy_install lxml</w:t>
      </w:r>
    </w:p>
    <w:p w14:paraId="67E8A6FF" w14:textId="77777777" w:rsidR="007065D0" w:rsidRDefault="007065D0" w:rsidP="007065D0">
      <w:pPr>
        <w:pStyle w:val="Unix"/>
      </w:pPr>
      <w:r w:rsidRPr="003630B2">
        <w:t xml:space="preserve">blishten:~/workspace $ </w:t>
      </w:r>
      <w:r>
        <w:t xml:space="preserve">sudo </w:t>
      </w:r>
      <w:r w:rsidRPr="003630B2">
        <w:t>easy_install web.py</w:t>
      </w:r>
    </w:p>
    <w:p w14:paraId="635B76D3" w14:textId="77777777" w:rsidR="007065D0" w:rsidRDefault="007065D0" w:rsidP="007065D0">
      <w:pPr>
        <w:pStyle w:val="Unix"/>
      </w:pPr>
      <w:r w:rsidRPr="00CA22F1">
        <w:t>blishten:~/workspace (master) $</w:t>
      </w:r>
      <w:r>
        <w:t xml:space="preserve"> </w:t>
      </w:r>
      <w:r w:rsidRPr="001421BA">
        <w:t>sudo a2enmod cgi</w:t>
      </w:r>
    </w:p>
    <w:p w14:paraId="46EA75F6" w14:textId="77777777" w:rsidR="007065D0" w:rsidRDefault="007065D0" w:rsidP="007065D0">
      <w:pPr>
        <w:pStyle w:val="Unix"/>
      </w:pPr>
      <w:r w:rsidRPr="001421BA">
        <w:t>blishten:~/workspace (master) $ sudo vi /etc/apache2/conf-available/serve-cgi-bin.conf</w:t>
      </w:r>
    </w:p>
    <w:p w14:paraId="2BBC3B21" w14:textId="77777777" w:rsidR="007065D0" w:rsidRDefault="007065D0" w:rsidP="008B6883">
      <w:pPr>
        <w:pStyle w:val="BodyText2"/>
      </w:pPr>
      <w:r>
        <w:t>In the IfDefine section of the file, enter the following:</w:t>
      </w:r>
    </w:p>
    <w:p w14:paraId="6F3535E1" w14:textId="77777777" w:rsidR="007065D0" w:rsidRDefault="007065D0" w:rsidP="007065D0">
      <w:pPr>
        <w:pStyle w:val="Code"/>
      </w:pPr>
      <w:r>
        <w:t xml:space="preserve">                ScriptAlias /cgi-bin/ /home/ubuntu/workspace/python-rest-server/cgi-bin/</w:t>
      </w:r>
    </w:p>
    <w:p w14:paraId="6760F139" w14:textId="77777777" w:rsidR="007065D0" w:rsidRDefault="007065D0" w:rsidP="007065D0">
      <w:pPr>
        <w:pStyle w:val="Code"/>
      </w:pPr>
      <w:r>
        <w:t xml:space="preserve">                &lt;Directory "/home/ubuntu/workspace/python-rest-server/cgi-bin"&gt;</w:t>
      </w:r>
    </w:p>
    <w:p w14:paraId="0D12F48C" w14:textId="77777777" w:rsidR="007065D0" w:rsidRDefault="007065D0" w:rsidP="007065D0">
      <w:pPr>
        <w:pStyle w:val="Code"/>
      </w:pPr>
      <w:r>
        <w:t xml:space="preserve">                        AllowOverride None</w:t>
      </w:r>
    </w:p>
    <w:p w14:paraId="2B3C545C" w14:textId="77777777" w:rsidR="007065D0" w:rsidRDefault="007065D0" w:rsidP="007065D0">
      <w:pPr>
        <w:pStyle w:val="Code"/>
      </w:pPr>
      <w:r>
        <w:t xml:space="preserve">                        Options +ExecCGI -MultiViews +SymLinksIfOwnerMatch</w:t>
      </w:r>
    </w:p>
    <w:p w14:paraId="447D1B6C" w14:textId="77777777" w:rsidR="007065D0" w:rsidRDefault="007065D0" w:rsidP="007065D0">
      <w:pPr>
        <w:pStyle w:val="Code"/>
      </w:pPr>
      <w:r>
        <w:t xml:space="preserve">                        AddHandler cgi-script .cgi .py</w:t>
      </w:r>
    </w:p>
    <w:p w14:paraId="0E91DB73" w14:textId="77777777" w:rsidR="007065D0" w:rsidRDefault="007065D0" w:rsidP="007065D0">
      <w:pPr>
        <w:pStyle w:val="Code"/>
      </w:pPr>
      <w:r>
        <w:t xml:space="preserve">                        Require all granted</w:t>
      </w:r>
    </w:p>
    <w:p w14:paraId="0C9C7CC2" w14:textId="77777777" w:rsidR="007065D0" w:rsidRDefault="007065D0" w:rsidP="007065D0">
      <w:pPr>
        <w:pStyle w:val="Code"/>
      </w:pPr>
      <w:r>
        <w:t xml:space="preserve">                &lt;/Directory&gt;</w:t>
      </w:r>
    </w:p>
    <w:p w14:paraId="6A6AD7DF" w14:textId="77777777" w:rsidR="007065D0" w:rsidRDefault="007065D0" w:rsidP="008B6883">
      <w:pPr>
        <w:pStyle w:val="BodyText2"/>
      </w:pPr>
      <w:r>
        <w:t>Then set permissions:</w:t>
      </w:r>
    </w:p>
    <w:p w14:paraId="1FE86519" w14:textId="77777777" w:rsidR="007065D0" w:rsidRDefault="007065D0" w:rsidP="007065D0">
      <w:pPr>
        <w:pStyle w:val="Unix"/>
      </w:pPr>
      <w:r w:rsidRPr="001421BA">
        <w:t xml:space="preserve">blishten:~/workspace (master) $ </w:t>
      </w:r>
      <w:r w:rsidRPr="00E279D7">
        <w:t>chmod +x -R /home/ubuntu/workspace/python-rest-server/cgi-bin</w:t>
      </w:r>
    </w:p>
    <w:p w14:paraId="317B36D1" w14:textId="77777777" w:rsidR="007065D0" w:rsidRDefault="007065D0" w:rsidP="008B6883">
      <w:pPr>
        <w:pStyle w:val="BodyText2"/>
      </w:pPr>
      <w:r>
        <w:t>Start Apache</w:t>
      </w:r>
    </w:p>
    <w:p w14:paraId="5EF2B562" w14:textId="77777777" w:rsidR="007065D0" w:rsidRPr="00CA22F1" w:rsidRDefault="007065D0" w:rsidP="008B6883">
      <w:pPr>
        <w:pStyle w:val="BodyText2"/>
      </w:pPr>
      <w:r>
        <w:t xml:space="preserve">Available here </w:t>
      </w:r>
      <w:hyperlink r:id="rId590" w:history="1">
        <w:r>
          <w:rPr>
            <w:rStyle w:val="Hyperlink"/>
          </w:rPr>
          <w:t>https://db-server-blishten.c9users.io/cgi-bin/services.py/</w:t>
        </w:r>
      </w:hyperlink>
      <w:r>
        <w:t xml:space="preserve"> </w:t>
      </w:r>
    </w:p>
    <w:p w14:paraId="2025590E" w14:textId="77777777" w:rsidR="007065D0" w:rsidRDefault="007065D0" w:rsidP="007065D0">
      <w:pPr>
        <w:pStyle w:val="Heading7"/>
      </w:pPr>
      <w:r>
        <w:t>Issues</w:t>
      </w:r>
    </w:p>
    <w:p w14:paraId="53D62981" w14:textId="77777777" w:rsidR="007065D0" w:rsidRDefault="007065D0" w:rsidP="007065D0">
      <w:pPr>
        <w:pStyle w:val="Heading8"/>
      </w:pPr>
      <w:r>
        <w:t>Disk space</w:t>
      </w:r>
    </w:p>
    <w:p w14:paraId="5A031546"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43540F59" w14:textId="77777777" w:rsidR="007065D0" w:rsidRPr="00A0012C" w:rsidRDefault="007065D0" w:rsidP="008B6883">
      <w:pPr>
        <w:pStyle w:val="BodyText2"/>
      </w:pPr>
      <w:r>
        <w:lastRenderedPageBreak/>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0ADD98E9" w14:textId="77777777" w:rsidR="007065D0" w:rsidRDefault="007065D0" w:rsidP="007065D0">
      <w:pPr>
        <w:pStyle w:val="Heading7"/>
      </w:pPr>
      <w:r>
        <w:t>Database loading</w:t>
      </w:r>
    </w:p>
    <w:p w14:paraId="723FD25F" w14:textId="77777777" w:rsidR="007065D0" w:rsidRDefault="007065D0" w:rsidP="007065D0">
      <w:pPr>
        <w:pStyle w:val="Heading8"/>
      </w:pPr>
      <w:r>
        <w:t>From h05googleearthengine</w:t>
      </w:r>
    </w:p>
    <w:p w14:paraId="15767B67" w14:textId="77777777" w:rsidR="007065D0" w:rsidRDefault="007065D0" w:rsidP="008B6883">
      <w:pPr>
        <w:pStyle w:val="BodyText2"/>
      </w:pPr>
      <w:r>
        <w:t>Backing up and restoring the Google Earth Engine data that is for the Spectral Library Building Tool.</w:t>
      </w:r>
    </w:p>
    <w:p w14:paraId="7D68DFAD" w14:textId="77777777" w:rsidR="007065D0" w:rsidRDefault="007065D0" w:rsidP="008B6883">
      <w:pPr>
        <w:pStyle w:val="BodyText2"/>
      </w:pPr>
      <w:r>
        <w:t>At JRC in the ies-psql.jrc.org/h05googleearthengine database (this script was actually generated by the Backup.. right click option in pgAdmin):</w:t>
      </w:r>
    </w:p>
    <w:p w14:paraId="3B59F811"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058E86B6" w14:textId="77777777" w:rsidR="007065D0" w:rsidRDefault="007065D0" w:rsidP="008B6883">
      <w:pPr>
        <w:pStyle w:val="BodyText2"/>
      </w:pPr>
      <w:r>
        <w:t>On Cloud9:</w:t>
      </w:r>
    </w:p>
    <w:p w14:paraId="47D2A21F" w14:textId="77777777" w:rsidR="007065D0" w:rsidRDefault="007065D0" w:rsidP="007065D0">
      <w:pPr>
        <w:pStyle w:val="Unix"/>
      </w:pPr>
      <w:r>
        <w:t xml:space="preserve">blishten:~/workspace (master) $ createdb -T template0 h05googleearthengine -E UTF8 </w:t>
      </w:r>
    </w:p>
    <w:p w14:paraId="76A26D54" w14:textId="77777777" w:rsidR="007065D0" w:rsidRDefault="007065D0" w:rsidP="007065D0">
      <w:pPr>
        <w:pStyle w:val="Unix"/>
      </w:pPr>
      <w:r>
        <w:t>blishten:~/workspace (master) $ psql -d h05googleearthengine -c "CREATE EXTENSION postgis"</w:t>
      </w:r>
    </w:p>
    <w:p w14:paraId="50492933" w14:textId="77777777" w:rsidR="007065D0" w:rsidRDefault="007065D0" w:rsidP="007065D0">
      <w:pPr>
        <w:pStyle w:val="Unix"/>
      </w:pPr>
      <w:r>
        <w:t>blishten:~/workspace (master) $ psql -d h05googleearthengine -c "CREATE EXTENSION postgis_topology"</w:t>
      </w:r>
    </w:p>
    <w:p w14:paraId="21BE62C5" w14:textId="77777777" w:rsidR="007065D0" w:rsidRDefault="007065D0" w:rsidP="007065D0">
      <w:pPr>
        <w:pStyle w:val="Unix"/>
      </w:pPr>
      <w:r>
        <w:t>blishten:~/workspace (master) $ psql -d h05googleearthengine -c "CREATE SCHEMA especies"</w:t>
      </w:r>
    </w:p>
    <w:p w14:paraId="1FDFDFDB" w14:textId="77777777" w:rsidR="007065D0" w:rsidRDefault="007065D0" w:rsidP="007065D0">
      <w:pPr>
        <w:pStyle w:val="Unix"/>
      </w:pPr>
      <w:r>
        <w:t xml:space="preserve">blishten:~/workspace (master) $ </w:t>
      </w:r>
      <w:r w:rsidRPr="00021D10">
        <w:t>psql -d h05googleearthengine -c "ALTER SCHEMA especies OWNER TO h05googleearthengine"</w:t>
      </w:r>
    </w:p>
    <w:p w14:paraId="6A9BA88D" w14:textId="77777777" w:rsidR="007065D0" w:rsidRDefault="007065D0" w:rsidP="007065D0">
      <w:pPr>
        <w:pStyle w:val="Unix"/>
      </w:pPr>
      <w:r>
        <w:t>blishten:~/workspace (master) $ psql -d h05googleearthengine -c "COMMENT ON SCHEMA especies IS 'Google Earth Engine related services'"</w:t>
      </w:r>
    </w:p>
    <w:p w14:paraId="709E1AD0" w14:textId="77777777" w:rsidR="007065D0" w:rsidRDefault="007065D0" w:rsidP="007065D0">
      <w:pPr>
        <w:pStyle w:val="Unix"/>
      </w:pPr>
      <w:r>
        <w:t xml:space="preserve">blishten:~/workspace (master) $ pg_restore -d h05googleearthengine '/home/ubuntu/workspace/gee_db.backup'  </w:t>
      </w:r>
    </w:p>
    <w:p w14:paraId="7C77857C" w14:textId="77777777" w:rsidR="007065D0" w:rsidRPr="00C90A20" w:rsidRDefault="007065D0" w:rsidP="007065D0">
      <w:pPr>
        <w:pStyle w:val="Unix"/>
      </w:pPr>
      <w:r>
        <w:t xml:space="preserve">blishten:~/workspace (master) $ pg_restore -d h05googleearthengine '/home/ubuntu/workspace/gee_validation_results.backup'  </w:t>
      </w:r>
    </w:p>
    <w:p w14:paraId="1048E3DB" w14:textId="77777777" w:rsidR="007065D0" w:rsidRPr="00C90A20" w:rsidRDefault="007065D0" w:rsidP="007065D0">
      <w:pPr>
        <w:pStyle w:val="Unix"/>
      </w:pPr>
      <w:r w:rsidRPr="00B1666B">
        <w:t>blishten:~/workspace (master) $ pg_restore -d h05googleearthengine '/home/ubuntu/workspace/backups/gee_validated_sites.backup'</w:t>
      </w:r>
    </w:p>
    <w:p w14:paraId="5759FB22" w14:textId="77777777" w:rsidR="007065D0" w:rsidRDefault="007065D0" w:rsidP="007065D0">
      <w:pPr>
        <w:pStyle w:val="Heading8"/>
      </w:pPr>
      <w:r>
        <w:t>From h05ibex</w:t>
      </w:r>
    </w:p>
    <w:p w14:paraId="3204387F"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66F81E40" w14:textId="77777777" w:rsidR="007065D0" w:rsidRDefault="007065D0" w:rsidP="007065D0">
      <w:pPr>
        <w:pStyle w:val="Unix"/>
      </w:pPr>
      <w:r>
        <w:t xml:space="preserve">blishten:~/workspace $ sudo sudo -u postgres createuser </w:t>
      </w:r>
      <w:r w:rsidRPr="0076051F">
        <w:t>h05ibexespecies</w:t>
      </w:r>
      <w:r>
        <w:t xml:space="preserve"> -P -s</w:t>
      </w:r>
    </w:p>
    <w:p w14:paraId="57AD6D57" w14:textId="77777777" w:rsidR="007065D0" w:rsidRDefault="007065D0" w:rsidP="007065D0">
      <w:pPr>
        <w:pStyle w:val="Unix"/>
      </w:pPr>
      <w:r>
        <w:t>Enter password for new role: 1h4rtn311</w:t>
      </w:r>
    </w:p>
    <w:p w14:paraId="3348989E" w14:textId="77777777" w:rsidR="007065D0" w:rsidRDefault="007065D0" w:rsidP="007065D0">
      <w:pPr>
        <w:pStyle w:val="Unix"/>
      </w:pPr>
      <w:r>
        <w:t>Enter it again:</w:t>
      </w:r>
      <w:r w:rsidRPr="00F02317">
        <w:t xml:space="preserve"> </w:t>
      </w:r>
      <w:r>
        <w:t>1h4rtn311</w:t>
      </w:r>
    </w:p>
    <w:p w14:paraId="0313C277" w14:textId="77777777" w:rsidR="007065D0" w:rsidRDefault="007065D0" w:rsidP="007065D0">
      <w:pPr>
        <w:pStyle w:val="Unix"/>
      </w:pPr>
      <w:r w:rsidRPr="00A259F1">
        <w:t xml:space="preserve">blishten:~/workspace (master) $ pg_restore -d h05googleearthengine '/home/ubuntu/workspace/backups/tourism_potential_africa.backup'  </w:t>
      </w:r>
    </w:p>
    <w:p w14:paraId="2817F346" w14:textId="77777777" w:rsidR="007065D0" w:rsidRDefault="007065D0" w:rsidP="007065D0">
      <w:pPr>
        <w:pStyle w:val="Heading7"/>
      </w:pPr>
      <w:r>
        <w:t>REST functions</w:t>
      </w:r>
    </w:p>
    <w:p w14:paraId="39DC8612"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5C102F83"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68FE6BC" w14:textId="022021A2" w:rsidR="0042022B" w:rsidRDefault="0042022B" w:rsidP="0042022B">
      <w:pPr>
        <w:pStyle w:val="Heading6"/>
      </w:pPr>
      <w:r>
        <w:t xml:space="preserve">gce-ubuntu-14-04-micro </w:t>
      </w:r>
    </w:p>
    <w:p w14:paraId="25B6FBD3" w14:textId="6D38CFA8"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38E6C5E5" w14:textId="77777777" w:rsidR="00147640" w:rsidRDefault="00147640" w:rsidP="00147640">
      <w:pPr>
        <w:pStyle w:val="Heading6"/>
      </w:pPr>
      <w:r>
        <w:t>gce-wdpa-vector-tiles</w:t>
      </w:r>
    </w:p>
    <w:p w14:paraId="0842B7D7"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0FE09263" w14:textId="77777777" w:rsidR="005713B3" w:rsidRDefault="005713B3" w:rsidP="005713B3">
      <w:pPr>
        <w:pStyle w:val="Heading6"/>
      </w:pPr>
      <w:r>
        <w:t>node-js</w:t>
      </w:r>
    </w:p>
    <w:p w14:paraId="14CA7072" w14:textId="64FF700B" w:rsidR="005713B3" w:rsidRDefault="007C51EB" w:rsidP="005713B3">
      <w:pPr>
        <w:pStyle w:val="Heading7"/>
      </w:pPr>
      <w:r>
        <w:t>Installations</w:t>
      </w:r>
    </w:p>
    <w:p w14:paraId="3E8BF740" w14:textId="77777777" w:rsidR="00F66ECA" w:rsidRDefault="00F66ECA" w:rsidP="00F66ECA">
      <w:pPr>
        <w:pStyle w:val="BodyText2"/>
      </w:pPr>
      <w:r>
        <w:t>Initialise a node project using npm init:</w:t>
      </w:r>
    </w:p>
    <w:p w14:paraId="367A47F7" w14:textId="0F48AFB7" w:rsidR="00F66ECA" w:rsidRPr="00F66ECA" w:rsidRDefault="00F66ECA" w:rsidP="00F66ECA">
      <w:pPr>
        <w:pStyle w:val="Unix"/>
      </w:pPr>
      <w:r w:rsidRPr="004E2581">
        <w:t>blishten:~/workspace/biopama-demo-bootstrap (gh-pages) $ npm init</w:t>
      </w:r>
    </w:p>
    <w:p w14:paraId="2B666BEB" w14:textId="335731C6" w:rsidR="008A518E" w:rsidRDefault="008A518E" w:rsidP="008A518E">
      <w:pPr>
        <w:pStyle w:val="Heading8"/>
      </w:pPr>
      <w:bookmarkStart w:id="123" w:name="_React"/>
      <w:bookmarkStart w:id="124" w:name="_Bootstrap"/>
      <w:bookmarkEnd w:id="123"/>
      <w:bookmarkEnd w:id="124"/>
      <w:r>
        <w:t>Bootstrap</w:t>
      </w:r>
    </w:p>
    <w:p w14:paraId="331D5924" w14:textId="7FF26E38" w:rsidR="008A518E" w:rsidRPr="008A518E" w:rsidRDefault="008A518E" w:rsidP="008A518E">
      <w:pPr>
        <w:pStyle w:val="BodyText2"/>
      </w:pPr>
      <w:r>
        <w:t xml:space="preserve">See </w:t>
      </w:r>
      <w:hyperlink w:anchor="_Brew_1" w:history="1">
        <w:r w:rsidRPr="003075D0">
          <w:rPr>
            <w:rStyle w:val="Hyperlink"/>
          </w:rPr>
          <w:t>here</w:t>
        </w:r>
      </w:hyperlink>
      <w:r>
        <w:t>.</w:t>
      </w:r>
    </w:p>
    <w:p w14:paraId="58E16818" w14:textId="1DDA24DF" w:rsidR="007C51EB" w:rsidRDefault="007C51EB" w:rsidP="007C51EB">
      <w:pPr>
        <w:pStyle w:val="Heading8"/>
      </w:pPr>
      <w:r>
        <w:lastRenderedPageBreak/>
        <w:t>React</w:t>
      </w:r>
    </w:p>
    <w:p w14:paraId="54C54717" w14:textId="39F80820" w:rsidR="00FF2440" w:rsidRPr="00FF2440" w:rsidRDefault="00FF2440" w:rsidP="00FF2440">
      <w:pPr>
        <w:pStyle w:val="BodyText2"/>
      </w:pPr>
      <w:r>
        <w:t xml:space="preserve">See </w:t>
      </w:r>
    </w:p>
    <w:p w14:paraId="407123E0" w14:textId="187DD052" w:rsidR="00126B6B" w:rsidRDefault="00126B6B" w:rsidP="00126B6B">
      <w:pPr>
        <w:pStyle w:val="Heading9"/>
      </w:pPr>
      <w:r>
        <w:t>Installing</w:t>
      </w:r>
    </w:p>
    <w:p w14:paraId="193DB86B" w14:textId="2E3B9FE0" w:rsidR="00B9449F" w:rsidRDefault="007C51EB" w:rsidP="00B9449F">
      <w:pPr>
        <w:pStyle w:val="BodyText2"/>
      </w:pPr>
      <w:r>
        <w:t xml:space="preserve">Following instructions </w:t>
      </w:r>
      <w:hyperlink r:id="rId591" w:history="1">
        <w:r w:rsidRPr="007C51EB">
          <w:rPr>
            <w:rStyle w:val="Hyperlink"/>
          </w:rPr>
          <w:t>here</w:t>
        </w:r>
      </w:hyperlink>
      <w:r>
        <w:t xml:space="preserve"> to install React, React-dom and React-scripts.</w:t>
      </w:r>
      <w:r w:rsidR="00B9449F">
        <w:t xml:space="preserve"> </w:t>
      </w:r>
    </w:p>
    <w:p w14:paraId="452120DD" w14:textId="77777777" w:rsidR="00B9449F" w:rsidRDefault="00B9449F" w:rsidP="00B9449F">
      <w:pPr>
        <w:pStyle w:val="Unix"/>
      </w:pPr>
      <w:r w:rsidRPr="00B9449F">
        <w:t>npm install -g create-react-app</w:t>
      </w:r>
    </w:p>
    <w:p w14:paraId="717AA6EA" w14:textId="07BBDFEE" w:rsidR="00B9449F" w:rsidRDefault="009B2CF3" w:rsidP="00B9449F">
      <w:pPr>
        <w:pStyle w:val="Unix"/>
      </w:pPr>
      <w:r w:rsidRPr="009B2CF3">
        <w:t xml:space="preserve">create-react-app </w:t>
      </w:r>
    </w:p>
    <w:p w14:paraId="314A0392" w14:textId="26BF7CFE" w:rsidR="00126B6B" w:rsidRDefault="00126B6B" w:rsidP="00126B6B">
      <w:pPr>
        <w:pStyle w:val="Heading9"/>
      </w:pPr>
      <w:r>
        <w:t>Starting</w:t>
      </w:r>
    </w:p>
    <w:p w14:paraId="7ADCB868" w14:textId="572B402E" w:rsidR="00B9449F" w:rsidRDefault="00B9449F" w:rsidP="00B9449F">
      <w:pPr>
        <w:pStyle w:val="BodyText2"/>
      </w:pPr>
      <w:r>
        <w:t>Then you have to do this:</w:t>
      </w:r>
    </w:p>
    <w:p w14:paraId="6D8EF986" w14:textId="77777777" w:rsidR="00B9449F" w:rsidRDefault="00B9449F" w:rsidP="00B9449F">
      <w:pPr>
        <w:pStyle w:val="Unix"/>
      </w:pPr>
      <w:r>
        <w:t>cd my-app</w:t>
      </w:r>
    </w:p>
    <w:p w14:paraId="2E00E30E" w14:textId="3B1A305C" w:rsidR="00B9449F" w:rsidRDefault="00B9449F" w:rsidP="00B9449F">
      <w:pPr>
        <w:pStyle w:val="Unix"/>
      </w:pPr>
      <w:r>
        <w:t>npm start</w:t>
      </w:r>
    </w:p>
    <w:p w14:paraId="76BDFA15" w14:textId="00B874DD" w:rsidR="00B9449F" w:rsidRDefault="005D038D" w:rsidP="00B9449F">
      <w:pPr>
        <w:pStyle w:val="BodyText2"/>
      </w:pPr>
      <w:r>
        <w:t>npm start runs the code in the scripts section of the package.json file:</w:t>
      </w:r>
    </w:p>
    <w:p w14:paraId="2B0A58B9" w14:textId="77777777" w:rsidR="005D038D" w:rsidRDefault="005D038D" w:rsidP="005D038D">
      <w:pPr>
        <w:pStyle w:val="Code"/>
      </w:pPr>
      <w:r>
        <w:t>{</w:t>
      </w:r>
    </w:p>
    <w:p w14:paraId="46FA69A1" w14:textId="77777777" w:rsidR="005D038D" w:rsidRDefault="005D038D" w:rsidP="005D038D">
      <w:pPr>
        <w:pStyle w:val="Code"/>
      </w:pPr>
      <w:r>
        <w:t xml:space="preserve">  "name": "my-app",</w:t>
      </w:r>
    </w:p>
    <w:p w14:paraId="0FB316B7" w14:textId="77777777" w:rsidR="005D038D" w:rsidRDefault="005D038D" w:rsidP="005D038D">
      <w:pPr>
        <w:pStyle w:val="Code"/>
      </w:pPr>
      <w:r>
        <w:t xml:space="preserve">  "version": "0.1.0",</w:t>
      </w:r>
    </w:p>
    <w:p w14:paraId="647B1A0F" w14:textId="77777777" w:rsidR="005D038D" w:rsidRDefault="005D038D" w:rsidP="005D038D">
      <w:pPr>
        <w:pStyle w:val="Code"/>
      </w:pPr>
      <w:r>
        <w:t xml:space="preserve">  "private": true,</w:t>
      </w:r>
    </w:p>
    <w:p w14:paraId="61A39866" w14:textId="77777777" w:rsidR="005D038D" w:rsidRDefault="005D038D" w:rsidP="005D038D">
      <w:pPr>
        <w:pStyle w:val="Code"/>
      </w:pPr>
      <w:r>
        <w:t xml:space="preserve">  "dependencies": {</w:t>
      </w:r>
    </w:p>
    <w:p w14:paraId="5C1A70EC" w14:textId="77777777" w:rsidR="005D038D" w:rsidRDefault="005D038D" w:rsidP="005D038D">
      <w:pPr>
        <w:pStyle w:val="Code"/>
      </w:pPr>
      <w:r>
        <w:t xml:space="preserve">    "react": "^16.2.0",</w:t>
      </w:r>
    </w:p>
    <w:p w14:paraId="7D6AEED7" w14:textId="77777777" w:rsidR="005D038D" w:rsidRDefault="005D038D" w:rsidP="005D038D">
      <w:pPr>
        <w:pStyle w:val="Code"/>
      </w:pPr>
      <w:r>
        <w:t xml:space="preserve">    "react-dom": "^16.2.0",</w:t>
      </w:r>
    </w:p>
    <w:p w14:paraId="0A599788" w14:textId="77777777" w:rsidR="005D038D" w:rsidRDefault="005D038D" w:rsidP="005D038D">
      <w:pPr>
        <w:pStyle w:val="Code"/>
      </w:pPr>
      <w:r>
        <w:t xml:space="preserve">    "react-scripts": "1.1.0"</w:t>
      </w:r>
    </w:p>
    <w:p w14:paraId="2A1705C3" w14:textId="77777777" w:rsidR="005D038D" w:rsidRDefault="005D038D" w:rsidP="005D038D">
      <w:pPr>
        <w:pStyle w:val="Code"/>
      </w:pPr>
      <w:r>
        <w:t xml:space="preserve">  },</w:t>
      </w:r>
    </w:p>
    <w:p w14:paraId="5044DD02" w14:textId="77777777" w:rsidR="005D038D" w:rsidRDefault="005D038D" w:rsidP="005D038D">
      <w:pPr>
        <w:pStyle w:val="Code"/>
      </w:pPr>
      <w:r>
        <w:t xml:space="preserve">  "scripts": {</w:t>
      </w:r>
    </w:p>
    <w:p w14:paraId="7CDF8764" w14:textId="77777777" w:rsidR="005D038D" w:rsidRDefault="005D038D" w:rsidP="005D038D">
      <w:pPr>
        <w:pStyle w:val="Code"/>
      </w:pPr>
      <w:r>
        <w:t xml:space="preserve">    "start": "react-scripts start",</w:t>
      </w:r>
    </w:p>
    <w:p w14:paraId="2659F639" w14:textId="77777777" w:rsidR="005D038D" w:rsidRDefault="005D038D" w:rsidP="005D038D">
      <w:pPr>
        <w:pStyle w:val="Code"/>
      </w:pPr>
      <w:r>
        <w:t xml:space="preserve">    "build": "react-scripts build",</w:t>
      </w:r>
    </w:p>
    <w:p w14:paraId="6447BBF3" w14:textId="77777777" w:rsidR="005D038D" w:rsidRDefault="005D038D" w:rsidP="005D038D">
      <w:pPr>
        <w:pStyle w:val="Code"/>
      </w:pPr>
      <w:r>
        <w:t xml:space="preserve">    "test": "react-scripts test --env=jsdom",</w:t>
      </w:r>
    </w:p>
    <w:p w14:paraId="2F0251EA" w14:textId="77777777" w:rsidR="005D038D" w:rsidRDefault="005D038D" w:rsidP="005D038D">
      <w:pPr>
        <w:pStyle w:val="Code"/>
      </w:pPr>
      <w:r>
        <w:t xml:space="preserve">    "eject": "react-scripts eject"</w:t>
      </w:r>
    </w:p>
    <w:p w14:paraId="070D426C" w14:textId="77777777" w:rsidR="005D038D" w:rsidRDefault="005D038D" w:rsidP="005D038D">
      <w:pPr>
        <w:pStyle w:val="Code"/>
      </w:pPr>
      <w:r>
        <w:t xml:space="preserve">  }</w:t>
      </w:r>
    </w:p>
    <w:p w14:paraId="3F67F310" w14:textId="4ADAF9E8" w:rsidR="005D038D" w:rsidRDefault="005D038D" w:rsidP="005D038D">
      <w:pPr>
        <w:pStyle w:val="Code"/>
      </w:pPr>
      <w:r>
        <w:t>}</w:t>
      </w:r>
    </w:p>
    <w:p w14:paraId="6B9ABD18" w14:textId="6E217D44" w:rsidR="00EA32B8" w:rsidRDefault="00EA32B8" w:rsidP="00364091">
      <w:pPr>
        <w:pStyle w:val="BodyText2"/>
      </w:pPr>
      <w:r>
        <w:t>If you want to run the development server on a different port, then spec</w:t>
      </w:r>
      <w:r w:rsidR="00BA59CA">
        <w:t>ify it in the package.json file, e.g. on port 8081:</w:t>
      </w:r>
    </w:p>
    <w:p w14:paraId="1EE724A3" w14:textId="70D69BB7" w:rsidR="00EA32B8" w:rsidRDefault="00EA32B8" w:rsidP="00EA32B8">
      <w:pPr>
        <w:pStyle w:val="Code"/>
      </w:pPr>
      <w:r w:rsidRPr="00EA32B8">
        <w:t xml:space="preserve">    "start": "PORT=8081 react-scripts start",</w:t>
      </w:r>
    </w:p>
    <w:p w14:paraId="4DB2045C" w14:textId="4377F264" w:rsidR="00364091" w:rsidRDefault="00364091" w:rsidP="00364091">
      <w:pPr>
        <w:pStyle w:val="BodyText2"/>
      </w:pPr>
      <w:r>
        <w:t xml:space="preserve">This </w:t>
      </w:r>
      <w:r w:rsidR="001B3987">
        <w:t>shows the following</w:t>
      </w:r>
      <w:r>
        <w:t>:</w:t>
      </w:r>
    </w:p>
    <w:p w14:paraId="751BC8E6" w14:textId="77777777" w:rsidR="001B3987" w:rsidRDefault="001B3987" w:rsidP="00E031B6">
      <w:pPr>
        <w:pStyle w:val="Unix"/>
      </w:pPr>
      <w:r>
        <w:t>&gt; my-app@0.1.0 start /home/ubuntu/workspace/my-app</w:t>
      </w:r>
    </w:p>
    <w:p w14:paraId="1F982A03" w14:textId="77777777" w:rsidR="001B3987" w:rsidRDefault="001B3987" w:rsidP="00E031B6">
      <w:pPr>
        <w:pStyle w:val="Unix"/>
      </w:pPr>
      <w:r>
        <w:t>&gt; react-scripts start</w:t>
      </w:r>
    </w:p>
    <w:p w14:paraId="43A9DE31" w14:textId="66FD1853"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7AFD74FE" w14:textId="0DC1175C" w:rsidR="00364091" w:rsidRPr="001B3987" w:rsidRDefault="00364091" w:rsidP="00E031B6">
      <w:pPr>
        <w:pStyle w:val="Unix"/>
      </w:pPr>
      <w:r w:rsidRPr="001B3987">
        <w:t>Compiled successfully!</w:t>
      </w:r>
    </w:p>
    <w:p w14:paraId="687E2689" w14:textId="77777777" w:rsidR="00364091" w:rsidRDefault="00364091" w:rsidP="00E031B6">
      <w:pPr>
        <w:pStyle w:val="Unix"/>
      </w:pPr>
    </w:p>
    <w:p w14:paraId="4A99561F" w14:textId="77777777" w:rsidR="00364091" w:rsidRDefault="00364091" w:rsidP="00E031B6">
      <w:pPr>
        <w:pStyle w:val="Unix"/>
      </w:pPr>
      <w:r>
        <w:t>You can now view my-app in the browser.</w:t>
      </w:r>
    </w:p>
    <w:p w14:paraId="7789C2DE" w14:textId="77777777" w:rsidR="00364091" w:rsidRDefault="00364091" w:rsidP="00E031B6">
      <w:pPr>
        <w:pStyle w:val="Unix"/>
      </w:pPr>
    </w:p>
    <w:p w14:paraId="7B05B628" w14:textId="77777777" w:rsidR="00364091" w:rsidRDefault="00364091" w:rsidP="00E031B6">
      <w:pPr>
        <w:pStyle w:val="Unix"/>
      </w:pPr>
      <w:r>
        <w:t xml:space="preserve">  Local:            http://localhost:8080/</w:t>
      </w:r>
    </w:p>
    <w:p w14:paraId="252A11F2" w14:textId="77777777" w:rsidR="00364091" w:rsidRDefault="00364091" w:rsidP="00E031B6">
      <w:pPr>
        <w:pStyle w:val="Unix"/>
      </w:pPr>
      <w:r>
        <w:t xml:space="preserve">  On Your Network:  http://172.17.0.45:8080/</w:t>
      </w:r>
    </w:p>
    <w:p w14:paraId="59FF3CAA" w14:textId="77777777" w:rsidR="00364091" w:rsidRDefault="00364091" w:rsidP="00E031B6">
      <w:pPr>
        <w:pStyle w:val="Unix"/>
      </w:pPr>
    </w:p>
    <w:p w14:paraId="2FC7381A" w14:textId="77777777" w:rsidR="00364091" w:rsidRDefault="00364091" w:rsidP="00E031B6">
      <w:pPr>
        <w:pStyle w:val="Unix"/>
      </w:pPr>
      <w:r>
        <w:t>Note that the development build is not optimized.</w:t>
      </w:r>
    </w:p>
    <w:p w14:paraId="5FB5017C" w14:textId="6C05D13C" w:rsidR="00364091" w:rsidRDefault="00364091" w:rsidP="00E031B6">
      <w:pPr>
        <w:pStyle w:val="Unix"/>
      </w:pPr>
      <w:r>
        <w:t>To create a production build, use npm run build.</w:t>
      </w:r>
    </w:p>
    <w:p w14:paraId="3638E634" w14:textId="0ADECF98" w:rsidR="00597D4D" w:rsidRDefault="00597D4D" w:rsidP="00597D4D">
      <w:pPr>
        <w:pStyle w:val="BodyText2"/>
      </w:pPr>
      <w:r>
        <w:t>The React server is now running on port 8080 and so when you go to the Cloud9 workspace, you see the React homepage:</w:t>
      </w:r>
    </w:p>
    <w:p w14:paraId="20CEB843" w14:textId="6D30AB93" w:rsidR="00597D4D" w:rsidRDefault="00597D4D" w:rsidP="00597D4D">
      <w:pPr>
        <w:pStyle w:val="BodyText2"/>
      </w:pPr>
      <w:r>
        <w:rPr>
          <w:noProof/>
          <w:lang w:bidi="ar-SA"/>
        </w:rPr>
        <w:drawing>
          <wp:inline distT="0" distB="0" distL="0" distR="0" wp14:anchorId="47809768" wp14:editId="5E64A9A9">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7F330855" w14:textId="3CD9EECD" w:rsidR="00126B6B" w:rsidRDefault="00126B6B" w:rsidP="00597D4D">
      <w:pPr>
        <w:pStyle w:val="BodyText2"/>
      </w:pPr>
      <w:r>
        <w:t>I have written a Runner called React that you can use to run the Development Server.</w:t>
      </w:r>
    </w:p>
    <w:p w14:paraId="6B3F41A3" w14:textId="77777777" w:rsidR="00126B6B" w:rsidRDefault="00126B6B" w:rsidP="00126B6B">
      <w:pPr>
        <w:pStyle w:val="Heading9"/>
      </w:pPr>
      <w:r>
        <w:lastRenderedPageBreak/>
        <w:t>Building</w:t>
      </w:r>
    </w:p>
    <w:p w14:paraId="0FAAF582" w14:textId="4EF57D7F" w:rsidR="00126B6B" w:rsidRDefault="00126B6B" w:rsidP="00597D4D">
      <w:pPr>
        <w:pStyle w:val="BodyText2"/>
      </w:pPr>
      <w:r>
        <w:t>The first time you build you get the following:</w:t>
      </w:r>
    </w:p>
    <w:p w14:paraId="0EA4A131" w14:textId="55D426B4" w:rsidR="00E031B6" w:rsidRDefault="00E031B6" w:rsidP="00E031B6">
      <w:pPr>
        <w:pStyle w:val="Unix"/>
      </w:pPr>
      <w:r>
        <w:t>blishten:~/workspace/</w:t>
      </w:r>
      <w:r w:rsidR="006A5E6B">
        <w:t>biopama-demo-react</w:t>
      </w:r>
      <w:r>
        <w:t xml:space="preserve"> (master) $ npm run build</w:t>
      </w:r>
    </w:p>
    <w:p w14:paraId="5CC8A041" w14:textId="77777777" w:rsidR="00E031B6" w:rsidRDefault="00E031B6" w:rsidP="00E031B6">
      <w:pPr>
        <w:pStyle w:val="Unix"/>
      </w:pPr>
    </w:p>
    <w:p w14:paraId="17B8B415" w14:textId="47BBA8AA" w:rsidR="00E031B6" w:rsidRDefault="00E031B6" w:rsidP="00E031B6">
      <w:pPr>
        <w:pStyle w:val="Unix"/>
      </w:pPr>
      <w:r>
        <w:t>&gt; my-app@0.1.0 build /home/ubuntu/workspace/</w:t>
      </w:r>
      <w:r w:rsidR="006A5E6B">
        <w:t>biopama-demo-react</w:t>
      </w:r>
    </w:p>
    <w:p w14:paraId="23E154A2" w14:textId="77777777" w:rsidR="00E031B6" w:rsidRDefault="00E031B6" w:rsidP="00E031B6">
      <w:pPr>
        <w:pStyle w:val="Unix"/>
      </w:pPr>
      <w:r>
        <w:t>&gt; react-scripts build</w:t>
      </w:r>
    </w:p>
    <w:p w14:paraId="16789DE0" w14:textId="77777777" w:rsidR="00E031B6" w:rsidRDefault="00E031B6" w:rsidP="00E031B6">
      <w:pPr>
        <w:pStyle w:val="Unix"/>
      </w:pPr>
    </w:p>
    <w:p w14:paraId="2C4D57BE" w14:textId="77777777" w:rsidR="00E031B6" w:rsidRDefault="00E031B6" w:rsidP="00E031B6">
      <w:pPr>
        <w:pStyle w:val="Unix"/>
      </w:pPr>
      <w:r>
        <w:t>Creating an optimized production build...</w:t>
      </w:r>
    </w:p>
    <w:p w14:paraId="2E2BE4CC" w14:textId="77777777" w:rsidR="00E031B6" w:rsidRDefault="00E031B6" w:rsidP="00E031B6">
      <w:pPr>
        <w:pStyle w:val="Unix"/>
      </w:pPr>
      <w:r>
        <w:t>Compiled successfully.</w:t>
      </w:r>
    </w:p>
    <w:p w14:paraId="64F5389A" w14:textId="77777777" w:rsidR="00E031B6" w:rsidRDefault="00E031B6" w:rsidP="00E031B6">
      <w:pPr>
        <w:pStyle w:val="Unix"/>
      </w:pPr>
      <w:r>
        <w:t>File sizes after gzip:</w:t>
      </w:r>
    </w:p>
    <w:p w14:paraId="2E896BA0" w14:textId="77777777" w:rsidR="00E031B6" w:rsidRDefault="00E031B6" w:rsidP="00E031B6">
      <w:pPr>
        <w:pStyle w:val="Unix"/>
      </w:pPr>
    </w:p>
    <w:p w14:paraId="68F2A061" w14:textId="77777777" w:rsidR="00E031B6" w:rsidRDefault="00E031B6" w:rsidP="00E031B6">
      <w:pPr>
        <w:pStyle w:val="Unix"/>
      </w:pPr>
      <w:r>
        <w:t xml:space="preserve">  35.72 KB  build/static/js/main.ee7b2412.js</w:t>
      </w:r>
    </w:p>
    <w:p w14:paraId="3EFF9F7A" w14:textId="77777777" w:rsidR="00E031B6" w:rsidRDefault="00E031B6" w:rsidP="00E031B6">
      <w:pPr>
        <w:pStyle w:val="Unix"/>
      </w:pPr>
      <w:r>
        <w:t xml:space="preserve">  299 B     build/static/css/main.c17080f1.css</w:t>
      </w:r>
    </w:p>
    <w:p w14:paraId="6F95D6EC" w14:textId="77777777" w:rsidR="00E031B6" w:rsidRDefault="00E031B6" w:rsidP="00E031B6">
      <w:pPr>
        <w:pStyle w:val="Unix"/>
      </w:pPr>
    </w:p>
    <w:p w14:paraId="62630023" w14:textId="77777777" w:rsidR="00E031B6" w:rsidRDefault="00E031B6" w:rsidP="00E031B6">
      <w:pPr>
        <w:pStyle w:val="Unix"/>
      </w:pPr>
      <w:r>
        <w:t>The project was built assuming it is hosted at the server root.</w:t>
      </w:r>
    </w:p>
    <w:p w14:paraId="0B0927D8" w14:textId="77777777" w:rsidR="00E031B6" w:rsidRDefault="00E031B6" w:rsidP="00E031B6">
      <w:pPr>
        <w:pStyle w:val="Unix"/>
      </w:pPr>
      <w:r>
        <w:t>You can control this with the homepage field in your package.json.</w:t>
      </w:r>
    </w:p>
    <w:p w14:paraId="794A36DF" w14:textId="77777777" w:rsidR="00E031B6" w:rsidRDefault="00E031B6" w:rsidP="00E031B6">
      <w:pPr>
        <w:pStyle w:val="Unix"/>
      </w:pPr>
      <w:r>
        <w:t>For example, add this to build it for GitHub Pages:</w:t>
      </w:r>
    </w:p>
    <w:p w14:paraId="2F280C10" w14:textId="77777777" w:rsidR="00E031B6" w:rsidRDefault="00E031B6" w:rsidP="00E031B6">
      <w:pPr>
        <w:pStyle w:val="Unix"/>
      </w:pPr>
    </w:p>
    <w:p w14:paraId="2E638FD0" w14:textId="77777777" w:rsidR="00E031B6" w:rsidRDefault="00E031B6" w:rsidP="00E031B6">
      <w:pPr>
        <w:pStyle w:val="Unix"/>
      </w:pPr>
      <w:r>
        <w:t xml:space="preserve">  "homepage" : "http://myname.github.io/myapp",</w:t>
      </w:r>
    </w:p>
    <w:p w14:paraId="3C90FBC6" w14:textId="77777777" w:rsidR="00E031B6" w:rsidRDefault="00E031B6" w:rsidP="00E031B6">
      <w:pPr>
        <w:pStyle w:val="Unix"/>
      </w:pPr>
    </w:p>
    <w:p w14:paraId="2117B346" w14:textId="77777777" w:rsidR="00E031B6" w:rsidRDefault="00E031B6" w:rsidP="00E031B6">
      <w:pPr>
        <w:pStyle w:val="Unix"/>
      </w:pPr>
      <w:r>
        <w:t>The build folder is ready to be deployed.</w:t>
      </w:r>
    </w:p>
    <w:p w14:paraId="25453DD4" w14:textId="77777777" w:rsidR="00E031B6" w:rsidRDefault="00E031B6" w:rsidP="00E031B6">
      <w:pPr>
        <w:pStyle w:val="Unix"/>
      </w:pPr>
      <w:r>
        <w:t>You may serve it with a static server:</w:t>
      </w:r>
    </w:p>
    <w:p w14:paraId="6C61A6BC" w14:textId="77777777" w:rsidR="00E031B6" w:rsidRDefault="00E031B6" w:rsidP="00E031B6">
      <w:pPr>
        <w:pStyle w:val="Unix"/>
      </w:pPr>
    </w:p>
    <w:p w14:paraId="79466764" w14:textId="77777777" w:rsidR="00E031B6" w:rsidRDefault="00E031B6" w:rsidP="00E031B6">
      <w:pPr>
        <w:pStyle w:val="Unix"/>
      </w:pPr>
      <w:r>
        <w:t xml:space="preserve">  npm install -g serve</w:t>
      </w:r>
    </w:p>
    <w:p w14:paraId="1CF95327" w14:textId="77777777" w:rsidR="00E031B6" w:rsidRDefault="00E031B6" w:rsidP="00E031B6">
      <w:pPr>
        <w:pStyle w:val="Unix"/>
      </w:pPr>
      <w:r>
        <w:t xml:space="preserve">  serve -s build</w:t>
      </w:r>
    </w:p>
    <w:p w14:paraId="23F7C155" w14:textId="77777777" w:rsidR="00E031B6" w:rsidRDefault="00E031B6" w:rsidP="00E031B6">
      <w:pPr>
        <w:pStyle w:val="Unix"/>
      </w:pPr>
    </w:p>
    <w:p w14:paraId="72C09C43" w14:textId="77777777" w:rsidR="00E031B6" w:rsidRDefault="00E031B6" w:rsidP="00E031B6">
      <w:pPr>
        <w:pStyle w:val="Unix"/>
      </w:pPr>
      <w:r>
        <w:t>Find out more about deployment here:</w:t>
      </w:r>
    </w:p>
    <w:p w14:paraId="6237B3FE" w14:textId="77777777" w:rsidR="00E031B6" w:rsidRDefault="00E031B6" w:rsidP="00E031B6">
      <w:pPr>
        <w:pStyle w:val="Unix"/>
      </w:pPr>
    </w:p>
    <w:p w14:paraId="69B7ED7C" w14:textId="0E0108A5" w:rsidR="00651E7E" w:rsidRDefault="00E031B6" w:rsidP="00E031B6">
      <w:pPr>
        <w:pStyle w:val="Unix"/>
      </w:pPr>
      <w:r>
        <w:t xml:space="preserve">  http://bit.ly/2vY88Kr</w:t>
      </w:r>
    </w:p>
    <w:p w14:paraId="0B104815" w14:textId="5FDD469D" w:rsidR="00651E7E" w:rsidRPr="007C51EB" w:rsidRDefault="00651E7E" w:rsidP="00597D4D">
      <w:pPr>
        <w:pStyle w:val="BodyText2"/>
      </w:pPr>
      <w:r>
        <w:t>You can then push to GitHub and it will be visible</w:t>
      </w:r>
      <w:r w:rsidR="002370BA">
        <w:t xml:space="preserve"> at </w:t>
      </w:r>
      <w:hyperlink r:id="rId593"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0379034B" w14:textId="0E2ED512"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1FBB2D67" w14:textId="77777777" w:rsidR="008B3769" w:rsidRDefault="008B3769" w:rsidP="008B3769">
      <w:pPr>
        <w:pStyle w:val="Unix"/>
      </w:pPr>
      <w:r>
        <w:t>File sizes after gzip:</w:t>
      </w:r>
    </w:p>
    <w:p w14:paraId="6AC9834F" w14:textId="77777777" w:rsidR="008B3769" w:rsidRDefault="008B3769" w:rsidP="008B3769">
      <w:pPr>
        <w:pStyle w:val="Unix"/>
      </w:pPr>
    </w:p>
    <w:p w14:paraId="4FBF650F" w14:textId="77777777" w:rsidR="008B3769" w:rsidRDefault="008B3769" w:rsidP="008B3769">
      <w:pPr>
        <w:pStyle w:val="Unix"/>
      </w:pPr>
      <w:r>
        <w:t xml:space="preserve">  84.7 KB (+46 B)  build/static/js/main.085f042e.js</w:t>
      </w:r>
    </w:p>
    <w:p w14:paraId="7C94D7EC" w14:textId="77777777" w:rsidR="008B3769" w:rsidRDefault="008B3769" w:rsidP="008B3769">
      <w:pPr>
        <w:pStyle w:val="Unix"/>
      </w:pPr>
      <w:r>
        <w:t xml:space="preserve">  299 B            build/static/css/main.c17080f1.css</w:t>
      </w:r>
    </w:p>
    <w:p w14:paraId="752C7304" w14:textId="77777777" w:rsidR="008B3769" w:rsidRDefault="008B3769" w:rsidP="008B3769">
      <w:pPr>
        <w:pStyle w:val="Unix"/>
      </w:pPr>
    </w:p>
    <w:p w14:paraId="45454B13" w14:textId="07FD2EF0" w:rsidR="008B3769" w:rsidRDefault="008B3769" w:rsidP="008B3769">
      <w:pPr>
        <w:pStyle w:val="Unix"/>
      </w:pPr>
      <w:r>
        <w:t>The project was built assuming it is hosted at /node-js/</w:t>
      </w:r>
      <w:r w:rsidR="006A5E6B">
        <w:t>biopama-demo-react</w:t>
      </w:r>
      <w:r>
        <w:t>/build/.</w:t>
      </w:r>
    </w:p>
    <w:p w14:paraId="0E5E0407" w14:textId="77777777" w:rsidR="008B3769" w:rsidRDefault="008B3769" w:rsidP="008B3769">
      <w:pPr>
        <w:pStyle w:val="Unix"/>
      </w:pPr>
      <w:r>
        <w:t>You can control this with the homepage field in your package.json.</w:t>
      </w:r>
    </w:p>
    <w:p w14:paraId="47CD3824" w14:textId="77777777" w:rsidR="008B3769" w:rsidRDefault="008B3769" w:rsidP="008B3769">
      <w:pPr>
        <w:pStyle w:val="Unix"/>
      </w:pPr>
    </w:p>
    <w:p w14:paraId="26EF8E61" w14:textId="77777777" w:rsidR="008B3769" w:rsidRDefault="008B3769" w:rsidP="008B3769">
      <w:pPr>
        <w:pStyle w:val="Unix"/>
      </w:pPr>
      <w:r>
        <w:t xml:space="preserve">The build folder is </w:t>
      </w:r>
      <w:r w:rsidRPr="008B3769">
        <w:rPr>
          <w:color w:val="FF0000"/>
        </w:rPr>
        <w:t>ready to be deployed</w:t>
      </w:r>
      <w:r>
        <w:t>.</w:t>
      </w:r>
    </w:p>
    <w:p w14:paraId="4F35D5C9" w14:textId="1D0C62A4" w:rsidR="008B3769" w:rsidRDefault="008B3769" w:rsidP="008B3769">
      <w:pPr>
        <w:pStyle w:val="Unix"/>
      </w:pPr>
      <w:r>
        <w:t>To publish it at https://andrewcottam.github.io/node-js/</w:t>
      </w:r>
      <w:r w:rsidR="006A5E6B">
        <w:t>biopama-demo-react</w:t>
      </w:r>
      <w:r>
        <w:t>/build/, run:</w:t>
      </w:r>
    </w:p>
    <w:p w14:paraId="5F5762D9" w14:textId="77777777" w:rsidR="008B3769" w:rsidRDefault="008B3769" w:rsidP="008B3769">
      <w:pPr>
        <w:pStyle w:val="Unix"/>
      </w:pPr>
    </w:p>
    <w:p w14:paraId="36780F13" w14:textId="77777777" w:rsidR="008B3769" w:rsidRDefault="008B3769" w:rsidP="008B3769">
      <w:pPr>
        <w:pStyle w:val="Unix"/>
      </w:pPr>
      <w:r>
        <w:t xml:space="preserve">  npm install --save-dev gh-pages</w:t>
      </w:r>
    </w:p>
    <w:p w14:paraId="36E7297D" w14:textId="77777777" w:rsidR="008B3769" w:rsidRDefault="008B3769" w:rsidP="008B3769">
      <w:pPr>
        <w:pStyle w:val="Unix"/>
      </w:pPr>
    </w:p>
    <w:p w14:paraId="5D2F753A" w14:textId="77777777" w:rsidR="008B3769" w:rsidRDefault="008B3769" w:rsidP="008B3769">
      <w:pPr>
        <w:pStyle w:val="Unix"/>
      </w:pPr>
      <w:r>
        <w:t>Add the following script in your package.json.</w:t>
      </w:r>
    </w:p>
    <w:p w14:paraId="00B12397" w14:textId="77777777" w:rsidR="008B3769" w:rsidRDefault="008B3769" w:rsidP="008B3769">
      <w:pPr>
        <w:pStyle w:val="Unix"/>
      </w:pPr>
    </w:p>
    <w:p w14:paraId="26AF1274" w14:textId="77777777" w:rsidR="008B3769" w:rsidRDefault="008B3769" w:rsidP="008B3769">
      <w:pPr>
        <w:pStyle w:val="Unix"/>
      </w:pPr>
      <w:r>
        <w:t xml:space="preserve">    // ...</w:t>
      </w:r>
    </w:p>
    <w:p w14:paraId="2563A145" w14:textId="77777777" w:rsidR="008B3769" w:rsidRDefault="008B3769" w:rsidP="008B3769">
      <w:pPr>
        <w:pStyle w:val="Unix"/>
      </w:pPr>
      <w:r>
        <w:t xml:space="preserve">    "scripts": {</w:t>
      </w:r>
    </w:p>
    <w:p w14:paraId="7A2E8AB9" w14:textId="77777777" w:rsidR="008B3769" w:rsidRDefault="008B3769" w:rsidP="008B3769">
      <w:pPr>
        <w:pStyle w:val="Unix"/>
      </w:pPr>
      <w:r>
        <w:t xml:space="preserve">      // ...</w:t>
      </w:r>
    </w:p>
    <w:p w14:paraId="668CDBAB" w14:textId="77777777" w:rsidR="008B3769" w:rsidRDefault="008B3769" w:rsidP="008B3769">
      <w:pPr>
        <w:pStyle w:val="Unix"/>
      </w:pPr>
      <w:r>
        <w:t xml:space="preserve">      "predeploy": "npm run build",</w:t>
      </w:r>
    </w:p>
    <w:p w14:paraId="44D42C7A" w14:textId="77777777" w:rsidR="008B3769" w:rsidRDefault="008B3769" w:rsidP="008B3769">
      <w:pPr>
        <w:pStyle w:val="Unix"/>
      </w:pPr>
      <w:r>
        <w:t xml:space="preserve">      "deploy": "gh-pages -d build"</w:t>
      </w:r>
    </w:p>
    <w:p w14:paraId="1ABB19BE" w14:textId="77777777" w:rsidR="008B3769" w:rsidRDefault="008B3769" w:rsidP="008B3769">
      <w:pPr>
        <w:pStyle w:val="Unix"/>
      </w:pPr>
      <w:r>
        <w:t xml:space="preserve">    }</w:t>
      </w:r>
    </w:p>
    <w:p w14:paraId="16D74433" w14:textId="77777777" w:rsidR="008B3769" w:rsidRDefault="008B3769" w:rsidP="008B3769">
      <w:pPr>
        <w:pStyle w:val="Unix"/>
      </w:pPr>
    </w:p>
    <w:p w14:paraId="5B601884" w14:textId="77777777" w:rsidR="008B3769" w:rsidRDefault="008B3769" w:rsidP="008B3769">
      <w:pPr>
        <w:pStyle w:val="Unix"/>
      </w:pPr>
      <w:r>
        <w:t>Then run:</w:t>
      </w:r>
    </w:p>
    <w:p w14:paraId="10995E71" w14:textId="77777777" w:rsidR="008B3769" w:rsidRDefault="008B3769" w:rsidP="008B3769">
      <w:pPr>
        <w:pStyle w:val="Unix"/>
      </w:pPr>
    </w:p>
    <w:p w14:paraId="66C8CA66" w14:textId="77777777" w:rsidR="008B3769" w:rsidRDefault="008B3769" w:rsidP="008B3769">
      <w:pPr>
        <w:pStyle w:val="Unix"/>
      </w:pPr>
      <w:r>
        <w:t xml:space="preserve">  npm run deploy</w:t>
      </w:r>
    </w:p>
    <w:p w14:paraId="4009917B" w14:textId="77777777" w:rsidR="008B3769" w:rsidRDefault="008B3769" w:rsidP="008B3769">
      <w:pPr>
        <w:pStyle w:val="Unix"/>
      </w:pPr>
    </w:p>
    <w:p w14:paraId="4A1F0123" w14:textId="77777777" w:rsidR="008B3769" w:rsidRDefault="008B3769" w:rsidP="008B3769">
      <w:pPr>
        <w:pStyle w:val="Unix"/>
      </w:pPr>
      <w:r>
        <w:t>Find out more about deployment here:</w:t>
      </w:r>
    </w:p>
    <w:p w14:paraId="227B734F" w14:textId="77777777" w:rsidR="008B3769" w:rsidRDefault="008B3769" w:rsidP="008B3769">
      <w:pPr>
        <w:pStyle w:val="Unix"/>
      </w:pPr>
    </w:p>
    <w:p w14:paraId="52BC079C" w14:textId="75035E22" w:rsidR="008B3769" w:rsidRPr="008B3769" w:rsidRDefault="008B3769" w:rsidP="008B3769">
      <w:pPr>
        <w:pStyle w:val="Unix"/>
      </w:pPr>
      <w:r>
        <w:t xml:space="preserve">  http://bit.ly/2vY88Kr</w:t>
      </w:r>
    </w:p>
    <w:p w14:paraId="13839323" w14:textId="24AB81C2" w:rsidR="008B3769" w:rsidRDefault="008B3769" w:rsidP="008B3769">
      <w:pPr>
        <w:pStyle w:val="Heading9"/>
      </w:pPr>
      <w:r>
        <w:t>Deploying to GitHub</w:t>
      </w:r>
    </w:p>
    <w:p w14:paraId="3EDAC7D6" w14:textId="677AAD67" w:rsidR="008B3769" w:rsidRDefault="008B3769" w:rsidP="008B3769">
      <w:pPr>
        <w:pStyle w:val="ListBullet"/>
      </w:pPr>
      <w:r>
        <w:t>Add the following to your package.json file:</w:t>
      </w:r>
    </w:p>
    <w:p w14:paraId="685B458C" w14:textId="31A6C3F6" w:rsidR="008B3769" w:rsidRDefault="008B3769" w:rsidP="008B3769">
      <w:pPr>
        <w:pStyle w:val="Code"/>
      </w:pPr>
      <w:r w:rsidRPr="008B3769">
        <w:t xml:space="preserve">"homepage": </w:t>
      </w:r>
      <w:hyperlink r:id="rId594" w:history="1">
        <w:r w:rsidRPr="00E3308A">
          <w:rPr>
            <w:rStyle w:val="Hyperlink"/>
          </w:rPr>
          <w:t>https://andrewcottam.github.io/node-js/</w:t>
        </w:r>
        <w:r w:rsidR="006A5E6B">
          <w:rPr>
            <w:rStyle w:val="Hyperlink"/>
          </w:rPr>
          <w:t>biopama-demo-react</w:t>
        </w:r>
        <w:r w:rsidRPr="00E3308A">
          <w:rPr>
            <w:rStyle w:val="Hyperlink"/>
          </w:rPr>
          <w:t>/build/</w:t>
        </w:r>
      </w:hyperlink>
    </w:p>
    <w:p w14:paraId="2CDFEBA6" w14:textId="7A5450C0" w:rsidR="007954F5" w:rsidRDefault="007954F5" w:rsidP="007954F5">
      <w:pPr>
        <w:pStyle w:val="ListBullet"/>
      </w:pPr>
      <w:r>
        <w:t>Build as in the previous section</w:t>
      </w:r>
    </w:p>
    <w:p w14:paraId="0FAABC8E" w14:textId="3519AD43" w:rsidR="007954F5" w:rsidRDefault="007954F5" w:rsidP="007954F5">
      <w:pPr>
        <w:pStyle w:val="ListBullet"/>
      </w:pPr>
      <w:r>
        <w:t>Run the following:</w:t>
      </w:r>
    </w:p>
    <w:p w14:paraId="3518AAD3" w14:textId="1289F3F4" w:rsidR="007954F5" w:rsidRDefault="007954F5" w:rsidP="007954F5">
      <w:pPr>
        <w:pStyle w:val="Unix"/>
      </w:pPr>
      <w:r w:rsidRPr="007954F5">
        <w:lastRenderedPageBreak/>
        <w:t>npm install --save-dev gh-pages</w:t>
      </w:r>
    </w:p>
    <w:p w14:paraId="516089EB" w14:textId="212E84F5" w:rsidR="007954F5" w:rsidRDefault="007954F5" w:rsidP="007954F5">
      <w:pPr>
        <w:pStyle w:val="ListBullet"/>
      </w:pPr>
      <w:r>
        <w:t>Add the following to the package.json file:</w:t>
      </w:r>
    </w:p>
    <w:p w14:paraId="60C3E520" w14:textId="77777777" w:rsidR="007954F5" w:rsidRDefault="007954F5" w:rsidP="007954F5">
      <w:pPr>
        <w:pStyle w:val="Code"/>
      </w:pPr>
      <w:r>
        <w:t xml:space="preserve">      "predeploy": "npm run build",</w:t>
      </w:r>
    </w:p>
    <w:p w14:paraId="10AF5C9C" w14:textId="5639DCAF" w:rsidR="007954F5" w:rsidRDefault="007954F5" w:rsidP="007954F5">
      <w:pPr>
        <w:pStyle w:val="Code"/>
      </w:pPr>
      <w:r>
        <w:t xml:space="preserve">      "deploy": "gh-pages -d build"</w:t>
      </w:r>
    </w:p>
    <w:p w14:paraId="2C08DF33" w14:textId="6BA6FAE2" w:rsidR="008B3769" w:rsidRPr="008B3769" w:rsidRDefault="007954F5" w:rsidP="008B3769">
      <w:pPr>
        <w:pStyle w:val="BodyText2"/>
      </w:pPr>
      <w:r>
        <w:t>Didn’t work</w:t>
      </w:r>
      <w:r w:rsidR="008A518E">
        <w:t>.</w:t>
      </w:r>
    </w:p>
    <w:p w14:paraId="7BC6257A" w14:textId="64F2DD6A" w:rsidR="00E46106" w:rsidRDefault="00E46106" w:rsidP="00E46106">
      <w:pPr>
        <w:pStyle w:val="Heading8"/>
      </w:pPr>
      <w:r>
        <w:t>Material-UI</w:t>
      </w:r>
    </w:p>
    <w:p w14:paraId="273A1B07" w14:textId="1F8F2D2D" w:rsidR="00E46106" w:rsidRDefault="00FD6CC9" w:rsidP="00E46106">
      <w:pPr>
        <w:pStyle w:val="Heading9"/>
      </w:pPr>
      <w:r>
        <w:t>v0.3.0</w:t>
      </w:r>
    </w:p>
    <w:p w14:paraId="54250B1E" w14:textId="3A032F4B" w:rsidR="00E46106" w:rsidRDefault="00E46106" w:rsidP="00E46106">
      <w:pPr>
        <w:pStyle w:val="BodyText2"/>
      </w:pPr>
      <w:r>
        <w:t xml:space="preserve">Following instructions </w:t>
      </w:r>
      <w:hyperlink r:id="rId595" w:anchor="/get-started/installation" w:history="1">
        <w:r w:rsidRPr="00E46106">
          <w:rPr>
            <w:rStyle w:val="Hyperlink"/>
          </w:rPr>
          <w:t>here</w:t>
        </w:r>
      </w:hyperlink>
      <w:r>
        <w:t xml:space="preserve"> to install the material-ui components:</w:t>
      </w:r>
    </w:p>
    <w:p w14:paraId="43637627" w14:textId="09AFF35F" w:rsidR="00E46106" w:rsidRDefault="00E46106" w:rsidP="00E46106">
      <w:pPr>
        <w:pStyle w:val="Unix"/>
      </w:pPr>
      <w:r w:rsidRPr="00E46106">
        <w:t>blishten:~/workspace/biopama-demo-react (gh-pages) $ npm install material-ui</w:t>
      </w:r>
    </w:p>
    <w:p w14:paraId="64381090" w14:textId="64EB4555" w:rsidR="00E46106" w:rsidRDefault="00367CE7" w:rsidP="00367CE7">
      <w:pPr>
        <w:pStyle w:val="BodyText2"/>
      </w:pPr>
      <w:r>
        <w:t xml:space="preserve">Following instructions </w:t>
      </w:r>
      <w:hyperlink r:id="rId596" w:history="1">
        <w:r w:rsidRPr="00367CE7">
          <w:rPr>
            <w:rStyle w:val="Hyperlink"/>
          </w:rPr>
          <w:t>here</w:t>
        </w:r>
      </w:hyperlink>
      <w:r>
        <w:t xml:space="preserve"> to install the Roboto font:</w:t>
      </w:r>
    </w:p>
    <w:p w14:paraId="31B27D21" w14:textId="1F60332D" w:rsidR="00367CE7" w:rsidRDefault="00367CE7" w:rsidP="00367CE7">
      <w:pPr>
        <w:pStyle w:val="Unix"/>
      </w:pPr>
      <w:r w:rsidRPr="00367CE7">
        <w:t>blishten:~/workspace/biopama-demo-react (gh-pages) $ npm install typeface-roboto --save</w:t>
      </w:r>
    </w:p>
    <w:p w14:paraId="4897F72D" w14:textId="4872A819" w:rsidR="00367CE7" w:rsidRDefault="00367CE7" w:rsidP="00367CE7">
      <w:pPr>
        <w:pStyle w:val="BodyText2"/>
      </w:pPr>
      <w:r>
        <w:t>Then in the index.js file add the following:</w:t>
      </w:r>
    </w:p>
    <w:p w14:paraId="71A7972D" w14:textId="25106BA7" w:rsidR="00367CE7" w:rsidRDefault="00367CE7" w:rsidP="00367CE7">
      <w:pPr>
        <w:pStyle w:val="Code"/>
      </w:pPr>
      <w:r w:rsidRPr="00367CE7">
        <w:t>import 'typeface-roboto';</w:t>
      </w:r>
    </w:p>
    <w:p w14:paraId="7887EBE7" w14:textId="77777777" w:rsidR="005713B3" w:rsidRDefault="005713B3" w:rsidP="005713B3">
      <w:pPr>
        <w:pStyle w:val="Heading6"/>
      </w:pPr>
      <w:bookmarkStart w:id="125" w:name="_v1.0.0"/>
      <w:bookmarkEnd w:id="125"/>
      <w:r>
        <w:t>python</w:t>
      </w:r>
    </w:p>
    <w:p w14:paraId="11720810" w14:textId="77777777" w:rsidR="005713B3" w:rsidRPr="0093153F" w:rsidRDefault="005713B3" w:rsidP="005713B3">
      <w:pPr>
        <w:pStyle w:val="Heading7"/>
      </w:pPr>
      <w:r>
        <w:t>Installations</w:t>
      </w:r>
    </w:p>
    <w:p w14:paraId="5EAC0D20" w14:textId="77777777" w:rsidR="005713B3" w:rsidRDefault="005713B3" w:rsidP="005713B3">
      <w:pPr>
        <w:pStyle w:val="Heading8"/>
      </w:pPr>
      <w:bookmarkStart w:id="126" w:name="_gdal"/>
      <w:bookmarkEnd w:id="126"/>
      <w:r>
        <w:t>gdal</w:t>
      </w:r>
    </w:p>
    <w:p w14:paraId="09807120"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1F808CB4" w14:textId="77777777" w:rsidR="005713B3" w:rsidRDefault="005713B3" w:rsidP="005713B3">
      <w:pPr>
        <w:pStyle w:val="Heading8"/>
      </w:pPr>
      <w:r>
        <w:t>Google Cloud SDK</w:t>
      </w:r>
    </w:p>
    <w:p w14:paraId="21A29216"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4CB0E69" w14:textId="77777777" w:rsidR="005713B3" w:rsidRDefault="005713B3" w:rsidP="005713B3">
      <w:pPr>
        <w:pStyle w:val="Unix"/>
      </w:pPr>
      <w:r w:rsidRPr="003C2BED">
        <w:t>cd geeImageServer/</w:t>
      </w:r>
    </w:p>
    <w:p w14:paraId="2CF4C9BB" w14:textId="77777777" w:rsidR="005713B3" w:rsidRPr="0028649D" w:rsidRDefault="005713B3" w:rsidP="005713B3">
      <w:pPr>
        <w:pStyle w:val="Unix"/>
      </w:pPr>
      <w:r w:rsidRPr="003C2BED">
        <w:t>gcloud app deploy app.yaml</w:t>
      </w:r>
    </w:p>
    <w:p w14:paraId="45EBE0E0" w14:textId="77777777" w:rsidR="005713B3" w:rsidRDefault="005713B3" w:rsidP="005713B3">
      <w:pPr>
        <w:pStyle w:val="Heading8"/>
      </w:pPr>
      <w:r>
        <w:t xml:space="preserve">shapely </w:t>
      </w:r>
    </w:p>
    <w:p w14:paraId="051ED855" w14:textId="77777777" w:rsidR="005713B3" w:rsidRDefault="005713B3" w:rsidP="005713B3">
      <w:pPr>
        <w:pStyle w:val="BodyText2"/>
      </w:pPr>
      <w:r>
        <w:t>Shapely version 1.5.17 installed on 7/2/17</w:t>
      </w:r>
    </w:p>
    <w:p w14:paraId="0B5DD806" w14:textId="77777777" w:rsidR="005713B3" w:rsidRDefault="005713B3" w:rsidP="005713B3">
      <w:pPr>
        <w:pStyle w:val="Unix"/>
      </w:pPr>
      <w:r>
        <w:t>blishten:~/workspace (master) $ sudo pip install shapely</w:t>
      </w:r>
    </w:p>
    <w:p w14:paraId="2A3518ED" w14:textId="77777777" w:rsidR="005713B3" w:rsidRDefault="005713B3" w:rsidP="005713B3">
      <w:pPr>
        <w:pStyle w:val="Heading8"/>
      </w:pPr>
      <w:r>
        <w:t>fiona</w:t>
      </w:r>
    </w:p>
    <w:p w14:paraId="5209FF28" w14:textId="77777777" w:rsidR="005713B3" w:rsidRDefault="005713B3" w:rsidP="005713B3">
      <w:pPr>
        <w:pStyle w:val="BodyText2"/>
      </w:pPr>
      <w:r>
        <w:t>7/2/17 Issues after running this:</w:t>
      </w:r>
    </w:p>
    <w:p w14:paraId="648E912C" w14:textId="77777777" w:rsidR="005713B3" w:rsidRDefault="005713B3" w:rsidP="005713B3">
      <w:pPr>
        <w:pStyle w:val="Unix"/>
      </w:pPr>
      <w:r>
        <w:t>blishten:~/workspace (master) $ sudo pip install fiona</w:t>
      </w:r>
    </w:p>
    <w:p w14:paraId="4C64378D" w14:textId="77777777" w:rsidR="005713B3" w:rsidRDefault="005713B3" w:rsidP="005713B3">
      <w:pPr>
        <w:pStyle w:val="Unix"/>
      </w:pPr>
      <w:r>
        <w:t>.. then Python then</w:t>
      </w:r>
    </w:p>
    <w:p w14:paraId="3BB3EBA6" w14:textId="77777777" w:rsidR="005713B3" w:rsidRDefault="005713B3" w:rsidP="005713B3">
      <w:pPr>
        <w:pStyle w:val="Unix"/>
      </w:pPr>
      <w:r w:rsidRPr="008D7960">
        <w:t>from six.moves import UserDict</w:t>
      </w:r>
    </w:p>
    <w:p w14:paraId="00640777" w14:textId="77777777" w:rsidR="005713B3" w:rsidRDefault="005713B3" w:rsidP="005713B3">
      <w:pPr>
        <w:pStyle w:val="Unix"/>
      </w:pPr>
      <w:r w:rsidRPr="008D7960">
        <w:t>ImportError: cannot import name UserDict</w:t>
      </w:r>
    </w:p>
    <w:p w14:paraId="187F10A3" w14:textId="77777777" w:rsidR="005713B3" w:rsidRDefault="005713B3" w:rsidP="005713B3">
      <w:pPr>
        <w:pStyle w:val="BodyText2"/>
      </w:pPr>
      <w:r>
        <w:t xml:space="preserve">Six version 1.5.2 is installed and </w:t>
      </w:r>
      <w:hyperlink r:id="rId597" w:anchor="issuecomment-190406219" w:history="1">
        <w:r w:rsidRPr="008D7960">
          <w:rPr>
            <w:rStyle w:val="Hyperlink"/>
          </w:rPr>
          <w:t>apparently</w:t>
        </w:r>
      </w:hyperlink>
      <w:r>
        <w:t xml:space="preserve"> UserDict came in at six 1.7. Trying to upgrade:</w:t>
      </w:r>
    </w:p>
    <w:p w14:paraId="5DADFDBA" w14:textId="77777777" w:rsidR="005713B3" w:rsidRDefault="005713B3" w:rsidP="005713B3">
      <w:pPr>
        <w:pStyle w:val="Unix"/>
      </w:pPr>
      <w:r>
        <w:t>blishten:~/workspace (master) $ sudo pip install 'six==1.7'</w:t>
      </w:r>
    </w:p>
    <w:p w14:paraId="76EBBFD6" w14:textId="77777777" w:rsidR="005713B3" w:rsidRDefault="005713B3" w:rsidP="005713B3">
      <w:pPr>
        <w:pStyle w:val="Unix"/>
      </w:pPr>
      <w:r>
        <w:t>Downloading/unpacking six==1.7</w:t>
      </w:r>
    </w:p>
    <w:p w14:paraId="4D2B5D0B" w14:textId="77777777" w:rsidR="005713B3" w:rsidRDefault="005713B3" w:rsidP="005713B3">
      <w:pPr>
        <w:pStyle w:val="Unix"/>
      </w:pPr>
      <w:r>
        <w:t xml:space="preserve">  Downloading six-1.7.0-py2.py3-none-any.whl</w:t>
      </w:r>
    </w:p>
    <w:p w14:paraId="139D42D8" w14:textId="77777777" w:rsidR="005713B3" w:rsidRDefault="005713B3" w:rsidP="005713B3">
      <w:pPr>
        <w:pStyle w:val="Unix"/>
      </w:pPr>
      <w:r>
        <w:t>Installing collected packages: six</w:t>
      </w:r>
    </w:p>
    <w:p w14:paraId="131A15C3" w14:textId="77777777" w:rsidR="005713B3" w:rsidRDefault="005713B3" w:rsidP="005713B3">
      <w:pPr>
        <w:pStyle w:val="Unix"/>
      </w:pPr>
      <w:r>
        <w:t xml:space="preserve">  Found existing installation: six 1.5.2</w:t>
      </w:r>
    </w:p>
    <w:p w14:paraId="6AC1A3A4" w14:textId="77777777" w:rsidR="005713B3" w:rsidRDefault="005713B3" w:rsidP="005713B3">
      <w:pPr>
        <w:pStyle w:val="Unix"/>
      </w:pPr>
      <w:r>
        <w:t xml:space="preserve">    Not uninstalling six at /usr/lib/python2.7/dist-packages, owned by OS</w:t>
      </w:r>
    </w:p>
    <w:p w14:paraId="21AFC790" w14:textId="77777777" w:rsidR="005713B3" w:rsidRDefault="005713B3" w:rsidP="005713B3">
      <w:pPr>
        <w:pStyle w:val="Unix"/>
      </w:pPr>
      <w:r>
        <w:t>Successfully installed six</w:t>
      </w:r>
    </w:p>
    <w:p w14:paraId="6F8791E3" w14:textId="77777777" w:rsidR="005713B3" w:rsidRDefault="005713B3" w:rsidP="005713B3">
      <w:pPr>
        <w:pStyle w:val="Unix"/>
      </w:pPr>
      <w:r>
        <w:t>Cleaning up...</w:t>
      </w:r>
    </w:p>
    <w:p w14:paraId="3EF4A29B" w14:textId="77777777" w:rsidR="005713B3" w:rsidRDefault="005713B3" w:rsidP="005713B3">
      <w:pPr>
        <w:pStyle w:val="BodyText2"/>
      </w:pPr>
      <w:r>
        <w:t>But:</w:t>
      </w:r>
    </w:p>
    <w:p w14:paraId="4A0EF8F0" w14:textId="77777777" w:rsidR="005713B3" w:rsidRDefault="005713B3" w:rsidP="005713B3">
      <w:pPr>
        <w:pStyle w:val="Unix"/>
      </w:pPr>
      <w:r>
        <w:t xml:space="preserve">blishten:~/workspace (master) $ sudo pip install --upgrade six                                                                                                                                                                                  </w:t>
      </w:r>
    </w:p>
    <w:p w14:paraId="3B70E6DB" w14:textId="77777777" w:rsidR="005713B3" w:rsidRDefault="005713B3" w:rsidP="005713B3">
      <w:pPr>
        <w:pStyle w:val="Unix"/>
      </w:pPr>
      <w:r>
        <w:lastRenderedPageBreak/>
        <w:t>Downloading/unpacking six from https://pypi.python.org/packages/c8/0a/b6723e1bc4c516cb687841499455a8505b44607ab535be01091c0f24f079/six-1.10.0-py2.py3-none-any.whl#md5=3ab558cf5d4f7a72611d59a81a315dc8</w:t>
      </w:r>
    </w:p>
    <w:p w14:paraId="755526F6" w14:textId="77777777" w:rsidR="005713B3" w:rsidRDefault="005713B3" w:rsidP="005713B3">
      <w:pPr>
        <w:pStyle w:val="Unix"/>
      </w:pPr>
      <w:r>
        <w:t xml:space="preserve">  Downloading six-1.10.0-py2.py3-none-any.whl</w:t>
      </w:r>
    </w:p>
    <w:p w14:paraId="5EC4AF8A" w14:textId="77777777" w:rsidR="005713B3" w:rsidRDefault="005713B3" w:rsidP="005713B3">
      <w:pPr>
        <w:pStyle w:val="Unix"/>
      </w:pPr>
      <w:r>
        <w:t>Installing collected packages: six</w:t>
      </w:r>
    </w:p>
    <w:p w14:paraId="3A8F2ADB" w14:textId="77777777" w:rsidR="005713B3" w:rsidRDefault="005713B3" w:rsidP="005713B3">
      <w:pPr>
        <w:pStyle w:val="Unix"/>
      </w:pPr>
      <w:r>
        <w:t xml:space="preserve">  Found existing installation: six 1.7.0</w:t>
      </w:r>
    </w:p>
    <w:p w14:paraId="216BF8B7" w14:textId="77777777" w:rsidR="005713B3" w:rsidRDefault="005713B3" w:rsidP="005713B3">
      <w:pPr>
        <w:pStyle w:val="Unix"/>
      </w:pPr>
      <w:r>
        <w:t xml:space="preserve">    Uninstalling six:</w:t>
      </w:r>
    </w:p>
    <w:p w14:paraId="46314033" w14:textId="77777777" w:rsidR="005713B3" w:rsidRDefault="005713B3" w:rsidP="005713B3">
      <w:pPr>
        <w:pStyle w:val="Unix"/>
      </w:pPr>
      <w:r>
        <w:t xml:space="preserve">      Successfully uninstalled six</w:t>
      </w:r>
    </w:p>
    <w:p w14:paraId="6A78B573" w14:textId="77777777" w:rsidR="005713B3" w:rsidRDefault="005713B3" w:rsidP="005713B3">
      <w:pPr>
        <w:pStyle w:val="Unix"/>
      </w:pPr>
      <w:r>
        <w:t>Successfully installed six</w:t>
      </w:r>
    </w:p>
    <w:p w14:paraId="33D5DD36" w14:textId="77777777" w:rsidR="005713B3" w:rsidRDefault="005713B3" w:rsidP="005713B3">
      <w:pPr>
        <w:pStyle w:val="Unix"/>
      </w:pPr>
      <w:r>
        <w:t>Cleaning up...</w:t>
      </w:r>
    </w:p>
    <w:p w14:paraId="2E9431B1" w14:textId="77777777" w:rsidR="005713B3" w:rsidRDefault="005713B3" w:rsidP="005713B3">
      <w:pPr>
        <w:pStyle w:val="Unix"/>
      </w:pPr>
      <w:r>
        <w:t>.. to Python:</w:t>
      </w:r>
    </w:p>
    <w:p w14:paraId="06431B50" w14:textId="77777777" w:rsidR="005713B3" w:rsidRDefault="005713B3" w:rsidP="005713B3">
      <w:pPr>
        <w:pStyle w:val="Unix"/>
      </w:pPr>
      <w:r>
        <w:t>&gt;&gt;&gt; import six</w:t>
      </w:r>
    </w:p>
    <w:p w14:paraId="577B6E87" w14:textId="77777777" w:rsidR="005713B3" w:rsidRDefault="005713B3" w:rsidP="005713B3">
      <w:pPr>
        <w:pStyle w:val="Unix"/>
      </w:pPr>
      <w:r>
        <w:t>&gt;&gt;&gt; six.__version__</w:t>
      </w:r>
    </w:p>
    <w:p w14:paraId="354C202A" w14:textId="77777777" w:rsidR="005713B3" w:rsidRDefault="005713B3" w:rsidP="005713B3">
      <w:pPr>
        <w:pStyle w:val="Unix"/>
      </w:pPr>
      <w:r>
        <w:t>'1.10.0'</w:t>
      </w:r>
    </w:p>
    <w:p w14:paraId="447AAD0B" w14:textId="77777777" w:rsidR="005713B3" w:rsidRDefault="005713B3" w:rsidP="005713B3">
      <w:pPr>
        <w:pStyle w:val="BodyText2"/>
      </w:pPr>
      <w:r>
        <w:t>Fiona now works!!</w:t>
      </w:r>
    </w:p>
    <w:p w14:paraId="314D6B45" w14:textId="77777777" w:rsidR="005713B3" w:rsidRDefault="005713B3" w:rsidP="005713B3">
      <w:pPr>
        <w:pStyle w:val="Heading8"/>
      </w:pPr>
      <w:bookmarkStart w:id="127" w:name="_tilemaker"/>
      <w:bookmarkEnd w:id="127"/>
      <w:r>
        <w:t>tilemaker</w:t>
      </w:r>
    </w:p>
    <w:p w14:paraId="0218FB9B" w14:textId="77777777" w:rsidR="005713B3" w:rsidRDefault="005713B3" w:rsidP="005713B3">
      <w:pPr>
        <w:pStyle w:val="BodyText2"/>
      </w:pPr>
      <w:r>
        <w:t xml:space="preserve">From </w:t>
      </w:r>
      <w:hyperlink r:id="rId598" w:history="1">
        <w:r w:rsidRPr="00465836">
          <w:rPr>
            <w:rStyle w:val="Hyperlink"/>
          </w:rPr>
          <w:t>https://github.com/systemed/tilemaker#installing</w:t>
        </w:r>
      </w:hyperlink>
      <w:r>
        <w:t xml:space="preserve"> and </w:t>
      </w:r>
      <w:hyperlink r:id="rId599" w:history="1">
        <w:r w:rsidRPr="00465836">
          <w:rPr>
            <w:rStyle w:val="Hyperlink"/>
          </w:rPr>
          <w:t>http://juniway.blogspot.it/2015/12/install-boost-1590-build-from-source.html</w:t>
        </w:r>
      </w:hyperlink>
    </w:p>
    <w:p w14:paraId="13790C01"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25CE39AA"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7386FB2F" w14:textId="77777777" w:rsidR="005713B3" w:rsidRDefault="005713B3" w:rsidP="005713B3">
      <w:pPr>
        <w:pStyle w:val="Unix"/>
      </w:pPr>
      <w:r>
        <w:t>blishten:~/workspace (master) $ sudo apt-get update</w:t>
      </w:r>
    </w:p>
    <w:p w14:paraId="1C5F1E68" w14:textId="77777777" w:rsidR="005713B3" w:rsidRDefault="005713B3" w:rsidP="005713B3">
      <w:pPr>
        <w:pStyle w:val="Unix"/>
      </w:pPr>
      <w:r>
        <w:t>blishten:~/workspace (master) $ sudo apt-get install build-essential liblua5.1-0 liblua5.1-0-dev libprotobuf-dev libsqlite3-dev protobuf-compiler shapelib libshp-dev</w:t>
      </w:r>
    </w:p>
    <w:p w14:paraId="081E37A7" w14:textId="77777777" w:rsidR="005713B3" w:rsidRDefault="005713B3" w:rsidP="005713B3">
      <w:pPr>
        <w:pStyle w:val="Unix"/>
      </w:pPr>
      <w:r>
        <w:t>blishten:~/workspace (master) $ wget http://sourceforge.net/projects/boost/files/boost/1.59.0/boost_1_59_0.tar.bz2</w:t>
      </w:r>
    </w:p>
    <w:p w14:paraId="0A49BA2B" w14:textId="77777777" w:rsidR="005713B3" w:rsidRDefault="005713B3" w:rsidP="005713B3">
      <w:pPr>
        <w:pStyle w:val="Unix"/>
      </w:pPr>
      <w:r>
        <w:t>blishten:~/workspace (master) $ tar xf boost_1_59_0.tar.bz2</w:t>
      </w:r>
    </w:p>
    <w:p w14:paraId="4977B573" w14:textId="77777777" w:rsidR="005713B3" w:rsidRDefault="005713B3" w:rsidP="005713B3">
      <w:pPr>
        <w:pStyle w:val="Unix"/>
      </w:pPr>
      <w:r>
        <w:t>blishten:~/workspace (master) $ cd boost_1_59_0</w:t>
      </w:r>
    </w:p>
    <w:p w14:paraId="1078CE9A" w14:textId="77777777" w:rsidR="005713B3" w:rsidRDefault="005713B3" w:rsidP="005713B3">
      <w:pPr>
        <w:pStyle w:val="Unix"/>
      </w:pPr>
      <w:r>
        <w:t xml:space="preserve">blishten:~/workspace/boost_1_59_0 (master) $ ./bootstrap.sh --prefix=/usr/local --with-libraries=all --libdir=/usr/local/lib --includedir=/usr/local/include </w:t>
      </w:r>
    </w:p>
    <w:p w14:paraId="059AAAE9" w14:textId="77777777" w:rsidR="005713B3" w:rsidRDefault="005713B3" w:rsidP="005713B3">
      <w:pPr>
        <w:pStyle w:val="Unix"/>
      </w:pPr>
      <w:r>
        <w:t>blishten:~/workspace/boost_1_59_0 (master) $ sudo ./b2 install       this takes a while!</w:t>
      </w:r>
    </w:p>
    <w:p w14:paraId="199B72A1" w14:textId="77777777" w:rsidR="005713B3" w:rsidRDefault="005713B3" w:rsidP="005713B3">
      <w:pPr>
        <w:pStyle w:val="Unix"/>
      </w:pPr>
      <w:r>
        <w:t>blishten:~/workspace/boost_1_59_0 (master) $ sudo /bin/bash -c 'echo "/usr/local/lib" &gt; /etc/ld.so.conf.d/boost.conf'</w:t>
      </w:r>
    </w:p>
    <w:p w14:paraId="7B8956FD" w14:textId="77777777" w:rsidR="005713B3" w:rsidRDefault="005713B3" w:rsidP="005713B3">
      <w:pPr>
        <w:pStyle w:val="Unix"/>
      </w:pPr>
      <w:r>
        <w:t>blishten:~/workspace/boost_1_59_0 (master) $ sudo ldconfig</w:t>
      </w:r>
    </w:p>
    <w:p w14:paraId="5EDB1335" w14:textId="77777777" w:rsidR="005713B3" w:rsidRDefault="005713B3" w:rsidP="005713B3">
      <w:pPr>
        <w:pStyle w:val="Unix"/>
      </w:pPr>
      <w:r>
        <w:t>blishten:~/workspace/boost_1_59_0 (master) $ cd ..</w:t>
      </w:r>
    </w:p>
    <w:p w14:paraId="157CB64B" w14:textId="77777777" w:rsidR="005713B3" w:rsidRDefault="005713B3" w:rsidP="005713B3">
      <w:pPr>
        <w:pStyle w:val="Unix"/>
      </w:pPr>
      <w:r>
        <w:t>blishten:~/workspace (master) $ git clone https://github.com/systemed/tilemaker.git</w:t>
      </w:r>
    </w:p>
    <w:p w14:paraId="6C6A0D25" w14:textId="77777777" w:rsidR="005713B3" w:rsidRDefault="005713B3" w:rsidP="005713B3">
      <w:pPr>
        <w:pStyle w:val="Unix"/>
      </w:pPr>
      <w:r>
        <w:t>Cloning into 'tilemaker'...</w:t>
      </w:r>
    </w:p>
    <w:p w14:paraId="3B874398" w14:textId="77777777" w:rsidR="005713B3" w:rsidRDefault="005713B3" w:rsidP="005713B3">
      <w:pPr>
        <w:pStyle w:val="Unix"/>
      </w:pPr>
      <w:r>
        <w:t>remote: Counting objects: 566, done.</w:t>
      </w:r>
    </w:p>
    <w:p w14:paraId="4F390180" w14:textId="77777777" w:rsidR="005713B3" w:rsidRDefault="005713B3" w:rsidP="005713B3">
      <w:pPr>
        <w:pStyle w:val="Unix"/>
      </w:pPr>
      <w:r>
        <w:t>remote: Total 566 (delta 0), reused 0 (delta 0), pack-reused 566</w:t>
      </w:r>
    </w:p>
    <w:p w14:paraId="58FB58D3" w14:textId="77777777" w:rsidR="005713B3" w:rsidRDefault="005713B3" w:rsidP="005713B3">
      <w:pPr>
        <w:pStyle w:val="Unix"/>
      </w:pPr>
      <w:r>
        <w:t>Receiving objects: 100% (566/566), 323.32 KiB | 0 bytes/s, done.</w:t>
      </w:r>
    </w:p>
    <w:p w14:paraId="3D8B81E0" w14:textId="77777777" w:rsidR="005713B3" w:rsidRDefault="005713B3" w:rsidP="005713B3">
      <w:pPr>
        <w:pStyle w:val="Unix"/>
      </w:pPr>
      <w:r>
        <w:t>Resolving deltas: 100% (353/353), done.</w:t>
      </w:r>
    </w:p>
    <w:p w14:paraId="2C024571" w14:textId="77777777" w:rsidR="005713B3" w:rsidRDefault="005713B3" w:rsidP="005713B3">
      <w:pPr>
        <w:pStyle w:val="Unix"/>
      </w:pPr>
      <w:r>
        <w:t>blishten:~/workspace (master) $ cd tilemaker/</w:t>
      </w:r>
    </w:p>
    <w:p w14:paraId="6E2EDC6F" w14:textId="77777777" w:rsidR="005713B3" w:rsidRDefault="005713B3" w:rsidP="005713B3">
      <w:pPr>
        <w:pStyle w:val="Unix"/>
      </w:pPr>
      <w:r>
        <w:t>blishten:~/workspace/tilemaker (master) $ make</w:t>
      </w:r>
    </w:p>
    <w:p w14:paraId="16CB8D1B" w14:textId="77777777" w:rsidR="005713B3" w:rsidRDefault="005713B3" w:rsidP="005713B3">
      <w:pPr>
        <w:pStyle w:val="Unix"/>
      </w:pPr>
      <w:r>
        <w:t>blishten:~/workspace/tilemaker (master) $ sudo make install</w:t>
      </w:r>
    </w:p>
    <w:p w14:paraId="19F1052D" w14:textId="77777777" w:rsidR="005713B3" w:rsidRDefault="005713B3" w:rsidP="005713B3">
      <w:pPr>
        <w:pStyle w:val="Heading8"/>
      </w:pPr>
      <w:r>
        <w:t>Gsutils</w:t>
      </w:r>
    </w:p>
    <w:p w14:paraId="4E6043F2" w14:textId="77777777" w:rsidR="005713B3" w:rsidRDefault="005713B3" w:rsidP="005713B3">
      <w:pPr>
        <w:pStyle w:val="BodyText2"/>
      </w:pPr>
      <w:r>
        <w:t>Doing this:</w:t>
      </w:r>
    </w:p>
    <w:p w14:paraId="5E1B8862" w14:textId="77777777" w:rsidR="005713B3" w:rsidRDefault="005713B3" w:rsidP="005713B3">
      <w:pPr>
        <w:pStyle w:val="Unix"/>
      </w:pPr>
      <w:r w:rsidRPr="00687BB1">
        <w:t>export CLOUD_SDK_REPO="cloud-sdk-$(lsb_release -c -s)"</w:t>
      </w:r>
    </w:p>
    <w:p w14:paraId="614BFFE6" w14:textId="77777777" w:rsidR="005713B3" w:rsidRDefault="005713B3" w:rsidP="005713B3">
      <w:pPr>
        <w:pStyle w:val="Heading8"/>
      </w:pPr>
      <w:r>
        <w:t>zip</w:t>
      </w:r>
    </w:p>
    <w:p w14:paraId="3BA514C3" w14:textId="77777777" w:rsidR="005713B3" w:rsidRDefault="005713B3" w:rsidP="005713B3">
      <w:pPr>
        <w:pStyle w:val="BodyText2"/>
      </w:pPr>
      <w:r>
        <w:t>Simple Ubuntu zip/unziper:</w:t>
      </w:r>
    </w:p>
    <w:p w14:paraId="471A607F" w14:textId="77777777" w:rsidR="005713B3" w:rsidRDefault="005713B3" w:rsidP="005713B3">
      <w:pPr>
        <w:pStyle w:val="Unix"/>
      </w:pPr>
      <w:r w:rsidRPr="00EA2F07">
        <w:t>sudo apt-get install zip gzip tar</w:t>
      </w:r>
    </w:p>
    <w:p w14:paraId="59F4B1F1" w14:textId="77777777" w:rsidR="005713B3" w:rsidRPr="00EA2F07" w:rsidRDefault="005713B3" w:rsidP="005713B3">
      <w:pPr>
        <w:pStyle w:val="BodyText2"/>
      </w:pPr>
      <w:r>
        <w:t>to use: unzip &lt;archive.zip&gt;</w:t>
      </w:r>
    </w:p>
    <w:p w14:paraId="1B5B412C" w14:textId="77777777" w:rsidR="005713B3" w:rsidRDefault="005713B3" w:rsidP="005713B3">
      <w:pPr>
        <w:pStyle w:val="Heading7"/>
      </w:pPr>
      <w:r>
        <w:t>Google App Engine</w:t>
      </w:r>
    </w:p>
    <w:p w14:paraId="16DFE790" w14:textId="77777777" w:rsidR="005713B3" w:rsidRDefault="005713B3" w:rsidP="005713B3">
      <w:pPr>
        <w:pStyle w:val="Heading8"/>
      </w:pPr>
      <w:r>
        <w:t>Testing Apps</w:t>
      </w:r>
    </w:p>
    <w:p w14:paraId="26C34A18"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600" w:history="1">
        <w:r w:rsidRPr="00A5061D">
          <w:rPr>
            <w:rStyle w:val="Hyperlink"/>
          </w:rPr>
          <w:t>https://community.c9.io/t/google-app-engine-dev-appserver-py/783</w:t>
        </w:r>
      </w:hyperlink>
      <w:r>
        <w:t xml:space="preserve">. </w:t>
      </w:r>
    </w:p>
    <w:p w14:paraId="2CFE38D6" w14:textId="77777777" w:rsidR="005713B3" w:rsidRDefault="005713B3" w:rsidP="005713B3">
      <w:pPr>
        <w:pStyle w:val="BodyText2"/>
      </w:pPr>
      <w:r>
        <w:t>The following line starts the development server and listens on port 8081:</w:t>
      </w:r>
    </w:p>
    <w:p w14:paraId="2FD73379" w14:textId="77777777" w:rsidR="005713B3" w:rsidRDefault="005713B3" w:rsidP="005713B3">
      <w:pPr>
        <w:pStyle w:val="Unix"/>
      </w:pPr>
      <w:r w:rsidRPr="0067294D">
        <w:t>blishten:~/workspace (master) $ dev_appserver.py --host $IP --port 8081 --admin_host $IP --admin_port 8082 geeImageServer</w:t>
      </w:r>
    </w:p>
    <w:p w14:paraId="6DDE789A" w14:textId="77777777" w:rsidR="005713B3" w:rsidRDefault="005713B3" w:rsidP="005713B3">
      <w:pPr>
        <w:pStyle w:val="BodyText2"/>
      </w:pPr>
      <w:r>
        <w:lastRenderedPageBreak/>
        <w:t>You can then request a page at the following domain:</w:t>
      </w:r>
    </w:p>
    <w:p w14:paraId="0AC5AF60" w14:textId="77777777" w:rsidR="005713B3" w:rsidRDefault="00837495" w:rsidP="005713B3">
      <w:pPr>
        <w:pStyle w:val="BodyText2"/>
      </w:pPr>
      <w:hyperlink r:id="rId601" w:history="1">
        <w:r w:rsidR="005713B3" w:rsidRPr="00A5061D">
          <w:rPr>
            <w:rStyle w:val="Hyperlink"/>
          </w:rPr>
          <w:t>https://python-blishten.c9users.io:8081</w:t>
        </w:r>
      </w:hyperlink>
      <w:r w:rsidR="005713B3">
        <w:t xml:space="preserve"> </w:t>
      </w:r>
    </w:p>
    <w:p w14:paraId="5CE59A10" w14:textId="77777777" w:rsidR="005713B3" w:rsidRDefault="005713B3" w:rsidP="005713B3">
      <w:pPr>
        <w:pStyle w:val="BodyText2"/>
      </w:pPr>
      <w:r>
        <w:t>e.g. to make a specific request to the geeImageServer:</w:t>
      </w:r>
    </w:p>
    <w:p w14:paraId="6F544DBF" w14:textId="77777777" w:rsidR="005713B3" w:rsidRPr="0093153F" w:rsidRDefault="00837495" w:rsidP="005713B3">
      <w:pPr>
        <w:pStyle w:val="BodyText2"/>
      </w:pPr>
      <w:hyperlink r:id="rId602"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103794D9" w14:textId="77777777" w:rsidR="005713B3" w:rsidRDefault="005713B3" w:rsidP="005713B3">
      <w:pPr>
        <w:pStyle w:val="Heading8"/>
      </w:pPr>
      <w:r>
        <w:t>Deploying apps</w:t>
      </w:r>
    </w:p>
    <w:p w14:paraId="3F55F112" w14:textId="77777777" w:rsidR="005713B3" w:rsidRDefault="005713B3" w:rsidP="005713B3">
      <w:pPr>
        <w:pStyle w:val="BodyText2"/>
      </w:pPr>
      <w:r>
        <w:t>Deploy apps using:</w:t>
      </w:r>
    </w:p>
    <w:p w14:paraId="5F0E07C5" w14:textId="77777777" w:rsidR="005713B3" w:rsidRDefault="005713B3" w:rsidP="005713B3">
      <w:pPr>
        <w:pStyle w:val="Unix"/>
      </w:pPr>
      <w:r w:rsidRPr="0093153F">
        <w:t>blishten:~/workspace/geeImageServer (master) $ gcloud app deploy app.yaml</w:t>
      </w:r>
    </w:p>
    <w:p w14:paraId="73FB9FA9" w14:textId="77777777" w:rsidR="007065D0" w:rsidRDefault="007065D0" w:rsidP="007065D0">
      <w:pPr>
        <w:pStyle w:val="Heading6"/>
      </w:pPr>
      <w:r>
        <w:t>tensor-flow</w:t>
      </w:r>
    </w:p>
    <w:p w14:paraId="172905E4" w14:textId="77777777" w:rsidR="007065D0" w:rsidRDefault="007065D0" w:rsidP="007065D0">
      <w:pPr>
        <w:pStyle w:val="Heading7"/>
      </w:pPr>
      <w:r>
        <w:t>Installations</w:t>
      </w:r>
    </w:p>
    <w:p w14:paraId="1BD3BA19" w14:textId="77777777" w:rsidR="007065D0" w:rsidRDefault="007065D0" w:rsidP="007065D0">
      <w:pPr>
        <w:pStyle w:val="Heading8"/>
      </w:pPr>
      <w:r>
        <w:t>Anaconda</w:t>
      </w:r>
    </w:p>
    <w:p w14:paraId="56CADDAA"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0146E6E4" w14:textId="6983BAC9" w:rsidR="0084536D" w:rsidRDefault="0084536D" w:rsidP="0084536D">
      <w:pPr>
        <w:pStyle w:val="Heading9"/>
      </w:pPr>
      <w:r>
        <w:t>Jupyter Notebooks</w:t>
      </w:r>
    </w:p>
    <w:p w14:paraId="24970263" w14:textId="633EF4EC"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03" w:history="1">
        <w:r w:rsidR="00626D98" w:rsidRPr="00914DB2">
          <w:rPr>
            <w:rStyle w:val="Hyperlink"/>
          </w:rPr>
          <w:t>http://0.0.0.0:8080/?token</w:t>
        </w:r>
      </w:hyperlink>
      <w:r w:rsidR="00626D98">
        <w:t>... link below):</w:t>
      </w:r>
    </w:p>
    <w:p w14:paraId="4EC4E65F" w14:textId="2A92059C" w:rsidR="00E1530E" w:rsidRDefault="00626D98" w:rsidP="008B6883">
      <w:pPr>
        <w:pStyle w:val="BodyText2"/>
      </w:pPr>
      <w:r>
        <w:rPr>
          <w:noProof/>
          <w:lang w:bidi="ar-SA"/>
        </w:rPr>
        <w:drawing>
          <wp:inline distT="0" distB="0" distL="0" distR="0" wp14:anchorId="2B09C30F" wp14:editId="71886753">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3EEDFEEC" w14:textId="7530655B" w:rsidR="00287AEC" w:rsidRDefault="00287AEC" w:rsidP="008B6883">
      <w:pPr>
        <w:pStyle w:val="BodyText2"/>
      </w:pPr>
      <w:r>
        <w:t>I have a folder for mapboxgl notebooks.</w:t>
      </w:r>
    </w:p>
    <w:p w14:paraId="5043575F" w14:textId="77777777" w:rsidR="007065D0" w:rsidRDefault="007065D0" w:rsidP="007065D0">
      <w:pPr>
        <w:pStyle w:val="Heading8"/>
      </w:pPr>
      <w:r>
        <w:t>TensorFlow</w:t>
      </w:r>
    </w:p>
    <w:p w14:paraId="427BB552"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1EE7F484" w14:textId="77777777" w:rsidR="007065D0" w:rsidRDefault="007065D0" w:rsidP="007065D0">
      <w:pPr>
        <w:pStyle w:val="Heading8"/>
      </w:pPr>
      <w:r>
        <w:t>Google Earth Engine Python API</w:t>
      </w:r>
    </w:p>
    <w:p w14:paraId="439C2ABE" w14:textId="6AD344A7" w:rsidR="007065D0" w:rsidRDefault="007065D0" w:rsidP="008B6883">
      <w:pPr>
        <w:pStyle w:val="BodyText2"/>
      </w:pPr>
      <w:r>
        <w:t xml:space="preserve">See </w:t>
      </w:r>
      <w:hyperlink w:anchor="_23/6/17" w:history="1">
        <w:r w:rsidRPr="005E5021">
          <w:rPr>
            <w:rStyle w:val="Hyperlink"/>
          </w:rPr>
          <w:t>23/6/17</w:t>
        </w:r>
      </w:hyperlink>
      <w:r>
        <w:t>.</w:t>
      </w:r>
    </w:p>
    <w:p w14:paraId="45FDBDCB" w14:textId="6AF14919" w:rsidR="00E669E5" w:rsidRDefault="00E669E5" w:rsidP="00E669E5">
      <w:pPr>
        <w:pStyle w:val="Heading8"/>
      </w:pPr>
      <w:r>
        <w:t>mapboxgl</w:t>
      </w:r>
    </w:p>
    <w:p w14:paraId="458E39CB" w14:textId="1EE5E80D" w:rsidR="00E669E5" w:rsidRPr="00E669E5" w:rsidRDefault="00A762F3" w:rsidP="00E669E5">
      <w:pPr>
        <w:pStyle w:val="BodyText2"/>
      </w:pPr>
      <w:r>
        <w:t xml:space="preserve">See </w:t>
      </w:r>
      <w:hyperlink w:anchor="_mapboxgl" w:history="1">
        <w:r w:rsidRPr="00A762F3">
          <w:rPr>
            <w:rStyle w:val="Hyperlink"/>
          </w:rPr>
          <w:t>here</w:t>
        </w:r>
      </w:hyperlink>
      <w:r>
        <w:t>.</w:t>
      </w:r>
    </w:p>
    <w:p w14:paraId="4CC0C40D" w14:textId="3CCB892D" w:rsidR="00E669E5" w:rsidRDefault="00E669E5" w:rsidP="00E669E5">
      <w:pPr>
        <w:pStyle w:val="Heading8"/>
      </w:pPr>
      <w:r>
        <w:t>pandas</w:t>
      </w:r>
    </w:p>
    <w:p w14:paraId="675A462E" w14:textId="2CA0A6AF" w:rsidR="00002582" w:rsidRPr="00002582" w:rsidRDefault="00002582" w:rsidP="00002582">
      <w:pPr>
        <w:pStyle w:val="BodyText2"/>
      </w:pPr>
      <w:r>
        <w:t xml:space="preserve">See </w:t>
      </w:r>
      <w:hyperlink w:anchor="_pandas" w:history="1">
        <w:r w:rsidRPr="00002582">
          <w:rPr>
            <w:rStyle w:val="Hyperlink"/>
          </w:rPr>
          <w:t>here</w:t>
        </w:r>
      </w:hyperlink>
      <w:r>
        <w:t>.</w:t>
      </w:r>
    </w:p>
    <w:p w14:paraId="508AA69C" w14:textId="02CE7D2F" w:rsidR="00E669E5" w:rsidRDefault="00E669E5" w:rsidP="00E669E5">
      <w:pPr>
        <w:pStyle w:val="Heading8"/>
      </w:pPr>
      <w:r>
        <w:t>pysal</w:t>
      </w:r>
    </w:p>
    <w:p w14:paraId="46A53796" w14:textId="26FC6C0E" w:rsidR="00B253CA" w:rsidRPr="00B253CA" w:rsidRDefault="00B253CA" w:rsidP="00B253CA">
      <w:pPr>
        <w:pStyle w:val="BodyText2"/>
      </w:pPr>
      <w:r>
        <w:t xml:space="preserve">See </w:t>
      </w:r>
      <w:hyperlink w:anchor="_pysal" w:history="1">
        <w:r w:rsidRPr="00B253CA">
          <w:rPr>
            <w:rStyle w:val="Hyperlink"/>
          </w:rPr>
          <w:t>here</w:t>
        </w:r>
      </w:hyperlink>
      <w:r>
        <w:t>.</w:t>
      </w:r>
    </w:p>
    <w:p w14:paraId="59209D1A" w14:textId="77777777" w:rsidR="007065D0" w:rsidRDefault="007065D0" w:rsidP="007065D0">
      <w:pPr>
        <w:pStyle w:val="Heading7"/>
      </w:pPr>
      <w:r>
        <w:t>Configuration</w:t>
      </w:r>
    </w:p>
    <w:p w14:paraId="5337E5BB" w14:textId="77777777" w:rsidR="007065D0" w:rsidRDefault="007065D0" w:rsidP="007065D0">
      <w:pPr>
        <w:pStyle w:val="Heading8"/>
      </w:pPr>
      <w:r>
        <w:t>Folders</w:t>
      </w:r>
    </w:p>
    <w:p w14:paraId="2275175E" w14:textId="6DACB91B" w:rsidR="007065D0" w:rsidRPr="00C66053" w:rsidRDefault="007065D0" w:rsidP="008B6883">
      <w:pPr>
        <w:pStyle w:val="BodyText2"/>
      </w:pPr>
      <w:r>
        <w:lastRenderedPageBreak/>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99F7777" w14:textId="77777777" w:rsidR="005713B3" w:rsidRDefault="005713B3" w:rsidP="005713B3">
      <w:pPr>
        <w:pStyle w:val="Heading6"/>
      </w:pPr>
      <w:bookmarkStart w:id="128" w:name="_vector-tiles"/>
      <w:bookmarkEnd w:id="128"/>
      <w:r>
        <w:t>vector-tiles</w:t>
      </w:r>
    </w:p>
    <w:p w14:paraId="35B6E700" w14:textId="77777777" w:rsidR="005713B3" w:rsidRDefault="005713B3" w:rsidP="005713B3">
      <w:pPr>
        <w:pStyle w:val="Heading7"/>
      </w:pPr>
      <w:r>
        <w:t>Installations</w:t>
      </w:r>
    </w:p>
    <w:p w14:paraId="44C8AB83" w14:textId="77777777" w:rsidR="005713B3" w:rsidRDefault="005713B3" w:rsidP="005713B3">
      <w:pPr>
        <w:pStyle w:val="Heading8"/>
      </w:pPr>
      <w:r>
        <w:t xml:space="preserve">Tilemaker </w:t>
      </w:r>
    </w:p>
    <w:p w14:paraId="6168A97D" w14:textId="77777777" w:rsidR="005713B3" w:rsidRDefault="005713B3" w:rsidP="005713B3">
      <w:pPr>
        <w:pStyle w:val="BodyText"/>
      </w:pPr>
      <w:r>
        <w:t>on 17/3/17</w:t>
      </w:r>
    </w:p>
    <w:p w14:paraId="073B05A4" w14:textId="77777777" w:rsidR="005713B3" w:rsidRDefault="005713B3" w:rsidP="005713B3">
      <w:pPr>
        <w:pStyle w:val="Heading8"/>
      </w:pPr>
      <w:r>
        <w:t xml:space="preserve">Google Cloud SDK </w:t>
      </w:r>
    </w:p>
    <w:p w14:paraId="7E54274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7D732880" w14:textId="77777777" w:rsidR="005713B3" w:rsidRDefault="005713B3" w:rsidP="005713B3">
      <w:pPr>
        <w:pStyle w:val="Heading8"/>
      </w:pPr>
      <w:r w:rsidRPr="00AE0AF4">
        <w:t>Google Cloud Client Library for Python</w:t>
      </w:r>
    </w:p>
    <w:p w14:paraId="45E5BDBF"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19AD1CFC" w14:textId="77777777" w:rsidR="005713B3" w:rsidRDefault="005713B3" w:rsidP="005713B3">
      <w:pPr>
        <w:pStyle w:val="Unix"/>
      </w:pPr>
      <w:r w:rsidRPr="00E81A05">
        <w:t>blishten:~/workspace (master) $ sudo pip install  google-cloud-storage</w:t>
      </w:r>
    </w:p>
    <w:p w14:paraId="213DA5CC" w14:textId="77777777" w:rsidR="005713B3" w:rsidRDefault="005713B3" w:rsidP="005713B3">
      <w:pPr>
        <w:pStyle w:val="BodyText"/>
      </w:pPr>
      <w:r>
        <w:t xml:space="preserve">Then authenticated following the instructions </w:t>
      </w:r>
      <w:hyperlink r:id="rId605" w:history="1">
        <w:r w:rsidRPr="007420EA">
          <w:rPr>
            <w:rStyle w:val="Hyperlink"/>
          </w:rPr>
          <w:t>here</w:t>
        </w:r>
      </w:hyperlink>
      <w:r>
        <w:t>. But getting error:</w:t>
      </w:r>
    </w:p>
    <w:p w14:paraId="550E4A11" w14:textId="77777777" w:rsidR="005713B3" w:rsidRDefault="005713B3" w:rsidP="005713B3">
      <w:pPr>
        <w:pStyle w:val="Unix"/>
      </w:pPr>
      <w:r w:rsidRPr="00237836">
        <w:t>Project was not passed and could not be determined from the environment</w:t>
      </w:r>
    </w:p>
    <w:p w14:paraId="203C488B" w14:textId="77777777" w:rsidR="005713B3" w:rsidRDefault="005713B3" w:rsidP="005713B3">
      <w:pPr>
        <w:pStyle w:val="BodyText"/>
      </w:pPr>
      <w:r>
        <w:t>You need to pass in the ProjectID:</w:t>
      </w:r>
    </w:p>
    <w:p w14:paraId="43B7B238" w14:textId="77777777" w:rsidR="005713B3" w:rsidRDefault="005713B3" w:rsidP="005713B3">
      <w:pPr>
        <w:pStyle w:val="Unix"/>
      </w:pPr>
      <w:r w:rsidRPr="000910BD">
        <w:t>client = storage.Client(</w:t>
      </w:r>
      <w:r>
        <w:t>“geeimageserver”</w:t>
      </w:r>
      <w:r w:rsidRPr="000910BD">
        <w:t>)</w:t>
      </w:r>
    </w:p>
    <w:p w14:paraId="793CF13F" w14:textId="77777777" w:rsidR="005713B3" w:rsidRDefault="005713B3" w:rsidP="005713B3">
      <w:pPr>
        <w:pStyle w:val="BodyText2"/>
      </w:pPr>
      <w:r>
        <w:t>Still getting an error which was related to authenticating so had to authenticate again and then it worked:</w:t>
      </w:r>
    </w:p>
    <w:p w14:paraId="31FFF519" w14:textId="77777777" w:rsidR="005713B3" w:rsidRDefault="005713B3" w:rsidP="005713B3">
      <w:pPr>
        <w:pStyle w:val="Unix"/>
      </w:pPr>
      <w:r>
        <w:t>blishten:~/workspace (master) $ gcloud beta auth application-default login</w:t>
      </w:r>
    </w:p>
    <w:p w14:paraId="436A999F" w14:textId="77777777" w:rsidR="005713B3" w:rsidRDefault="005713B3" w:rsidP="005713B3">
      <w:pPr>
        <w:pStyle w:val="Unix"/>
      </w:pPr>
      <w:r>
        <w:t>..</w:t>
      </w:r>
    </w:p>
    <w:p w14:paraId="6B9444EC" w14:textId="77777777" w:rsidR="005713B3" w:rsidRDefault="005713B3" w:rsidP="005713B3">
      <w:pPr>
        <w:pStyle w:val="Unix"/>
      </w:pPr>
      <w:r>
        <w:t>Credentials saved to file: [/home/ubuntu/.config/gcloud/application_default_credentials.json]</w:t>
      </w:r>
    </w:p>
    <w:p w14:paraId="3224FB9C" w14:textId="77777777" w:rsidR="005713B3" w:rsidRDefault="005713B3" w:rsidP="005713B3">
      <w:pPr>
        <w:pStyle w:val="Unix"/>
      </w:pPr>
      <w:r>
        <w:t>These credentials will be used by any library that requests</w:t>
      </w:r>
    </w:p>
    <w:p w14:paraId="4FD55C79" w14:textId="77777777" w:rsidR="005713B3" w:rsidRDefault="005713B3" w:rsidP="005713B3">
      <w:pPr>
        <w:pStyle w:val="Unix"/>
      </w:pPr>
      <w:r>
        <w:t>Application Default Credentials.</w:t>
      </w:r>
    </w:p>
    <w:p w14:paraId="47496EC4" w14:textId="77777777" w:rsidR="005713B3" w:rsidRDefault="005713B3" w:rsidP="005713B3">
      <w:pPr>
        <w:pStyle w:val="Unix"/>
      </w:pPr>
      <w:r>
        <w:t>blishten:~/workspace (master) $</w:t>
      </w:r>
    </w:p>
    <w:p w14:paraId="672B22C0" w14:textId="77777777" w:rsidR="005713B3" w:rsidRDefault="005713B3" w:rsidP="005713B3">
      <w:pPr>
        <w:pStyle w:val="Heading8"/>
      </w:pPr>
      <w:r>
        <w:t>Python Dev</w:t>
      </w:r>
    </w:p>
    <w:p w14:paraId="7CE11FE0" w14:textId="77777777" w:rsidR="005713B3" w:rsidRDefault="005713B3" w:rsidP="005713B3">
      <w:pPr>
        <w:pStyle w:val="BodyText"/>
      </w:pPr>
      <w:r>
        <w:t>These are needed by Cloud9 for debugging:</w:t>
      </w:r>
    </w:p>
    <w:p w14:paraId="6390C571" w14:textId="77777777" w:rsidR="005713B3" w:rsidRDefault="005713B3" w:rsidP="005713B3">
      <w:pPr>
        <w:pStyle w:val="Unix"/>
      </w:pPr>
      <w:r w:rsidRPr="007420EA">
        <w:t>sudo apt-get update</w:t>
      </w:r>
    </w:p>
    <w:p w14:paraId="43F35DA3" w14:textId="77777777" w:rsidR="005713B3" w:rsidRDefault="005713B3" w:rsidP="005713B3">
      <w:pPr>
        <w:pStyle w:val="Unix"/>
      </w:pPr>
      <w:r w:rsidRPr="00F5244A">
        <w:t>sudo apt-get install python-dev</w:t>
      </w:r>
    </w:p>
    <w:p w14:paraId="6A5C0B08" w14:textId="77777777" w:rsidR="005713B3" w:rsidRPr="00AE0AF4" w:rsidRDefault="005713B3" w:rsidP="005713B3">
      <w:pPr>
        <w:pStyle w:val="Unix"/>
      </w:pPr>
      <w:r w:rsidRPr="007420EA">
        <w:t>sudo pip install ikpdb</w:t>
      </w:r>
    </w:p>
    <w:p w14:paraId="6820236C" w14:textId="77777777" w:rsidR="005713B3" w:rsidRDefault="005713B3" w:rsidP="005713B3">
      <w:pPr>
        <w:pStyle w:val="Heading8"/>
      </w:pPr>
      <w:r>
        <w:t>Tippecanoe</w:t>
      </w:r>
    </w:p>
    <w:p w14:paraId="33FBC731"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5D157E49" w14:textId="77777777" w:rsidR="005713B3" w:rsidRDefault="005713B3" w:rsidP="005713B3">
      <w:pPr>
        <w:pStyle w:val="Heading8"/>
      </w:pPr>
      <w:r>
        <w:t>gdal</w:t>
      </w:r>
    </w:p>
    <w:p w14:paraId="1C9AAE68"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7521973B" w14:textId="77777777" w:rsidR="005713B3" w:rsidRDefault="005713B3" w:rsidP="005713B3">
      <w:pPr>
        <w:pStyle w:val="Heading7"/>
      </w:pPr>
      <w:r>
        <w:t>Configuration</w:t>
      </w:r>
    </w:p>
    <w:p w14:paraId="24B3AF44" w14:textId="77777777" w:rsidR="005713B3" w:rsidRDefault="005713B3" w:rsidP="005713B3">
      <w:pPr>
        <w:pStyle w:val="BodyText2"/>
      </w:pPr>
      <w:r>
        <w:t>CORS</w:t>
      </w:r>
    </w:p>
    <w:p w14:paraId="1C578EDC" w14:textId="77777777" w:rsidR="005713B3" w:rsidRDefault="005713B3" w:rsidP="005713B3">
      <w:pPr>
        <w:pStyle w:val="BodyText2"/>
      </w:pPr>
      <w:r>
        <w:t>Moved required pbf files and shapefiles, then:</w:t>
      </w:r>
    </w:p>
    <w:p w14:paraId="66104884"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010E423A" w14:textId="77777777" w:rsidR="007065D0" w:rsidRDefault="007065D0" w:rsidP="007065D0">
      <w:pPr>
        <w:pStyle w:val="Heading6"/>
      </w:pPr>
      <w:r>
        <w:t>web-apps</w:t>
      </w:r>
    </w:p>
    <w:p w14:paraId="1B0F4CB7" w14:textId="77777777" w:rsidR="007065D0" w:rsidRDefault="007065D0" w:rsidP="007065D0">
      <w:pPr>
        <w:pStyle w:val="Heading7"/>
      </w:pPr>
      <w:r>
        <w:t>Installations</w:t>
      </w:r>
    </w:p>
    <w:p w14:paraId="34FED150" w14:textId="77777777" w:rsidR="007065D0" w:rsidRDefault="007065D0" w:rsidP="008B6883">
      <w:pPr>
        <w:pStyle w:val="BodyText2"/>
      </w:pPr>
      <w:r>
        <w:t>Downloaded Leaflet and installed in widgets/leaflet:</w:t>
      </w:r>
    </w:p>
    <w:p w14:paraId="2EB0BE52" w14:textId="77777777" w:rsidR="007065D0" w:rsidRDefault="007065D0" w:rsidP="007065D0">
      <w:pPr>
        <w:pStyle w:val="Unix"/>
      </w:pPr>
      <w:r w:rsidRPr="00C62E09">
        <w:t>blishten:~/workspace/widgets</w:t>
      </w:r>
      <w:r>
        <w:t>/leaflet</w:t>
      </w:r>
      <w:r w:rsidRPr="00C62E09">
        <w:t xml:space="preserve"> (gh-pages) $ wget </w:t>
      </w:r>
      <w:hyperlink r:id="rId606" w:history="1">
        <w:r w:rsidRPr="00027312">
          <w:rPr>
            <w:rStyle w:val="Hyperlink"/>
          </w:rPr>
          <w:t>http://cdn.leafletjs.com/leaflet/v1.1.0/leaflet.zip</w:t>
        </w:r>
      </w:hyperlink>
    </w:p>
    <w:p w14:paraId="4D822039" w14:textId="77777777" w:rsidR="007065D0" w:rsidRPr="00C62E09" w:rsidRDefault="007065D0" w:rsidP="007065D0">
      <w:pPr>
        <w:pStyle w:val="Unix"/>
      </w:pPr>
      <w:r w:rsidRPr="00C62E09">
        <w:t>blishten:~/workspace/widgets (gh-pages) $ unzip leaflet.zip</w:t>
      </w:r>
    </w:p>
    <w:p w14:paraId="141B1765" w14:textId="77777777" w:rsidR="007065D0" w:rsidRDefault="007065D0" w:rsidP="007065D0">
      <w:pPr>
        <w:pStyle w:val="Heading7"/>
      </w:pPr>
      <w:r>
        <w:lastRenderedPageBreak/>
        <w:t>Configuration</w:t>
      </w:r>
    </w:p>
    <w:p w14:paraId="6E5D300A" w14:textId="77777777" w:rsidR="007065D0" w:rsidRPr="003300BC" w:rsidRDefault="007065D0" w:rsidP="008B6883">
      <w:pPr>
        <w:pStyle w:val="BodyText2"/>
      </w:pPr>
      <w:r>
        <w:t>Set up CORS on 06/11/2017.</w:t>
      </w:r>
    </w:p>
    <w:p w14:paraId="368E68E2" w14:textId="77777777" w:rsidR="00A539D4" w:rsidRDefault="00A539D4" w:rsidP="00A539D4">
      <w:pPr>
        <w:pStyle w:val="Heading5"/>
      </w:pPr>
      <w:r>
        <w:t>Plugins</w:t>
      </w:r>
    </w:p>
    <w:p w14:paraId="245EAD95" w14:textId="2B641D7D" w:rsidR="00A539D4" w:rsidRDefault="00A539D4" w:rsidP="00A539D4">
      <w:pPr>
        <w:pStyle w:val="Heading6"/>
      </w:pPr>
      <w:r>
        <w:t>Codeintel</w:t>
      </w:r>
    </w:p>
    <w:p w14:paraId="3ACC0C44" w14:textId="7F6F2C2B" w:rsidR="00A539D4" w:rsidRPr="00A539D4" w:rsidRDefault="00A539D4" w:rsidP="00A539D4">
      <w:pPr>
        <w:pStyle w:val="BodyText2"/>
      </w:pPr>
      <w:r>
        <w:t xml:space="preserve">From </w:t>
      </w:r>
      <w:hyperlink r:id="rId607"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43772788" w14:textId="77777777" w:rsidR="00E05FB5" w:rsidRDefault="00E05FB5" w:rsidP="00E05FB5">
      <w:pPr>
        <w:pStyle w:val="Heading5"/>
      </w:pPr>
      <w:r>
        <w:t>Run Configurations</w:t>
      </w:r>
    </w:p>
    <w:p w14:paraId="4D3471DC" w14:textId="77777777" w:rsidR="00E05FB5" w:rsidRDefault="00E05FB5" w:rsidP="00E05FB5">
      <w:pPr>
        <w:pStyle w:val="Heading6"/>
      </w:pPr>
      <w:r>
        <w:t>Creating</w:t>
      </w:r>
    </w:p>
    <w:p w14:paraId="7000DC83" w14:textId="77777777" w:rsidR="00E05FB5" w:rsidRDefault="00E05FB5" w:rsidP="008B6883">
      <w:pPr>
        <w:pStyle w:val="BodyText2"/>
      </w:pPr>
      <w:r>
        <w:t>To create a new Run Configuration:</w:t>
      </w:r>
    </w:p>
    <w:p w14:paraId="6C187464" w14:textId="77777777" w:rsidR="00E05FB5" w:rsidRDefault="00E05FB5" w:rsidP="00E05FB5">
      <w:pPr>
        <w:pStyle w:val="ListBullet2"/>
      </w:pPr>
      <w:r>
        <w:t xml:space="preserve">Click on the + sign in the lower panel </w:t>
      </w:r>
    </w:p>
    <w:p w14:paraId="01360243" w14:textId="77777777" w:rsidR="00E05FB5" w:rsidRDefault="00E05FB5" w:rsidP="00E05FB5">
      <w:pPr>
        <w:pStyle w:val="ListBullet2"/>
      </w:pPr>
      <w:r>
        <w:t>Select New Run Configuration</w:t>
      </w:r>
    </w:p>
    <w:p w14:paraId="10018767" w14:textId="77777777" w:rsidR="00E05FB5" w:rsidRDefault="00E05FB5" w:rsidP="00E05FB5">
      <w:pPr>
        <w:pStyle w:val="ListBullet2"/>
      </w:pPr>
      <w:r>
        <w:t>Click on Runner: Auto and select New Runner</w:t>
      </w:r>
    </w:p>
    <w:p w14:paraId="25B443B3" w14:textId="77777777" w:rsidR="00E05FB5" w:rsidRPr="00707EC4" w:rsidRDefault="00E05FB5" w:rsidP="00E05FB5">
      <w:pPr>
        <w:pStyle w:val="ListBullet2"/>
      </w:pPr>
      <w:r>
        <w:t>Create the file and save it with a .run extension</w:t>
      </w:r>
    </w:p>
    <w:p w14:paraId="0F9601BC" w14:textId="77777777" w:rsidR="00E05FB5" w:rsidRDefault="00E05FB5" w:rsidP="00E05FB5">
      <w:pPr>
        <w:pStyle w:val="Heading6"/>
      </w:pPr>
      <w:r>
        <w:t>Examples</w:t>
      </w:r>
    </w:p>
    <w:p w14:paraId="08CD4102" w14:textId="77777777" w:rsidR="00E05FB5" w:rsidRDefault="00E05FB5" w:rsidP="00E05FB5">
      <w:pPr>
        <w:pStyle w:val="Heading7"/>
      </w:pPr>
      <w:r>
        <w:t>Apache2</w:t>
      </w:r>
    </w:p>
    <w:p w14:paraId="4543B24B"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doesn’t exist on the SSH workspace. Copying it over. Adding execute rights and editing the file so it works on the SSH workspace. </w:t>
      </w:r>
    </w:p>
    <w:p w14:paraId="511BD128" w14:textId="77777777" w:rsidR="00E05FB5" w:rsidRDefault="00E05FB5" w:rsidP="008B6883">
      <w:pPr>
        <w:pStyle w:val="BodyText2"/>
      </w:pPr>
      <w:r>
        <w:t>Runner:</w:t>
      </w:r>
    </w:p>
    <w:p w14:paraId="3333CEE3" w14:textId="77777777" w:rsidR="00E05FB5" w:rsidRDefault="00E05FB5" w:rsidP="00E05FB5">
      <w:pPr>
        <w:pStyle w:val="Code"/>
      </w:pPr>
      <w:r>
        <w:t>{</w:t>
      </w:r>
    </w:p>
    <w:p w14:paraId="6594AEC2" w14:textId="77777777" w:rsidR="00E05FB5" w:rsidRDefault="00E05FB5" w:rsidP="00E05FB5">
      <w:pPr>
        <w:pStyle w:val="Code"/>
      </w:pPr>
      <w:r>
        <w:t xml:space="preserve">  "cmd": [</w:t>
      </w:r>
    </w:p>
    <w:p w14:paraId="14012F95" w14:textId="77777777" w:rsidR="00E05FB5" w:rsidRDefault="00E05FB5" w:rsidP="00E05FB5">
      <w:pPr>
        <w:pStyle w:val="Code"/>
      </w:pPr>
      <w:r>
        <w:t xml:space="preserve">    "sudo","/home/a_cottam/run-apache2",</w:t>
      </w:r>
    </w:p>
    <w:p w14:paraId="0C8B1836" w14:textId="77777777" w:rsidR="00E05FB5" w:rsidRDefault="00E05FB5" w:rsidP="00E05FB5">
      <w:pPr>
        <w:pStyle w:val="Code"/>
      </w:pPr>
      <w:r>
        <w:t xml:space="preserve">    "${debug?debug}"</w:t>
      </w:r>
    </w:p>
    <w:p w14:paraId="4F2C821E" w14:textId="77777777" w:rsidR="00E05FB5" w:rsidRDefault="00E05FB5" w:rsidP="00E05FB5">
      <w:pPr>
        <w:pStyle w:val="Code"/>
      </w:pPr>
      <w:r>
        <w:t xml:space="preserve">  ],</w:t>
      </w:r>
    </w:p>
    <w:p w14:paraId="7988A312" w14:textId="77777777" w:rsidR="00E05FB5" w:rsidRDefault="00E05FB5" w:rsidP="00E05FB5">
      <w:pPr>
        <w:pStyle w:val="Code"/>
      </w:pPr>
      <w:r>
        <w:t xml:space="preserve">  "cmdStop": [</w:t>
      </w:r>
    </w:p>
    <w:p w14:paraId="09E4D225" w14:textId="77777777" w:rsidR="00E05FB5" w:rsidRDefault="00E05FB5" w:rsidP="00E05FB5">
      <w:pPr>
        <w:pStyle w:val="Code"/>
      </w:pPr>
      <w:r>
        <w:t xml:space="preserve">    "sudo /home/a_cottam/run-apache2",</w:t>
      </w:r>
    </w:p>
    <w:p w14:paraId="2A5E786F" w14:textId="77777777" w:rsidR="00E05FB5" w:rsidRDefault="00E05FB5" w:rsidP="00E05FB5">
      <w:pPr>
        <w:pStyle w:val="Code"/>
      </w:pPr>
      <w:r>
        <w:t xml:space="preserve">    "stop"</w:t>
      </w:r>
    </w:p>
    <w:p w14:paraId="053F0D80" w14:textId="77777777" w:rsidR="00E05FB5" w:rsidRDefault="00E05FB5" w:rsidP="00E05FB5">
      <w:pPr>
        <w:pStyle w:val="Code"/>
      </w:pPr>
      <w:r>
        <w:t xml:space="preserve">  ],</w:t>
      </w:r>
    </w:p>
    <w:p w14:paraId="5EF58C70" w14:textId="77777777" w:rsidR="00E05FB5" w:rsidRDefault="00E05FB5" w:rsidP="00E05FB5">
      <w:pPr>
        <w:pStyle w:val="Code"/>
      </w:pPr>
      <w:r>
        <w:t xml:space="preserve">  "debugger": "xdebug",</w:t>
      </w:r>
    </w:p>
    <w:p w14:paraId="0D199396" w14:textId="77777777" w:rsidR="00E05FB5" w:rsidRDefault="00E05FB5" w:rsidP="00E05FB5">
      <w:pPr>
        <w:pStyle w:val="Code"/>
      </w:pPr>
      <w:r>
        <w:t xml:space="preserve">  "debugport": 9000,</w:t>
      </w:r>
    </w:p>
    <w:p w14:paraId="293F8E60" w14:textId="77777777" w:rsidR="00E05FB5" w:rsidRDefault="00E05FB5" w:rsidP="00E05FB5">
      <w:pPr>
        <w:pStyle w:val="Code"/>
      </w:pPr>
      <w:r>
        <w:t xml:space="preserve">  "$debugDefaultState": false,</w:t>
      </w:r>
    </w:p>
    <w:p w14:paraId="0645CB26" w14:textId="77777777" w:rsidR="00E05FB5" w:rsidRDefault="00E05FB5" w:rsidP="00E05FB5">
      <w:pPr>
        <w:pStyle w:val="Code"/>
      </w:pPr>
      <w:r>
        <w:t xml:space="preserve">  "selector": "^.*\\.(php|phtml|html|shtml)$",</w:t>
      </w:r>
    </w:p>
    <w:p w14:paraId="3E8F3537" w14:textId="77777777" w:rsidR="00E05FB5" w:rsidRDefault="00E05FB5" w:rsidP="00E05FB5">
      <w:pPr>
        <w:pStyle w:val="Code"/>
      </w:pPr>
      <w:r>
        <w:t xml:space="preserve">  "env": {</w:t>
      </w:r>
    </w:p>
    <w:p w14:paraId="16F9529A" w14:textId="77777777" w:rsidR="00E05FB5" w:rsidRDefault="00E05FB5" w:rsidP="00E05FB5">
      <w:pPr>
        <w:pStyle w:val="Code"/>
      </w:pPr>
      <w:r>
        <w:t xml:space="preserve">    "XDEBUG_CONFIG": "xdebug.remote_enable=1 idekey=cloud9ide remote_host=localhost remote_port=9000 remote_mode=req"</w:t>
      </w:r>
    </w:p>
    <w:p w14:paraId="75E2ACB1" w14:textId="77777777" w:rsidR="00E05FB5" w:rsidRDefault="00E05FB5" w:rsidP="00E05FB5">
      <w:pPr>
        <w:pStyle w:val="Code"/>
      </w:pPr>
      <w:r>
        <w:t xml:space="preserve">  },</w:t>
      </w:r>
    </w:p>
    <w:p w14:paraId="1407FED6" w14:textId="77777777" w:rsidR="00E05FB5" w:rsidRDefault="00E05FB5" w:rsidP="00E05FB5">
      <w:pPr>
        <w:pStyle w:val="Code"/>
      </w:pPr>
      <w:r>
        <w:t xml:space="preserve">  "info": "Starting Apache httpd, serving \\033[01;34m$hostname_path\\033[00m."</w:t>
      </w:r>
    </w:p>
    <w:p w14:paraId="11C80706" w14:textId="77777777" w:rsidR="00E05FB5" w:rsidRDefault="00E05FB5" w:rsidP="00E05FB5">
      <w:pPr>
        <w:pStyle w:val="Code"/>
      </w:pPr>
      <w:r>
        <w:t>}</w:t>
      </w:r>
    </w:p>
    <w:p w14:paraId="41C23C42" w14:textId="77777777" w:rsidR="00E05FB5" w:rsidRDefault="00E05FB5" w:rsidP="008B6883">
      <w:pPr>
        <w:pStyle w:val="BodyText2"/>
      </w:pPr>
      <w:r>
        <w:t>/home/a_cottam/run-apache2 file:</w:t>
      </w:r>
    </w:p>
    <w:p w14:paraId="538E89F7" w14:textId="77777777" w:rsidR="00E05FB5" w:rsidRDefault="00E05FB5" w:rsidP="00E05FB5">
      <w:pPr>
        <w:pStyle w:val="Code"/>
      </w:pPr>
      <w:r>
        <w:t>#!/bin/bash</w:t>
      </w:r>
    </w:p>
    <w:p w14:paraId="1E4FA857" w14:textId="77777777" w:rsidR="00E05FB5" w:rsidRDefault="00E05FB5" w:rsidP="00E05FB5">
      <w:pPr>
        <w:pStyle w:val="Code"/>
      </w:pPr>
      <w:r>
        <w:t>set -e</w:t>
      </w:r>
    </w:p>
    <w:p w14:paraId="70F9E2C0" w14:textId="77777777" w:rsidR="00E05FB5" w:rsidRDefault="00E05FB5" w:rsidP="00E05FB5">
      <w:pPr>
        <w:pStyle w:val="Code"/>
      </w:pPr>
    </w:p>
    <w:p w14:paraId="3D7CD517" w14:textId="77777777" w:rsidR="00E05FB5" w:rsidRDefault="00E05FB5" w:rsidP="00E05FB5">
      <w:pPr>
        <w:pStyle w:val="Code"/>
      </w:pPr>
      <w:r>
        <w:t>source /etc/apache2/envvars || (echo "Error: envvars failed"; exit 1)</w:t>
      </w:r>
    </w:p>
    <w:p w14:paraId="79079836" w14:textId="77777777" w:rsidR="00E05FB5" w:rsidRDefault="00E05FB5" w:rsidP="00E05FB5">
      <w:pPr>
        <w:pStyle w:val="Code"/>
      </w:pPr>
    </w:p>
    <w:p w14:paraId="33674D0C" w14:textId="77777777" w:rsidR="00E05FB5" w:rsidRDefault="00E05FB5" w:rsidP="00E05FB5">
      <w:pPr>
        <w:pStyle w:val="Code"/>
      </w:pPr>
      <w:r>
        <w:t>get_pid() {</w:t>
      </w:r>
    </w:p>
    <w:p w14:paraId="1D03A1E6" w14:textId="77777777" w:rsidR="00E05FB5" w:rsidRDefault="00E05FB5" w:rsidP="00E05FB5">
      <w:pPr>
        <w:pStyle w:val="Code"/>
      </w:pPr>
      <w:r>
        <w:t xml:space="preserve">    pidof -s -o $$ apache2</w:t>
      </w:r>
    </w:p>
    <w:p w14:paraId="2F66B48B" w14:textId="77777777" w:rsidR="00E05FB5" w:rsidRDefault="00E05FB5" w:rsidP="00E05FB5">
      <w:pPr>
        <w:pStyle w:val="Code"/>
      </w:pPr>
      <w:r>
        <w:t>}</w:t>
      </w:r>
    </w:p>
    <w:p w14:paraId="122916FC" w14:textId="77777777" w:rsidR="00E05FB5" w:rsidRDefault="00E05FB5" w:rsidP="00E05FB5">
      <w:pPr>
        <w:pStyle w:val="Code"/>
      </w:pPr>
    </w:p>
    <w:p w14:paraId="4D6376E5" w14:textId="77777777" w:rsidR="00E05FB5" w:rsidRDefault="00E05FB5" w:rsidP="00E05FB5">
      <w:pPr>
        <w:pStyle w:val="Code"/>
      </w:pPr>
      <w:r>
        <w:t>kill_apache2() {</w:t>
      </w:r>
    </w:p>
    <w:p w14:paraId="7BD5159D" w14:textId="77777777" w:rsidR="00E05FB5" w:rsidRDefault="00E05FB5" w:rsidP="00E05FB5">
      <w:pPr>
        <w:pStyle w:val="Code"/>
      </w:pPr>
      <w:r>
        <w:t xml:space="preserve">    sudo service apache2 stop &amp;&gt;/dev/null || :</w:t>
      </w:r>
    </w:p>
    <w:p w14:paraId="38AB33DA" w14:textId="77777777" w:rsidR="00E05FB5" w:rsidRDefault="00E05FB5" w:rsidP="00E05FB5">
      <w:pPr>
        <w:pStyle w:val="Code"/>
      </w:pPr>
      <w:r>
        <w:t xml:space="preserve">    sudo chown -R a_cottam:a_cottam /usr/lib/apache2/</w:t>
      </w:r>
    </w:p>
    <w:p w14:paraId="1AF109F0" w14:textId="77777777" w:rsidR="00E05FB5" w:rsidRDefault="00E05FB5" w:rsidP="00E05FB5">
      <w:pPr>
        <w:pStyle w:val="Code"/>
      </w:pPr>
      <w:r>
        <w:t xml:space="preserve">    </w:t>
      </w:r>
    </w:p>
    <w:p w14:paraId="2C170A90" w14:textId="77777777" w:rsidR="00E05FB5" w:rsidRDefault="00E05FB5" w:rsidP="00E05FB5">
      <w:pPr>
        <w:pStyle w:val="Code"/>
      </w:pPr>
      <w:r>
        <w:t xml:space="preserve">    while get_pid &gt;/dev/null; do</w:t>
      </w:r>
    </w:p>
    <w:p w14:paraId="0AFD1001" w14:textId="77777777" w:rsidR="00E05FB5" w:rsidRDefault="00E05FB5" w:rsidP="00E05FB5">
      <w:pPr>
        <w:pStyle w:val="Code"/>
      </w:pPr>
      <w:r>
        <w:t xml:space="preserve">        killall apache2 &amp;&gt;/dev/null || :</w:t>
      </w:r>
    </w:p>
    <w:p w14:paraId="295BBA1A" w14:textId="77777777" w:rsidR="00E05FB5" w:rsidRDefault="00E05FB5" w:rsidP="00E05FB5">
      <w:pPr>
        <w:pStyle w:val="Code"/>
      </w:pPr>
      <w:r>
        <w:t xml:space="preserve">        sleep .3</w:t>
      </w:r>
    </w:p>
    <w:p w14:paraId="3EFF32B7" w14:textId="77777777" w:rsidR="00E05FB5" w:rsidRDefault="00E05FB5" w:rsidP="00E05FB5">
      <w:pPr>
        <w:pStyle w:val="Code"/>
      </w:pPr>
      <w:r>
        <w:lastRenderedPageBreak/>
        <w:t xml:space="preserve">        killall -9 apache2 &amp;&gt;/dev/null || :</w:t>
      </w:r>
    </w:p>
    <w:p w14:paraId="5F4963F4" w14:textId="77777777" w:rsidR="00E05FB5" w:rsidRDefault="00E05FB5" w:rsidP="00E05FB5">
      <w:pPr>
        <w:pStyle w:val="Code"/>
      </w:pPr>
      <w:r>
        <w:t xml:space="preserve">        sleep .3</w:t>
      </w:r>
    </w:p>
    <w:p w14:paraId="1D8C80CD" w14:textId="77777777" w:rsidR="00E05FB5" w:rsidRDefault="00E05FB5" w:rsidP="00E05FB5">
      <w:pPr>
        <w:pStyle w:val="Code"/>
      </w:pPr>
      <w:r>
        <w:t xml:space="preserve">        # Prefer not to try with sudo</w:t>
      </w:r>
    </w:p>
    <w:p w14:paraId="3236074C" w14:textId="77777777" w:rsidR="00E05FB5" w:rsidRDefault="00E05FB5" w:rsidP="00E05FB5">
      <w:pPr>
        <w:pStyle w:val="Code"/>
      </w:pPr>
      <w:r>
        <w:t xml:space="preserve">        get_pid &amp;&gt;/dev/null &amp;&amp; echo ok &amp;&amp; sudo killall -9 apache2 &amp;&gt;/dev/null || :</w:t>
      </w:r>
    </w:p>
    <w:p w14:paraId="5DC2CBBE" w14:textId="77777777" w:rsidR="00E05FB5" w:rsidRDefault="00E05FB5" w:rsidP="00E05FB5">
      <w:pPr>
        <w:pStyle w:val="Code"/>
      </w:pPr>
      <w:r>
        <w:t xml:space="preserve">    done</w:t>
      </w:r>
    </w:p>
    <w:p w14:paraId="150F2FC3" w14:textId="77777777" w:rsidR="00E05FB5" w:rsidRDefault="00E05FB5" w:rsidP="00E05FB5">
      <w:pPr>
        <w:pStyle w:val="Code"/>
      </w:pPr>
      <w:r>
        <w:t>}</w:t>
      </w:r>
    </w:p>
    <w:p w14:paraId="02A8095C" w14:textId="77777777" w:rsidR="00E05FB5" w:rsidRDefault="00E05FB5" w:rsidP="00E05FB5">
      <w:pPr>
        <w:pStyle w:val="Code"/>
      </w:pPr>
    </w:p>
    <w:p w14:paraId="037BC6C6" w14:textId="77777777" w:rsidR="00E05FB5" w:rsidRDefault="00E05FB5" w:rsidP="00E05FB5">
      <w:pPr>
        <w:pStyle w:val="Code"/>
      </w:pPr>
      <w:r>
        <w:t>tail_log() {</w:t>
      </w:r>
    </w:p>
    <w:p w14:paraId="3E853DD3" w14:textId="77777777" w:rsidR="00E05FB5" w:rsidRDefault="00E05FB5" w:rsidP="00E05FB5">
      <w:pPr>
        <w:pStyle w:val="Code"/>
      </w:pPr>
      <w:r>
        <w:t xml:space="preserve">    while ! PID=`get_pid`; do</w:t>
      </w:r>
    </w:p>
    <w:p w14:paraId="18A19259" w14:textId="77777777" w:rsidR="00E05FB5" w:rsidRDefault="00E05FB5" w:rsidP="00E05FB5">
      <w:pPr>
        <w:pStyle w:val="Code"/>
      </w:pPr>
      <w:r>
        <w:t xml:space="preserve">        sleep .2</w:t>
      </w:r>
    </w:p>
    <w:p w14:paraId="09782E90" w14:textId="77777777" w:rsidR="00E05FB5" w:rsidRDefault="00E05FB5" w:rsidP="00E05FB5">
      <w:pPr>
        <w:pStyle w:val="Code"/>
      </w:pPr>
      <w:r>
        <w:t xml:space="preserve">    done</w:t>
      </w:r>
    </w:p>
    <w:p w14:paraId="629EEFB3" w14:textId="77777777" w:rsidR="00E05FB5" w:rsidRDefault="00E05FB5" w:rsidP="00E05FB5">
      <w:pPr>
        <w:pStyle w:val="Code"/>
      </w:pPr>
      <w:r>
        <w:t xml:space="preserve">    tail -n 0 --pid=$PID -f $APACHE_LOG_DIR/{access,error}.log 2&gt;/dev/null \</w:t>
      </w:r>
    </w:p>
    <w:p w14:paraId="065E985F" w14:textId="77777777" w:rsidR="00E05FB5" w:rsidRDefault="00E05FB5" w:rsidP="00E05FB5">
      <w:pPr>
        <w:pStyle w:val="Code"/>
      </w:pPr>
      <w:r>
        <w:t xml:space="preserve">        | tail -n +4 \</w:t>
      </w:r>
    </w:p>
    <w:p w14:paraId="76082F07" w14:textId="77777777" w:rsidR="00E05FB5" w:rsidRDefault="00E05FB5" w:rsidP="00E05FB5">
      <w:pPr>
        <w:pStyle w:val="Code"/>
      </w:pPr>
      <w:r>
        <w:t xml:space="preserve">        | grep -v "Unclean shutdown of previous Apache"</w:t>
      </w:r>
    </w:p>
    <w:p w14:paraId="33011A6D" w14:textId="77777777" w:rsidR="00E05FB5" w:rsidRDefault="00E05FB5" w:rsidP="00E05FB5">
      <w:pPr>
        <w:pStyle w:val="Code"/>
      </w:pPr>
      <w:r>
        <w:t>}</w:t>
      </w:r>
    </w:p>
    <w:p w14:paraId="4C5F9D3E" w14:textId="77777777" w:rsidR="00E05FB5" w:rsidRDefault="00E05FB5" w:rsidP="00E05FB5">
      <w:pPr>
        <w:pStyle w:val="Code"/>
      </w:pPr>
    </w:p>
    <w:p w14:paraId="0B201E9B" w14:textId="77777777" w:rsidR="00E05FB5" w:rsidRDefault="00E05FB5" w:rsidP="00E05FB5">
      <w:pPr>
        <w:pStyle w:val="Code"/>
      </w:pPr>
      <w:r>
        <w:t>set_debug() {</w:t>
      </w:r>
    </w:p>
    <w:p w14:paraId="6A42D3EF" w14:textId="77777777" w:rsidR="00E05FB5" w:rsidRDefault="00E05FB5" w:rsidP="00E05FB5">
      <w:pPr>
        <w:pStyle w:val="Code"/>
      </w:pPr>
      <w:r>
        <w:t xml:space="preserve">    local XDEBUG_INI=/etc/php5/apache2/conf.d/20-xdebug.ini</w:t>
      </w:r>
    </w:p>
    <w:p w14:paraId="20C9576F" w14:textId="77777777" w:rsidR="00E05FB5" w:rsidRDefault="00E05FB5" w:rsidP="00E05FB5">
      <w:pPr>
        <w:pStyle w:val="Code"/>
      </w:pPr>
      <w:r>
        <w:t xml:space="preserve">    xdebug is not installed on very old workspaces</w:t>
      </w:r>
    </w:p>
    <w:p w14:paraId="672C0E78" w14:textId="77777777" w:rsidR="00E05FB5" w:rsidRDefault="00E05FB5" w:rsidP="00E05FB5">
      <w:pPr>
        <w:pStyle w:val="Code"/>
      </w:pPr>
      <w:r>
        <w:t xml:space="preserve">    if ! [ -e $XDEBUG_INI ] || ! [ -s $XDEBUG_INI ]; then</w:t>
      </w:r>
    </w:p>
    <w:p w14:paraId="203406EF" w14:textId="77777777" w:rsidR="00E05FB5" w:rsidRDefault="00E05FB5" w:rsidP="00E05FB5">
      <w:pPr>
        <w:pStyle w:val="Code"/>
      </w:pPr>
      <w:r>
        <w:t xml:space="preserve">        echo "Warning: can't enable debugging because xdebug plugin for php is not installed."</w:t>
      </w:r>
    </w:p>
    <w:p w14:paraId="06FAC38A" w14:textId="77777777" w:rsidR="00E05FB5" w:rsidRDefault="00E05FB5" w:rsidP="00E05FB5">
      <w:pPr>
        <w:pStyle w:val="Code"/>
      </w:pPr>
      <w:r>
        <w:t xml:space="preserve">        echo "see https://github.com/c9/c9.ide.run.debug.xdebug for details."</w:t>
      </w:r>
    </w:p>
    <w:p w14:paraId="5D2C27E6" w14:textId="77777777" w:rsidR="00E05FB5" w:rsidRDefault="00E05FB5" w:rsidP="00E05FB5">
      <w:pPr>
        <w:pStyle w:val="Code"/>
      </w:pPr>
      <w:r>
        <w:t xml:space="preserve">        echo</w:t>
      </w:r>
    </w:p>
    <w:p w14:paraId="02038730" w14:textId="77777777" w:rsidR="00E05FB5" w:rsidRDefault="00E05FB5" w:rsidP="00E05FB5">
      <w:pPr>
        <w:pStyle w:val="Code"/>
      </w:pPr>
      <w:r>
        <w:t xml:space="preserve">    elif ! grep '^\s*xdebug.remote_enable=1' $XDEBUG_INI &amp;&gt;/dev/null; then</w:t>
      </w:r>
    </w:p>
    <w:p w14:paraId="5C65EDBD" w14:textId="77777777" w:rsidR="00E05FB5" w:rsidRDefault="00E05FB5" w:rsidP="00E05FB5">
      <w:pPr>
        <w:pStyle w:val="Code"/>
      </w:pPr>
      <w:r>
        <w:t xml:space="preserve">        sudo sed -i -e '$axdebug.remote_enable=1' -e '/^\s*xdebug.remote_enable=.*/d;' $XDEBUG_INI</w:t>
      </w:r>
    </w:p>
    <w:p w14:paraId="4D5E596F" w14:textId="77777777" w:rsidR="00E05FB5" w:rsidRDefault="00E05FB5" w:rsidP="00E05FB5">
      <w:pPr>
        <w:pStyle w:val="Code"/>
      </w:pPr>
      <w:r>
        <w:t xml:space="preserve">        echo "Enabled xdebug.remote_enable"</w:t>
      </w:r>
    </w:p>
    <w:p w14:paraId="3799C5C6" w14:textId="77777777" w:rsidR="00E05FB5" w:rsidRDefault="00E05FB5" w:rsidP="00E05FB5">
      <w:pPr>
        <w:pStyle w:val="Code"/>
      </w:pPr>
      <w:r>
        <w:t xml:space="preserve">    fi</w:t>
      </w:r>
    </w:p>
    <w:p w14:paraId="21451D97" w14:textId="77777777" w:rsidR="00E05FB5" w:rsidRDefault="00E05FB5" w:rsidP="00E05FB5">
      <w:pPr>
        <w:pStyle w:val="Code"/>
      </w:pPr>
      <w:r>
        <w:t>}</w:t>
      </w:r>
    </w:p>
    <w:p w14:paraId="738CE977" w14:textId="77777777" w:rsidR="00E05FB5" w:rsidRDefault="00E05FB5" w:rsidP="00E05FB5">
      <w:pPr>
        <w:pStyle w:val="Code"/>
      </w:pPr>
    </w:p>
    <w:p w14:paraId="7FE58299" w14:textId="77777777" w:rsidR="00E05FB5" w:rsidRDefault="00E05FB5" w:rsidP="00E05FB5">
      <w:pPr>
        <w:pStyle w:val="Code"/>
      </w:pPr>
      <w:r>
        <w:t># if [ "$APACHE_RUN_USER" == "www-data" ]; then</w:t>
      </w:r>
    </w:p>
    <w:p w14:paraId="22D017E7" w14:textId="77777777" w:rsidR="00E05FB5" w:rsidRDefault="00E05FB5" w:rsidP="00E05FB5">
      <w:pPr>
        <w:pStyle w:val="Code"/>
      </w:pPr>
      <w:r>
        <w:t>#     echo "Warning: this is a legacy Cloud9 beta workspace." &gt;&amp;2</w:t>
      </w:r>
    </w:p>
    <w:p w14:paraId="2431B72F" w14:textId="77777777" w:rsidR="00E05FB5" w:rsidRDefault="00E05FB5" w:rsidP="00E05FB5">
      <w:pPr>
        <w:pStyle w:val="Code"/>
      </w:pPr>
      <w:r>
        <w:t>#     echo "Apache may not work as expected." &gt;&amp;2</w:t>
      </w:r>
    </w:p>
    <w:p w14:paraId="224D5DBE" w14:textId="77777777" w:rsidR="00E05FB5" w:rsidRDefault="00E05FB5" w:rsidP="00E05FB5">
      <w:pPr>
        <w:pStyle w:val="Code"/>
      </w:pPr>
      <w:r>
        <w:t>#     echo "If it exits with an error, please create a new Cloud9 workspace." &gt;&amp;2</w:t>
      </w:r>
    </w:p>
    <w:p w14:paraId="0D12096F" w14:textId="77777777" w:rsidR="00E05FB5" w:rsidRDefault="00E05FB5" w:rsidP="00E05FB5">
      <w:pPr>
        <w:pStyle w:val="Code"/>
      </w:pPr>
      <w:r>
        <w:t>#     echo</w:t>
      </w:r>
    </w:p>
    <w:p w14:paraId="08009EC6" w14:textId="77777777" w:rsidR="00E05FB5" w:rsidRDefault="00E05FB5" w:rsidP="00E05FB5">
      <w:pPr>
        <w:pStyle w:val="Code"/>
      </w:pPr>
      <w:r>
        <w:t># fi</w:t>
      </w:r>
    </w:p>
    <w:p w14:paraId="1AD7D54B" w14:textId="77777777" w:rsidR="00E05FB5" w:rsidRDefault="00E05FB5" w:rsidP="00E05FB5">
      <w:pPr>
        <w:pStyle w:val="Code"/>
      </w:pPr>
    </w:p>
    <w:p w14:paraId="651E5D09" w14:textId="77777777" w:rsidR="00E05FB5" w:rsidRDefault="00E05FB5" w:rsidP="00E05FB5">
      <w:pPr>
        <w:pStyle w:val="Code"/>
      </w:pPr>
    </w:p>
    <w:p w14:paraId="58E40459" w14:textId="77777777" w:rsidR="00E05FB5" w:rsidRDefault="00E05FB5" w:rsidP="00E05FB5">
      <w:pPr>
        <w:pStyle w:val="Code"/>
      </w:pPr>
      <w:r>
        <w:t>kill_apache2</w:t>
      </w:r>
    </w:p>
    <w:p w14:paraId="3E87C19E" w14:textId="77777777" w:rsidR="00E05FB5" w:rsidRDefault="00E05FB5" w:rsidP="00E05FB5">
      <w:pPr>
        <w:pStyle w:val="Code"/>
      </w:pPr>
      <w:r>
        <w:t>if [ "$1" == "stop" ]; then</w:t>
      </w:r>
    </w:p>
    <w:p w14:paraId="791BAAD4" w14:textId="77777777" w:rsidR="00E05FB5" w:rsidRDefault="00E05FB5" w:rsidP="00E05FB5">
      <w:pPr>
        <w:pStyle w:val="Code"/>
      </w:pPr>
      <w:r>
        <w:t xml:space="preserve">    echo "Stopped apache2"</w:t>
      </w:r>
    </w:p>
    <w:p w14:paraId="35757E74" w14:textId="77777777" w:rsidR="00E05FB5" w:rsidRDefault="00E05FB5" w:rsidP="00E05FB5">
      <w:pPr>
        <w:pStyle w:val="Code"/>
      </w:pPr>
      <w:r>
        <w:t xml:space="preserve">    exit 0</w:t>
      </w:r>
    </w:p>
    <w:p w14:paraId="7780F04B" w14:textId="77777777" w:rsidR="00E05FB5" w:rsidRDefault="00E05FB5" w:rsidP="00E05FB5">
      <w:pPr>
        <w:pStyle w:val="Code"/>
      </w:pPr>
      <w:r>
        <w:t>fi</w:t>
      </w:r>
    </w:p>
    <w:p w14:paraId="288F6A61" w14:textId="77777777" w:rsidR="00E05FB5" w:rsidRDefault="00E05FB5" w:rsidP="00E05FB5">
      <w:pPr>
        <w:pStyle w:val="Code"/>
      </w:pPr>
    </w:p>
    <w:p w14:paraId="20F0CBE7" w14:textId="77777777" w:rsidR="00E05FB5" w:rsidRDefault="00E05FB5" w:rsidP="00E05FB5">
      <w:pPr>
        <w:pStyle w:val="Code"/>
      </w:pPr>
      <w:r>
        <w:t>mysql-ctl start &amp;&gt;/dev/null || :</w:t>
      </w:r>
    </w:p>
    <w:p w14:paraId="50CB2D64" w14:textId="77777777" w:rsidR="00E05FB5" w:rsidRDefault="00E05FB5" w:rsidP="00E05FB5">
      <w:pPr>
        <w:pStyle w:val="Code"/>
      </w:pPr>
      <w:r>
        <w:t xml:space="preserve">if ! [ -e /etc/apache2/mods-enabled/rewrite.load ]; then </w:t>
      </w:r>
    </w:p>
    <w:p w14:paraId="1D993251" w14:textId="77777777" w:rsidR="00E05FB5" w:rsidRDefault="00E05FB5" w:rsidP="00E05FB5">
      <w:pPr>
        <w:pStyle w:val="Code"/>
      </w:pPr>
      <w:r>
        <w:t xml:space="preserve">    ( sudo a2enmod rewrite || : ) &amp;&gt;/dev/null</w:t>
      </w:r>
    </w:p>
    <w:p w14:paraId="192C10DD" w14:textId="77777777" w:rsidR="00E05FB5" w:rsidRDefault="00E05FB5" w:rsidP="00E05FB5">
      <w:pPr>
        <w:pStyle w:val="Code"/>
      </w:pPr>
      <w:r>
        <w:t>fi</w:t>
      </w:r>
    </w:p>
    <w:p w14:paraId="4A8FB40B" w14:textId="77777777" w:rsidR="00E05FB5" w:rsidRDefault="00E05FB5" w:rsidP="00E05FB5">
      <w:pPr>
        <w:pStyle w:val="Code"/>
      </w:pPr>
    </w:p>
    <w:p w14:paraId="05FAE7F6" w14:textId="77777777" w:rsidR="00E05FB5" w:rsidRDefault="00E05FB5" w:rsidP="00E05FB5">
      <w:pPr>
        <w:pStyle w:val="Code"/>
      </w:pPr>
      <w:r>
        <w:t>if [ "$1" == "debug" ]; then</w:t>
      </w:r>
    </w:p>
    <w:p w14:paraId="05A1734E" w14:textId="77777777" w:rsidR="00E05FB5" w:rsidRDefault="00E05FB5" w:rsidP="00E05FB5">
      <w:pPr>
        <w:pStyle w:val="Code"/>
      </w:pPr>
      <w:r>
        <w:t xml:space="preserve">    set_debug || :</w:t>
      </w:r>
    </w:p>
    <w:p w14:paraId="1DD12DE3" w14:textId="77777777" w:rsidR="00E05FB5" w:rsidRDefault="00E05FB5" w:rsidP="00E05FB5">
      <w:pPr>
        <w:pStyle w:val="Code"/>
      </w:pPr>
      <w:r>
        <w:t>fi</w:t>
      </w:r>
    </w:p>
    <w:p w14:paraId="7CDA19EE" w14:textId="77777777" w:rsidR="00E05FB5" w:rsidRDefault="00E05FB5" w:rsidP="00E05FB5">
      <w:pPr>
        <w:pStyle w:val="Code"/>
      </w:pPr>
    </w:p>
    <w:p w14:paraId="5621AFB4" w14:textId="77777777" w:rsidR="00E05FB5" w:rsidRDefault="00E05FB5" w:rsidP="00E05FB5">
      <w:pPr>
        <w:pStyle w:val="Code"/>
      </w:pPr>
      <w:r>
        <w:t>echo "Started apache2"</w:t>
      </w:r>
    </w:p>
    <w:p w14:paraId="655E6A20" w14:textId="77777777" w:rsidR="00E05FB5" w:rsidRDefault="00E05FB5" w:rsidP="00E05FB5">
      <w:pPr>
        <w:pStyle w:val="Code"/>
      </w:pPr>
      <w:r>
        <w:t>#sudo /usr/sbin/apache2  # this is what is in the hosted workspace run-apache2 file but doesnt work here</w:t>
      </w:r>
    </w:p>
    <w:p w14:paraId="721A3061" w14:textId="77777777" w:rsidR="00E05FB5" w:rsidRDefault="00E05FB5" w:rsidP="00E05FB5">
      <w:pPr>
        <w:pStyle w:val="Code"/>
      </w:pPr>
      <w:r>
        <w:t>sudo service apache2 start</w:t>
      </w:r>
    </w:p>
    <w:p w14:paraId="71BEE283" w14:textId="77777777" w:rsidR="00E05FB5" w:rsidRDefault="00E05FB5" w:rsidP="00E05FB5">
      <w:pPr>
        <w:pStyle w:val="Code"/>
      </w:pPr>
      <w:r>
        <w:t>tail_log</w:t>
      </w:r>
    </w:p>
    <w:p w14:paraId="43049D5F"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23162100" w14:textId="77777777" w:rsidR="00E05FB5" w:rsidRPr="008F2E55" w:rsidRDefault="00E05FB5" w:rsidP="00E05FB5">
      <w:pPr>
        <w:pStyle w:val="Unix"/>
      </w:pPr>
      <w:r w:rsidRPr="0086422A">
        <w:t>blishten:~/workspace (gh-pages) $ sudo vi /etc/apache2/sites-enabled/001-cloud9.conf</w:t>
      </w:r>
    </w:p>
    <w:p w14:paraId="22FCCE86" w14:textId="77777777" w:rsidR="00E05FB5" w:rsidRDefault="00E05FB5" w:rsidP="00E05FB5">
      <w:pPr>
        <w:pStyle w:val="Heading7"/>
      </w:pPr>
      <w:r>
        <w:t>GeoServer</w:t>
      </w:r>
    </w:p>
    <w:p w14:paraId="578BB622" w14:textId="77777777" w:rsidR="00E05FB5" w:rsidRPr="00562214" w:rsidRDefault="00E05FB5" w:rsidP="00E05FB5">
      <w:pPr>
        <w:pStyle w:val="Code"/>
      </w:pPr>
      <w:r w:rsidRPr="00562214">
        <w:t>{</w:t>
      </w:r>
    </w:p>
    <w:p w14:paraId="25D70CD2" w14:textId="77777777" w:rsidR="00E05FB5" w:rsidRPr="00562214" w:rsidRDefault="00E05FB5" w:rsidP="00E05FB5">
      <w:pPr>
        <w:pStyle w:val="Code"/>
      </w:pPr>
      <w:r w:rsidRPr="00562214">
        <w:t xml:space="preserve">    "script" : ["cd /usr/share/geoserver/bin","sudo sh startup.sh"],</w:t>
      </w:r>
    </w:p>
    <w:p w14:paraId="46139F4B" w14:textId="77777777" w:rsidR="00E05FB5" w:rsidRPr="00562214" w:rsidRDefault="00E05FB5" w:rsidP="00E05FB5">
      <w:pPr>
        <w:pStyle w:val="Code"/>
      </w:pPr>
      <w:r w:rsidRPr="00562214">
        <w:t xml:space="preserve">    "info" : "Starting Geoserver 2.11.0 at \\033[01;34m$url:8081/geoserver/web/?0\\033[00m"</w:t>
      </w:r>
    </w:p>
    <w:p w14:paraId="79D2D343" w14:textId="77777777" w:rsidR="00E05FB5" w:rsidRDefault="00E05FB5" w:rsidP="00E05FB5">
      <w:pPr>
        <w:pStyle w:val="Code"/>
      </w:pPr>
      <w:r w:rsidRPr="00562214">
        <w:t>}</w:t>
      </w:r>
    </w:p>
    <w:p w14:paraId="27FFBB6F" w14:textId="77777777" w:rsidR="00E05FB5" w:rsidRDefault="00E05FB5" w:rsidP="008B6883">
      <w:pPr>
        <w:pStyle w:val="BodyText2"/>
      </w:pPr>
      <w:r>
        <w:t>I can’t get a Geoserver stop statement to work at the moment so have to stop it manually:</w:t>
      </w:r>
    </w:p>
    <w:p w14:paraId="18C6622D" w14:textId="77777777" w:rsidR="00E05FB5" w:rsidRDefault="00E05FB5" w:rsidP="00E05FB5">
      <w:pPr>
        <w:pStyle w:val="Unix"/>
      </w:pPr>
      <w:r w:rsidRPr="00CF2798">
        <w:t>blishten:~/workspace (master) $ cd /usr/share/geoserver/bin</w:t>
      </w:r>
    </w:p>
    <w:p w14:paraId="0DB10B74" w14:textId="77777777" w:rsidR="00E05FB5" w:rsidRPr="00562214" w:rsidRDefault="00E05FB5" w:rsidP="00E05FB5">
      <w:pPr>
        <w:pStyle w:val="Unix"/>
      </w:pPr>
      <w:r w:rsidRPr="00CF2798">
        <w:t>blishten:/usr/share/geoserver/bin $ sudo sh shutdown.sh</w:t>
      </w:r>
    </w:p>
    <w:p w14:paraId="5C110FF8" w14:textId="77777777" w:rsidR="00E05FB5" w:rsidRPr="00562214" w:rsidRDefault="00E05FB5" w:rsidP="00E05FB5">
      <w:pPr>
        <w:pStyle w:val="Heading7"/>
      </w:pPr>
      <w:r w:rsidRPr="00562214">
        <w:t>Google App Engine Development Server</w:t>
      </w:r>
    </w:p>
    <w:p w14:paraId="159E8B17" w14:textId="77777777" w:rsidR="00E05FB5" w:rsidRPr="00562214" w:rsidRDefault="00E05FB5" w:rsidP="00E05FB5">
      <w:pPr>
        <w:pStyle w:val="Code"/>
      </w:pPr>
      <w:r w:rsidRPr="00562214">
        <w:lastRenderedPageBreak/>
        <w:t>{</w:t>
      </w:r>
    </w:p>
    <w:p w14:paraId="7E4ABDB4"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145CA61E" w14:textId="77777777" w:rsidR="00E05FB5" w:rsidRPr="00562214" w:rsidRDefault="00E05FB5" w:rsidP="00E05FB5">
      <w:pPr>
        <w:pStyle w:val="Code"/>
      </w:pPr>
      <w:r w:rsidRPr="00562214">
        <w:t xml:space="preserve">    "info" : "dev_appserver now running geeImageServer at \\033[01;34m$url:8081/getCartTree\\033[00m"</w:t>
      </w:r>
    </w:p>
    <w:p w14:paraId="415D8CF6" w14:textId="77777777" w:rsidR="00E05FB5" w:rsidRPr="00562214" w:rsidRDefault="00E05FB5" w:rsidP="00E05FB5">
      <w:pPr>
        <w:pStyle w:val="Code"/>
      </w:pPr>
      <w:r w:rsidRPr="00562214">
        <w:t>}</w:t>
      </w:r>
    </w:p>
    <w:p w14:paraId="576D2698" w14:textId="77777777" w:rsidR="00C244CD" w:rsidRDefault="00C244CD" w:rsidP="00C244CD">
      <w:pPr>
        <w:pStyle w:val="Heading7"/>
      </w:pPr>
      <w:r>
        <w:t>Jupyter Notebooks</w:t>
      </w:r>
    </w:p>
    <w:p w14:paraId="116E7907" w14:textId="77777777" w:rsidR="00C244CD" w:rsidRDefault="00C244CD" w:rsidP="00C244CD">
      <w:pPr>
        <w:pStyle w:val="BodyText2"/>
      </w:pPr>
      <w:r>
        <w:t xml:space="preserve">By default Jupyter Notebooks run at the </w:t>
      </w:r>
      <w:r w:rsidRPr="005A0883">
        <w:t xml:space="preserve"> </w:t>
      </w:r>
      <w:hyperlink r:id="rId608" w:history="1">
        <w:r w:rsidRPr="006A0A80">
          <w:rPr>
            <w:rStyle w:val="Hyperlink"/>
          </w:rPr>
          <w:t>http://localhost:8888/</w:t>
        </w:r>
      </w:hyperlink>
      <w:r>
        <w:t xml:space="preserve"> url. To run them on 8081:</w:t>
      </w:r>
    </w:p>
    <w:p w14:paraId="5625B2EB" w14:textId="77777777" w:rsidR="00C244CD" w:rsidRDefault="00C244CD" w:rsidP="00C244CD">
      <w:pPr>
        <w:pStyle w:val="Unix"/>
      </w:pPr>
      <w:r w:rsidRPr="005A0883">
        <w:t>blishten:~/workspace (master) $ jupyter notebook --port 8081</w:t>
      </w:r>
    </w:p>
    <w:p w14:paraId="7F4DD61B" w14:textId="77777777" w:rsidR="00C244CD" w:rsidRDefault="00C244CD" w:rsidP="00C244CD">
      <w:pPr>
        <w:pStyle w:val="BodyText2"/>
      </w:pPr>
      <w:r>
        <w:t>Similar to the TensorBoard issue you have to put the full path into the Run Configuration:</w:t>
      </w:r>
    </w:p>
    <w:p w14:paraId="681BC9DC" w14:textId="77777777" w:rsidR="00C244CD" w:rsidRDefault="00C244CD" w:rsidP="00C244CD">
      <w:pPr>
        <w:pStyle w:val="Code"/>
      </w:pPr>
      <w:r>
        <w:t>{</w:t>
      </w:r>
    </w:p>
    <w:p w14:paraId="0D1BE719"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027D6C53" w14:textId="77777777" w:rsidR="00C244CD" w:rsidRDefault="00C244CD" w:rsidP="00C244CD">
      <w:pPr>
        <w:pStyle w:val="Code"/>
      </w:pPr>
      <w:r>
        <w:t xml:space="preserve">    "info" : "Jupyter Notebook now running at the token address below - click on the link to open"</w:t>
      </w:r>
    </w:p>
    <w:p w14:paraId="20B14F25" w14:textId="77777777" w:rsidR="00C244CD" w:rsidRPr="005A0883" w:rsidRDefault="00C244CD" w:rsidP="00C244CD">
      <w:pPr>
        <w:pStyle w:val="Code"/>
      </w:pPr>
      <w:r>
        <w:t>}</w:t>
      </w:r>
    </w:p>
    <w:p w14:paraId="3CF59ED2" w14:textId="77777777" w:rsidR="00E05FB5" w:rsidRPr="00562214" w:rsidRDefault="00E05FB5" w:rsidP="00E05FB5">
      <w:pPr>
        <w:pStyle w:val="Heading7"/>
      </w:pPr>
      <w:r w:rsidRPr="00562214">
        <w:t>PostGresql</w:t>
      </w:r>
    </w:p>
    <w:p w14:paraId="35DAB5E2" w14:textId="77777777" w:rsidR="00E05FB5" w:rsidRPr="00562214" w:rsidRDefault="00E05FB5" w:rsidP="00E05FB5">
      <w:pPr>
        <w:pStyle w:val="Code"/>
      </w:pPr>
      <w:r w:rsidRPr="00562214">
        <w:t>{</w:t>
      </w:r>
    </w:p>
    <w:p w14:paraId="22805F8B" w14:textId="77777777" w:rsidR="00E05FB5" w:rsidRPr="00562214" w:rsidRDefault="00E05FB5" w:rsidP="00E05FB5">
      <w:pPr>
        <w:pStyle w:val="Code"/>
      </w:pPr>
      <w:r w:rsidRPr="00562214">
        <w:t xml:space="preserve">    "script" : ["sudo service postgresql start"],</w:t>
      </w:r>
    </w:p>
    <w:p w14:paraId="31DE1311" w14:textId="77777777" w:rsidR="00E05FB5" w:rsidRPr="00562214" w:rsidRDefault="00E05FB5" w:rsidP="00E05FB5">
      <w:pPr>
        <w:pStyle w:val="Code"/>
      </w:pPr>
      <w:r w:rsidRPr="00562214">
        <w:t xml:space="preserve">    "info" : "Starting Postgresql 9.3"</w:t>
      </w:r>
    </w:p>
    <w:p w14:paraId="2F8E362A" w14:textId="77777777" w:rsidR="00E05FB5" w:rsidRPr="00562214" w:rsidRDefault="00E05FB5" w:rsidP="00E05FB5">
      <w:pPr>
        <w:pStyle w:val="Code"/>
      </w:pPr>
      <w:r w:rsidRPr="00562214">
        <w:t>}</w:t>
      </w:r>
    </w:p>
    <w:p w14:paraId="3F74563C" w14:textId="1B89E726" w:rsidR="00C244CD" w:rsidRDefault="00C244CD" w:rsidP="00C244CD">
      <w:pPr>
        <w:pStyle w:val="Heading7"/>
      </w:pPr>
      <w:r>
        <w:t>React Development Server</w:t>
      </w:r>
    </w:p>
    <w:p w14:paraId="2F1C7625" w14:textId="77777777" w:rsidR="00C244CD" w:rsidRPr="00562214" w:rsidRDefault="00C244CD" w:rsidP="00C244CD">
      <w:pPr>
        <w:pStyle w:val="Code"/>
      </w:pPr>
      <w:r w:rsidRPr="00562214">
        <w:t>{</w:t>
      </w:r>
    </w:p>
    <w:p w14:paraId="71ED25E8" w14:textId="0C858CD2"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D42586" w14:textId="70550015"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147568C9" w14:textId="07E4949A" w:rsidR="00C244CD" w:rsidRPr="00C244CD" w:rsidRDefault="00C244CD" w:rsidP="00C244CD">
      <w:pPr>
        <w:pStyle w:val="Code"/>
      </w:pPr>
      <w:r w:rsidRPr="00562214">
        <w:t>}</w:t>
      </w:r>
    </w:p>
    <w:p w14:paraId="7DC0AB91" w14:textId="77777777" w:rsidR="00E05FB5" w:rsidRPr="00562214" w:rsidRDefault="00E05FB5" w:rsidP="00E05FB5">
      <w:pPr>
        <w:pStyle w:val="Heading7"/>
      </w:pPr>
      <w:r w:rsidRPr="00562214">
        <w:t>TensorBoard</w:t>
      </w:r>
    </w:p>
    <w:p w14:paraId="6382D05C"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2C804ED6" w14:textId="77777777" w:rsidR="00E05FB5" w:rsidRPr="00562214" w:rsidRDefault="00E05FB5" w:rsidP="00E05FB5">
      <w:pPr>
        <w:pStyle w:val="Code"/>
      </w:pPr>
      <w:r w:rsidRPr="00562214">
        <w:t>{</w:t>
      </w:r>
    </w:p>
    <w:p w14:paraId="515D336B"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7F8A7B3D" w14:textId="77777777" w:rsidR="00E05FB5" w:rsidRPr="00562214" w:rsidRDefault="00E05FB5" w:rsidP="00E05FB5">
      <w:pPr>
        <w:pStyle w:val="Code"/>
      </w:pPr>
      <w:r w:rsidRPr="00562214">
        <w:t xml:space="preserve">    "info" : "TensorBoard now running at \\033[01;34m$url:8081\\033[00m"</w:t>
      </w:r>
    </w:p>
    <w:p w14:paraId="7EA6DE86" w14:textId="77777777" w:rsidR="00E05FB5" w:rsidRDefault="00E05FB5" w:rsidP="00E05FB5">
      <w:pPr>
        <w:pStyle w:val="Code"/>
      </w:pPr>
      <w:r w:rsidRPr="00562214">
        <w:t>}</w:t>
      </w:r>
    </w:p>
    <w:p w14:paraId="62B3B530"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233ACBAE"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21A49280" w14:textId="77777777" w:rsidR="00E05FB5" w:rsidRDefault="00E05FB5" w:rsidP="00E05FB5">
      <w:pPr>
        <w:pStyle w:val="Code"/>
      </w:pPr>
      <w:r>
        <w:t>{</w:t>
      </w:r>
    </w:p>
    <w:p w14:paraId="41950C7F" w14:textId="77777777" w:rsidR="00E05FB5" w:rsidRDefault="00E05FB5" w:rsidP="00E05FB5">
      <w:pPr>
        <w:pStyle w:val="Code"/>
      </w:pPr>
      <w:r>
        <w:t xml:space="preserve">    "script" : ["/home/ubuntu/anaconda2/bin/tensorboard --logdir /home/ubuntu/workspace/logs --port 8081"],</w:t>
      </w:r>
    </w:p>
    <w:p w14:paraId="0E0D2F5E" w14:textId="77777777" w:rsidR="00E05FB5" w:rsidRDefault="00E05FB5" w:rsidP="00E05FB5">
      <w:pPr>
        <w:pStyle w:val="Code"/>
      </w:pPr>
      <w:r>
        <w:t xml:space="preserve">    "info" : "TensorBoard now running at \\033[01;34m$url:8081\\033[00m"</w:t>
      </w:r>
    </w:p>
    <w:p w14:paraId="2ADEEAB6" w14:textId="77777777" w:rsidR="00E05FB5" w:rsidRDefault="00E05FB5" w:rsidP="00E05FB5">
      <w:pPr>
        <w:pStyle w:val="Code"/>
      </w:pPr>
      <w:r>
        <w:t>}</w:t>
      </w:r>
    </w:p>
    <w:p w14:paraId="468281F0" w14:textId="77777777" w:rsidR="00E05FB5" w:rsidRDefault="00E05FB5" w:rsidP="00E05FB5">
      <w:pPr>
        <w:pStyle w:val="Heading6"/>
      </w:pPr>
      <w:r>
        <w:t>Runner variables</w:t>
      </w:r>
    </w:p>
    <w:p w14:paraId="17BFBFB6" w14:textId="77777777" w:rsidR="00E05FB5" w:rsidRPr="00474C12" w:rsidRDefault="00E05FB5" w:rsidP="008B6883">
      <w:pPr>
        <w:pStyle w:val="BodyText2"/>
      </w:pPr>
      <w:r>
        <w:t xml:space="preserve">Documentation </w:t>
      </w:r>
      <w:hyperlink r:id="rId609" w:history="1">
        <w:r w:rsidRPr="00474C12">
          <w:rPr>
            <w:rStyle w:val="Hyperlink"/>
          </w:rPr>
          <w:t>here</w:t>
        </w:r>
      </w:hyperlink>
      <w:r>
        <w:t>.</w:t>
      </w:r>
    </w:p>
    <w:p w14:paraId="322A75B2" w14:textId="77777777" w:rsidR="00E05FB5" w:rsidRDefault="00E05FB5" w:rsidP="00E05FB5">
      <w:pPr>
        <w:pStyle w:val="Heading6"/>
      </w:pPr>
      <w:r>
        <w:t>Issues</w:t>
      </w:r>
    </w:p>
    <w:p w14:paraId="21F1F992" w14:textId="77777777" w:rsidR="00E05FB5" w:rsidRDefault="00E05FB5" w:rsidP="00E05FB5">
      <w:pPr>
        <w:pStyle w:val="Heading7"/>
      </w:pPr>
      <w:r>
        <w:t>Not updating</w:t>
      </w:r>
    </w:p>
    <w:p w14:paraId="5B000997" w14:textId="77777777" w:rsidR="00E05FB5" w:rsidRPr="00887B97" w:rsidRDefault="00E05FB5" w:rsidP="008B6883">
      <w:pPr>
        <w:pStyle w:val="BodyText2"/>
      </w:pPr>
      <w:r>
        <w:t>Custom runners do not always refresh in the IDE and you will have to reload the workspace for them to refresh properly.</w:t>
      </w:r>
    </w:p>
    <w:p w14:paraId="2B7CBE7F" w14:textId="77777777" w:rsidR="00E05FB5" w:rsidRDefault="00E05FB5" w:rsidP="00E05FB5">
      <w:pPr>
        <w:pStyle w:val="Heading5"/>
      </w:pPr>
      <w:r>
        <w:t>Tips</w:t>
      </w:r>
    </w:p>
    <w:p w14:paraId="6BA4E367" w14:textId="77777777" w:rsidR="00E05FB5" w:rsidRDefault="00E05FB5" w:rsidP="00E05FB5">
      <w:pPr>
        <w:pStyle w:val="ListBullet"/>
      </w:pPr>
      <w:r>
        <w:t>To get files from a url, use wget:</w:t>
      </w:r>
    </w:p>
    <w:p w14:paraId="2FB4DB62" w14:textId="77777777" w:rsidR="00E05FB5" w:rsidRDefault="00E05FB5" w:rsidP="00E05FB5">
      <w:pPr>
        <w:pStyle w:val="Unix"/>
      </w:pPr>
      <w:r>
        <w:t xml:space="preserve">wget </w:t>
      </w:r>
      <w:r w:rsidRPr="00C82F4C">
        <w:t>https://storage.googleapis.com/geeimageserver.appspot.com/vectorTileTestData.7z</w:t>
      </w:r>
    </w:p>
    <w:p w14:paraId="485106E8" w14:textId="77777777" w:rsidR="00E05FB5" w:rsidRDefault="00E05FB5" w:rsidP="00E05FB5">
      <w:pPr>
        <w:pStyle w:val="ListBullet"/>
      </w:pPr>
      <w:r>
        <w:lastRenderedPageBreak/>
        <w:t>To change the default editor associated with a file, click on the language specifier in the bottom right of the code editor and change it to what you want.</w:t>
      </w:r>
    </w:p>
    <w:p w14:paraId="6782D6FC" w14:textId="77777777" w:rsidR="00E05FB5" w:rsidRDefault="00E05FB5" w:rsidP="00E05FB5">
      <w:pPr>
        <w:pStyle w:val="ListBullet"/>
      </w:pPr>
      <w:r>
        <w:t>To see a list of packages enter</w:t>
      </w:r>
    </w:p>
    <w:p w14:paraId="217E602F" w14:textId="34B3D6A9" w:rsidR="00E05FB5" w:rsidRDefault="00E05FB5" w:rsidP="00E05FB5">
      <w:pPr>
        <w:pStyle w:val="Unix"/>
      </w:pPr>
      <w:r>
        <w:t>c9 list</w:t>
      </w:r>
    </w:p>
    <w:p w14:paraId="723EDF15" w14:textId="5FF527B4" w:rsidR="007F3004" w:rsidRPr="00B01B9E" w:rsidRDefault="007F3004" w:rsidP="008B3123">
      <w:pPr>
        <w:pStyle w:val="ListBullet"/>
      </w:pPr>
      <w:r>
        <w:t>To open files with a single click Enable the "Enable Preview On Tree Selection" option under Cloud9-&gt;Preferences-&gt;User Settings-&gt;Tree &amp; Navigate</w:t>
      </w:r>
    </w:p>
    <w:p w14:paraId="083CAE5D" w14:textId="77777777" w:rsidR="00E05FB5" w:rsidRDefault="00E05FB5" w:rsidP="00E05FB5">
      <w:pPr>
        <w:pStyle w:val="Heading5"/>
      </w:pPr>
      <w:r>
        <w:t>Workspace Types</w:t>
      </w:r>
    </w:p>
    <w:p w14:paraId="1AF9DD9C" w14:textId="77777777" w:rsidR="00E05FB5" w:rsidRDefault="00E05FB5" w:rsidP="00E05FB5">
      <w:pPr>
        <w:pStyle w:val="Heading6"/>
      </w:pPr>
      <w:r>
        <w:t>Details</w:t>
      </w:r>
    </w:p>
    <w:p w14:paraId="7EB76982" w14:textId="77777777" w:rsidR="00E05FB5" w:rsidRDefault="00E05FB5" w:rsidP="008B6883">
      <w:pPr>
        <w:pStyle w:val="BodyText2"/>
      </w:pPr>
      <w:r>
        <w:t>To get more information about the Cloud9 workspace, hover over a terminal tab and it will show the following information:</w:t>
      </w:r>
    </w:p>
    <w:p w14:paraId="5D579723" w14:textId="77777777" w:rsidR="00E05FB5" w:rsidRDefault="00E05FB5" w:rsidP="008B6883">
      <w:pPr>
        <w:pStyle w:val="Cloud9Tab"/>
      </w:pPr>
      <w:r>
        <w:t>&lt;user&gt;@&lt;Google Compute Engine VM name&gt;: ~/workspace</w:t>
      </w:r>
    </w:p>
    <w:p w14:paraId="044DFDC0" w14:textId="77777777" w:rsidR="00E05FB5" w:rsidRDefault="00E05FB5" w:rsidP="008B6883">
      <w:pPr>
        <w:pStyle w:val="BodyText2"/>
      </w:pPr>
      <w:r>
        <w:t>For a hosted workspace it will be like this:</w:t>
      </w:r>
    </w:p>
    <w:p w14:paraId="3F0C4EAB" w14:textId="77777777" w:rsidR="00E05FB5" w:rsidRDefault="00E05FB5" w:rsidP="008B6883">
      <w:pPr>
        <w:pStyle w:val="Cloud9Tab"/>
      </w:pPr>
      <w:r w:rsidRPr="00C13DF1">
        <w:t>ubuntu@blishten-db-server-4629705: ~/</w:t>
      </w:r>
      <w:r w:rsidRPr="00390FC9">
        <w:t>workspace</w:t>
      </w:r>
    </w:p>
    <w:p w14:paraId="5632DE7F" w14:textId="77777777" w:rsidR="00E05FB5" w:rsidRDefault="00E05FB5" w:rsidP="008B6883">
      <w:pPr>
        <w:pStyle w:val="BodyText2"/>
      </w:pPr>
      <w:r>
        <w:t>For an SSH workspace it will be like this:</w:t>
      </w:r>
    </w:p>
    <w:p w14:paraId="788E88F2" w14:textId="77777777" w:rsidR="00E05FB5" w:rsidRPr="00C13DF1" w:rsidRDefault="00E05FB5" w:rsidP="008B6883">
      <w:pPr>
        <w:pStyle w:val="Cloud9Tab"/>
      </w:pPr>
      <w:r>
        <w:t>Ubuntu14-04-micro</w:t>
      </w:r>
    </w:p>
    <w:p w14:paraId="0F28B1D0" w14:textId="77777777" w:rsidR="00E05FB5" w:rsidRDefault="00E05FB5" w:rsidP="00E05FB5">
      <w:pPr>
        <w:pStyle w:val="Heading6"/>
      </w:pPr>
      <w:r>
        <w:t>Google Cloud Platform</w:t>
      </w:r>
    </w:p>
    <w:p w14:paraId="273A42D1" w14:textId="77777777" w:rsidR="00E05FB5" w:rsidRPr="00B34FD8" w:rsidRDefault="00E05FB5" w:rsidP="008B6883">
      <w:pPr>
        <w:pStyle w:val="BodyText2"/>
      </w:pPr>
      <w:r>
        <w:t>When you create a new workspace using a Google Cloud Platform, the Google Cloud SDK is installed by default.</w:t>
      </w:r>
    </w:p>
    <w:p w14:paraId="012225FE" w14:textId="77777777" w:rsidR="00E05FB5" w:rsidRPr="00B86715" w:rsidRDefault="00E05FB5" w:rsidP="00E05FB5">
      <w:pPr>
        <w:pStyle w:val="Heading6"/>
      </w:pPr>
      <w:r>
        <w:t>Hosted Workspaces</w:t>
      </w:r>
    </w:p>
    <w:p w14:paraId="1618417D" w14:textId="77777777" w:rsidR="00E05FB5" w:rsidRDefault="00E05FB5" w:rsidP="00E05FB5">
      <w:pPr>
        <w:pStyle w:val="Heading7"/>
      </w:pPr>
      <w:r>
        <w:t>Workspace templates</w:t>
      </w:r>
    </w:p>
    <w:p w14:paraId="3B952570" w14:textId="77777777" w:rsidR="00E05FB5" w:rsidRPr="005852A1" w:rsidRDefault="00E05FB5" w:rsidP="008B6883">
      <w:pPr>
        <w:pStyle w:val="BodyText2"/>
      </w:pPr>
      <w:r>
        <w:t xml:space="preserve">The workspaces that are hosted on Cloud9 use these templates: </w:t>
      </w:r>
      <w:hyperlink r:id="rId610" w:history="1">
        <w:r w:rsidRPr="00944716">
          <w:rPr>
            <w:rStyle w:val="Hyperlink"/>
          </w:rPr>
          <w:t>https://github.com/c9/templates</w:t>
        </w:r>
      </w:hyperlink>
      <w:r>
        <w:t xml:space="preserve"> </w:t>
      </w:r>
    </w:p>
    <w:p w14:paraId="63CA1489" w14:textId="77777777" w:rsidR="00E05FB5" w:rsidRDefault="00E05FB5" w:rsidP="00E05FB5">
      <w:pPr>
        <w:pStyle w:val="Heading6"/>
      </w:pPr>
      <w:r>
        <w:t>Remote SSH Workspaces</w:t>
      </w:r>
    </w:p>
    <w:p w14:paraId="5F6DECBA" w14:textId="77777777" w:rsidR="008926BA" w:rsidRDefault="00E05FB5" w:rsidP="008B6883">
      <w:pPr>
        <w:pStyle w:val="BodyText2"/>
      </w:pPr>
      <w:r>
        <w:t xml:space="preserve">See here for instructions on connecting to your own </w:t>
      </w:r>
      <w:hyperlink r:id="rId611" w:history="1">
        <w:r w:rsidRPr="00B86715">
          <w:rPr>
            <w:rStyle w:val="Hyperlink"/>
          </w:rPr>
          <w:t>SSH</w:t>
        </w:r>
      </w:hyperlink>
      <w:r>
        <w:t xml:space="preserve"> workspace. </w:t>
      </w:r>
    </w:p>
    <w:p w14:paraId="65599254" w14:textId="6BB6C4EF" w:rsidR="00E05FB5" w:rsidRDefault="00E05FB5" w:rsidP="00E05FB5">
      <w:pPr>
        <w:pStyle w:val="Heading7"/>
      </w:pPr>
      <w:bookmarkStart w:id="129" w:name="_Connecting"/>
      <w:bookmarkEnd w:id="129"/>
      <w:r>
        <w:t>Connecting</w:t>
      </w:r>
    </w:p>
    <w:p w14:paraId="5DADE7E1" w14:textId="7C27EADF" w:rsidR="0056423D" w:rsidRDefault="0056423D" w:rsidP="0056423D">
      <w:pPr>
        <w:pStyle w:val="Heading8"/>
      </w:pPr>
      <w:r>
        <w:t>Using GCP as the backend</w:t>
      </w:r>
    </w:p>
    <w:p w14:paraId="226A64C0" w14:textId="4BEF11F5"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4F84EC" w14:textId="7DD0FE11" w:rsidR="00E05FB5" w:rsidRPr="00B42E71" w:rsidRDefault="00E05FB5" w:rsidP="005E663B">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5DAB147E" w14:textId="77777777" w:rsidR="00E05FB5" w:rsidRDefault="00E05FB5" w:rsidP="005E663B">
      <w:pPr>
        <w:pStyle w:val="ListNumber"/>
      </w:pPr>
      <w:r>
        <w:t xml:space="preserve">Create a new workspace in Cloud9 and enter the following information. </w:t>
      </w:r>
    </w:p>
    <w:p w14:paraId="073E1FE9" w14:textId="77777777" w:rsidR="00E05FB5" w:rsidRDefault="00E05FB5" w:rsidP="008B6883">
      <w:pPr>
        <w:pStyle w:val="BodyText2"/>
      </w:pPr>
      <w:r>
        <w:t>To get the Node.js binary path on a VM:</w:t>
      </w:r>
    </w:p>
    <w:p w14:paraId="755AE3F7" w14:textId="77777777" w:rsidR="00E05FB5" w:rsidRDefault="00E05FB5" w:rsidP="00E05FB5">
      <w:pPr>
        <w:pStyle w:val="Unix"/>
      </w:pPr>
      <w:r>
        <w:t>a_cottam@postgresql-1-vm:~$ which node</w:t>
      </w:r>
    </w:p>
    <w:p w14:paraId="3AE86F05" w14:textId="77777777" w:rsidR="00E05FB5" w:rsidRDefault="00E05FB5" w:rsidP="00E05FB5">
      <w:pPr>
        <w:pStyle w:val="Unix"/>
      </w:pPr>
      <w:r>
        <w:t>/home/a_cottam/.nvm/versions/node/v8.1.0/bin/node</w:t>
      </w:r>
    </w:p>
    <w:p w14:paraId="01F7E910"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EB4C0EA" w14:textId="77777777" w:rsidR="00E05FB5" w:rsidRDefault="00E05FB5" w:rsidP="008B6883">
      <w:pPr>
        <w:pStyle w:val="BodyText2"/>
      </w:pPr>
      <w:r>
        <w:rPr>
          <w:noProof/>
          <w:lang w:bidi="ar-SA"/>
        </w:rPr>
        <w:lastRenderedPageBreak/>
        <w:drawing>
          <wp:inline distT="0" distB="0" distL="0" distR="0" wp14:anchorId="098D4108" wp14:editId="0B048A17">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598A09" w14:textId="77777777" w:rsidR="00E05FB5" w:rsidRDefault="00E05FB5" w:rsidP="008B6883">
      <w:pPr>
        <w:pStyle w:val="BodyText2"/>
      </w:pPr>
      <w:r>
        <w:t>Then click ‘Create workspace’ and it will show the following:</w:t>
      </w:r>
    </w:p>
    <w:p w14:paraId="61112826" w14:textId="77777777" w:rsidR="00E05FB5" w:rsidRDefault="00E05FB5" w:rsidP="008B6883">
      <w:pPr>
        <w:pStyle w:val="BodyText2"/>
      </w:pPr>
      <w:r>
        <w:rPr>
          <w:noProof/>
          <w:lang w:bidi="ar-SA"/>
        </w:rPr>
        <w:drawing>
          <wp:inline distT="0" distB="0" distL="0" distR="0" wp14:anchorId="48325CB3" wp14:editId="4F1B140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3A98A39F" w14:textId="2B19B6D1" w:rsidR="00283EB3" w:rsidRDefault="00283EB3" w:rsidP="00283EB3">
      <w:pPr>
        <w:pStyle w:val="Heading8"/>
      </w:pPr>
      <w:r>
        <w:t>Using any virtual machine as the backend</w:t>
      </w:r>
    </w:p>
    <w:p w14:paraId="14874546" w14:textId="2B88E624"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3DF1C6C6" w14:textId="0541A98B" w:rsidR="002942A6" w:rsidRDefault="00814446" w:rsidP="005E663B">
      <w:pPr>
        <w:pStyle w:val="ListNumber"/>
        <w:numPr>
          <w:ilvl w:val="0"/>
          <w:numId w:val="47"/>
        </w:numPr>
      </w:pPr>
      <w:r>
        <w:t>I already have a connection from Codeanywhere</w:t>
      </w:r>
      <w:r w:rsidR="002B045B">
        <w:t xml:space="preserve"> that allows me to add the Cloud9 ssh key to the Penrose machine</w:t>
      </w:r>
    </w:p>
    <w:p w14:paraId="4311E661" w14:textId="3113BDEA" w:rsidR="00896D47" w:rsidRDefault="00896D47" w:rsidP="005E663B">
      <w:pPr>
        <w:pStyle w:val="ListNumber"/>
        <w:numPr>
          <w:ilvl w:val="0"/>
          <w:numId w:val="47"/>
        </w:numPr>
      </w:pPr>
      <w:r>
        <w:t>Create a new Workspace in Cloud9 and copy the ssh key</w:t>
      </w:r>
      <w:r w:rsidR="005909BF">
        <w:t xml:space="preserve"> to the backend (here the Penrose machine):</w:t>
      </w:r>
    </w:p>
    <w:p w14:paraId="680A4314" w14:textId="7F324714" w:rsidR="005909BF" w:rsidRDefault="003A098B" w:rsidP="005909BF">
      <w:pPr>
        <w:pStyle w:val="Unix"/>
      </w:pPr>
      <w:r w:rsidRPr="003A098B">
        <w:t xml:space="preserve">biopama@Ubuntu-1710-artful-64-minimal:/$ </w:t>
      </w:r>
      <w:r>
        <w:t xml:space="preserve">sudo </w:t>
      </w:r>
      <w:r w:rsidRPr="003A098B">
        <w:t>vi .ssh/authorized_keys</w:t>
      </w:r>
    </w:p>
    <w:p w14:paraId="16B225B7" w14:textId="6B30DD8F"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DCA32F3" w14:textId="082E0F16" w:rsidR="00B06C32" w:rsidRPr="00283EB3" w:rsidRDefault="00B06C32" w:rsidP="003A098B">
      <w:pPr>
        <w:pStyle w:val="BodyText2"/>
      </w:pPr>
      <w:r>
        <w:rPr>
          <w:noProof/>
          <w:lang w:bidi="ar-SA"/>
        </w:rPr>
        <w:lastRenderedPageBreak/>
        <w:drawing>
          <wp:inline distT="0" distB="0" distL="0" distR="0" wp14:anchorId="57CE9F21" wp14:editId="721E0F45">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6A3E3270" w14:textId="6FEEE373" w:rsidR="00E05FB5" w:rsidRDefault="00E05FB5" w:rsidP="00E05FB5">
      <w:pPr>
        <w:pStyle w:val="Heading7"/>
      </w:pPr>
      <w:r>
        <w:t>Configuring</w:t>
      </w:r>
    </w:p>
    <w:p w14:paraId="6F21DD75" w14:textId="77777777" w:rsidR="00E05FB5" w:rsidRDefault="00E05FB5" w:rsidP="008B6883">
      <w:pPr>
        <w:pStyle w:val="BodyText2"/>
      </w:pPr>
      <w:r>
        <w:t>To see what processes are running on the VM as there is no System Info tab in SSH workspaces:</w:t>
      </w:r>
    </w:p>
    <w:p w14:paraId="0139CB7E" w14:textId="77777777" w:rsidR="00E05FB5" w:rsidRDefault="00E05FB5" w:rsidP="00E05FB5">
      <w:pPr>
        <w:pStyle w:val="Unix"/>
      </w:pPr>
      <w:r w:rsidRPr="003D3E89">
        <w:t>a_cottam@postgresql-1-vm:~$ ps -A</w:t>
      </w:r>
    </w:p>
    <w:p w14:paraId="21404929" w14:textId="77777777" w:rsidR="00E05FB5" w:rsidRDefault="00E05FB5" w:rsidP="00E05FB5">
      <w:pPr>
        <w:pStyle w:val="Heading8"/>
      </w:pPr>
      <w:r>
        <w:t>Using Cloud9 install script</w:t>
      </w:r>
    </w:p>
    <w:p w14:paraId="3A438010" w14:textId="77777777" w:rsidR="00E05FB5" w:rsidRDefault="00E05FB5" w:rsidP="008B6883">
      <w:pPr>
        <w:pStyle w:val="BodyText2"/>
      </w:pPr>
      <w:r>
        <w:t xml:space="preserve">Available here: </w:t>
      </w:r>
      <w:hyperlink r:id="rId615" w:history="1">
        <w:r w:rsidRPr="00510A5D">
          <w:rPr>
            <w:rStyle w:val="Hyperlink"/>
          </w:rPr>
          <w:t>https://github.com/c9/install</w:t>
        </w:r>
      </w:hyperlink>
      <w:r>
        <w:t xml:space="preserve"> </w:t>
      </w:r>
    </w:p>
    <w:p w14:paraId="4A94C6CF" w14:textId="77777777" w:rsidR="00E05FB5" w:rsidRDefault="00E05FB5" w:rsidP="00E05FB5">
      <w:pPr>
        <w:pStyle w:val="Unix"/>
      </w:pPr>
      <w:r w:rsidRPr="00F76772">
        <w:t>a_cottam@ubuntu14-04-micro:~$ sudo apt-get install build-essential</w:t>
      </w:r>
    </w:p>
    <w:p w14:paraId="489BBF07" w14:textId="77777777" w:rsidR="00E05FB5" w:rsidRDefault="00E05FB5" w:rsidP="00E05FB5">
      <w:pPr>
        <w:pStyle w:val="Unix"/>
      </w:pPr>
      <w:r w:rsidRPr="00F76772">
        <w:t>a_cottam@ubuntu14-04-micro:~$ curl -L https://raw.githubusercontent.com/c9/install/master/install.sh | bash</w:t>
      </w:r>
    </w:p>
    <w:p w14:paraId="19FC427E" w14:textId="77777777" w:rsidR="00E05FB5" w:rsidRPr="003D3E89" w:rsidRDefault="00E05FB5" w:rsidP="008B6883">
      <w:pPr>
        <w:pStyle w:val="BodyText2"/>
      </w:pPr>
      <w:r>
        <w:t>Still no node installation but it does install other things.</w:t>
      </w:r>
    </w:p>
    <w:p w14:paraId="2D78A4F3" w14:textId="77777777" w:rsidR="0042022B" w:rsidRDefault="0042022B" w:rsidP="0042022B">
      <w:pPr>
        <w:pStyle w:val="Heading7"/>
      </w:pPr>
      <w:r>
        <w:t>Issues</w:t>
      </w:r>
    </w:p>
    <w:p w14:paraId="169E6610" w14:textId="069E68DD" w:rsidR="0042022B" w:rsidRDefault="0042022B" w:rsidP="0042022B">
      <w:pPr>
        <w:pStyle w:val="Heading8"/>
      </w:pPr>
      <w:bookmarkStart w:id="130" w:name="_Errors"/>
      <w:bookmarkEnd w:id="130"/>
      <w:r>
        <w:t>Errors</w:t>
      </w:r>
    </w:p>
    <w:p w14:paraId="1D10CE8C" w14:textId="5AD58B9C" w:rsidR="0042022B" w:rsidRDefault="0042022B" w:rsidP="0042022B">
      <w:pPr>
        <w:pStyle w:val="BodyText2"/>
      </w:pPr>
      <w:r>
        <w:t>On 20/03/18 on loading the gce-ubuntu-14-04-micro workspace I got the following error:</w:t>
      </w:r>
    </w:p>
    <w:p w14:paraId="4D59D53C" w14:textId="6D24D98A" w:rsidR="0042022B" w:rsidRDefault="0042022B" w:rsidP="0042022B">
      <w:pPr>
        <w:pStyle w:val="BodyText2"/>
      </w:pPr>
      <w:r>
        <w:rPr>
          <w:noProof/>
          <w:lang w:bidi="ar-SA"/>
        </w:rPr>
        <w:drawing>
          <wp:inline distT="0" distB="0" distL="0" distR="0" wp14:anchorId="0B631CA4" wp14:editId="118E4B7A">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9BA71CD" w14:textId="2940E916" w:rsidR="0042022B" w:rsidRDefault="0042022B" w:rsidP="0042022B">
      <w:pPr>
        <w:pStyle w:val="BodyText2"/>
      </w:pPr>
      <w:r>
        <w:t xml:space="preserve">If you click on Update it fails to install. See </w:t>
      </w:r>
      <w:hyperlink r:id="rId617" w:history="1">
        <w:r w:rsidRPr="0042022B">
          <w:rPr>
            <w:rStyle w:val="Hyperlink"/>
          </w:rPr>
          <w:t>here</w:t>
        </w:r>
      </w:hyperlink>
      <w:r>
        <w:t xml:space="preserve"> for the solution. Basically you need to run the install script from </w:t>
      </w:r>
      <w:hyperlink r:id="rId618" w:history="1">
        <w:r w:rsidRPr="0042022B">
          <w:rPr>
            <w:rStyle w:val="Hyperlink"/>
          </w:rPr>
          <w:t>here</w:t>
        </w:r>
      </w:hyperlink>
      <w:r>
        <w:t xml:space="preserve"> in </w:t>
      </w:r>
      <w:r w:rsidR="00786595">
        <w:t>the Google Cloud Console and close and reopen the workspace in c9.</w:t>
      </w:r>
    </w:p>
    <w:p w14:paraId="38EBD5CC" w14:textId="422F5063" w:rsidR="00037D3C" w:rsidRPr="0042022B" w:rsidRDefault="00037D3C" w:rsidP="00037D3C">
      <w:pPr>
        <w:pStyle w:val="Unix"/>
      </w:pPr>
      <w:r w:rsidRPr="00037D3C">
        <w:t>curl -L https://raw.githubusercontent.com/c9/install/master/install.sh | bash</w:t>
      </w:r>
    </w:p>
    <w:p w14:paraId="7D8F922B" w14:textId="77777777" w:rsidR="00E05FB5" w:rsidRDefault="00E05FB5" w:rsidP="00E05FB5">
      <w:pPr>
        <w:pStyle w:val="Heading7"/>
      </w:pPr>
      <w:r>
        <w:t>Differences between SSH Workspaces and Hosted Workspaces</w:t>
      </w:r>
    </w:p>
    <w:p w14:paraId="07E776E2" w14:textId="77777777" w:rsidR="00E05FB5" w:rsidRDefault="00E05FB5" w:rsidP="00E05FB5">
      <w:pPr>
        <w:pStyle w:val="Heading8"/>
      </w:pPr>
      <w:r>
        <w:t>Installations</w:t>
      </w:r>
    </w:p>
    <w:p w14:paraId="55C867EF" w14:textId="77777777" w:rsidR="00E05FB5" w:rsidRPr="00237368" w:rsidRDefault="00E05FB5" w:rsidP="008B6883">
      <w:pPr>
        <w:pStyle w:val="BodyText2"/>
      </w:pPr>
      <w:r>
        <w:t xml:space="preserve">There is no Apache installed on </w:t>
      </w:r>
    </w:p>
    <w:p w14:paraId="04481FA2" w14:textId="77777777" w:rsidR="00E05FB5" w:rsidRDefault="00E05FB5" w:rsidP="00E05FB5">
      <w:pPr>
        <w:pStyle w:val="Heading8"/>
      </w:pPr>
      <w:r>
        <w:t>Runners</w:t>
      </w:r>
    </w:p>
    <w:p w14:paraId="5DF23B3A"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D714CF" w14:textId="77777777" w:rsidR="00E05FB5" w:rsidRDefault="00E05FB5" w:rsidP="008B6883">
      <w:pPr>
        <w:pStyle w:val="BodyText2"/>
      </w:pPr>
      <w:r>
        <w:rPr>
          <w:noProof/>
          <w:lang w:bidi="ar-SA"/>
        </w:rPr>
        <w:lastRenderedPageBreak/>
        <w:drawing>
          <wp:inline distT="0" distB="0" distL="0" distR="0" wp14:anchorId="5CDC66B3" wp14:editId="0E5CBB2B">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464622E3"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0BB54891" w14:textId="77777777" w:rsidR="00E05FB5" w:rsidRDefault="00E05FB5" w:rsidP="00E05FB5">
      <w:pPr>
        <w:pStyle w:val="Heading8"/>
      </w:pPr>
      <w:r>
        <w:t>System information tab</w:t>
      </w:r>
    </w:p>
    <w:p w14:paraId="44AD9DF2" w14:textId="77777777" w:rsidR="00E05FB5" w:rsidRPr="00803511" w:rsidRDefault="00E05FB5" w:rsidP="008B6883">
      <w:pPr>
        <w:pStyle w:val="BodyText2"/>
      </w:pPr>
      <w:r>
        <w:t>The Cloud9 tab that shows the processes, memory and available hard drive space is not available in ssh workspaces.</w:t>
      </w:r>
    </w:p>
    <w:p w14:paraId="53911A64" w14:textId="77777777" w:rsidR="00E05FB5" w:rsidRDefault="00E05FB5" w:rsidP="00E05FB5">
      <w:pPr>
        <w:pStyle w:val="Heading8"/>
      </w:pPr>
      <w:r>
        <w:t>No https</w:t>
      </w:r>
      <w:r>
        <w:tab/>
      </w:r>
    </w:p>
    <w:p w14:paraId="00AE4121" w14:textId="77777777" w:rsidR="00E05FB5" w:rsidRPr="00960C06" w:rsidRDefault="00E05FB5" w:rsidP="008B6883">
      <w:pPr>
        <w:pStyle w:val="BodyText2"/>
      </w:pPr>
      <w:r>
        <w:t xml:space="preserve">This is an issue for previewing html files and is documented </w:t>
      </w:r>
      <w:hyperlink r:id="rId620" w:history="1">
        <w:r w:rsidRPr="00960C06">
          <w:rPr>
            <w:rStyle w:val="Hyperlink"/>
          </w:rPr>
          <w:t>here</w:t>
        </w:r>
      </w:hyperlink>
      <w:r>
        <w:t>.</w:t>
      </w:r>
    </w:p>
    <w:p w14:paraId="38053773" w14:textId="77777777" w:rsidR="00E05FB5" w:rsidRDefault="00E05FB5" w:rsidP="008B6883">
      <w:pPr>
        <w:pStyle w:val="BodyText2"/>
      </w:pPr>
      <w:r>
        <w:t xml:space="preserve">Someone clever used Docker on their own server here: </w:t>
      </w:r>
      <w:hyperlink r:id="rId621" w:history="1">
        <w:r w:rsidRPr="00510A5D">
          <w:rPr>
            <w:rStyle w:val="Hyperlink"/>
          </w:rPr>
          <w:t>https://yayprogramming.com/cloud9-with-ruby-on-rails-in-docker/</w:t>
        </w:r>
      </w:hyperlink>
      <w:r>
        <w:t xml:space="preserve"> </w:t>
      </w:r>
    </w:p>
    <w:p w14:paraId="3B2D13EA"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B61D4D8" w14:textId="77777777" w:rsidR="00E05FB5" w:rsidRDefault="00E05FB5" w:rsidP="00E05FB5">
      <w:pPr>
        <w:pStyle w:val="Heading7"/>
      </w:pPr>
      <w:r>
        <w:t>Using Cloud9 Docker Workspace Images</w:t>
      </w:r>
    </w:p>
    <w:p w14:paraId="032F3E56" w14:textId="77777777" w:rsidR="00E05FB5" w:rsidRPr="00827200" w:rsidRDefault="00E05FB5" w:rsidP="008B6883">
      <w:pPr>
        <w:pStyle w:val="BodyText2"/>
      </w:pPr>
      <w:r>
        <w:t>Spent 2 days on this and no luck!!! 21/6/17</w:t>
      </w:r>
    </w:p>
    <w:p w14:paraId="467710E1" w14:textId="77777777" w:rsidR="00E05FB5" w:rsidRDefault="00E05FB5" w:rsidP="008B6883">
      <w:pPr>
        <w:pStyle w:val="BodyText2"/>
      </w:pPr>
      <w:r>
        <w:t xml:space="preserve">After I </w:t>
      </w:r>
      <w:hyperlink r:id="rId622" w:history="1">
        <w:r w:rsidRPr="00BA6565">
          <w:rPr>
            <w:rStyle w:val="Hyperlink"/>
          </w:rPr>
          <w:t>posted</w:t>
        </w:r>
      </w:hyperlink>
      <w:r>
        <w:t xml:space="preserve"> a question of the Cloud9 Community about creating custom images that contain the Cloud9 features, they replied pointing to the Docker </w:t>
      </w:r>
      <w:hyperlink r:id="rId623" w:history="1">
        <w:r w:rsidRPr="00BA6565">
          <w:rPr>
            <w:rStyle w:val="Hyperlink"/>
          </w:rPr>
          <w:t>workspace images</w:t>
        </w:r>
      </w:hyperlink>
      <w:r>
        <w:t xml:space="preserve">. I requested access to the alpha release of </w:t>
      </w:r>
      <w:hyperlink r:id="rId624" w:history="1">
        <w:r w:rsidRPr="00BA6565">
          <w:rPr>
            <w:rStyle w:val="Hyperlink"/>
          </w:rPr>
          <w:t>Deploying Docker Containers on Compute Engine</w:t>
        </w:r>
      </w:hyperlink>
      <w:r>
        <w:t xml:space="preserve"> on 19/6/17 and was granted access 1 day later. </w:t>
      </w:r>
    </w:p>
    <w:p w14:paraId="60CF64F3" w14:textId="77777777" w:rsidR="00E05FB5" w:rsidRDefault="00E05FB5" w:rsidP="00E05FB5">
      <w:pPr>
        <w:pStyle w:val="Heading8"/>
      </w:pPr>
      <w:r>
        <w:t>With new instances</w:t>
      </w:r>
    </w:p>
    <w:p w14:paraId="0F60ADA0" w14:textId="77777777" w:rsidR="00E05FB5" w:rsidRDefault="00E05FB5" w:rsidP="00E05FB5">
      <w:pPr>
        <w:pStyle w:val="Heading9"/>
      </w:pPr>
      <w:r>
        <w:t>Creating Instance Groups</w:t>
      </w:r>
    </w:p>
    <w:p w14:paraId="0AF18375" w14:textId="77777777" w:rsidR="00E05FB5" w:rsidRDefault="00E05FB5" w:rsidP="008B6883">
      <w:pPr>
        <w:pStyle w:val="BodyText2"/>
      </w:pPr>
      <w:r>
        <w:t>Create a new Instance Group which uses an Instance Template with the following information:</w:t>
      </w:r>
    </w:p>
    <w:p w14:paraId="6E4CD90C" w14:textId="77777777" w:rsidR="00E05FB5" w:rsidRDefault="00E05FB5" w:rsidP="008B6883">
      <w:pPr>
        <w:pStyle w:val="BodyText2"/>
      </w:pPr>
      <w:r>
        <w:rPr>
          <w:noProof/>
          <w:lang w:bidi="ar-SA"/>
        </w:rPr>
        <w:lastRenderedPageBreak/>
        <w:drawing>
          <wp:inline distT="0" distB="0" distL="0" distR="0" wp14:anchorId="168527CE" wp14:editId="0D54D2BF">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5">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52F8E62" w14:textId="77777777" w:rsidR="00E05FB5" w:rsidRPr="00BA6565" w:rsidRDefault="00E05FB5" w:rsidP="008B6883">
      <w:pPr>
        <w:pStyle w:val="BodyText2"/>
      </w:pPr>
      <w:r>
        <w:t xml:space="preserve">The Container image comes from Cloud9 images on </w:t>
      </w:r>
      <w:hyperlink r:id="rId626"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27"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28"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5C76042A" w14:textId="77777777" w:rsidR="00E05FB5" w:rsidRDefault="00E05FB5" w:rsidP="00E05FB5">
      <w:pPr>
        <w:pStyle w:val="Heading8"/>
      </w:pPr>
      <w:r>
        <w:t>With existing instances</w:t>
      </w:r>
    </w:p>
    <w:p w14:paraId="368AB2CC" w14:textId="77777777" w:rsidR="00E05FB5" w:rsidRPr="002E683C" w:rsidRDefault="00E05FB5" w:rsidP="008B6883">
      <w:pPr>
        <w:pStyle w:val="BodyText2"/>
      </w:pPr>
      <w:r>
        <w:t>I am now trying to install Docker on my existing GCP Ubuntu 14.04 instance.</w:t>
      </w:r>
    </w:p>
    <w:p w14:paraId="01FA1966" w14:textId="77777777" w:rsidR="00E05FB5" w:rsidRDefault="00E05FB5" w:rsidP="00E05FB5">
      <w:pPr>
        <w:pStyle w:val="Heading9"/>
      </w:pPr>
      <w:r>
        <w:t>Pulling Docker image from DockerHub</w:t>
      </w:r>
    </w:p>
    <w:p w14:paraId="72AD16FF" w14:textId="77777777" w:rsidR="00E05FB5" w:rsidRPr="00FF40BC" w:rsidRDefault="00E05FB5" w:rsidP="00E05FB5">
      <w:pPr>
        <w:pStyle w:val="Unix"/>
      </w:pPr>
      <w:r w:rsidRPr="00FF40BC">
        <w:t>a_cottam@ubuntu14-04-micro:~$ docker pull cloud9/ws-html5</w:t>
      </w:r>
    </w:p>
    <w:p w14:paraId="40525B03" w14:textId="48DCA08C" w:rsidR="00B779DA" w:rsidRDefault="00B779DA" w:rsidP="00B779DA">
      <w:pPr>
        <w:pStyle w:val="Heading4"/>
      </w:pPr>
      <w:r>
        <w:t>Command Line Interface (CLI)</w:t>
      </w:r>
    </w:p>
    <w:p w14:paraId="53080961" w14:textId="5CB9093C" w:rsidR="00B779DA" w:rsidRPr="00B779DA" w:rsidRDefault="00B779DA" w:rsidP="008B6883">
      <w:pPr>
        <w:pStyle w:val="BodyText2"/>
      </w:pPr>
      <w:r>
        <w:t xml:space="preserve">Docs </w:t>
      </w:r>
      <w:hyperlink r:id="rId629"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8B6883">
      <w:pPr>
        <w:pStyle w:val="BodyText2"/>
      </w:pPr>
      <w:r>
        <w:t xml:space="preserve">Following instructions </w:t>
      </w:r>
      <w:hyperlink r:id="rId630"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0306F2A2" w14:textId="77777777" w:rsidR="00B82F57" w:rsidRDefault="00B82F57" w:rsidP="00B82F57">
      <w:pPr>
        <w:pStyle w:val="Heading4"/>
      </w:pPr>
      <w:r>
        <w:t>EC2</w:t>
      </w:r>
    </w:p>
    <w:p w14:paraId="780DCF6F" w14:textId="5CEABD2B" w:rsidR="00B82F57" w:rsidRDefault="00B82F57" w:rsidP="00B82F57">
      <w:pPr>
        <w:pStyle w:val="Heading5"/>
      </w:pPr>
      <w:r>
        <w:t>AMIs</w:t>
      </w:r>
    </w:p>
    <w:p w14:paraId="34681594" w14:textId="7F1C81EA" w:rsidR="00B82F57" w:rsidRPr="00B82F57" w:rsidRDefault="00B82F57" w:rsidP="00B82F57">
      <w:pPr>
        <w:pStyle w:val="BodyText2"/>
      </w:pPr>
      <w:r>
        <w:t>There are some ESRI ones.</w:t>
      </w:r>
    </w:p>
    <w:p w14:paraId="7AC0804C" w14:textId="49808CCC" w:rsidR="00B779DA" w:rsidRDefault="00B779DA" w:rsidP="00B779DA">
      <w:pPr>
        <w:pStyle w:val="Heading4"/>
      </w:pPr>
      <w:r>
        <w:lastRenderedPageBreak/>
        <w:t>Services</w:t>
      </w:r>
    </w:p>
    <w:p w14:paraId="1E744176" w14:textId="496ADDC9" w:rsidR="00B779DA" w:rsidRDefault="00B779DA" w:rsidP="00B779DA">
      <w:pPr>
        <w:pStyle w:val="Heading5"/>
      </w:pPr>
      <w:r>
        <w:t>S3</w:t>
      </w:r>
    </w:p>
    <w:p w14:paraId="23CB56EA" w14:textId="6F5E0358" w:rsidR="00B779DA" w:rsidRPr="00B779DA" w:rsidRDefault="00B779DA" w:rsidP="008B6883">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8B6883">
      <w:pPr>
        <w:pStyle w:val="BodyText2"/>
      </w:pPr>
      <w:r>
        <w:t xml:space="preserve">There is a developer API for the forecast.io project </w:t>
      </w:r>
      <w:hyperlink r:id="rId631"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8B6883">
      <w:pPr>
        <w:pStyle w:val="BodyText2"/>
      </w:pPr>
      <w:r>
        <w:t>APIs a</w:t>
      </w:r>
      <w:r w:rsidR="000304A0">
        <w:t xml:space="preserve">vailable </w:t>
      </w:r>
      <w:hyperlink r:id="rId632" w:history="1">
        <w:r w:rsidR="000304A0" w:rsidRPr="000304A0">
          <w:rPr>
            <w:rStyle w:val="Hyperlink"/>
          </w:rPr>
          <w:t>here</w:t>
        </w:r>
      </w:hyperlink>
      <w:r w:rsidR="000304A0">
        <w:t xml:space="preserve">. </w:t>
      </w:r>
      <w:r w:rsidR="003D22E6">
        <w:t xml:space="preserve">Documentation available </w:t>
      </w:r>
      <w:hyperlink r:id="rId633" w:anchor="introduction" w:history="1">
        <w:r w:rsidR="003D22E6" w:rsidRPr="003D22E6">
          <w:rPr>
            <w:rStyle w:val="Hyperlink"/>
          </w:rPr>
          <w:t>here</w:t>
        </w:r>
      </w:hyperlink>
      <w:r w:rsidR="003D22E6">
        <w:t>.</w:t>
      </w:r>
    </w:p>
    <w:p w14:paraId="7218FB19" w14:textId="77777777" w:rsidR="008B3E2A" w:rsidRDefault="008B3E2A" w:rsidP="008B3E2A">
      <w:pPr>
        <w:pStyle w:val="Heading4"/>
      </w:pPr>
      <w:r>
        <w:t>InforMEA</w:t>
      </w:r>
    </w:p>
    <w:p w14:paraId="4365EA2A" w14:textId="77777777" w:rsidR="008B3E2A" w:rsidRPr="00460850" w:rsidRDefault="008B3E2A" w:rsidP="008B3E2A">
      <w:pPr>
        <w:pStyle w:val="BodyText2"/>
      </w:pPr>
      <w:r>
        <w:t xml:space="preserve">API is documented </w:t>
      </w:r>
      <w:hyperlink r:id="rId634" w:history="1">
        <w:r w:rsidRPr="00460850">
          <w:rPr>
            <w:rStyle w:val="Hyperlink"/>
          </w:rPr>
          <w:t>here</w:t>
        </w:r>
      </w:hyperlink>
      <w:r>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8B6883">
      <w:pPr>
        <w:pStyle w:val="BodyText2"/>
      </w:pPr>
      <w:r>
        <w:t xml:space="preserve">There are </w:t>
      </w:r>
      <w:r w:rsidR="00487929">
        <w:t>lots of</w:t>
      </w:r>
      <w:r>
        <w:t xml:space="preserve"> APIs available from Elsevier</w:t>
      </w:r>
      <w:r w:rsidR="00487929">
        <w:t xml:space="preserve">. See </w:t>
      </w:r>
      <w:hyperlink r:id="rId635" w:history="1">
        <w:r w:rsidR="00487929" w:rsidRPr="00487929">
          <w:rPr>
            <w:rStyle w:val="Hyperlink"/>
          </w:rPr>
          <w:t>this</w:t>
        </w:r>
      </w:hyperlink>
      <w:r w:rsidR="00487929">
        <w:t xml:space="preserve"> page. </w:t>
      </w:r>
      <w:r>
        <w:t xml:space="preserve">There is a </w:t>
      </w:r>
      <w:hyperlink r:id="rId636"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37"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38"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8B6883">
      <w:pPr>
        <w:pStyle w:val="BodyText2"/>
      </w:pPr>
      <w:r>
        <w:t>Example call for ScienceDirect Search:</w:t>
      </w:r>
    </w:p>
    <w:p w14:paraId="3B2AD4C1" w14:textId="0FDFD938" w:rsidR="00901A51" w:rsidRDefault="00837495" w:rsidP="008B6883">
      <w:pPr>
        <w:pStyle w:val="BodyText2"/>
      </w:pPr>
      <w:hyperlink r:id="rId639"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lastRenderedPageBreak/>
        <w:t>Abstract</w:t>
      </w:r>
    </w:p>
    <w:p w14:paraId="749A0F1E" w14:textId="189F5042" w:rsidR="0083409B" w:rsidRDefault="0083409B" w:rsidP="008B6883">
      <w:pPr>
        <w:pStyle w:val="BodyText2"/>
      </w:pPr>
      <w:r>
        <w:t>Example call</w:t>
      </w:r>
      <w:r w:rsidR="00B20A6F">
        <w:t>s</w:t>
      </w:r>
      <w:r>
        <w:t xml:space="preserve"> for Scopus Abstract (for our water paper):</w:t>
      </w:r>
    </w:p>
    <w:p w14:paraId="71B967BE" w14:textId="2D700BA2" w:rsidR="0083409B" w:rsidRDefault="00837495" w:rsidP="008B6883">
      <w:pPr>
        <w:pStyle w:val="BodyText2"/>
      </w:pPr>
      <w:hyperlink r:id="rId640"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837495" w:rsidP="008B6883">
      <w:pPr>
        <w:pStyle w:val="BodyText2"/>
      </w:pPr>
      <w:hyperlink r:id="rId641"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8B6883">
      <w:pPr>
        <w:pStyle w:val="BodyText2"/>
      </w:pPr>
      <w:r>
        <w:t>Example call for Author Retrieval:</w:t>
      </w:r>
    </w:p>
    <w:p w14:paraId="48C7B2C4" w14:textId="4391E10B" w:rsidR="00B20A6F" w:rsidRPr="00B20A6F" w:rsidRDefault="00837495" w:rsidP="008B6883">
      <w:pPr>
        <w:pStyle w:val="BodyText2"/>
      </w:pPr>
      <w:hyperlink r:id="rId642"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8B6883">
      <w:pPr>
        <w:pStyle w:val="BodyText2"/>
      </w:pPr>
      <w:r>
        <w:t xml:space="preserve">Example call for Scopus Search: </w:t>
      </w:r>
    </w:p>
    <w:p w14:paraId="6EA8C826" w14:textId="022324E0" w:rsidR="00295C1B" w:rsidRDefault="00837495" w:rsidP="008B6883">
      <w:pPr>
        <w:pStyle w:val="BodyText2"/>
      </w:pPr>
      <w:hyperlink r:id="rId643"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8B6883">
      <w:pPr>
        <w:pStyle w:val="BodyText2"/>
      </w:pPr>
      <w:r>
        <w:t xml:space="preserve">These are the fields that are supposed to be returned using the Scopus search API (from </w:t>
      </w:r>
      <w:hyperlink r:id="rId644"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4F73A1A9" w:rsidR="003618AE" w:rsidRPr="00A426D6" w:rsidRDefault="003618AE" w:rsidP="009B5185">
            <w:pPr>
              <w:pStyle w:val="TableTextHeader"/>
            </w:pPr>
            <w:bookmarkStart w:id="131" w:name="RANGE!A1:D53"/>
            <w:r w:rsidRPr="00A426D6">
              <w:rPr>
                <w:lang w:val="en-GB"/>
              </w:rPr>
              <w:t>Field</w:t>
            </w:r>
            <w:bookmarkEnd w:id="131"/>
          </w:p>
        </w:tc>
        <w:tc>
          <w:tcPr>
            <w:tcW w:w="2586" w:type="dxa"/>
            <w:noWrap/>
            <w:hideMark/>
          </w:tcPr>
          <w:p w14:paraId="27D791AD"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lastRenderedPageBreak/>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8B6883">
      <w:pPr>
        <w:pStyle w:val="BodyText2"/>
      </w:pPr>
    </w:p>
    <w:p w14:paraId="74D7C6CF" w14:textId="09DE4614" w:rsidR="000C2C47" w:rsidRDefault="000C2C47" w:rsidP="000C2C47">
      <w:pPr>
        <w:pStyle w:val="Heading7"/>
      </w:pPr>
      <w:r>
        <w:t>Serial</w:t>
      </w:r>
    </w:p>
    <w:p w14:paraId="2F332876" w14:textId="4C6AB1DE" w:rsidR="000C2C47" w:rsidRPr="000C2C47" w:rsidRDefault="000C2C47" w:rsidP="008B6883">
      <w:pPr>
        <w:pStyle w:val="BodyText2"/>
      </w:pPr>
      <w:r>
        <w:t xml:space="preserve">Used for getting Journal metrics. </w:t>
      </w:r>
      <w:hyperlink r:id="rId645"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46" w:history="1">
        <w:r w:rsidRPr="00F93921">
          <w:rPr>
            <w:rStyle w:val="Hyperlink"/>
          </w:rPr>
          <w:t>https://dev.elsevier.com/api_key_settings.html</w:t>
        </w:r>
      </w:hyperlink>
      <w:r>
        <w:t xml:space="preserve"> </w:t>
      </w:r>
    </w:p>
    <w:p w14:paraId="55807D82" w14:textId="072D3CF9" w:rsidR="002E5A35" w:rsidRDefault="002E5A35" w:rsidP="002E5A35">
      <w:pPr>
        <w:pStyle w:val="Heading4"/>
      </w:pPr>
      <w:r>
        <w:t>Mapbox</w:t>
      </w:r>
    </w:p>
    <w:p w14:paraId="3D5BCB2E" w14:textId="77777777" w:rsidR="002E5A35" w:rsidRDefault="002E5A35" w:rsidP="002E5A35">
      <w:pPr>
        <w:pStyle w:val="Heading5"/>
      </w:pPr>
      <w:r>
        <w:t>Documentation</w:t>
      </w:r>
    </w:p>
    <w:p w14:paraId="058E6D38" w14:textId="77777777" w:rsidR="002E5A35" w:rsidRPr="00EA50D3" w:rsidRDefault="002E5A35" w:rsidP="008B6883">
      <w:pPr>
        <w:pStyle w:val="BodyText2"/>
      </w:pPr>
      <w:r>
        <w:t xml:space="preserve">Is </w:t>
      </w:r>
      <w:hyperlink r:id="rId647" w:history="1">
        <w:r w:rsidRPr="00EA50D3">
          <w:rPr>
            <w:rStyle w:val="Hyperlink"/>
          </w:rPr>
          <w:t>here</w:t>
        </w:r>
      </w:hyperlink>
      <w:r>
        <w:t>.</w:t>
      </w:r>
    </w:p>
    <w:p w14:paraId="4400B816" w14:textId="77777777" w:rsidR="002E5A35" w:rsidRDefault="002E5A35" w:rsidP="002E5A35">
      <w:pPr>
        <w:pStyle w:val="Heading5"/>
      </w:pPr>
      <w:r>
        <w:t>Tokens</w:t>
      </w:r>
    </w:p>
    <w:p w14:paraId="6AA30D6A" w14:textId="64E73550"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429788DB" w14:textId="04C6B26C" w:rsidR="00CC06EE" w:rsidRDefault="00CC06EE" w:rsidP="008B6883">
      <w:pPr>
        <w:pStyle w:val="BodyText2"/>
      </w:pPr>
      <w:r>
        <w:t>Another one on 14/12/17 called mapboxPythonClient which has scopes for anything:</w:t>
      </w:r>
    </w:p>
    <w:p w14:paraId="55B796F9" w14:textId="6E9B9B3A"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0C468B28" w14:textId="77777777" w:rsidR="002E5A35" w:rsidRDefault="002E5A35" w:rsidP="002E5A35">
      <w:pPr>
        <w:pStyle w:val="Heading5"/>
      </w:pPr>
      <w:r>
        <w:t>Uploads API</w:t>
      </w:r>
    </w:p>
    <w:p w14:paraId="707F1E77" w14:textId="667958D1" w:rsidR="009421FD" w:rsidRDefault="009421FD" w:rsidP="009421FD">
      <w:pPr>
        <w:pStyle w:val="Heading6"/>
      </w:pPr>
      <w:r>
        <w:t>Using cUrl</w:t>
      </w:r>
    </w:p>
    <w:p w14:paraId="09552360" w14:textId="6954AD09" w:rsidR="002E5A35" w:rsidRDefault="002E5A35" w:rsidP="008B6883">
      <w:pPr>
        <w:pStyle w:val="BodyText2"/>
      </w:pPr>
      <w:r>
        <w:t xml:space="preserve">Uploading the Intact Forest Landscapes (using instructions </w:t>
      </w:r>
      <w:hyperlink r:id="rId648" w:history="1">
        <w:r w:rsidRPr="008F4C76">
          <w:rPr>
            <w:rStyle w:val="Hyperlink"/>
          </w:rPr>
          <w:t>here</w:t>
        </w:r>
      </w:hyperlink>
      <w:r>
        <w:t>):</w:t>
      </w:r>
    </w:p>
    <w:p w14:paraId="223AC2F0" w14:textId="77777777" w:rsidR="002E5A35" w:rsidRDefault="002E5A35" w:rsidP="009421FD">
      <w:pPr>
        <w:pStyle w:val="Heading7"/>
      </w:pPr>
      <w:r>
        <w:t>Getting credentials to stage the data to S3</w:t>
      </w:r>
    </w:p>
    <w:p w14:paraId="43553958"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3785BBBD" w14:textId="77777777" w:rsidR="002E5A35" w:rsidRDefault="002E5A35" w:rsidP="002E5A35">
      <w:pPr>
        <w:pStyle w:val="Unix"/>
      </w:pPr>
      <w:r>
        <w:t>{</w:t>
      </w:r>
    </w:p>
    <w:p w14:paraId="2080022D" w14:textId="77777777" w:rsidR="002E5A35" w:rsidRDefault="002E5A35" w:rsidP="002E5A35">
      <w:pPr>
        <w:pStyle w:val="Unix"/>
      </w:pPr>
      <w:r>
        <w:t>"bucket":"tilestream-tilesets-production",</w:t>
      </w:r>
    </w:p>
    <w:p w14:paraId="69E03AE2" w14:textId="77777777" w:rsidR="002E5A35" w:rsidRDefault="002E5A35" w:rsidP="002E5A35">
      <w:pPr>
        <w:pStyle w:val="Unix"/>
      </w:pPr>
      <w:r>
        <w:t>"key":"</w:t>
      </w:r>
      <w:r w:rsidRPr="008F4C76">
        <w:rPr>
          <w:color w:val="FF0000"/>
        </w:rPr>
        <w:t>88/_pending/tkoy41jt8ow2wno00klxlb7jc/blishten</w:t>
      </w:r>
      <w:r>
        <w:t>",</w:t>
      </w:r>
    </w:p>
    <w:p w14:paraId="5A3FD554" w14:textId="77777777" w:rsidR="002E5A35" w:rsidRDefault="002E5A35" w:rsidP="002E5A35">
      <w:pPr>
        <w:pStyle w:val="Unix"/>
      </w:pPr>
      <w:r>
        <w:t>"accessKeyId":"ASIAIAPD7AEKAI47MA7Q",</w:t>
      </w:r>
    </w:p>
    <w:p w14:paraId="5DE7E090" w14:textId="77777777" w:rsidR="002E5A35" w:rsidRDefault="002E5A35" w:rsidP="002E5A35">
      <w:pPr>
        <w:pStyle w:val="Unix"/>
      </w:pPr>
      <w:r>
        <w:t>"secretAccessKey":"tyFfYrfreujgK62da+27waO7w57vaD5L9Di3GD8p",</w:t>
      </w:r>
    </w:p>
    <w:p w14:paraId="239EE77B"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22231421" w14:textId="77777777" w:rsidR="002E5A35" w:rsidRDefault="002E5A35" w:rsidP="002E5A35">
      <w:pPr>
        <w:pStyle w:val="Unix"/>
      </w:pPr>
      <w:r>
        <w:t>"url":"https://tilestream-tilesets-production.s3.amazonaws.com/88/_pending/tkoy41jt8ow2wno00klxlb7jc/blishten"</w:t>
      </w:r>
    </w:p>
    <w:p w14:paraId="36C8038A" w14:textId="77777777" w:rsidR="002E5A35" w:rsidRDefault="002E5A35" w:rsidP="002E5A35">
      <w:pPr>
        <w:pStyle w:val="Unix"/>
      </w:pPr>
      <w:r>
        <w:t>}</w:t>
      </w:r>
    </w:p>
    <w:p w14:paraId="323C9EE6"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5AA8A842" w14:textId="77777777" w:rsidR="002E5A35" w:rsidRDefault="002E5A35" w:rsidP="009421FD">
      <w:pPr>
        <w:pStyle w:val="Heading7"/>
      </w:pPr>
      <w:r>
        <w:t>Uploading to S3</w:t>
      </w:r>
    </w:p>
    <w:p w14:paraId="134BC97D" w14:textId="77777777" w:rsidR="002E5A35" w:rsidRDefault="002E5A35" w:rsidP="008B6883">
      <w:pPr>
        <w:pStyle w:val="BodyText2"/>
      </w:pPr>
      <w:r>
        <w:t>Setting credentials:</w:t>
      </w:r>
    </w:p>
    <w:p w14:paraId="5D7D8E42" w14:textId="77777777" w:rsidR="002E5A35" w:rsidRDefault="002E5A35" w:rsidP="002E5A35">
      <w:pPr>
        <w:pStyle w:val="Unix"/>
      </w:pPr>
      <w:r>
        <w:t>aws configure set aws_access_key_id ASIAIAPD7AEKAI47MA7Q</w:t>
      </w:r>
    </w:p>
    <w:p w14:paraId="34C76F9D" w14:textId="77777777" w:rsidR="002E5A35" w:rsidRDefault="002E5A35" w:rsidP="002E5A35">
      <w:pPr>
        <w:pStyle w:val="Unix"/>
      </w:pPr>
      <w:r>
        <w:t>aws configure set aws_secret_access_key tyFfYrfreujgK62da+27waO7w57vaD5L9Di3GD8p</w:t>
      </w:r>
    </w:p>
    <w:p w14:paraId="6211BA9E" w14:textId="77777777" w:rsidR="002E5A35" w:rsidRDefault="002E5A35" w:rsidP="002E5A35">
      <w:pPr>
        <w:pStyle w:val="Unix"/>
      </w:pPr>
      <w:r>
        <w:t>aws configure set aws_session_token FQoDYXdzEIr………</w:t>
      </w:r>
    </w:p>
    <w:p w14:paraId="5D311E68" w14:textId="77777777" w:rsidR="002E5A35" w:rsidRDefault="002E5A35" w:rsidP="002E5A35">
      <w:pPr>
        <w:pStyle w:val="Unix"/>
      </w:pPr>
      <w:r>
        <w:t>aws configure set default.region us-east-1</w:t>
      </w:r>
    </w:p>
    <w:p w14:paraId="406861E9" w14:textId="77777777" w:rsidR="002E5A35" w:rsidRDefault="002E5A35" w:rsidP="008B6883">
      <w:pPr>
        <w:pStyle w:val="BodyText2"/>
      </w:pPr>
      <w:r>
        <w:t>Now putting these into the aws copy:</w:t>
      </w:r>
    </w:p>
    <w:p w14:paraId="7F80F138"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10B2FFC9" w14:textId="77777777" w:rsidR="002E5A35" w:rsidRDefault="002E5A35" w:rsidP="002E5A35">
      <w:pPr>
        <w:pStyle w:val="Unix"/>
      </w:pPr>
      <w:r w:rsidRPr="008F4C76">
        <w:lastRenderedPageBreak/>
        <w:t>upload: E:\cottaan\Documents\ArcGIS\Datasets\Intact Forest Landscapes\IFL_2013\ifl_2013_pacific.geojson to s3://tilestream-tilesets-production/95/_pending/p290wny77p2392n0rgxjob7jc/blishten</w:t>
      </w:r>
    </w:p>
    <w:p w14:paraId="3E0B8109" w14:textId="77777777" w:rsidR="002E5A35" w:rsidRDefault="002E5A35" w:rsidP="009421FD">
      <w:pPr>
        <w:pStyle w:val="Heading7"/>
      </w:pPr>
      <w:r>
        <w:t>Upload the MapBox</w:t>
      </w:r>
    </w:p>
    <w:p w14:paraId="5A6206E4"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73647961" w14:textId="6E118C79" w:rsidR="009421FD" w:rsidRDefault="002E5A35" w:rsidP="009421FD">
      <w:pPr>
        <w:pStyle w:val="Unix"/>
      </w:pPr>
      <w:r>
        <w:t>curl: (1) Protocol "'https" not supported or disabled in libcurl</w:t>
      </w:r>
    </w:p>
    <w:p w14:paraId="24EC7534" w14:textId="7B270D8E" w:rsidR="007216D5" w:rsidRDefault="007216D5" w:rsidP="007216D5">
      <w:pPr>
        <w:pStyle w:val="Heading6"/>
      </w:pPr>
      <w:r>
        <w:t>Using Python SDK</w:t>
      </w:r>
    </w:p>
    <w:p w14:paraId="24400224" w14:textId="77777777" w:rsidR="007216D5" w:rsidRPr="007216D5" w:rsidRDefault="007216D5" w:rsidP="008B6883">
      <w:pPr>
        <w:pStyle w:val="BodyText2"/>
      </w:pPr>
    </w:p>
    <w:p w14:paraId="6D887AE3" w14:textId="77777777" w:rsidR="003618AE" w:rsidRDefault="003618AE" w:rsidP="003618AE">
      <w:pPr>
        <w:pStyle w:val="Heading4"/>
      </w:pPr>
      <w:r>
        <w:t>Photo services</w:t>
      </w:r>
    </w:p>
    <w:p w14:paraId="27DF3733"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8B6883">
      <w:pPr>
        <w:pStyle w:val="BodyText2"/>
      </w:pPr>
      <w:r>
        <w:t xml:space="preserve">5° 7' 37.17" N  116° 55' 46.25" E (which is </w:t>
      </w:r>
      <w:r w:rsidRPr="008621E0">
        <w:t>5.1269</w:t>
      </w:r>
      <w:r>
        <w:t xml:space="preserve">, </w:t>
      </w:r>
      <w:r w:rsidRPr="008621E0">
        <w:t>116.9295</w:t>
      </w:r>
      <w:r>
        <w:t xml:space="preserve"> using </w:t>
      </w:r>
      <w:hyperlink r:id="rId649"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8B6883">
      <w:pPr>
        <w:pStyle w:val="BodyText2"/>
      </w:pPr>
      <w:r>
        <w:t xml:space="preserve">Yahoo account: </w:t>
      </w:r>
      <w:r w:rsidRPr="00D92F0D">
        <w:t>andrewcottam36</w:t>
      </w:r>
    </w:p>
    <w:p w14:paraId="18DE1AE3" w14:textId="77777777" w:rsidR="003618AE" w:rsidRPr="00D92F0D" w:rsidRDefault="003618AE" w:rsidP="008B6883">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8B6883">
      <w:pPr>
        <w:pStyle w:val="BodyText2"/>
      </w:pPr>
      <w:r>
        <w:t>Example:</w:t>
      </w:r>
    </w:p>
    <w:p w14:paraId="430C26B7" w14:textId="77777777" w:rsidR="003618AE" w:rsidRDefault="00837495" w:rsidP="008B6883">
      <w:pPr>
        <w:pStyle w:val="BodyText2"/>
        <w:rPr>
          <w:rStyle w:val="Hyperlink"/>
        </w:rPr>
      </w:pPr>
      <w:hyperlink r:id="rId650"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8B6883">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8B6883">
      <w:pPr>
        <w:pStyle w:val="BodyText2"/>
      </w:pPr>
      <w:r>
        <w:t xml:space="preserve">3600 queries per hour from </w:t>
      </w:r>
      <w:hyperlink r:id="rId651"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8B6883">
      <w:pPr>
        <w:pStyle w:val="BodyText2"/>
      </w:pPr>
      <w:r>
        <w:lastRenderedPageBreak/>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8B6883">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8B6883">
      <w:pPr>
        <w:pStyle w:val="BodyText2"/>
      </w:pPr>
      <w:r>
        <w:t xml:space="preserve">Key: </w:t>
      </w:r>
      <w:r w:rsidRPr="00C0164E">
        <w:t>AIzaSyDTxDpwaFu7qVsS-EeptGHgYMeeTEfzWzg</w:t>
      </w:r>
    </w:p>
    <w:p w14:paraId="3A822B8D" w14:textId="7C6FF4C7" w:rsidR="00FF40EE" w:rsidRPr="00C0164E" w:rsidRDefault="00C0164E" w:rsidP="008B6883">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8B6883">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66099012" w14:textId="77777777" w:rsidR="003618AE" w:rsidRDefault="00837495" w:rsidP="008B6883">
      <w:pPr>
        <w:pStyle w:val="BodyText2"/>
      </w:pPr>
      <w:hyperlink r:id="rId652"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8B6883">
      <w:pPr>
        <w:pStyle w:val="BodyText2"/>
      </w:pPr>
      <w:r>
        <w:t>Here is an example response:</w:t>
      </w:r>
    </w:p>
    <w:p w14:paraId="60C078BB"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8B6883">
      <w:pPr>
        <w:pStyle w:val="BodyText2"/>
      </w:pPr>
      <w:r>
        <w:t xml:space="preserve">I am writing a service to harvest all Panoramio points. It is </w:t>
      </w:r>
      <w:hyperlink r:id="rId653"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8B6883">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8B6883">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8B6883">
      <w:pPr>
        <w:pStyle w:val="BodyText2"/>
      </w:pPr>
      <w:r>
        <w:t xml:space="preserve">API is now part of Google Photos – docs </w:t>
      </w:r>
      <w:hyperlink r:id="rId654" w:history="1">
        <w:r w:rsidRPr="005C2541">
          <w:rPr>
            <w:rStyle w:val="Hyperlink"/>
          </w:rPr>
          <w:t>here</w:t>
        </w:r>
      </w:hyperlink>
      <w:r>
        <w:t>. There doesn’t seem to be a Javascript API.</w:t>
      </w:r>
    </w:p>
    <w:p w14:paraId="5F4BA22E" w14:textId="3A7BFA26" w:rsidR="0015315A" w:rsidRDefault="0015315A" w:rsidP="0015315A">
      <w:pPr>
        <w:pStyle w:val="Heading5"/>
      </w:pPr>
      <w:r>
        <w:lastRenderedPageBreak/>
        <w:t>GettyImages</w:t>
      </w:r>
    </w:p>
    <w:p w14:paraId="4138558D" w14:textId="05EB88F4" w:rsidR="0015315A" w:rsidRPr="0015315A" w:rsidRDefault="00837495" w:rsidP="008B6883">
      <w:pPr>
        <w:pStyle w:val="BodyText2"/>
      </w:pPr>
      <w:hyperlink r:id="rId655"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837495" w:rsidP="008B6883">
      <w:pPr>
        <w:pStyle w:val="BodyText2"/>
      </w:pPr>
      <w:hyperlink r:id="rId656"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837495" w:rsidP="008B6883">
      <w:pPr>
        <w:pStyle w:val="BodyText2"/>
      </w:pPr>
      <w:hyperlink r:id="rId657"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8B6883">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8B6883">
      <w:pPr>
        <w:pStyle w:val="BodyText2"/>
      </w:pPr>
      <w:r>
        <w:t>Example using WFS:</w:t>
      </w:r>
    </w:p>
    <w:p w14:paraId="00D2FFEA" w14:textId="77777777" w:rsidR="003618AE" w:rsidRDefault="00837495" w:rsidP="008B6883">
      <w:pPr>
        <w:pStyle w:val="BodyText2"/>
      </w:pPr>
      <w:hyperlink r:id="rId658"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837495" w:rsidP="008B6883">
      <w:pPr>
        <w:pStyle w:val="BodyText2"/>
      </w:pPr>
      <w:hyperlink r:id="rId659"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8B6883">
      <w:pPr>
        <w:pStyle w:val="BodyText2"/>
      </w:pPr>
      <w:r>
        <w:t>Or using REST:</w:t>
      </w:r>
    </w:p>
    <w:p w14:paraId="7D5980A1" w14:textId="77777777" w:rsidR="003618AE" w:rsidRDefault="00837495" w:rsidP="008B6883">
      <w:pPr>
        <w:pStyle w:val="BodyText2"/>
      </w:pPr>
      <w:hyperlink r:id="rId660"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8B6883">
      <w:pPr>
        <w:pStyle w:val="BodyText2"/>
      </w:pPr>
      <w:r>
        <w:t xml:space="preserve">Documentation </w:t>
      </w:r>
      <w:hyperlink r:id="rId661"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32" w:name="_Ref364152256"/>
      <w:r>
        <w:t>Bing search API</w:t>
      </w:r>
      <w:bookmarkEnd w:id="132"/>
    </w:p>
    <w:p w14:paraId="7EA84C1C" w14:textId="77777777" w:rsidR="003618AE" w:rsidRDefault="003618AE" w:rsidP="008B6883">
      <w:pPr>
        <w:pStyle w:val="BodyText2"/>
      </w:pPr>
      <w:r>
        <w:t>You can use the Bing Search API to do a search for web, images etc. and there is a limit of 5000 queries a day. Details here:</w:t>
      </w:r>
    </w:p>
    <w:p w14:paraId="197CD605" w14:textId="77777777" w:rsidR="003618AE" w:rsidRDefault="00837495" w:rsidP="008B6883">
      <w:pPr>
        <w:pStyle w:val="BodyText2"/>
      </w:pPr>
      <w:hyperlink r:id="rId662"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663"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8B6883">
      <w:pPr>
        <w:pStyle w:val="BodyText2"/>
      </w:pPr>
      <w:r>
        <w:t>Once you have this then you can use the search API.</w:t>
      </w:r>
    </w:p>
    <w:p w14:paraId="4D8D13CD" w14:textId="346D29FC" w:rsidR="003618AE" w:rsidRDefault="003618AE" w:rsidP="003618AE">
      <w:pPr>
        <w:pStyle w:val="Heading4"/>
      </w:pPr>
      <w:bookmarkStart w:id="133" w:name="_Ref377374102"/>
      <w:r>
        <w:t>Species services</w:t>
      </w:r>
      <w:bookmarkEnd w:id="133"/>
    </w:p>
    <w:p w14:paraId="383D7411" w14:textId="77777777" w:rsidR="003618AE" w:rsidRDefault="003618AE" w:rsidP="003618AE">
      <w:pPr>
        <w:pStyle w:val="Heading5"/>
      </w:pPr>
      <w:bookmarkStart w:id="134"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lastRenderedPageBreak/>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8B6883">
      <w:pPr>
        <w:pStyle w:val="BodyText2"/>
      </w:pPr>
      <w:r>
        <w:t>The new API seems better. For example, the following call returns the taxonID of a taxon using the GBIF nub:</w:t>
      </w:r>
    </w:p>
    <w:p w14:paraId="61218859" w14:textId="77777777" w:rsidR="003618AE" w:rsidRDefault="00837495" w:rsidP="008B6883">
      <w:pPr>
        <w:pStyle w:val="BodyText2"/>
      </w:pPr>
      <w:hyperlink r:id="rId664" w:history="1">
        <w:r w:rsidR="003618AE" w:rsidRPr="008A55F1">
          <w:rPr>
            <w:rStyle w:val="Hyperlink"/>
          </w:rPr>
          <w:t>http://ecat-dev.gbif.org/ws/usage/?q=Panthera%20leo&amp;rkey=1</w:t>
        </w:r>
      </w:hyperlink>
    </w:p>
    <w:p w14:paraId="5E78B9E3"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837495" w:rsidP="008B6883">
      <w:pPr>
        <w:pStyle w:val="BodyText2"/>
      </w:pPr>
      <w:hyperlink r:id="rId665" w:history="1">
        <w:r w:rsidR="003618AE" w:rsidRPr="00F02C5D">
          <w:rPr>
            <w:rStyle w:val="Hyperlink"/>
          </w:rPr>
          <w:t>http://ecat-dev.gbif.org/ws/usage/?id=116596410&amp;showVernaculars=en</w:t>
        </w:r>
      </w:hyperlink>
    </w:p>
    <w:p w14:paraId="4776A638" w14:textId="77777777" w:rsidR="003618AE" w:rsidRDefault="003618AE" w:rsidP="008B6883">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8B6883">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8B6883">
      <w:pPr>
        <w:pStyle w:val="BodyText2"/>
      </w:pPr>
      <w:r>
        <w:t xml:space="preserve">There is an R wrapper for the GBIF API available here </w:t>
      </w:r>
      <w:hyperlink r:id="rId666" w:anchor="rgbif" w:history="1">
        <w:r>
          <w:rPr>
            <w:rStyle w:val="Hyperlink"/>
          </w:rPr>
          <w:t>https://github.com/ropensci/rgbif/tree/newapi#rgbif</w:t>
        </w:r>
      </w:hyperlink>
      <w:r>
        <w:t>.</w:t>
      </w:r>
    </w:p>
    <w:p w14:paraId="0B606A74" w14:textId="77777777" w:rsidR="003618AE" w:rsidRDefault="003618AE" w:rsidP="003618AE">
      <w:pPr>
        <w:pStyle w:val="Heading6"/>
      </w:pPr>
      <w:bookmarkStart w:id="135" w:name="_Ref377472793"/>
      <w:r>
        <w:t>API v0.9</w:t>
      </w:r>
      <w:bookmarkEnd w:id="135"/>
    </w:p>
    <w:p w14:paraId="0CE08A48" w14:textId="77777777" w:rsidR="003618AE" w:rsidRDefault="003618AE" w:rsidP="008B6883">
      <w:pPr>
        <w:pStyle w:val="BodyText2"/>
      </w:pPr>
      <w:r>
        <w:t xml:space="preserve">The GBIF API is available here: </w:t>
      </w:r>
      <w:hyperlink r:id="rId667" w:history="1">
        <w:r>
          <w:rPr>
            <w:rStyle w:val="Hyperlink"/>
          </w:rPr>
          <w:t>http://www.gbif.org/developer/summary</w:t>
        </w:r>
      </w:hyperlink>
    </w:p>
    <w:p w14:paraId="1D25B118" w14:textId="77777777" w:rsidR="003618AE" w:rsidRDefault="003618AE" w:rsidP="008B6883">
      <w:pPr>
        <w:pStyle w:val="BodyText2"/>
      </w:pPr>
      <w:r>
        <w:t xml:space="preserve">Here is the url for all observations in Kinabalu area from the GBIF website: </w:t>
      </w:r>
    </w:p>
    <w:p w14:paraId="4A079D64" w14:textId="77777777" w:rsidR="003618AE" w:rsidRDefault="00837495" w:rsidP="008B6883">
      <w:pPr>
        <w:pStyle w:val="BodyText2"/>
      </w:pPr>
      <w:hyperlink r:id="rId668"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8B6883">
      <w:pPr>
        <w:pStyle w:val="BodyText2"/>
      </w:pPr>
      <w:r>
        <w:t>There is a record for Argusianus argus from the GBIF website:</w:t>
      </w:r>
    </w:p>
    <w:p w14:paraId="779AE901" w14:textId="77777777" w:rsidR="003618AE" w:rsidRDefault="00837495" w:rsidP="008B6883">
      <w:pPr>
        <w:pStyle w:val="BodyText2"/>
      </w:pPr>
      <w:hyperlink r:id="rId669"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8B6883">
      <w:pPr>
        <w:pStyle w:val="BodyText2"/>
      </w:pPr>
      <w:r>
        <w:t>You can retrieve the data from the API using:</w:t>
      </w:r>
    </w:p>
    <w:p w14:paraId="019A9B30" w14:textId="77777777" w:rsidR="003618AE" w:rsidRDefault="00837495" w:rsidP="008B6883">
      <w:pPr>
        <w:pStyle w:val="BodyText2"/>
      </w:pPr>
      <w:hyperlink r:id="rId670"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8B6883">
      <w:pPr>
        <w:pStyle w:val="BodyText2"/>
      </w:pPr>
      <w:r>
        <w:t>To get the taxon key the following gets all instances of Argusianus argus:</w:t>
      </w:r>
    </w:p>
    <w:p w14:paraId="6E8DA6C7" w14:textId="77777777" w:rsidR="003618AE" w:rsidRDefault="00837495" w:rsidP="008B6883">
      <w:pPr>
        <w:pStyle w:val="BodyText2"/>
      </w:pPr>
      <w:hyperlink r:id="rId671" w:history="1">
        <w:r w:rsidR="003618AE">
          <w:rPr>
            <w:rStyle w:val="Hyperlink"/>
          </w:rPr>
          <w:t>http://api.gbif.org/v0.9/species/match?name=Argusianus%20argus</w:t>
        </w:r>
      </w:hyperlink>
    </w:p>
    <w:p w14:paraId="4B440BB4" w14:textId="77777777" w:rsidR="003618AE" w:rsidRDefault="003618AE" w:rsidP="008B6883">
      <w:pPr>
        <w:pStyle w:val="BodyText2"/>
      </w:pPr>
      <w:r>
        <w:t>And the following gets the instance of Argusianus argus on the GBIF backbone:</w:t>
      </w:r>
    </w:p>
    <w:p w14:paraId="0C81CDBD" w14:textId="77777777" w:rsidR="003618AE" w:rsidRDefault="00837495" w:rsidP="008B6883">
      <w:pPr>
        <w:pStyle w:val="BodyText2"/>
      </w:pPr>
      <w:hyperlink r:id="rId672"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8B6883">
      <w:pPr>
        <w:pStyle w:val="BodyText2"/>
      </w:pPr>
      <w:r>
        <w:t>Get the nub key for a species:</w:t>
      </w:r>
    </w:p>
    <w:p w14:paraId="287C5AC3" w14:textId="77777777" w:rsidR="003618AE" w:rsidRDefault="00837495" w:rsidP="008B6883">
      <w:pPr>
        <w:pStyle w:val="BodyText2"/>
      </w:pPr>
      <w:hyperlink r:id="rId673" w:history="1">
        <w:r w:rsidR="003618AE">
          <w:rPr>
            <w:rStyle w:val="Hyperlink"/>
          </w:rPr>
          <w:t>http://api.gbif.org/v0.9/species?name=Pongo%20pygmaeus&amp;datasetKey=d7dddbf4-2cf0-4f39-9b2a-bb099caae36c</w:t>
        </w:r>
      </w:hyperlink>
    </w:p>
    <w:p w14:paraId="45B2A296" w14:textId="77777777" w:rsidR="003618AE" w:rsidRDefault="003618AE" w:rsidP="008B6883">
      <w:pPr>
        <w:pStyle w:val="BodyText2"/>
      </w:pPr>
      <w:r>
        <w:t>This gets all vernacular names for a species using the nub key (here for orang utan):</w:t>
      </w:r>
    </w:p>
    <w:p w14:paraId="711433B9" w14:textId="77777777" w:rsidR="003618AE" w:rsidRDefault="00837495" w:rsidP="008B6883">
      <w:pPr>
        <w:pStyle w:val="BodyText2"/>
      </w:pPr>
      <w:hyperlink r:id="rId674" w:history="1">
        <w:r w:rsidR="003618AE">
          <w:rPr>
            <w:rStyle w:val="Hyperlink"/>
          </w:rPr>
          <w:t>http://api.gbif.org/v0.9/species/5219532/vernacular_names</w:t>
        </w:r>
      </w:hyperlink>
    </w:p>
    <w:p w14:paraId="2F113B3E" w14:textId="77777777" w:rsidR="003618AE" w:rsidRDefault="003618AE" w:rsidP="008B6883">
      <w:pPr>
        <w:pStyle w:val="BodyText2"/>
      </w:pPr>
      <w:r>
        <w:t>But the jsonp parameter does not seem to be support on all calls. e.g. the following call works:</w:t>
      </w:r>
    </w:p>
    <w:p w14:paraId="431A76E4" w14:textId="77777777" w:rsidR="003618AE" w:rsidRDefault="00837495" w:rsidP="008B6883">
      <w:pPr>
        <w:pStyle w:val="BodyText2"/>
      </w:pPr>
      <w:hyperlink r:id="rId675"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8B6883">
      <w:pPr>
        <w:pStyle w:val="BodyText2"/>
      </w:pPr>
      <w:r>
        <w:t>but the following doesn’t:</w:t>
      </w:r>
    </w:p>
    <w:p w14:paraId="375BBB71" w14:textId="77777777" w:rsidR="003618AE" w:rsidRDefault="00837495" w:rsidP="008B6883">
      <w:pPr>
        <w:pStyle w:val="BodyText2"/>
      </w:pPr>
      <w:hyperlink r:id="rId676"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8B6883">
      <w:pPr>
        <w:pStyle w:val="BodyText2"/>
        <w:rPr>
          <w:rStyle w:val="Hyperlink"/>
        </w:rPr>
      </w:pPr>
      <w:r>
        <w:t xml:space="preserve">This issue is logged with their atlassian system </w:t>
      </w:r>
      <w:hyperlink r:id="rId677"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8B6883">
      <w:pPr>
        <w:pStyle w:val="BodyText2"/>
      </w:pPr>
      <w:r>
        <w:t xml:space="preserve">Dates are provided in </w:t>
      </w:r>
      <w:r w:rsidRPr="005557FD">
        <w:t>ISO 8601</w:t>
      </w:r>
      <w:r>
        <w:t xml:space="preserve"> (from </w:t>
      </w:r>
      <w:hyperlink r:id="rId678"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8B6883">
      <w:pPr>
        <w:pStyle w:val="BodyText2"/>
      </w:pPr>
      <w:r>
        <w:t>First attempt was not unique iucn_species_ids so there were duplicates. Trying again with distinct. Now 114429.</w:t>
      </w:r>
    </w:p>
    <w:bookmarkEnd w:id="134"/>
    <w:p w14:paraId="0F12FC6F" w14:textId="77777777" w:rsidR="003618AE" w:rsidRDefault="003618AE" w:rsidP="003618AE">
      <w:pPr>
        <w:pStyle w:val="Heading6"/>
      </w:pPr>
      <w:r>
        <w:t>API v1</w:t>
      </w:r>
    </w:p>
    <w:p w14:paraId="666AE4A5" w14:textId="77777777" w:rsidR="003618AE" w:rsidRPr="00285707" w:rsidRDefault="003618AE" w:rsidP="008B6883">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8B6883">
      <w:pPr>
        <w:pStyle w:val="BodyText2"/>
      </w:pPr>
      <w:r>
        <w:t xml:space="preserve">The IUCN Red List is available as a separate checklist from GBIF using </w:t>
      </w:r>
      <w:hyperlink r:id="rId679"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8B6883">
      <w:pPr>
        <w:pStyle w:val="BodyText2"/>
      </w:pPr>
      <w:r>
        <w:t>IUCN publish their species data through an API which allows you to retrieve the common name. This is the Documentation Start page:</w:t>
      </w:r>
    </w:p>
    <w:p w14:paraId="50DBFEEA" w14:textId="77777777" w:rsidR="003618AE" w:rsidRDefault="00837495" w:rsidP="008B6883">
      <w:pPr>
        <w:pStyle w:val="BodyText2"/>
        <w:rPr>
          <w:rStyle w:val="Hyperlink"/>
        </w:rPr>
      </w:pPr>
      <w:hyperlink r:id="rId680" w:history="1">
        <w:r w:rsidR="003618AE" w:rsidRPr="005A63FB">
          <w:rPr>
            <w:rStyle w:val="Hyperlink"/>
          </w:rPr>
          <w:t>https://www.assembla.com/spaces/sis/wiki/Red_List_API</w:t>
        </w:r>
      </w:hyperlink>
    </w:p>
    <w:p w14:paraId="22CF41C8" w14:textId="77777777" w:rsidR="003618AE" w:rsidRDefault="003618AE" w:rsidP="008B6883">
      <w:pPr>
        <w:pStyle w:val="BodyText2"/>
      </w:pPr>
      <w:r>
        <w:lastRenderedPageBreak/>
        <w:t>T</w:t>
      </w:r>
      <w:r w:rsidRPr="00973361">
        <w:t>his still works with the old species_id encoding for birds, e.g Sedge Warbler was 148384 but is now 106007598 - but 148384 still returns Sedge Warbler 2/4/13</w:t>
      </w:r>
      <w:r>
        <w:t xml:space="preserve">. NO LONGER WORKS ON 13/1/2014 but </w:t>
      </w:r>
      <w:hyperlink r:id="rId681" w:history="1">
        <w:r w:rsidRPr="0036755F">
          <w:rPr>
            <w:rStyle w:val="Hyperlink"/>
          </w:rPr>
          <w:t>Orang Utan</w:t>
        </w:r>
      </w:hyperlink>
      <w:r>
        <w:t xml:space="preserve"> does.</w:t>
      </w:r>
    </w:p>
    <w:p w14:paraId="041B6948" w14:textId="77777777" w:rsidR="003618AE" w:rsidRDefault="003618AE" w:rsidP="008B6883">
      <w:pPr>
        <w:pStyle w:val="BodyText2"/>
      </w:pPr>
      <w:r>
        <w:t xml:space="preserve">Wrote a Python </w:t>
      </w:r>
      <w:hyperlink r:id="rId682" w:history="1">
        <w:r w:rsidRPr="00141BF7">
          <w:rPr>
            <w:rStyle w:val="Hyperlink"/>
          </w:rPr>
          <w:t>script</w:t>
        </w:r>
      </w:hyperlink>
      <w:r>
        <w:t xml:space="preserve"> to use this to get common names and </w:t>
      </w:r>
      <w:hyperlink r:id="rId683" w:history="1">
        <w:r w:rsidRPr="00141BF7">
          <w:rPr>
            <w:rStyle w:val="Hyperlink"/>
          </w:rPr>
          <w:t>populate</w:t>
        </w:r>
      </w:hyperlink>
      <w:r>
        <w:t xml:space="preserve"> an Access 97 database.</w:t>
      </w:r>
    </w:p>
    <w:p w14:paraId="2AA2978B" w14:textId="77777777" w:rsidR="003618AE" w:rsidRDefault="003618AE" w:rsidP="008B6883">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8B6883">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684"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8B6883">
      <w:pPr>
        <w:pStyle w:val="BodyText2"/>
      </w:pPr>
      <w:r>
        <w:t xml:space="preserve">v2 API described </w:t>
      </w:r>
      <w:hyperlink r:id="rId685"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86"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8B6883">
      <w:pPr>
        <w:pStyle w:val="BodyText2"/>
      </w:pPr>
      <w:r>
        <w:t xml:space="preserve">Account: </w:t>
      </w:r>
      <w:r>
        <w:tab/>
        <w:t>andrewcottam</w:t>
      </w:r>
    </w:p>
    <w:p w14:paraId="5CC3C528" w14:textId="77777777" w:rsidR="003618AE" w:rsidRPr="00D120CD" w:rsidRDefault="003618AE" w:rsidP="008B6883">
      <w:pPr>
        <w:pStyle w:val="BodyText2"/>
      </w:pPr>
      <w:r>
        <w:t xml:space="preserve">Application: </w:t>
      </w:r>
      <w:r>
        <w:tab/>
        <w:t>JRC Dev account</w:t>
      </w:r>
    </w:p>
    <w:p w14:paraId="519047B7" w14:textId="639368BA" w:rsidR="00E0003B" w:rsidRPr="0034374E" w:rsidRDefault="00E0003B" w:rsidP="0034374E">
      <w:pPr>
        <w:pStyle w:val="Heading3"/>
      </w:pPr>
      <w:r>
        <w:t>Developer Tools</w:t>
      </w:r>
    </w:p>
    <w:p w14:paraId="29041013" w14:textId="77777777" w:rsidR="00A860D1" w:rsidRDefault="00A860D1" w:rsidP="00A860D1">
      <w:pPr>
        <w:pStyle w:val="Heading4"/>
      </w:pPr>
      <w:r>
        <w:t>Comparison</w:t>
      </w:r>
    </w:p>
    <w:p w14:paraId="1BE97B40"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03BF6443"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672A11A0" w14:textId="77777777" w:rsidR="00A860D1" w:rsidRDefault="00A860D1" w:rsidP="009B5185">
            <w:pPr>
              <w:pStyle w:val="TableTextHeader"/>
            </w:pPr>
            <w:r>
              <w:t>Feature</w:t>
            </w:r>
          </w:p>
        </w:tc>
        <w:tc>
          <w:tcPr>
            <w:tcW w:w="1134" w:type="dxa"/>
          </w:tcPr>
          <w:p w14:paraId="53F31CFC"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705067AE" w14:textId="1EB32546"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30ABE509" w14:textId="2F1FC189"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1945804E"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0761D5A" w14:textId="77777777" w:rsidR="00A860D1" w:rsidRPr="00B9026B" w:rsidRDefault="00A860D1" w:rsidP="00A860D1">
            <w:pPr>
              <w:pStyle w:val="TableText"/>
              <w:rPr>
                <w:b w:val="0"/>
              </w:rPr>
            </w:pPr>
            <w:r w:rsidRPr="00B9026B">
              <w:rPr>
                <w:b w:val="0"/>
              </w:rPr>
              <w:t>Debugging</w:t>
            </w:r>
          </w:p>
        </w:tc>
        <w:tc>
          <w:tcPr>
            <w:tcW w:w="1134" w:type="dxa"/>
          </w:tcPr>
          <w:p w14:paraId="2E50FCAF"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24BA8ED1" w14:textId="4E61C5F1"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73FA8A21" w14:textId="57A65FEB"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5BA7E1F"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A57EEE7" w14:textId="77777777" w:rsidR="00A860D1" w:rsidRPr="00A7341D" w:rsidRDefault="00A860D1" w:rsidP="00A860D1">
            <w:pPr>
              <w:pStyle w:val="TableText"/>
              <w:rPr>
                <w:b w:val="0"/>
              </w:rPr>
            </w:pPr>
            <w:r w:rsidRPr="00A7341D">
              <w:rPr>
                <w:b w:val="0"/>
              </w:rPr>
              <w:t>ssh connect</w:t>
            </w:r>
          </w:p>
        </w:tc>
        <w:tc>
          <w:tcPr>
            <w:tcW w:w="1134" w:type="dxa"/>
          </w:tcPr>
          <w:p w14:paraId="3A74E11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0A3B0126" w14:textId="682D5DCC"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30EC3301" w14:textId="2405B69A"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1EF1EF7"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E854ACB" w14:textId="77777777" w:rsidR="00A860D1" w:rsidRPr="00A7341D" w:rsidRDefault="00A860D1" w:rsidP="00A860D1">
            <w:pPr>
              <w:pStyle w:val="TableText"/>
              <w:rPr>
                <w:b w:val="0"/>
              </w:rPr>
            </w:pPr>
            <w:r w:rsidRPr="00A7341D">
              <w:rPr>
                <w:b w:val="0"/>
              </w:rPr>
              <w:t>Memory max</w:t>
            </w:r>
          </w:p>
        </w:tc>
        <w:tc>
          <w:tcPr>
            <w:tcW w:w="1134" w:type="dxa"/>
          </w:tcPr>
          <w:p w14:paraId="6A933E4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02CC7638" w14:textId="1E87651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2DC96FFB" w14:textId="14A7C20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55F640F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D83E2F6" w14:textId="77777777" w:rsidR="00A860D1" w:rsidRPr="00A7341D" w:rsidRDefault="00A860D1" w:rsidP="00A860D1">
            <w:pPr>
              <w:pStyle w:val="TableText"/>
              <w:rPr>
                <w:b w:val="0"/>
              </w:rPr>
            </w:pPr>
            <w:r w:rsidRPr="00A7341D">
              <w:rPr>
                <w:b w:val="0"/>
              </w:rPr>
              <w:t>Storage max</w:t>
            </w:r>
          </w:p>
        </w:tc>
        <w:tc>
          <w:tcPr>
            <w:tcW w:w="1134" w:type="dxa"/>
          </w:tcPr>
          <w:p w14:paraId="47A6F3AC"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44AF5667" w14:textId="57C5FCC4"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6ADEF482" w14:textId="78E001BB"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07AF2C7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3267BA6" w14:textId="77777777" w:rsidR="00A860D1" w:rsidRPr="00A7341D" w:rsidRDefault="00A860D1" w:rsidP="00A860D1">
            <w:pPr>
              <w:pStyle w:val="TableText"/>
              <w:rPr>
                <w:b w:val="0"/>
              </w:rPr>
            </w:pPr>
            <w:r w:rsidRPr="00A7341D">
              <w:rPr>
                <w:b w:val="0"/>
              </w:rPr>
              <w:t>Runners</w:t>
            </w:r>
          </w:p>
        </w:tc>
        <w:tc>
          <w:tcPr>
            <w:tcW w:w="1134" w:type="dxa"/>
          </w:tcPr>
          <w:p w14:paraId="5662732F"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2E87613D" w14:textId="5083DEA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9E9B0C9" w14:textId="15927461"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1423659B"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664AC459" w14:textId="77777777" w:rsidR="00A860D1" w:rsidRPr="00A7341D" w:rsidRDefault="00A860D1" w:rsidP="00A860D1">
            <w:pPr>
              <w:pStyle w:val="TableText"/>
              <w:rPr>
                <w:b w:val="0"/>
              </w:rPr>
            </w:pPr>
            <w:r w:rsidRPr="00A7341D">
              <w:rPr>
                <w:b w:val="0"/>
              </w:rPr>
              <w:t>Code outline</w:t>
            </w:r>
          </w:p>
        </w:tc>
        <w:tc>
          <w:tcPr>
            <w:tcW w:w="1134" w:type="dxa"/>
          </w:tcPr>
          <w:p w14:paraId="5D5B7DB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0FFC7CCC" w14:textId="05EA525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19F2F18F" w14:textId="1AAA3D4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5C13FD2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FDAB73" w14:textId="77777777" w:rsidR="00A860D1" w:rsidRPr="00A7341D" w:rsidRDefault="00A860D1" w:rsidP="00A860D1">
            <w:pPr>
              <w:pStyle w:val="TableText"/>
              <w:rPr>
                <w:b w:val="0"/>
              </w:rPr>
            </w:pPr>
            <w:r w:rsidRPr="00A7341D">
              <w:rPr>
                <w:b w:val="0"/>
              </w:rPr>
              <w:t>Group chat</w:t>
            </w:r>
          </w:p>
        </w:tc>
        <w:tc>
          <w:tcPr>
            <w:tcW w:w="1134" w:type="dxa"/>
          </w:tcPr>
          <w:p w14:paraId="1AA720D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5D89C8AF" w14:textId="584618F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8A38537" w14:textId="644C4898"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5863F2B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042A7324" w14:textId="36B1BDF5" w:rsidR="00A860D1" w:rsidRPr="00A860D1" w:rsidRDefault="00A860D1" w:rsidP="00A860D1">
            <w:pPr>
              <w:pStyle w:val="TableText"/>
              <w:rPr>
                <w:b w:val="0"/>
              </w:rPr>
            </w:pPr>
            <w:r w:rsidRPr="00A860D1">
              <w:rPr>
                <w:b w:val="0"/>
              </w:rPr>
              <w:t>GitHub integration</w:t>
            </w:r>
          </w:p>
        </w:tc>
        <w:tc>
          <w:tcPr>
            <w:tcW w:w="1134" w:type="dxa"/>
          </w:tcPr>
          <w:p w14:paraId="6B8FE300" w14:textId="1F8ECCD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26446B33" w14:textId="3E5AAD5D"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0A045650" w14:textId="5E488544"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A05F7A5" w14:textId="3E5A6AB5" w:rsidR="002E76ED" w:rsidRDefault="002E76ED" w:rsidP="002E76ED">
      <w:pPr>
        <w:pStyle w:val="Heading4"/>
      </w:pPr>
      <w:r>
        <w:t>Cloud9</w:t>
      </w:r>
    </w:p>
    <w:p w14:paraId="2DBC7E71" w14:textId="75853C3F" w:rsidR="002E76ED" w:rsidRPr="002E76ED" w:rsidRDefault="002E76ED" w:rsidP="008B6883">
      <w:pPr>
        <w:pStyle w:val="BodyText2"/>
      </w:pPr>
      <w:r>
        <w:t xml:space="preserve">See </w:t>
      </w:r>
      <w:hyperlink w:anchor="_Cloud9" w:history="1">
        <w:r w:rsidRPr="002E76ED">
          <w:rPr>
            <w:rStyle w:val="Hyperlink"/>
          </w:rPr>
          <w:t>Cloud9</w:t>
        </w:r>
      </w:hyperlink>
      <w:r>
        <w:t>.</w:t>
      </w:r>
    </w:p>
    <w:p w14:paraId="1084299E" w14:textId="7F32CABC" w:rsidR="00463F8E" w:rsidRDefault="00463F8E" w:rsidP="00463F8E">
      <w:pPr>
        <w:pStyle w:val="Heading4"/>
      </w:pPr>
      <w:r>
        <w:t>CodeAnywhere</w:t>
      </w:r>
    </w:p>
    <w:p w14:paraId="3B158E56" w14:textId="24DE41F5" w:rsidR="00463F8E" w:rsidRPr="00463F8E" w:rsidRDefault="00837495" w:rsidP="008B6883">
      <w:pPr>
        <w:pStyle w:val="BodyText2"/>
      </w:pPr>
      <w:hyperlink r:id="rId687" w:history="1">
        <w:r w:rsidR="00463F8E" w:rsidRPr="008A25BD">
          <w:rPr>
            <w:rStyle w:val="Hyperlink"/>
          </w:rPr>
          <w:t>a.cottam@gmail.com</w:t>
        </w:r>
      </w:hyperlink>
      <w:r w:rsidR="00463F8E">
        <w:tab/>
        <w:t>thargal88</w:t>
      </w:r>
    </w:p>
    <w:p w14:paraId="29231A14" w14:textId="72692C16" w:rsidR="00831D98" w:rsidRDefault="00934C98" w:rsidP="00831D98">
      <w:pPr>
        <w:pStyle w:val="Heading5"/>
      </w:pPr>
      <w:r>
        <w:t xml:space="preserve">SSH </w:t>
      </w:r>
      <w:r w:rsidR="00831D98">
        <w:t>Connections</w:t>
      </w:r>
    </w:p>
    <w:p w14:paraId="47CD4AD1" w14:textId="012D4203" w:rsidR="008B3E2A" w:rsidRPr="008B3E2A" w:rsidRDefault="008B3E2A" w:rsidP="008B3E2A">
      <w:pPr>
        <w:pStyle w:val="BodyText2"/>
      </w:pPr>
      <w:r>
        <w:lastRenderedPageBreak/>
        <w:t>1 free ssh connection is included in the starter package.</w:t>
      </w:r>
    </w:p>
    <w:p w14:paraId="70F5A41C" w14:textId="438341CA" w:rsidR="007D57FA" w:rsidRDefault="007D57FA" w:rsidP="007D57FA">
      <w:pPr>
        <w:pStyle w:val="Heading6"/>
      </w:pPr>
      <w:bookmarkStart w:id="136" w:name="_Configuring"/>
      <w:bookmarkEnd w:id="136"/>
      <w:r>
        <w:t>My SSH connections</w:t>
      </w:r>
    </w:p>
    <w:p w14:paraId="62A7EBA1" w14:textId="5805C8CF" w:rsidR="007D57FA" w:rsidRDefault="007D57FA" w:rsidP="007D57FA">
      <w:pPr>
        <w:pStyle w:val="Heading7"/>
      </w:pPr>
      <w:r>
        <w:t>Google Cloud Platform</w:t>
      </w:r>
    </w:p>
    <w:p w14:paraId="5F07670A"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3A08C586" w14:textId="77777777" w:rsidR="007D57FA" w:rsidRDefault="007D57FA" w:rsidP="007D57FA">
      <w:pPr>
        <w:pStyle w:val="Heading7"/>
      </w:pPr>
      <w:r>
        <w:t>Penrose Virtual Machine</w:t>
      </w:r>
    </w:p>
    <w:p w14:paraId="7D8E65D1" w14:textId="66A92C4E"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5AE4EF59" w14:textId="46613DA7" w:rsidR="007D57FA" w:rsidRDefault="00837495" w:rsidP="007D57FA">
      <w:pPr>
        <w:pStyle w:val="BodyText2"/>
      </w:pPr>
      <w:hyperlink r:id="rId688"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BBEFCE1" w14:textId="1B956262" w:rsidR="007D57FA" w:rsidRDefault="00837495" w:rsidP="007D57FA">
      <w:pPr>
        <w:pStyle w:val="BodyText2"/>
      </w:pPr>
      <w:hyperlink r:id="rId689"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4CEC07CB" w14:textId="7801A729" w:rsidR="002B4E11" w:rsidRDefault="002B4E11" w:rsidP="007D57FA">
      <w:pPr>
        <w:pStyle w:val="BodyText2"/>
      </w:pPr>
      <w:r>
        <w:t>Connect using a password</w:t>
      </w:r>
      <w:r w:rsidR="00660D3A">
        <w:t xml:space="preserve"> and enter the user password as in the connection information. </w:t>
      </w:r>
    </w:p>
    <w:p w14:paraId="0BACFCE2" w14:textId="6162E765" w:rsidR="00D361D8" w:rsidRPr="00D361D8" w:rsidRDefault="00D361D8" w:rsidP="00D361D8">
      <w:pPr>
        <w:pStyle w:val="Heading6"/>
      </w:pPr>
      <w:r>
        <w:t>Configuring</w:t>
      </w:r>
    </w:p>
    <w:p w14:paraId="1F9FAC69" w14:textId="0D9973AC" w:rsidR="00EF6457" w:rsidRDefault="00831D98" w:rsidP="008B6883">
      <w:pPr>
        <w:pStyle w:val="BodyText2"/>
      </w:pPr>
      <w:r>
        <w:t xml:space="preserve">You can connect to remote servers through ssh. </w:t>
      </w:r>
      <w:hyperlink r:id="rId690" w:history="1">
        <w:r w:rsidRPr="00831D98">
          <w:rPr>
            <w:rStyle w:val="Hyperlink"/>
          </w:rPr>
          <w:t>Here</w:t>
        </w:r>
      </w:hyperlink>
      <w:r>
        <w:t xml:space="preserve"> are the instructions how.</w:t>
      </w:r>
      <w:r w:rsidR="00934C98">
        <w:t xml:space="preserve"> </w:t>
      </w:r>
    </w:p>
    <w:p w14:paraId="19EA8E7C" w14:textId="22445823" w:rsidR="0043780C" w:rsidRDefault="00814446" w:rsidP="008B6883">
      <w:pPr>
        <w:pStyle w:val="BodyText2"/>
      </w:pPr>
      <w:r>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74EC8909" w14:textId="77777777" w:rsidR="00CF7FE9" w:rsidRPr="0009078E" w:rsidRDefault="00CF7FE9" w:rsidP="00CF7FE9">
      <w:pPr>
        <w:pStyle w:val="BodyText2"/>
        <w:rPr>
          <w:rStyle w:val="Emphasis"/>
        </w:rPr>
      </w:pPr>
      <w:r w:rsidRPr="0009078E">
        <w:rPr>
          <w:rStyle w:val="Emphasis"/>
        </w:rPr>
        <w:t>mysql access</w:t>
      </w:r>
    </w:p>
    <w:p w14:paraId="31520DD7" w14:textId="77777777" w:rsidR="00CF7FE9" w:rsidRDefault="00CF7FE9" w:rsidP="00CF7FE9">
      <w:pPr>
        <w:pStyle w:val="BodyText2"/>
      </w:pPr>
      <w:r>
        <w:t>1. make sure you create virtual host like this:</w:t>
      </w:r>
    </w:p>
    <w:p w14:paraId="33E9B66A" w14:textId="77777777" w:rsidR="00CF7FE9" w:rsidRDefault="00CF7FE9" w:rsidP="00CF7FE9">
      <w:pPr>
        <w:pStyle w:val="BodyText2"/>
      </w:pPr>
      <w:r>
        <w:t>195.201.0.30 db.newhtml.biopama.org</w:t>
      </w:r>
    </w:p>
    <w:p w14:paraId="506A38D7" w14:textId="77777777" w:rsidR="00CF7FE9" w:rsidRDefault="00CF7FE9" w:rsidP="00CF7FE9">
      <w:pPr>
        <w:pStyle w:val="BodyText2"/>
      </w:pPr>
      <w:r>
        <w:t>2. access http://db.newhtml.biopama.org</w:t>
      </w:r>
    </w:p>
    <w:p w14:paraId="01F3D92B" w14:textId="77777777" w:rsidR="00CF7FE9" w:rsidRDefault="00CF7FE9" w:rsidP="00CF7FE9">
      <w:pPr>
        <w:pStyle w:val="BodyText2"/>
      </w:pPr>
      <w:r>
        <w:t>3. login details</w:t>
      </w:r>
    </w:p>
    <w:p w14:paraId="3E10CF8F" w14:textId="77777777" w:rsidR="00CF7FE9" w:rsidRDefault="00CF7FE9" w:rsidP="00CF7FE9">
      <w:pPr>
        <w:pStyle w:val="BodyText2"/>
      </w:pPr>
      <w:r>
        <w:t>user: biopama_team</w:t>
      </w:r>
    </w:p>
    <w:p w14:paraId="25F78354" w14:textId="77777777" w:rsidR="00CF7FE9" w:rsidRDefault="00CF7FE9" w:rsidP="00CF7FE9">
      <w:pPr>
        <w:pStyle w:val="BodyText2"/>
      </w:pPr>
      <w:r>
        <w:t>pass: CCXsejxjg5ErC0dM</w:t>
      </w:r>
    </w:p>
    <w:p w14:paraId="1BA6F191" w14:textId="7DF74E6A" w:rsidR="00CF7FE9" w:rsidRDefault="00CF7FE9" w:rsidP="00CF7FE9">
      <w:pPr>
        <w:pStyle w:val="BodyText2"/>
      </w:pPr>
      <w:r>
        <w:t>(local access: just use localhost if you connect from local machine)</w:t>
      </w:r>
    </w:p>
    <w:p w14:paraId="361C7FCE" w14:textId="1918D3A8" w:rsidR="00D361D8" w:rsidRDefault="00D361D8" w:rsidP="00D361D8">
      <w:pPr>
        <w:pStyle w:val="Heading6"/>
      </w:pPr>
      <w:r>
        <w:t>Web Applications</w:t>
      </w:r>
    </w:p>
    <w:p w14:paraId="687C8C00" w14:textId="72AE36D6"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207AA6CE" w14:textId="3B9B7DE3" w:rsidR="006632E0" w:rsidRDefault="006632E0" w:rsidP="006632E0">
      <w:pPr>
        <w:pStyle w:val="Heading7"/>
      </w:pPr>
      <w:r>
        <w:t>Cloning code to the web root</w:t>
      </w:r>
    </w:p>
    <w:p w14:paraId="57393924" w14:textId="4DAFF96B" w:rsidR="006632E0" w:rsidRDefault="006632E0" w:rsidP="008B6883">
      <w:pPr>
        <w:pStyle w:val="BodyText2"/>
      </w:pPr>
      <w:r>
        <w:t xml:space="preserve">In Ubuntu 14.04 the web root is at </w:t>
      </w:r>
      <w:r w:rsidRPr="006632E0">
        <w:t>/var/www/html/</w:t>
      </w:r>
      <w:r w:rsidR="00F471D5">
        <w:t>. The following is on the GCP:</w:t>
      </w:r>
    </w:p>
    <w:p w14:paraId="23ECE1C4" w14:textId="15CB4D93" w:rsidR="00F471D5" w:rsidRDefault="00F471D5" w:rsidP="00F471D5">
      <w:pPr>
        <w:pStyle w:val="Unix"/>
      </w:pPr>
      <w:r w:rsidRPr="00F471D5">
        <w:t xml:space="preserve">codeanywhere@ubuntu14-04:/var/www/html$ sudo git clone </w:t>
      </w:r>
      <w:hyperlink r:id="rId691" w:history="1">
        <w:r w:rsidRPr="00C839AD">
          <w:rPr>
            <w:rStyle w:val="Hyperlink"/>
          </w:rPr>
          <w:t>https://github.com/andrewcottam/web_apps.git</w:t>
        </w:r>
      </w:hyperlink>
    </w:p>
    <w:p w14:paraId="003C05A1" w14:textId="5867BF1A" w:rsidR="00F471D5" w:rsidRDefault="00F471D5" w:rsidP="00F471D5">
      <w:pPr>
        <w:pStyle w:val="Heading7"/>
      </w:pPr>
      <w:r>
        <w:t>Configure the ssh connection</w:t>
      </w:r>
    </w:p>
    <w:p w14:paraId="191E59EC" w14:textId="77777777" w:rsidR="00F471D5" w:rsidRDefault="00F471D5" w:rsidP="008B6883">
      <w:pPr>
        <w:pStyle w:val="BodyText2"/>
      </w:pPr>
      <w:r>
        <w:t>In the ssh connection settings, set the following values:</w:t>
      </w:r>
    </w:p>
    <w:p w14:paraId="1F1B4068" w14:textId="28608AEA" w:rsidR="00F471D5" w:rsidRDefault="00F471D5" w:rsidP="00F471D5">
      <w:pPr>
        <w:pStyle w:val="ListBullet"/>
      </w:pPr>
      <w:r>
        <w:t xml:space="preserve">Root Directory = </w:t>
      </w:r>
      <w:r w:rsidRPr="006632E0">
        <w:t>/var/www/html/</w:t>
      </w:r>
      <w:r w:rsidR="009E16AF">
        <w:t xml:space="preserve"> (or whatever it was in the previous step)</w:t>
      </w:r>
    </w:p>
    <w:p w14:paraId="043A485D" w14:textId="001CD64E" w:rsidR="00F471D5" w:rsidRDefault="00F471D5" w:rsidP="00F471D5">
      <w:pPr>
        <w:pStyle w:val="ListBullet"/>
      </w:pPr>
      <w:r>
        <w:t>Initial dir = /</w:t>
      </w:r>
    </w:p>
    <w:p w14:paraId="6D562F39" w14:textId="7DE26545" w:rsidR="00F471D5" w:rsidRDefault="00F471D5" w:rsidP="00F471D5">
      <w:pPr>
        <w:pStyle w:val="ListBullet"/>
      </w:pPr>
      <w:r>
        <w:t xml:space="preserve">Web URL = </w:t>
      </w:r>
      <w:hyperlink r:id="rId692" w:history="1">
        <w:r w:rsidRPr="00C839AD">
          <w:rPr>
            <w:rStyle w:val="Hyperlink"/>
          </w:rPr>
          <w:t>https://104.196.59.136/</w:t>
        </w:r>
      </w:hyperlink>
      <w:r>
        <w:t xml:space="preserve"> (i.e. the external IP address of the GCP VM)</w:t>
      </w:r>
    </w:p>
    <w:p w14:paraId="71541348" w14:textId="7A00F997" w:rsidR="00D05E05" w:rsidRDefault="00D05E05" w:rsidP="00D05E05">
      <w:pPr>
        <w:pStyle w:val="Heading7"/>
      </w:pPr>
      <w:r>
        <w:t>Start Apache</w:t>
      </w:r>
    </w:p>
    <w:p w14:paraId="127402BB" w14:textId="79E62685" w:rsidR="00D05E05" w:rsidRPr="00D05E05" w:rsidRDefault="00D05E05" w:rsidP="008B6883">
      <w:pPr>
        <w:pStyle w:val="BodyText2"/>
      </w:pPr>
      <w:r>
        <w:t>On GCP Ubuntu 14.04:</w:t>
      </w:r>
    </w:p>
    <w:p w14:paraId="73D76E64" w14:textId="2BE81031" w:rsidR="00D05E05" w:rsidRPr="00D05E05" w:rsidRDefault="00D05E05" w:rsidP="00D05E05">
      <w:pPr>
        <w:pStyle w:val="Unix"/>
      </w:pPr>
      <w:r w:rsidRPr="00D05E05">
        <w:t>codea</w:t>
      </w:r>
      <w:r w:rsidR="007E5A90">
        <w:t>nywhere@ubuntu14-04:/</w:t>
      </w:r>
      <w:r w:rsidRPr="00D05E05">
        <w:t>$ sudo /etc/init.d/apache2 restart</w:t>
      </w:r>
    </w:p>
    <w:p w14:paraId="5B41CE70" w14:textId="1B0B2226" w:rsidR="00B34C5A" w:rsidRDefault="00B34C5A" w:rsidP="00B34C5A">
      <w:pPr>
        <w:pStyle w:val="Heading4"/>
      </w:pPr>
      <w:r>
        <w:t>CodeTasty</w:t>
      </w:r>
    </w:p>
    <w:p w14:paraId="1529C98C" w14:textId="636F8EDB" w:rsidR="00F723A1" w:rsidRPr="00F723A1" w:rsidRDefault="00F723A1" w:rsidP="008B6883">
      <w:pPr>
        <w:pStyle w:val="BodyText2"/>
      </w:pPr>
      <w:r>
        <w:t>Cheaper version of Cloud9.</w:t>
      </w:r>
    </w:p>
    <w:p w14:paraId="0DD0BF3B" w14:textId="77777777" w:rsidR="00472767" w:rsidRDefault="00472767" w:rsidP="0034374E">
      <w:pPr>
        <w:pStyle w:val="Heading3"/>
      </w:pPr>
      <w:r>
        <w:lastRenderedPageBreak/>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8B6883">
      <w:pPr>
        <w:pStyle w:val="BodyText2"/>
      </w:pPr>
      <w:r>
        <w:t xml:space="preserve">Followed instructions </w:t>
      </w:r>
      <w:hyperlink r:id="rId693"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7" w:name="_Connecting_and_running"/>
      <w:bookmarkEnd w:id="137"/>
      <w:r>
        <w:t>Connecting</w:t>
      </w:r>
      <w:r w:rsidR="005414D3">
        <w:t xml:space="preserve"> and running</w:t>
      </w:r>
    </w:p>
    <w:p w14:paraId="2EB34645" w14:textId="623347E8" w:rsidR="0004542B" w:rsidRDefault="0004542B" w:rsidP="008B6883">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4">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8B6883">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5">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8B6883">
      <w:pPr>
        <w:pStyle w:val="BodyText2"/>
      </w:pPr>
      <w:r>
        <w:t xml:space="preserve">Old PC: Download from this page </w:t>
      </w:r>
      <w:hyperlink r:id="rId696"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97"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8" w:name="_On_Ubuntu_14.04"/>
      <w:bookmarkEnd w:id="138"/>
      <w:r>
        <w:t>On Ubuntu 14.04</w:t>
      </w:r>
    </w:p>
    <w:p w14:paraId="3FD2EB86" w14:textId="77777777" w:rsidR="0050563E" w:rsidRDefault="0050563E" w:rsidP="008B6883">
      <w:pPr>
        <w:pStyle w:val="BodyText2"/>
      </w:pPr>
      <w:r>
        <w:t xml:space="preserve">Installing on Ubuntu on Cloud9. Following instructions </w:t>
      </w:r>
      <w:hyperlink r:id="rId698"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8B6883">
      <w:pPr>
        <w:pStyle w:val="BodyText2"/>
      </w:pPr>
      <w:r>
        <w:lastRenderedPageBreak/>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8B6883">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8B6883">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8B6883">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8B6883">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8B6883">
      <w:pPr>
        <w:pStyle w:val="BodyText2"/>
      </w:pPr>
      <w:r>
        <w:t xml:space="preserve">We can use Google App Engine to build a web application that communicates with GEE. Following the instructions from </w:t>
      </w:r>
      <w:hyperlink r:id="rId699" w:history="1">
        <w:r w:rsidRPr="00BB42BF">
          <w:rPr>
            <w:rStyle w:val="Hyperlink"/>
          </w:rPr>
          <w:t>here</w:t>
        </w:r>
      </w:hyperlink>
      <w:r>
        <w:t xml:space="preserve">. </w:t>
      </w:r>
    </w:p>
    <w:p w14:paraId="30A22151" w14:textId="77777777" w:rsidR="00472767" w:rsidRDefault="00472767" w:rsidP="008B6883">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9" w:name="_Ref448923250"/>
      <w:r>
        <w:t>Creating a new project and service account</w:t>
      </w:r>
      <w:bookmarkEnd w:id="139"/>
    </w:p>
    <w:p w14:paraId="7878F4B4" w14:textId="77777777" w:rsidR="00472767" w:rsidRDefault="00472767" w:rsidP="0050563E">
      <w:pPr>
        <w:pStyle w:val="ListBullet"/>
      </w:pPr>
      <w:r>
        <w:t xml:space="preserve">Went to the Google Credentials Page </w:t>
      </w:r>
      <w:hyperlink r:id="rId700"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8B6883">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lastRenderedPageBreak/>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8B6883">
      <w:pPr>
        <w:pStyle w:val="BodyText2"/>
      </w:pPr>
      <w:r>
        <w:t xml:space="preserve">Google no longer includes the Google App Engine SDK for Python as part of the Google Cloud SDK so downloading it from this page </w:t>
      </w:r>
      <w:hyperlink r:id="rId702"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8B6883">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8B6883">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8B6883">
      <w:pPr>
        <w:pStyle w:val="BodyText2"/>
      </w:pPr>
      <w:r>
        <w:t xml:space="preserve">Downloading from this page </w:t>
      </w:r>
      <w:hyperlink r:id="rId703"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8B6883">
      <w:pPr>
        <w:pStyle w:val="BodyText2"/>
      </w:pPr>
      <w:r>
        <w:t xml:space="preserve">The documentation is available </w:t>
      </w:r>
      <w:hyperlink r:id="rId704"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8B6883">
      <w:pPr>
        <w:pStyle w:val="BodyText2"/>
      </w:pPr>
      <w:r>
        <w:t xml:space="preserve">Following the instructions here </w:t>
      </w:r>
      <w:hyperlink r:id="rId705"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8B6883">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8B6883">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8B6883">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8B6883">
      <w:pPr>
        <w:pStyle w:val="BodyText2"/>
      </w:pPr>
      <w:r>
        <w:t xml:space="preserve">I am up to the line where you </w:t>
      </w:r>
      <w:hyperlink r:id="rId706"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8B6883">
      <w:pPr>
        <w:pStyle w:val="BodyText2"/>
      </w:pPr>
      <w:r>
        <w:t xml:space="preserve">This is available from this repo </w:t>
      </w:r>
      <w:hyperlink r:id="rId707"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8B6883">
      <w:pPr>
        <w:pStyle w:val="BodyText2"/>
      </w:pPr>
      <w:r>
        <w:t xml:space="preserve">This is available from </w:t>
      </w:r>
      <w:hyperlink r:id="rId708"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8B6883">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8B6883">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8B6883">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8B6883">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8B6883">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8B6883">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8B6883">
      <w:pPr>
        <w:pStyle w:val="BodyText2"/>
      </w:pPr>
      <w:r>
        <w:t xml:space="preserve">Go to </w:t>
      </w:r>
      <w:hyperlink r:id="rId709"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8B6883">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8B6883">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lastRenderedPageBreak/>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8B6883">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8B6883">
      <w:pPr>
        <w:pStyle w:val="BodyText2"/>
      </w:pPr>
      <w:r w:rsidRPr="007A5A0C">
        <w:t xml:space="preserve">The full URL for your application is </w:t>
      </w:r>
      <w:hyperlink r:id="rId710"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8B6883">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8B6883">
      <w:pPr>
        <w:pStyle w:val="BodyText2"/>
      </w:pPr>
      <w:r>
        <w:t xml:space="preserve">Following instructions </w:t>
      </w:r>
      <w:hyperlink r:id="rId711"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8B6883">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8B6883">
      <w:pPr>
        <w:pStyle w:val="BodyText2"/>
      </w:pPr>
      <w:r>
        <w:t xml:space="preserve">Follow the instructions </w:t>
      </w:r>
      <w:hyperlink r:id="rId712"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lastRenderedPageBreak/>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8B6883">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8B6883">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8B6883">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8B6883">
      <w:pPr>
        <w:pStyle w:val="BodyText2"/>
      </w:pPr>
      <w:r>
        <w:t>On 19/4/16 I tried to upload the geeImageServer app from PyDev and it failed and went to the following website:</w:t>
      </w:r>
    </w:p>
    <w:p w14:paraId="409DD9EC" w14:textId="77777777" w:rsidR="00472767" w:rsidRDefault="00472767" w:rsidP="008B6883">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8B6883">
      <w:pPr>
        <w:pStyle w:val="BodyText2"/>
      </w:pPr>
      <w:r>
        <w:t xml:space="preserve">It was logged in as </w:t>
      </w:r>
      <w:hyperlink r:id="rId714" w:history="1">
        <w:r w:rsidRPr="00BF7AD8">
          <w:rPr>
            <w:rStyle w:val="Hyperlink"/>
          </w:rPr>
          <w:t>a.cottam@gmail.com</w:t>
        </w:r>
      </w:hyperlink>
      <w:r>
        <w:t xml:space="preserve"> and so the service account was still failing to upload. Trying to go to the consent page on </w:t>
      </w:r>
      <w:hyperlink r:id="rId715"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8B6883">
      <w:pPr>
        <w:pStyle w:val="BodyText2"/>
      </w:pPr>
      <w:r>
        <w:t xml:space="preserve">They are available online! </w:t>
      </w:r>
      <w:hyperlink r:id="rId716" w:history="1">
        <w:r w:rsidRPr="00317961">
          <w:rPr>
            <w:rStyle w:val="Hyperlink"/>
          </w:rPr>
          <w:t>https://console.cloud.google.com/logs/</w:t>
        </w:r>
      </w:hyperlink>
      <w:r>
        <w:t xml:space="preserve"> </w:t>
      </w:r>
    </w:p>
    <w:p w14:paraId="48C3FB0C" w14:textId="77777777" w:rsidR="00472767" w:rsidRDefault="00472767" w:rsidP="0050563E">
      <w:pPr>
        <w:pStyle w:val="Heading6"/>
      </w:pPr>
      <w:r>
        <w:lastRenderedPageBreak/>
        <w:t>Issues</w:t>
      </w:r>
    </w:p>
    <w:p w14:paraId="2182C624" w14:textId="77777777" w:rsidR="00472767" w:rsidRDefault="00472767" w:rsidP="0050563E">
      <w:pPr>
        <w:pStyle w:val="Heading7"/>
      </w:pPr>
      <w:r>
        <w:t>Url length</w:t>
      </w:r>
    </w:p>
    <w:p w14:paraId="30F81132" w14:textId="77777777" w:rsidR="00472767" w:rsidRPr="0086394D" w:rsidRDefault="00472767" w:rsidP="008B6883">
      <w:pPr>
        <w:pStyle w:val="BodyText2"/>
      </w:pPr>
      <w:r>
        <w:t xml:space="preserve">There is a max limit on the url length that can be passed to Google App Engine of 2048 characters (see </w:t>
      </w:r>
      <w:hyperlink r:id="rId717"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8B6883">
      <w:pPr>
        <w:pStyle w:val="BodyText2"/>
      </w:pPr>
      <w:r>
        <w:t xml:space="preserve">This occurred sometimes after calling </w:t>
      </w:r>
      <w:hyperlink r:id="rId718" w:history="1">
        <w:r w:rsidRPr="00AA1700">
          <w:rPr>
            <w:rStyle w:val="Hyperlink"/>
          </w:rPr>
          <w:t>this</w:t>
        </w:r>
      </w:hyperlink>
      <w:r>
        <w:t xml:space="preserve"> url. The full error was:</w:t>
      </w:r>
    </w:p>
    <w:p w14:paraId="0FEEDB34" w14:textId="36974AF0" w:rsidR="00A75824" w:rsidRDefault="00A75824" w:rsidP="008B6883">
      <w:pPr>
        <w:pStyle w:val="LoggingCritical"/>
      </w:pPr>
      <w:r>
        <w:t>10:16:59.934</w:t>
      </w:r>
      <w:r>
        <w:tab/>
        <w:t>Exceeded soft private memory limit of 128 MB with 139 MB after servicing 102 requests total</w:t>
      </w:r>
    </w:p>
    <w:p w14:paraId="6522BBA4" w14:textId="53724524" w:rsidR="00915AF1" w:rsidRDefault="00915AF1" w:rsidP="008B6883">
      <w:pPr>
        <w:pStyle w:val="BodyText2"/>
      </w:pPr>
      <w:r>
        <w:t xml:space="preserve">You can scale your apps memory to give you more either manually or automatically using a Standard or Flexible environment (see </w:t>
      </w:r>
      <w:hyperlink r:id="rId719" w:history="1">
        <w:r w:rsidRPr="00915AF1">
          <w:rPr>
            <w:rStyle w:val="Hyperlink"/>
          </w:rPr>
          <w:t>here</w:t>
        </w:r>
      </w:hyperlink>
      <w:r>
        <w:t>).</w:t>
      </w:r>
      <w:r w:rsidR="00243663">
        <w:t xml:space="preserve"> In the Standard environment, the scaling is specified in the *.yaml file according to </w:t>
      </w:r>
      <w:hyperlink r:id="rId720"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8B6883">
      <w:pPr>
        <w:pStyle w:val="BodyText2"/>
      </w:pPr>
      <w:r>
        <w:t>I created an instance of a micro with Postgresql on it. Set up ssh at home now setting up at work. The VM instance details are:</w:t>
      </w:r>
    </w:p>
    <w:p w14:paraId="3D4A804B" w14:textId="77777777" w:rsidR="007310AE" w:rsidRDefault="007310AE" w:rsidP="008B6883">
      <w:pPr>
        <w:pStyle w:val="BodyText2"/>
      </w:pPr>
      <w:r>
        <w:t xml:space="preserve">Name: </w:t>
      </w:r>
      <w:r>
        <w:tab/>
      </w:r>
      <w:r w:rsidRPr="002D508A">
        <w:t>postgresql-1-vm</w:t>
      </w:r>
    </w:p>
    <w:p w14:paraId="6E288EC4" w14:textId="77777777" w:rsidR="007310AE" w:rsidRPr="00117311" w:rsidRDefault="007310AE" w:rsidP="008B6883">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8B6883">
      <w:pPr>
        <w:pStyle w:val="BodyText2"/>
      </w:pPr>
      <w:r>
        <w:t xml:space="preserve">In Windows I am following the instructions </w:t>
      </w:r>
      <w:hyperlink r:id="rId721"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8B6883">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40" w:name="_Using_Cloud9"/>
      <w:bookmarkEnd w:id="140"/>
      <w:r>
        <w:t>Using Cloud9</w:t>
      </w:r>
    </w:p>
    <w:p w14:paraId="377EA4A7" w14:textId="77777777" w:rsidR="007310AE" w:rsidRDefault="007310AE" w:rsidP="008B6883">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8B6883">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41" w:name="_Add_Cloud9_SSH"/>
      <w:bookmarkEnd w:id="141"/>
      <w:r>
        <w:t>Add Cloud9 SSH Key</w:t>
      </w:r>
    </w:p>
    <w:p w14:paraId="4E3AE28B" w14:textId="25091CE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411C8B6" w14:textId="77777777" w:rsidR="007310AE" w:rsidRDefault="007310AE" w:rsidP="008B6883">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22" w:history="1">
        <w:r w:rsidRPr="00944716">
          <w:rPr>
            <w:rStyle w:val="Hyperlink"/>
          </w:rPr>
          <w:t>a.cottam@gmail.com</w:t>
        </w:r>
      </w:hyperlink>
    </w:p>
    <w:p w14:paraId="363C67DA" w14:textId="77777777" w:rsidR="007310AE" w:rsidRDefault="007310AE" w:rsidP="008B6883">
      <w:pPr>
        <w:pStyle w:val="BodyText2"/>
      </w:pPr>
      <w:r>
        <w:t xml:space="preserve">For the VM instance as metadata using gcloud you must prepend and append the username ‘a_cottam’ as described </w:t>
      </w:r>
      <w:hyperlink r:id="rId723" w:anchor="sshkeyformat" w:history="1">
        <w:r w:rsidRPr="00217534">
          <w:rPr>
            <w:rStyle w:val="Hyperlink"/>
          </w:rPr>
          <w:t>here</w:t>
        </w:r>
      </w:hyperlink>
      <w:r>
        <w:t>:</w:t>
      </w:r>
    </w:p>
    <w:p w14:paraId="4668E672" w14:textId="77777777" w:rsidR="007310AE" w:rsidRPr="00037242" w:rsidRDefault="007310AE" w:rsidP="007310AE">
      <w:pPr>
        <w:pStyle w:val="Code"/>
      </w:pPr>
      <w:r w:rsidRPr="00217534">
        <w:lastRenderedPageBreak/>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193DEE8C" w:rsidR="007310AE" w:rsidRPr="00E56AE9" w:rsidRDefault="007310AE" w:rsidP="007310AE">
      <w:pPr>
        <w:pStyle w:val="Heading9"/>
      </w:pPr>
      <w:r>
        <w:t xml:space="preserve">Manually in </w:t>
      </w:r>
      <w:r w:rsidR="00150ED6">
        <w:t xml:space="preserve">the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8B6883">
      <w:pPr>
        <w:pStyle w:val="BodyText2"/>
      </w:pPr>
      <w:r>
        <w:t>Then ‘I’ for Insert and pasted my Cloud9 public key as above. Then ‘Esc, :wq’ to save changes and exit vi.</w:t>
      </w:r>
    </w:p>
    <w:p w14:paraId="61C835D0" w14:textId="77777777" w:rsidR="007310AE" w:rsidRDefault="007310AE" w:rsidP="008B6883">
      <w:pPr>
        <w:pStyle w:val="BodyText2"/>
      </w:pPr>
      <w:r>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8B6883">
      <w:pPr>
        <w:pStyle w:val="BodyText2"/>
      </w:pPr>
      <w:r>
        <w:t xml:space="preserve">This method is persistent unlike the manual method and if you restart the VM the key will still be present (see </w:t>
      </w:r>
      <w:hyperlink r:id="rId724" w:history="1">
        <w:r w:rsidRPr="00E56AE9">
          <w:rPr>
            <w:rStyle w:val="Hyperlink"/>
          </w:rPr>
          <w:t>here</w:t>
        </w:r>
      </w:hyperlink>
      <w:r>
        <w:t xml:space="preserve">). </w:t>
      </w:r>
    </w:p>
    <w:p w14:paraId="70482EFC" w14:textId="138D6C80"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03BB3AEB" w:rsidR="007310AE" w:rsidRDefault="007310AE" w:rsidP="008B6883">
      <w:pPr>
        <w:pStyle w:val="BodyText2"/>
      </w:pPr>
      <w:r>
        <w:t xml:space="preserve">Then save the key above </w:t>
      </w:r>
      <w:r w:rsidR="008B7E8F">
        <w:t xml:space="preserve">(with the </w:t>
      </w:r>
      <w:hyperlink r:id="rId725"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43D25649" w14:textId="28BA7BC7" w:rsidR="00150ED6" w:rsidRDefault="00150ED6" w:rsidP="007310AE">
      <w:pPr>
        <w:pStyle w:val="Unix"/>
      </w:pPr>
      <w:r w:rsidRPr="00150ED6">
        <w:t>a_cottam@</w:t>
      </w:r>
      <w:r w:rsidRPr="00692907">
        <w:t>postgresql-1-vm</w:t>
      </w:r>
      <w:r w:rsidRPr="00150ED6">
        <w:t>:~$ touch key.pub</w:t>
      </w:r>
    </w:p>
    <w:p w14:paraId="152B54EA" w14:textId="058ED926" w:rsidR="00150ED6" w:rsidRDefault="00150ED6" w:rsidP="007310AE">
      <w:pPr>
        <w:pStyle w:val="Unix"/>
      </w:pPr>
      <w:r w:rsidRPr="00150ED6">
        <w:t>a_cottam@</w:t>
      </w:r>
      <w:r w:rsidRPr="00692907">
        <w:t>postgresql-1-vm</w:t>
      </w:r>
      <w:r w:rsidRPr="00150ED6">
        <w:t xml:space="preserve">:~$ </w:t>
      </w:r>
      <w:r>
        <w:t>vi key.pub</w:t>
      </w:r>
    </w:p>
    <w:p w14:paraId="542D4B83" w14:textId="750F9A98" w:rsidR="00150ED6" w:rsidRDefault="00150ED6" w:rsidP="00150ED6">
      <w:pPr>
        <w:pStyle w:val="BodyText2"/>
      </w:pPr>
      <w:r>
        <w:t>ESC,:w,:x</w:t>
      </w:r>
    </w:p>
    <w:p w14:paraId="3434A89D" w14:textId="60374802"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2D4161C3" w:rsidR="007310AE" w:rsidRDefault="007310AE" w:rsidP="008B6883">
      <w:pPr>
        <w:pStyle w:val="BodyText2"/>
      </w:pPr>
      <w:r>
        <w:t>After a while you will be able to see this SSH key on the VM instance details in the ‘SSH Keys’ section.</w:t>
      </w:r>
    </w:p>
    <w:p w14:paraId="40504C3C" w14:textId="4E3A95EE" w:rsidR="00651060" w:rsidRDefault="00651060" w:rsidP="008B6883">
      <w:pPr>
        <w:pStyle w:val="BodyText2"/>
      </w:pPr>
      <w:r>
        <w:t>On 27/03/2018 I couldn’t connect from C9 after I added the ssh key using gcloud and looking at the VM details I now see an error:</w:t>
      </w:r>
    </w:p>
    <w:p w14:paraId="3896A753" w14:textId="0CD389AD" w:rsidR="00651060" w:rsidRDefault="00651060" w:rsidP="008B6883">
      <w:pPr>
        <w:pStyle w:val="BodyText2"/>
      </w:pPr>
      <w:r>
        <w:rPr>
          <w:noProof/>
          <w:lang w:bidi="ar-SA"/>
        </w:rPr>
        <w:drawing>
          <wp:inline distT="0" distB="0" distL="0" distR="0" wp14:anchorId="3FD9D93D" wp14:editId="38CF20EE">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2A556194" w14:textId="6C93404E" w:rsidR="00716D93" w:rsidRDefault="00716D93" w:rsidP="008B6883">
      <w:pPr>
        <w:pStyle w:val="BodyText2"/>
      </w:pPr>
      <w:r>
        <w:t>Instead of using gcloud I used the GCP Console to add the ssh key - see the next section.</w:t>
      </w:r>
    </w:p>
    <w:p w14:paraId="78502503" w14:textId="055F2896" w:rsidR="00716D93" w:rsidRDefault="00716D93" w:rsidP="00716D93">
      <w:pPr>
        <w:pStyle w:val="Heading9"/>
      </w:pPr>
      <w:r>
        <w:t>Using the GCP Console</w:t>
      </w:r>
    </w:p>
    <w:p w14:paraId="2EA4B8D1" w14:textId="5B5A0DA2" w:rsidR="00716D93" w:rsidRPr="00716D93" w:rsidRDefault="00716D93" w:rsidP="00716D93">
      <w:pPr>
        <w:pStyle w:val="BodyText2"/>
      </w:pPr>
      <w:r>
        <w:t>Paste the key in directly in the VM instance details ssh section.</w:t>
      </w:r>
    </w:p>
    <w:p w14:paraId="15346215" w14:textId="38A9A4C4" w:rsidR="00716D93" w:rsidRPr="00716D93" w:rsidRDefault="00716D93" w:rsidP="00716D93">
      <w:pPr>
        <w:pStyle w:val="BodyText2"/>
      </w:pPr>
      <w:r>
        <w:rPr>
          <w:noProof/>
          <w:lang w:bidi="ar-SA"/>
        </w:rPr>
        <w:lastRenderedPageBreak/>
        <w:drawing>
          <wp:inline distT="0" distB="0" distL="0" distR="0" wp14:anchorId="6FFEF37E" wp14:editId="044CCA16">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31EC04CD" w14:textId="77777777" w:rsidR="00716D93" w:rsidRDefault="00716D93" w:rsidP="008B6883">
      <w:pPr>
        <w:pStyle w:val="BodyText2"/>
      </w:pP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293902A1" w14:textId="1C72874E" w:rsidR="00A76000" w:rsidRPr="000B7F24" w:rsidRDefault="000B7F24" w:rsidP="00A76000">
      <w:pPr>
        <w:pStyle w:val="Heading7"/>
      </w:pPr>
      <w:bookmarkStart w:id="142" w:name="_Using_Codeanywhere"/>
      <w:bookmarkEnd w:id="142"/>
      <w:r>
        <w:t>Using Codeanywhere</w:t>
      </w:r>
    </w:p>
    <w:p w14:paraId="0E4044B3" w14:textId="6F34434F" w:rsidR="00A76000" w:rsidRDefault="00A76000" w:rsidP="00A76000">
      <w:pPr>
        <w:pStyle w:val="Heading8"/>
      </w:pPr>
      <w:r>
        <w:t>Generate SSH Key</w:t>
      </w:r>
    </w:p>
    <w:p w14:paraId="32085CCF" w14:textId="77777777" w:rsidR="00A76000" w:rsidRDefault="00A76000" w:rsidP="00A76000">
      <w:pPr>
        <w:pStyle w:val="ListBullet"/>
      </w:pPr>
      <w:r>
        <w:t xml:space="preserve">Generate a new ssh key on the Windows Workstation using PuTTY Key Generator as described </w:t>
      </w:r>
      <w:hyperlink r:id="rId728" w:anchor="createsshkeys" w:history="1">
        <w:r w:rsidRPr="002C40B6">
          <w:rPr>
            <w:rStyle w:val="Hyperlink"/>
          </w:rPr>
          <w:t>here</w:t>
        </w:r>
      </w:hyperlink>
    </w:p>
    <w:p w14:paraId="05DD3C48" w14:textId="77777777" w:rsidR="00A76000" w:rsidRDefault="00A76000" w:rsidP="00A76000">
      <w:pPr>
        <w:pStyle w:val="ListBullet"/>
      </w:pPr>
      <w:r>
        <w:t xml:space="preserve">Save the private key to a file </w:t>
      </w:r>
    </w:p>
    <w:p w14:paraId="4307329F" w14:textId="3484E1FE" w:rsidR="00A76000" w:rsidRPr="00A76000" w:rsidRDefault="00A76000" w:rsidP="00A76000">
      <w:pPr>
        <w:pStyle w:val="ListBullet"/>
      </w:pPr>
      <w:r>
        <w:t>Copy the public key from the top of the PuTTY Key Generator and paste into a public key file *.ppk</w:t>
      </w:r>
    </w:p>
    <w:p w14:paraId="0BB2B8CC" w14:textId="7C66346F" w:rsidR="00A76000" w:rsidRDefault="00A76000" w:rsidP="00A76000">
      <w:pPr>
        <w:pStyle w:val="Heading8"/>
      </w:pPr>
      <w:r>
        <w:t>Add SSH Key to Project</w:t>
      </w:r>
    </w:p>
    <w:p w14:paraId="0E2E85E0" w14:textId="6C8048B5" w:rsidR="00A76000" w:rsidRDefault="00A76000" w:rsidP="00A76000">
      <w:pPr>
        <w:pStyle w:val="ListBullet"/>
      </w:pPr>
      <w:r>
        <w:t xml:space="preserve">Edit the project metadata (geeimageserver) to allow access from Codeanywhere as described </w:t>
      </w:r>
      <w:hyperlink r:id="rId729" w:anchor="project-wide" w:history="1">
        <w:r w:rsidRPr="002C40B6">
          <w:rPr>
            <w:rStyle w:val="Hyperlink"/>
          </w:rPr>
          <w:t>here</w:t>
        </w:r>
      </w:hyperlink>
    </w:p>
    <w:p w14:paraId="29D2AD9B" w14:textId="77777777" w:rsidR="00A76000" w:rsidRDefault="00A76000" w:rsidP="00A76000">
      <w:pPr>
        <w:pStyle w:val="ListBullet"/>
      </w:pPr>
      <w:r>
        <w:t>Goto Compute Engine | Metadata | SSH Keys</w:t>
      </w:r>
    </w:p>
    <w:p w14:paraId="125AD4E0" w14:textId="504D12F1" w:rsidR="00A76000" w:rsidRDefault="00A76000" w:rsidP="00A76000">
      <w:pPr>
        <w:pStyle w:val="ListBullet"/>
      </w:pPr>
      <w:r>
        <w:t>Click Edit and paste in the public ssh key and click Save</w:t>
      </w:r>
    </w:p>
    <w:p w14:paraId="77F67451" w14:textId="3A0157D0" w:rsidR="00A76000" w:rsidRDefault="00A76000" w:rsidP="00A76000">
      <w:pPr>
        <w:pStyle w:val="Heading8"/>
      </w:pPr>
      <w:r>
        <w:t>Connect using Codeanywhere</w:t>
      </w:r>
    </w:p>
    <w:p w14:paraId="6092A605" w14:textId="24F1869C"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52A1E95A" w14:textId="63086BDF" w:rsidR="00A76000" w:rsidRPr="00A76000" w:rsidRDefault="001207B3" w:rsidP="008B6883">
      <w:pPr>
        <w:pStyle w:val="BodyText2"/>
      </w:pPr>
      <w:r>
        <w:rPr>
          <w:noProof/>
          <w:lang w:bidi="ar-SA"/>
        </w:rPr>
        <w:drawing>
          <wp:inline distT="0" distB="0" distL="0" distR="0" wp14:anchorId="0314EEBE" wp14:editId="4875699A">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3A9E972D" w14:textId="77777777" w:rsidR="00673594" w:rsidRDefault="00673594" w:rsidP="00673594">
      <w:pPr>
        <w:pStyle w:val="Heading6"/>
      </w:pPr>
      <w:r>
        <w:t>Disks</w:t>
      </w:r>
    </w:p>
    <w:p w14:paraId="711A59C9"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1AF355F4" w14:textId="77777777" w:rsidR="00673594" w:rsidRPr="007951D2" w:rsidRDefault="00673594" w:rsidP="00673594">
      <w:pPr>
        <w:pStyle w:val="BodyText2"/>
      </w:pPr>
      <w:r>
        <w:t xml:space="preserve">You can, however, connect to GCS from your VMs, see </w:t>
      </w:r>
      <w:hyperlink r:id="rId731" w:history="1">
        <w:r w:rsidRPr="005629AD">
          <w:rPr>
            <w:rStyle w:val="Hyperlink"/>
          </w:rPr>
          <w:t>here</w:t>
        </w:r>
      </w:hyperlink>
      <w:r>
        <w:t>.</w:t>
      </w:r>
    </w:p>
    <w:p w14:paraId="043534B5" w14:textId="77777777" w:rsidR="00673594" w:rsidRDefault="00673594" w:rsidP="00673594">
      <w:pPr>
        <w:pStyle w:val="Heading7"/>
      </w:pPr>
      <w:bookmarkStart w:id="143" w:name="_Adding_additional_disks"/>
      <w:bookmarkEnd w:id="143"/>
      <w:r>
        <w:lastRenderedPageBreak/>
        <w:t>Adding additional disks</w:t>
      </w:r>
    </w:p>
    <w:p w14:paraId="0833A6AD"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32" w:anchor="formatting" w:history="1">
        <w:r w:rsidRPr="007A43E2">
          <w:rPr>
            <w:rStyle w:val="Hyperlink"/>
          </w:rPr>
          <w:t>here</w:t>
        </w:r>
      </w:hyperlink>
      <w:r>
        <w:t>. Its not always possible to create a new disk as sometimes there are none free.</w:t>
      </w:r>
    </w:p>
    <w:p w14:paraId="408DE0B0" w14:textId="77777777" w:rsidR="00673594" w:rsidRDefault="00673594" w:rsidP="00673594">
      <w:pPr>
        <w:pStyle w:val="Unix"/>
      </w:pPr>
      <w:r w:rsidRPr="002C4133">
        <w:t>sudo lsblk</w:t>
      </w:r>
    </w:p>
    <w:p w14:paraId="1DF18F5D" w14:textId="77777777" w:rsidR="00673594" w:rsidRDefault="00673594" w:rsidP="00673594">
      <w:pPr>
        <w:pStyle w:val="Unix"/>
      </w:pPr>
      <w:r w:rsidRPr="002C4133">
        <w:t>sudo mkfs.ext4 -m 0 -F -E lazy_itable_init=0,lazy_journal_init=0,discard /dev/sdb</w:t>
      </w:r>
    </w:p>
    <w:p w14:paraId="5715AAF1" w14:textId="77777777" w:rsidR="00673594" w:rsidRPr="00025623" w:rsidRDefault="00673594" w:rsidP="00673594">
      <w:pPr>
        <w:pStyle w:val="BodyText2"/>
      </w:pPr>
      <w:r w:rsidRPr="00025623">
        <w:t>Or if you want to create an extra large number of inodes to resolve this problem when creating vector tiles</w:t>
      </w:r>
    </w:p>
    <w:p w14:paraId="754BB651"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749E284D" w14:textId="77777777" w:rsidR="00673594" w:rsidRDefault="00673594" w:rsidP="00673594">
      <w:pPr>
        <w:pStyle w:val="BodyText2"/>
      </w:pPr>
      <w:r>
        <w:t>Then:</w:t>
      </w:r>
    </w:p>
    <w:p w14:paraId="727CFAF2" w14:textId="77777777" w:rsidR="00673594" w:rsidRDefault="00673594" w:rsidP="00673594">
      <w:pPr>
        <w:pStyle w:val="Unix"/>
      </w:pPr>
      <w:r>
        <w:t>sudo mkdir -p /mnt/disks/new_10</w:t>
      </w:r>
      <w:r w:rsidRPr="00BE7F3A">
        <w:t>0gb_drive</w:t>
      </w:r>
    </w:p>
    <w:p w14:paraId="3FB40230" w14:textId="77777777" w:rsidR="00673594" w:rsidRDefault="00673594" w:rsidP="00673594">
      <w:pPr>
        <w:pStyle w:val="Unix"/>
      </w:pPr>
      <w:r w:rsidRPr="00BE7F3A">
        <w:t>sudo mount -o discard,de</w:t>
      </w:r>
      <w:r>
        <w:t>faults /dev/sdb /mnt/disks/new_10</w:t>
      </w:r>
      <w:r w:rsidRPr="00BE7F3A">
        <w:t>0gb_drive</w:t>
      </w:r>
    </w:p>
    <w:p w14:paraId="77C4B10B" w14:textId="77777777" w:rsidR="00673594" w:rsidRDefault="00673594" w:rsidP="00673594">
      <w:pPr>
        <w:pStyle w:val="Unix"/>
      </w:pPr>
      <w:r w:rsidRPr="00BE7F3A">
        <w:t>sudo chmod a+w /mnt/</w:t>
      </w:r>
      <w:r>
        <w:t>disks/new_10</w:t>
      </w:r>
      <w:r w:rsidRPr="00BE7F3A">
        <w:t>0gb_drive/</w:t>
      </w:r>
    </w:p>
    <w:p w14:paraId="4FC8E962" w14:textId="77777777" w:rsidR="00673594" w:rsidRDefault="00673594" w:rsidP="00673594">
      <w:pPr>
        <w:pStyle w:val="BodyText2"/>
      </w:pPr>
      <w:r>
        <w:t>To check the mounted drive:</w:t>
      </w:r>
    </w:p>
    <w:p w14:paraId="69AE2E23" w14:textId="77777777" w:rsidR="00673594" w:rsidRDefault="00673594" w:rsidP="00673594">
      <w:pPr>
        <w:pStyle w:val="Unix"/>
      </w:pPr>
      <w:r w:rsidRPr="00BE7F3A">
        <w:t>a_cottam@ubuntu14-04:~$ df -h</w:t>
      </w:r>
    </w:p>
    <w:p w14:paraId="5A2CF73D" w14:textId="77777777" w:rsidR="00673594" w:rsidRDefault="00673594" w:rsidP="00673594">
      <w:pPr>
        <w:pStyle w:val="Unix"/>
      </w:pPr>
      <w:r>
        <w:t>Filesystem      Size  Used Avail Use% Mounted on</w:t>
      </w:r>
    </w:p>
    <w:p w14:paraId="0A15C90A" w14:textId="77777777" w:rsidR="00673594" w:rsidRDefault="00673594" w:rsidP="00673594">
      <w:pPr>
        <w:pStyle w:val="Unix"/>
      </w:pPr>
      <w:r>
        <w:t>..</w:t>
      </w:r>
    </w:p>
    <w:p w14:paraId="00CE2B00" w14:textId="77777777" w:rsidR="00673594" w:rsidRDefault="00673594" w:rsidP="00673594">
      <w:pPr>
        <w:pStyle w:val="Unix"/>
      </w:pPr>
      <w:r>
        <w:t>/dev/sdb         50G   52M   50G   1% /mnt/disks/new_50gb_drive</w:t>
      </w:r>
    </w:p>
    <w:p w14:paraId="0054527B" w14:textId="77777777" w:rsidR="00673594" w:rsidRDefault="00673594" w:rsidP="00673594">
      <w:pPr>
        <w:pStyle w:val="BodyText2"/>
      </w:pPr>
      <w:r>
        <w:t>If you restart the VM you will need to remount the additional disk that you have added.</w:t>
      </w:r>
    </w:p>
    <w:p w14:paraId="3DECE3FE" w14:textId="77777777" w:rsidR="00673594" w:rsidRDefault="00673594" w:rsidP="00673594">
      <w:pPr>
        <w:pStyle w:val="Heading7"/>
      </w:pPr>
      <w:r>
        <w:t>Deleting additional disks</w:t>
      </w:r>
    </w:p>
    <w:p w14:paraId="43F36C2A"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6C895003" w14:textId="77777777" w:rsidR="00673594" w:rsidRDefault="00673594" w:rsidP="00673594">
      <w:pPr>
        <w:pStyle w:val="Heading7"/>
      </w:pPr>
      <w:r>
        <w:t>Resizing boot disk</w:t>
      </w:r>
    </w:p>
    <w:p w14:paraId="6ACF6B3D"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3251EF95" w14:textId="77777777" w:rsidR="00673594" w:rsidRDefault="00673594" w:rsidP="00673594">
      <w:pPr>
        <w:pStyle w:val="Heading7"/>
      </w:pPr>
      <w:r>
        <w:t>Seeing how much space is available</w:t>
      </w:r>
    </w:p>
    <w:p w14:paraId="0C60FAAD" w14:textId="77777777" w:rsidR="00673594" w:rsidRDefault="00673594" w:rsidP="00673594">
      <w:pPr>
        <w:pStyle w:val="Unix"/>
      </w:pPr>
      <w:r>
        <w:t>a_cottam@ubuntu14-04:~$ df -h /boot/</w:t>
      </w:r>
    </w:p>
    <w:p w14:paraId="7F7D86A0" w14:textId="77777777" w:rsidR="00673594" w:rsidRDefault="00673594" w:rsidP="00673594">
      <w:pPr>
        <w:pStyle w:val="Unix"/>
      </w:pPr>
      <w:r>
        <w:t>Filesystem      Size  Used Avail Use% Mounted on</w:t>
      </w:r>
    </w:p>
    <w:p w14:paraId="0DA2A8C8" w14:textId="77777777" w:rsidR="00673594" w:rsidRDefault="00673594" w:rsidP="00673594">
      <w:pPr>
        <w:pStyle w:val="Unix"/>
      </w:pPr>
      <w:r>
        <w:t>/dev/sda1       9.9G  5.7G  3.7G  61%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44" w:name="_Node.js"/>
      <w:bookmarkEnd w:id="144"/>
      <w:r>
        <w:t>Apache</w:t>
      </w:r>
    </w:p>
    <w:p w14:paraId="34314DEF"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3D5D061A" w14:textId="77777777" w:rsidR="00147640" w:rsidRDefault="00147640" w:rsidP="00147640">
      <w:pPr>
        <w:pStyle w:val="Heading6"/>
      </w:pPr>
      <w:r>
        <w:t>Issues</w:t>
      </w:r>
    </w:p>
    <w:p w14:paraId="34BFD78E" w14:textId="77777777" w:rsidR="00147640" w:rsidRDefault="00147640" w:rsidP="00147640">
      <w:pPr>
        <w:pStyle w:val="Heading7"/>
      </w:pPr>
      <w:r>
        <w:t>External IP Addresses</w:t>
      </w:r>
    </w:p>
    <w:p w14:paraId="3EBD40B2"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33"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7D67CBE5" w14:textId="77777777" w:rsidR="00147640" w:rsidRDefault="00147640" w:rsidP="00147640">
      <w:pPr>
        <w:pStyle w:val="Heading7"/>
      </w:pPr>
      <w:r>
        <w:t>https protocol</w:t>
      </w:r>
    </w:p>
    <w:p w14:paraId="12060B3A" w14:textId="77777777" w:rsidR="00147640" w:rsidRDefault="00147640" w:rsidP="00147640">
      <w:pPr>
        <w:pStyle w:val="BodyText2"/>
      </w:pPr>
      <w:r>
        <w:t>If you try to connect to a VM with https you get an error:</w:t>
      </w:r>
    </w:p>
    <w:p w14:paraId="0CE96D71" w14:textId="77777777" w:rsidR="00147640" w:rsidRDefault="00147640" w:rsidP="00147640">
      <w:pPr>
        <w:pStyle w:val="BodyText2"/>
      </w:pPr>
      <w:r>
        <w:rPr>
          <w:noProof/>
          <w:lang w:bidi="ar-SA"/>
        </w:rPr>
        <w:lastRenderedPageBreak/>
        <w:drawing>
          <wp:inline distT="0" distB="0" distL="0" distR="0" wp14:anchorId="545DD492" wp14:editId="2EB0D728">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72183275"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2554AB5D" w14:textId="77777777" w:rsidR="00147640" w:rsidRDefault="00147640" w:rsidP="00147640">
      <w:pPr>
        <w:pStyle w:val="BodyText2"/>
      </w:pPr>
      <w:r>
        <w:t>Now I get:</w:t>
      </w:r>
    </w:p>
    <w:p w14:paraId="3C3EE82D" w14:textId="77777777" w:rsidR="00147640" w:rsidRDefault="00147640" w:rsidP="00147640">
      <w:pPr>
        <w:pStyle w:val="BodyText2"/>
      </w:pPr>
      <w:r>
        <w:rPr>
          <w:noProof/>
          <w:lang w:bidi="ar-SA"/>
        </w:rPr>
        <w:drawing>
          <wp:inline distT="0" distB="0" distL="0" distR="0" wp14:anchorId="513AE582" wp14:editId="5B838D1C">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69D5140F" w14:textId="3AEC1A21" w:rsidR="007310AE" w:rsidRDefault="007310AE" w:rsidP="007310AE">
      <w:pPr>
        <w:pStyle w:val="Heading6"/>
      </w:pPr>
      <w:r>
        <w:t>V</w:t>
      </w:r>
      <w:r w:rsidR="00673594">
        <w:t>M Instances</w:t>
      </w:r>
    </w:p>
    <w:p w14:paraId="2E6F7019" w14:textId="77777777" w:rsidR="007310AE" w:rsidRDefault="007310AE" w:rsidP="007310AE">
      <w:pPr>
        <w:pStyle w:val="Heading7"/>
      </w:pPr>
      <w:r>
        <w:t>Operating Systems</w:t>
      </w:r>
    </w:p>
    <w:p w14:paraId="042C3119"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8B6883">
      <w:pPr>
        <w:pStyle w:val="BodyText2"/>
      </w:pPr>
      <w:r>
        <w:t xml:space="preserve">I selected Europe and it failed to create a VM saying there weren’t enough resources. </w:t>
      </w:r>
    </w:p>
    <w:p w14:paraId="01836D23" w14:textId="37421E57" w:rsidR="007310AE" w:rsidRDefault="00F94539" w:rsidP="007310AE">
      <w:pPr>
        <w:pStyle w:val="Heading7"/>
      </w:pPr>
      <w:r>
        <w:t>geeImageServer project</w:t>
      </w:r>
    </w:p>
    <w:p w14:paraId="71AFC1A1" w14:textId="26F49680" w:rsidR="00736BF6" w:rsidRPr="00736BF6" w:rsidRDefault="007310AE" w:rsidP="00736BF6">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8B6883">
      <w:pPr>
        <w:pStyle w:val="BodyText2"/>
      </w:pPr>
      <w:r>
        <w:t xml:space="preserve">Configured Apache by following instructions </w:t>
      </w:r>
      <w:hyperlink r:id="rId736"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5E663B">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lastRenderedPageBreak/>
        <w:t xml:space="preserve">a_cottam@ubuntu14-04:~$ git config --global user.email </w:t>
      </w:r>
      <w:hyperlink r:id="rId737"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5E663B">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5E663B">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5E663B">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5E663B">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5E663B">
      <w:pPr>
        <w:pStyle w:val="ListNumber"/>
        <w:numPr>
          <w:ilvl w:val="0"/>
          <w:numId w:val="42"/>
        </w:numPr>
      </w:pPr>
      <w:r>
        <w:t>Login and create a ‘roadless’ database in phpPgAdmin with UTF-8 encoding</w:t>
      </w:r>
    </w:p>
    <w:p w14:paraId="496D6BE2" w14:textId="77777777" w:rsidR="007310AE" w:rsidRDefault="007310AE" w:rsidP="005E663B">
      <w:pPr>
        <w:pStyle w:val="ListNumber"/>
        <w:numPr>
          <w:ilvl w:val="0"/>
          <w:numId w:val="42"/>
        </w:numPr>
      </w:pPr>
      <w:r>
        <w:t xml:space="preserve">Run </w:t>
      </w:r>
      <w:hyperlink r:id="rId738" w:history="1">
        <w:r w:rsidRPr="00041E77">
          <w:rPr>
            <w:rStyle w:val="Hyperlink"/>
          </w:rPr>
          <w:t>database_objects</w:t>
        </w:r>
      </w:hyperlink>
      <w:r>
        <w:t xml:space="preserve"> in phpPgAdmin</w:t>
      </w:r>
    </w:p>
    <w:p w14:paraId="05D0960C" w14:textId="77777777" w:rsidR="007310AE" w:rsidRDefault="007310AE" w:rsidP="005E663B">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5E663B">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5E663B">
      <w:pPr>
        <w:pStyle w:val="ListNumber"/>
      </w:pPr>
      <w:r>
        <w:t>Point to the htmldocs folder</w:t>
      </w:r>
    </w:p>
    <w:p w14:paraId="45C3588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8B6883">
      <w:pPr>
        <w:pStyle w:val="BodyText2"/>
      </w:pPr>
      <w:r>
        <w:t xml:space="preserve">Available here: </w:t>
      </w:r>
      <w:hyperlink r:id="rId739"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D7698E8" w14:textId="7A868F30" w:rsidR="00A70ABD" w:rsidRDefault="00A70ABD" w:rsidP="00A70ABD">
      <w:pPr>
        <w:pStyle w:val="Heading8"/>
      </w:pPr>
      <w:r>
        <w:t>wdpa-vector-tiles</w:t>
      </w:r>
    </w:p>
    <w:p w14:paraId="0CCDB528" w14:textId="47597206" w:rsidR="0043381C" w:rsidRDefault="0043381C" w:rsidP="0043381C">
      <w:pPr>
        <w:pStyle w:val="Heading9"/>
      </w:pPr>
      <w:r>
        <w:t>Configuration</w:t>
      </w:r>
    </w:p>
    <w:p w14:paraId="1AFD55F5" w14:textId="68DD4C8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17301642" w14:textId="04145494" w:rsidR="00AE1020" w:rsidRDefault="00FC4E28" w:rsidP="00AE1020">
      <w:pPr>
        <w:pStyle w:val="BodyText2"/>
      </w:pPr>
      <w:r>
        <w:t>This is the line to add the data from the ssh key to the VM metadata:</w:t>
      </w:r>
    </w:p>
    <w:p w14:paraId="2BEF1411" w14:textId="7651E4A1" w:rsidR="00A70ABD" w:rsidRPr="00A70ABD" w:rsidRDefault="00FC4E28" w:rsidP="006D4BA3">
      <w:pPr>
        <w:pStyle w:val="Unix"/>
      </w:pPr>
      <w:r w:rsidRPr="00FC4E28">
        <w:lastRenderedPageBreak/>
        <w:t>gcloud compute instances add-metadata wdpa-vector-tiles --metadata-from-file ssh-keys=key.pub</w:t>
      </w:r>
    </w:p>
    <w:p w14:paraId="53422710" w14:textId="2ABD419C" w:rsidR="0035376A" w:rsidRDefault="0035376A" w:rsidP="0035376A">
      <w:pPr>
        <w:pStyle w:val="Heading9"/>
      </w:pPr>
      <w:r>
        <w:t>Installations</w:t>
      </w:r>
    </w:p>
    <w:p w14:paraId="398ABB0A" w14:textId="224B7555" w:rsidR="0035376A" w:rsidRPr="0035376A" w:rsidRDefault="0035376A" w:rsidP="0035376A">
      <w:pPr>
        <w:pStyle w:val="BodyText2"/>
      </w:pPr>
      <w:r>
        <w:t xml:space="preserve">GDAL - see </w:t>
      </w:r>
      <w:hyperlink w:anchor="_Node.js_1" w:history="1">
        <w:r w:rsidRPr="0035376A">
          <w:rPr>
            <w:rStyle w:val="Hyperlink"/>
          </w:rPr>
          <w:t>GDAL</w:t>
        </w:r>
      </w:hyperlink>
      <w:r>
        <w:t>.</w:t>
      </w:r>
    </w:p>
    <w:p w14:paraId="0C4F55C9" w14:textId="04A72A07" w:rsidR="00F94539" w:rsidRDefault="00F94539" w:rsidP="00F94539">
      <w:pPr>
        <w:pStyle w:val="Heading7"/>
      </w:pPr>
      <w:r>
        <w:t>biopama project</w:t>
      </w:r>
    </w:p>
    <w:p w14:paraId="004DAB94" w14:textId="50F8D8D1" w:rsidR="00F94539" w:rsidRDefault="007E69F6" w:rsidP="00F94539">
      <w:pPr>
        <w:pStyle w:val="Heading8"/>
      </w:pPr>
      <w:r>
        <w:t>drupal-ris</w:t>
      </w:r>
      <w:r w:rsidR="00F94539">
        <w:t>-vm</w:t>
      </w:r>
    </w:p>
    <w:p w14:paraId="382E2C42" w14:textId="12427AA8" w:rsidR="005D6E60" w:rsidRPr="005D6E60" w:rsidRDefault="005D6E60" w:rsidP="005D6E60">
      <w:pPr>
        <w:pStyle w:val="BodyText2"/>
      </w:pPr>
      <w:r>
        <w:t xml:space="preserve">Click install of Drupal </w:t>
      </w:r>
      <w:r w:rsidR="003B017C">
        <w:t>(8.3.8)</w:t>
      </w:r>
    </w:p>
    <w:p w14:paraId="38F42BBA" w14:textId="51CD00F6" w:rsidR="00A35ED8" w:rsidRDefault="00A35ED8" w:rsidP="00A35ED8">
      <w:pPr>
        <w:pStyle w:val="BodyText2"/>
      </w:pPr>
      <w:r>
        <w:t>Site address</w:t>
      </w:r>
      <w:r>
        <w:tab/>
      </w:r>
      <w:r>
        <w:tab/>
      </w:r>
      <w:r>
        <w:tab/>
      </w:r>
      <w:hyperlink r:id="rId740" w:history="1">
        <w:r w:rsidR="00BB47DC" w:rsidRPr="00C839AD">
          <w:rPr>
            <w:rStyle w:val="Hyperlink"/>
          </w:rPr>
          <w:t>http://35.224.90.47/</w:t>
        </w:r>
      </w:hyperlink>
      <w:r w:rsidR="00BB47DC">
        <w:t xml:space="preserve"> </w:t>
      </w:r>
    </w:p>
    <w:p w14:paraId="12F55B4A" w14:textId="4494B08C" w:rsidR="00A35ED8" w:rsidRDefault="00A35ED8" w:rsidP="00A35ED8">
      <w:pPr>
        <w:pStyle w:val="BodyText2"/>
      </w:pPr>
      <w:r>
        <w:t>Admin URL</w:t>
      </w:r>
      <w:r>
        <w:tab/>
      </w:r>
      <w:r>
        <w:tab/>
      </w:r>
      <w:r>
        <w:tab/>
      </w:r>
      <w:hyperlink r:id="rId741" w:history="1">
        <w:r w:rsidR="00BB47DC" w:rsidRPr="00C839AD">
          <w:rPr>
            <w:rStyle w:val="Hyperlink"/>
          </w:rPr>
          <w:t>http://35.224.90.47/user/login</w:t>
        </w:r>
      </w:hyperlink>
      <w:r w:rsidR="00BB47DC">
        <w:t xml:space="preserve"> </w:t>
      </w:r>
    </w:p>
    <w:p w14:paraId="6585FBFD" w14:textId="3335F33B" w:rsidR="00A35ED8" w:rsidRDefault="00A35ED8" w:rsidP="00A35ED8">
      <w:pPr>
        <w:pStyle w:val="BodyText2"/>
      </w:pPr>
      <w:r>
        <w:t>Drupal MySQL user</w:t>
      </w:r>
      <w:r>
        <w:tab/>
      </w:r>
      <w:r>
        <w:tab/>
      </w:r>
      <w:r>
        <w:tab/>
        <w:t>drupal</w:t>
      </w:r>
    </w:p>
    <w:p w14:paraId="3E42D7D4" w14:textId="6648056C" w:rsidR="00535F26" w:rsidRDefault="00A35ED8" w:rsidP="00A35ED8">
      <w:pPr>
        <w:pStyle w:val="BodyText2"/>
      </w:pPr>
      <w:r>
        <w:t>Drupal MySQL password (Temporary)</w:t>
      </w:r>
      <w:r>
        <w:tab/>
      </w:r>
      <w:r w:rsidR="00BB47DC" w:rsidRPr="00BB47DC">
        <w:t>pXyVA7uX</w:t>
      </w:r>
    </w:p>
    <w:p w14:paraId="47ABB3DC" w14:textId="7932A7EC" w:rsidR="00A35ED8" w:rsidRDefault="00A35ED8" w:rsidP="00A35ED8">
      <w:pPr>
        <w:pStyle w:val="BodyText2"/>
      </w:pPr>
      <w:r>
        <w:t>Instance</w:t>
      </w:r>
      <w:r>
        <w:tab/>
      </w:r>
      <w:r>
        <w:tab/>
      </w:r>
      <w:r>
        <w:tab/>
      </w:r>
      <w:r>
        <w:tab/>
        <w:t>drupal-</w:t>
      </w:r>
      <w:r w:rsidR="00BB47DC">
        <w:t>3</w:t>
      </w:r>
      <w:r>
        <w:t>-vm</w:t>
      </w:r>
    </w:p>
    <w:p w14:paraId="5D10AAEB" w14:textId="72505C98" w:rsidR="00A35ED8" w:rsidRDefault="00A35ED8" w:rsidP="00A35ED8">
      <w:pPr>
        <w:pStyle w:val="BodyText2"/>
      </w:pPr>
      <w:r>
        <w:t>Instance zone</w:t>
      </w:r>
      <w:r>
        <w:tab/>
      </w:r>
      <w:r>
        <w:tab/>
      </w:r>
      <w:r>
        <w:tab/>
        <w:t>us-central1-f</w:t>
      </w:r>
    </w:p>
    <w:p w14:paraId="537D723A" w14:textId="01B808E7" w:rsidR="00A35ED8" w:rsidRDefault="00A35ED8" w:rsidP="00A35ED8">
      <w:pPr>
        <w:pStyle w:val="BodyText2"/>
      </w:pPr>
      <w:r>
        <w:t>Instance machine type</w:t>
      </w:r>
      <w:r>
        <w:tab/>
      </w:r>
      <w:r>
        <w:tab/>
        <w:t>g1-small</w:t>
      </w:r>
    </w:p>
    <w:p w14:paraId="6099D89D" w14:textId="444397AE" w:rsidR="00A35ED8" w:rsidRDefault="00A35ED8" w:rsidP="00A35ED8">
      <w:pPr>
        <w:pStyle w:val="BodyText2"/>
      </w:pPr>
      <w:r>
        <w:t>Drupal MySQL database</w:t>
      </w:r>
      <w:r>
        <w:tab/>
      </w:r>
      <w:r>
        <w:tab/>
        <w:t>drupal</w:t>
      </w:r>
    </w:p>
    <w:p w14:paraId="76310923" w14:textId="53072108" w:rsidR="00A35ED8" w:rsidRDefault="00A35ED8" w:rsidP="00A35ED8">
      <w:pPr>
        <w:pStyle w:val="BodyText2"/>
      </w:pPr>
      <w:r>
        <w:t>Operating system</w:t>
      </w:r>
      <w:r>
        <w:tab/>
      </w:r>
      <w:r>
        <w:tab/>
      </w:r>
      <w:r>
        <w:tab/>
        <w:t>Debian (9)</w:t>
      </w:r>
    </w:p>
    <w:p w14:paraId="6C493619" w14:textId="7400164A" w:rsidR="00A35ED8" w:rsidRDefault="00A35ED8" w:rsidP="00A35ED8">
      <w:pPr>
        <w:pStyle w:val="BodyText2"/>
      </w:pPr>
      <w:r>
        <w:t>Software</w:t>
      </w:r>
      <w:r>
        <w:tab/>
        <w:t>Apache (2.4.25), MySQL (5.7.20), PHP (7.0.19)</w:t>
      </w:r>
    </w:p>
    <w:p w14:paraId="4264196E" w14:textId="44133EA3" w:rsidR="00BB47DC" w:rsidRDefault="003B017C" w:rsidP="00A35ED8">
      <w:pPr>
        <w:pStyle w:val="BodyText2"/>
      </w:pPr>
      <w:r>
        <w:t>Site:</w:t>
      </w:r>
      <w:r>
        <w:tab/>
        <w:t>biopama ris development</w:t>
      </w:r>
    </w:p>
    <w:p w14:paraId="6139C80B" w14:textId="48F79B05" w:rsidR="00BB47DC" w:rsidRPr="00A35ED8" w:rsidRDefault="00BB47DC" w:rsidP="00A35ED8">
      <w:pPr>
        <w:pStyle w:val="BodyText2"/>
      </w:pPr>
      <w:r>
        <w:t>password Manager.2013</w:t>
      </w:r>
    </w:p>
    <w:p w14:paraId="37B874E5" w14:textId="7026120B" w:rsidR="00472767" w:rsidRDefault="00472767" w:rsidP="0050563E">
      <w:pPr>
        <w:pStyle w:val="Heading5"/>
      </w:pPr>
      <w:r>
        <w:t xml:space="preserve">Cloud Storage </w:t>
      </w:r>
    </w:p>
    <w:p w14:paraId="3A6944D7" w14:textId="77777777" w:rsidR="00472767" w:rsidRDefault="00472767" w:rsidP="008B6883">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43CF7D8" w:rsidR="00472767" w:rsidRPr="00E43913" w:rsidRDefault="00F93724" w:rsidP="008B6883">
      <w:pPr>
        <w:pStyle w:val="BodyText2"/>
      </w:pPr>
      <w:r>
        <w:t xml:space="preserve">In the Console, Click on Products and Services | Storage | Browser and then click on the </w:t>
      </w:r>
      <w:r w:rsidR="00B23A54">
        <w:t>bucket</w:t>
      </w:r>
      <w:r>
        <w:t>.</w:t>
      </w:r>
    </w:p>
    <w:p w14:paraId="03076B42" w14:textId="77777777" w:rsidR="00472767" w:rsidRDefault="00472767" w:rsidP="0050563E">
      <w:pPr>
        <w:pStyle w:val="Heading6"/>
      </w:pPr>
      <w:r>
        <w:t>Client Libraries</w:t>
      </w:r>
    </w:p>
    <w:p w14:paraId="4EAA81FE" w14:textId="77777777" w:rsidR="00472767" w:rsidRPr="005D143A" w:rsidRDefault="00472767" w:rsidP="008B6883">
      <w:pPr>
        <w:pStyle w:val="BodyText2"/>
      </w:pPr>
      <w:r>
        <w:t xml:space="preserve">There are several client libraries for accessing GCS and the differences are described </w:t>
      </w:r>
      <w:hyperlink r:id="rId742"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8B6883">
      <w:pPr>
        <w:pStyle w:val="BodyText2"/>
      </w:pPr>
      <w:r>
        <w:t xml:space="preserve">To install the client library in App Engine (following instructions </w:t>
      </w:r>
      <w:hyperlink r:id="rId743"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837495" w:rsidP="008B6883">
      <w:pPr>
        <w:pStyle w:val="BodyText2"/>
      </w:pPr>
      <w:hyperlink r:id="rId744"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lastRenderedPageBreak/>
        <w:t>Google Cloud Client Library for Python</w:t>
      </w:r>
    </w:p>
    <w:p w14:paraId="769F3D30" w14:textId="77777777" w:rsidR="00472767" w:rsidRDefault="00472767" w:rsidP="0050563E">
      <w:pPr>
        <w:pStyle w:val="Heading8"/>
      </w:pPr>
      <w:bookmarkStart w:id="145" w:name="_Installing_1"/>
      <w:bookmarkEnd w:id="145"/>
      <w:r>
        <w:t>Installing</w:t>
      </w:r>
    </w:p>
    <w:p w14:paraId="55FB620F" w14:textId="77777777" w:rsidR="00472767" w:rsidRDefault="00837495" w:rsidP="008B6883">
      <w:pPr>
        <w:pStyle w:val="BodyText2"/>
      </w:pPr>
      <w:hyperlink r:id="rId745"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8B6883">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8B6883">
      <w:pPr>
        <w:pStyle w:val="BodyText2"/>
      </w:pPr>
      <w:r>
        <w:t xml:space="preserve">Following instructions </w:t>
      </w:r>
      <w:hyperlink r:id="rId746"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8B6883">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8B6883">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8B6883">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8B6883">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8B6883">
      <w:pPr>
        <w:pStyle w:val="BodyText2"/>
      </w:pPr>
      <w:r>
        <w:lastRenderedPageBreak/>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t>Configuring</w:t>
      </w:r>
    </w:p>
    <w:p w14:paraId="15DBADF4" w14:textId="077A5A28" w:rsidR="00F81285" w:rsidRDefault="002125FE" w:rsidP="008B6883">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8B6883">
      <w:pPr>
        <w:pStyle w:val="BodyText2"/>
      </w:pPr>
      <w:r>
        <w:t>Updating the following bucket:</w:t>
      </w:r>
    </w:p>
    <w:p w14:paraId="2FCDBB04" w14:textId="77777777" w:rsidR="002125FE" w:rsidRDefault="00837495" w:rsidP="008B6883">
      <w:pPr>
        <w:pStyle w:val="BodyText2"/>
      </w:pPr>
      <w:hyperlink r:id="rId747"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8B6883">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8B688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B6883">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8B6883">
      <w:pPr>
        <w:pStyle w:val="BodyText2"/>
      </w:pPr>
      <w:r>
        <w:t xml:space="preserve">To set the metadata on a set of files - you can either do it at upload time or using gsutil. See </w:t>
      </w:r>
      <w:hyperlink r:id="rId748"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8B6883">
      <w:pPr>
        <w:pStyle w:val="BodyText2"/>
      </w:pPr>
      <w:r>
        <w:lastRenderedPageBreak/>
        <w:t>The following stops caching of gzip-encoded files</w:t>
      </w:r>
      <w:r w:rsidR="005111FD">
        <w:t xml:space="preserve"> (see </w:t>
      </w:r>
      <w:hyperlink r:id="rId749"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8B6883">
      <w:pPr>
        <w:pStyle w:val="BodyText2"/>
      </w:pPr>
      <w:r>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B6883">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50"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8B6883">
      <w:pPr>
        <w:pStyle w:val="BodyText2"/>
      </w:pPr>
      <w:r>
        <w:t xml:space="preserve">Following instructions </w:t>
      </w:r>
      <w:hyperlink r:id="rId751"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8B6883">
      <w:pPr>
        <w:pStyle w:val="BodyText2"/>
      </w:pPr>
      <w:r>
        <w:t xml:space="preserve">See </w:t>
      </w:r>
      <w:hyperlink r:id="rId752"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46" w:name="_CORS"/>
      <w:bookmarkStart w:id="147" w:name="_gsutil"/>
      <w:bookmarkStart w:id="148" w:name="_Google_Compute_Engine"/>
      <w:bookmarkEnd w:id="146"/>
      <w:bookmarkEnd w:id="147"/>
      <w:bookmarkEnd w:id="148"/>
      <w:r>
        <w:t>ML Engine</w:t>
      </w:r>
    </w:p>
    <w:p w14:paraId="2A0FAB9C" w14:textId="27B193AF" w:rsidR="007310AE" w:rsidRPr="007310AE" w:rsidRDefault="007310AE" w:rsidP="008B6883">
      <w:pPr>
        <w:pStyle w:val="BodyText2"/>
      </w:pPr>
      <w:r>
        <w:t xml:space="preserve">Scalable TensorFlow in the Cloud - good introduction </w:t>
      </w:r>
      <w:hyperlink r:id="rId753" w:history="1">
        <w:r w:rsidRPr="007310AE">
          <w:rPr>
            <w:rStyle w:val="Hyperlink"/>
          </w:rPr>
          <w:t>here</w:t>
        </w:r>
      </w:hyperlink>
      <w:r>
        <w:t>.</w:t>
      </w:r>
      <w:r w:rsidR="00C83CF3">
        <w:t xml:space="preserve"> Good description of the whole workflow from a high level </w:t>
      </w:r>
      <w:hyperlink r:id="rId754"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8B6883">
      <w:pPr>
        <w:pStyle w:val="BodyText2"/>
      </w:pPr>
      <w:r>
        <w:t xml:space="preserve">Following instructions </w:t>
      </w:r>
      <w:hyperlink r:id="rId755" w:history="1">
        <w:r w:rsidRPr="00F22489">
          <w:rPr>
            <w:rStyle w:val="Hyperlink"/>
          </w:rPr>
          <w:t>here</w:t>
        </w:r>
      </w:hyperlink>
      <w:r>
        <w:t>.</w:t>
      </w:r>
    </w:p>
    <w:p w14:paraId="59C80859" w14:textId="73565536" w:rsidR="00A50C77" w:rsidRDefault="00A50C77" w:rsidP="00A50C77">
      <w:pPr>
        <w:pStyle w:val="Heading5"/>
      </w:pPr>
      <w:r>
        <w:t>VPC Network</w:t>
      </w:r>
    </w:p>
    <w:p w14:paraId="3FD43A1A" w14:textId="3946A54C" w:rsidR="00A50C77" w:rsidRDefault="00A50C77" w:rsidP="00A50C77">
      <w:pPr>
        <w:pStyle w:val="Heading6"/>
      </w:pPr>
      <w:r>
        <w:t>External IP Addresses</w:t>
      </w:r>
    </w:p>
    <w:p w14:paraId="6640338B" w14:textId="46983870" w:rsidR="00A50C77" w:rsidRPr="00A50C77" w:rsidRDefault="00A50C77" w:rsidP="00A50C77">
      <w:pPr>
        <w:pStyle w:val="BodyText2"/>
      </w:pPr>
      <w:r>
        <w:t>External IP addresses are only available in the same region as the VM.</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8B6883">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8B6883">
      <w:pPr>
        <w:pStyle w:val="BodyText2"/>
      </w:pPr>
      <w:r>
        <w:t>Landsat 8 images for California: R4 G3 B2 and R9 G9 B9 on right. Notice the visibility of cumulus clouds.</w:t>
      </w:r>
    </w:p>
    <w:p w14:paraId="559CC9EC" w14:textId="77777777" w:rsidR="00472767" w:rsidRDefault="00472767" w:rsidP="008B6883">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8">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8B6883">
      <w:pPr>
        <w:pStyle w:val="BodyText2"/>
      </w:pPr>
      <w:r>
        <w:t>Landsat 8 images for Sabah: R4 G3 B2 and R9 G9 B9 on right. Notice the lack of visibility of cumulus clouds.</w:t>
      </w:r>
    </w:p>
    <w:p w14:paraId="12587033" w14:textId="77777777" w:rsidR="00472767" w:rsidRDefault="00472767" w:rsidP="008B6883">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8B6883">
      <w:pPr>
        <w:pStyle w:val="BodyText2"/>
      </w:pPr>
      <w:r>
        <w:t xml:space="preserve">But, cant we just use the BQA band from the Landsat 8 image? Details </w:t>
      </w:r>
      <w:hyperlink r:id="rId760" w:history="1">
        <w:r w:rsidRPr="007173BA">
          <w:rPr>
            <w:rStyle w:val="Hyperlink"/>
          </w:rPr>
          <w:t>here</w:t>
        </w:r>
      </w:hyperlink>
      <w:r>
        <w:t>. Cloud shadow is not currently populated and the accuracy does not exceed 80%.</w:t>
      </w:r>
    </w:p>
    <w:p w14:paraId="3A7466D6" w14:textId="77777777" w:rsidR="00472767" w:rsidRDefault="00472767" w:rsidP="008B6883">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8B6883">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8B6883">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2">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8B6883">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8B6883">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5">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3C179A7C" w:rsidR="00472767"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3</w:t>
      </w:r>
      <w:r w:rsidR="00837495">
        <w:rPr>
          <w:noProof/>
        </w:rPr>
        <w:fldChar w:fldCharType="end"/>
      </w:r>
      <w:r>
        <w:t xml:space="preserve"> Cloud detection issues over the sea</w:t>
      </w:r>
    </w:p>
    <w:p w14:paraId="212C7ED1"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8B6883">
      <w:pPr>
        <w:pStyle w:val="BodyText2"/>
      </w:pPr>
      <w:r>
        <w:t xml:space="preserve">There is a good description of convolution and kernels </w:t>
      </w:r>
      <w:hyperlink r:id="rId766"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8B6883">
      <w:pPr>
        <w:pStyle w:val="BodyText2"/>
      </w:pPr>
      <w:r>
        <w:t xml:space="preserve">Created a GEE sample for benthic habitats </w:t>
      </w:r>
      <w:hyperlink r:id="rId767"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8B6883">
      <w:pPr>
        <w:pStyle w:val="BodyText2"/>
      </w:pPr>
      <w:r>
        <w:t xml:space="preserve">There is a paper </w:t>
      </w:r>
      <w:hyperlink r:id="rId768" w:history="1">
        <w:r w:rsidRPr="00C613EC">
          <w:rPr>
            <w:rStyle w:val="Hyperlink"/>
          </w:rPr>
          <w:t>here</w:t>
        </w:r>
      </w:hyperlink>
      <w:r>
        <w:t xml:space="preserve"> that looks at muflats loss in the Yellow Sea using Landsat. Created a GEE sample </w:t>
      </w:r>
      <w:hyperlink r:id="rId769"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8B6883">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8B6883">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8B6883">
      <w:pPr>
        <w:pStyle w:val="BodyText2"/>
      </w:pPr>
      <w:r>
        <w:t>In areas of mountains or strong relief?</w:t>
      </w:r>
    </w:p>
    <w:p w14:paraId="76C8A2D6" w14:textId="4CFBA6CC" w:rsidR="00905F76" w:rsidRDefault="00905F76" w:rsidP="008B6883">
      <w:pPr>
        <w:pStyle w:val="BodyText2"/>
      </w:pPr>
      <w:r>
        <w:t>Not in the ocean!</w:t>
      </w:r>
    </w:p>
    <w:p w14:paraId="6D3AAD6F" w14:textId="5CE3FE22" w:rsidR="00051092" w:rsidRPr="00905F76" w:rsidRDefault="00051092" w:rsidP="008B6883">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5E663B">
      <w:pPr>
        <w:pStyle w:val="ListNumber"/>
        <w:numPr>
          <w:ilvl w:val="0"/>
          <w:numId w:val="37"/>
        </w:numPr>
      </w:pPr>
      <w:r>
        <w:t>Identify places that are new permanent areas, i.e. they were not water and now they are permanent water</w:t>
      </w:r>
    </w:p>
    <w:p w14:paraId="27A14D39" w14:textId="1D1AAFDD" w:rsidR="00905F76" w:rsidRDefault="00905F76" w:rsidP="005E663B">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5E663B">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8B6883">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0">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8B6883">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8B6883">
      <w:pPr>
        <w:pStyle w:val="BodyText2"/>
      </w:pPr>
      <w:r>
        <w:t xml:space="preserve">Trying to use HSV to remove shadows. You can use </w:t>
      </w:r>
      <w:hyperlink r:id="rId771" w:history="1">
        <w:r w:rsidRPr="00C803BF">
          <w:rPr>
            <w:rStyle w:val="Hyperlink"/>
          </w:rPr>
          <w:t>this</w:t>
        </w:r>
      </w:hyperlink>
      <w:r>
        <w:t xml:space="preserve"> online tool to get hsv values from an image. Looking at HSV values.</w:t>
      </w:r>
    </w:p>
    <w:p w14:paraId="0EC6C07E"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72"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8B6883">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3"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4"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8B6883">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5"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8B6883">
      <w:pPr>
        <w:pStyle w:val="BodyText2"/>
      </w:pPr>
      <w:r>
        <w:t>For Band 4 the coefficient is much higher. The following shows band 4 and a C correction with a coefficient of 12:</w:t>
      </w:r>
    </w:p>
    <w:p w14:paraId="1D36F272" w14:textId="77777777" w:rsidR="00472767" w:rsidRDefault="00472767" w:rsidP="008B6883">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8B6883">
      <w:pPr>
        <w:pStyle w:val="BodyText2"/>
        <w:rPr>
          <w:noProof/>
        </w:rPr>
      </w:pPr>
      <w:r>
        <w:rPr>
          <w:noProof/>
        </w:rPr>
        <w:t>Band 3 it is 9:</w:t>
      </w:r>
    </w:p>
    <w:p w14:paraId="71C62C3E" w14:textId="77777777" w:rsidR="00472767" w:rsidRDefault="00472767" w:rsidP="008B6883">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8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8B6883">
      <w:pPr>
        <w:pStyle w:val="BodyText2"/>
      </w:pPr>
      <w:r>
        <w:t>Band 2 it is 25 (and less impressive):</w:t>
      </w:r>
    </w:p>
    <w:p w14:paraId="395D7337" w14:textId="77777777" w:rsidR="00472767" w:rsidRDefault="00472767" w:rsidP="008B6883">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8B6883">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89"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8B6883">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8B6883">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8B6883">
      <w:pPr>
        <w:pStyle w:val="BodyText2"/>
      </w:pPr>
      <w:r>
        <w:t>V = max(R,G,B)</w:t>
      </w:r>
    </w:p>
    <w:p w14:paraId="42FAEC63" w14:textId="77777777" w:rsidR="00472767" w:rsidRDefault="00472767" w:rsidP="008B6883">
      <w:pPr>
        <w:pStyle w:val="BodyText2"/>
      </w:pPr>
      <w:r>
        <w:t>S = (V-min(R,G,B)) /V</w:t>
      </w:r>
    </w:p>
    <w:p w14:paraId="2F4B5AB9" w14:textId="77777777" w:rsidR="00472767" w:rsidRDefault="00472767" w:rsidP="008B6883">
      <w:pPr>
        <w:pStyle w:val="BodyText2"/>
      </w:pPr>
      <w:r>
        <w:t>H:</w:t>
      </w:r>
    </w:p>
    <w:p w14:paraId="78E42CFE" w14:textId="77777777" w:rsidR="00472767" w:rsidRDefault="00472767" w:rsidP="008B6883">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8B6883">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8B6883">
      <w:pPr>
        <w:pStyle w:val="BodyText2"/>
      </w:pPr>
      <w:r>
        <w:t xml:space="preserve">So, V = 343 (B), S = </w:t>
      </w:r>
      <w:r w:rsidRPr="008F633F">
        <w:t>0.6348397</w:t>
      </w:r>
      <w:r>
        <w:t xml:space="preserve"> and H should be:</w:t>
      </w:r>
    </w:p>
    <w:p w14:paraId="7F8B73D9" w14:textId="77777777" w:rsidR="00472767" w:rsidRDefault="00472767" w:rsidP="008B6883">
      <w:pPr>
        <w:pStyle w:val="BodyText2"/>
      </w:pPr>
      <w:r>
        <w:t xml:space="preserve">60˚x ((125.25-164.75)/(343-125.25))+240˚ = </w:t>
      </w:r>
      <w:r w:rsidRPr="00AF2E09">
        <w:t xml:space="preserve"> 229.115958668</w:t>
      </w:r>
    </w:p>
    <w:p w14:paraId="23E84BBD" w14:textId="77777777" w:rsidR="00472767" w:rsidRDefault="00472767" w:rsidP="008B6883">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8B6883">
      <w:pPr>
        <w:pStyle w:val="BodyText2"/>
      </w:pPr>
      <w:r>
        <w:t>Water is present if:</w:t>
      </w:r>
    </w:p>
    <w:p w14:paraId="7D9DE8DA" w14:textId="77777777" w:rsidR="00472767" w:rsidRDefault="00472767" w:rsidP="008B6883">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8B6883">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8B6883">
      <w:pPr>
        <w:pStyle w:val="BodyText2"/>
      </w:pPr>
      <w:r>
        <w:t>We need to map the bands from MODIS to Landsat:</w:t>
      </w:r>
    </w:p>
    <w:p w14:paraId="7F16D38A"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8B6883">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90"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8B6883">
      <w:pPr>
        <w:pStyle w:val="BodyText2"/>
      </w:pPr>
      <w:r>
        <w:t xml:space="preserve">We are using the </w:t>
      </w:r>
      <w:hyperlink r:id="rId791"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92"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93"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8B6883">
      <w:pPr>
        <w:pStyle w:val="BodyText2"/>
      </w:pPr>
      <w:r>
        <w:t>You can update the hsv values in the gee_training_data table using a call to the following:</w:t>
      </w:r>
    </w:p>
    <w:p w14:paraId="0DD501C5" w14:textId="77777777" w:rsidR="00472767" w:rsidRDefault="00837495" w:rsidP="008B6883">
      <w:pPr>
        <w:pStyle w:val="BodyText2"/>
      </w:pPr>
      <w:hyperlink r:id="rId794"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8B6883">
      <w:pPr>
        <w:pStyle w:val="BodyText2"/>
      </w:pPr>
      <w:r>
        <w:t xml:space="preserve">The various spectral outputs are </w:t>
      </w:r>
      <w:hyperlink r:id="rId795"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837495">
        <w:fldChar w:fldCharType="begin"/>
      </w:r>
      <w:r w:rsidR="00837495">
        <w:instrText xml:space="preserve"> SEQ Table \* ARABIC </w:instrText>
      </w:r>
      <w:r w:rsidR="00837495">
        <w:fldChar w:fldCharType="separate"/>
      </w:r>
      <w:r>
        <w:rPr>
          <w:noProof/>
        </w:rPr>
        <w:t>1</w:t>
      </w:r>
      <w:r w:rsidR="00837495">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DD4343">
            <w:pPr>
              <w:pStyle w:val="Tiny"/>
            </w:pPr>
          </w:p>
        </w:tc>
        <w:tc>
          <w:tcPr>
            <w:tcW w:w="500" w:type="dxa"/>
          </w:tcPr>
          <w:p w14:paraId="6ED05010" w14:textId="77777777" w:rsidR="00472767" w:rsidRPr="00F01BC3" w:rsidRDefault="00472767" w:rsidP="00DD4343">
            <w:pPr>
              <w:pStyle w:val="Tiny"/>
            </w:pPr>
            <w:r w:rsidRPr="00F01BC3">
              <w:t>w</w:t>
            </w:r>
          </w:p>
        </w:tc>
        <w:tc>
          <w:tcPr>
            <w:tcW w:w="500" w:type="dxa"/>
          </w:tcPr>
          <w:p w14:paraId="489C7950" w14:textId="77777777" w:rsidR="00472767" w:rsidRPr="00F01BC3" w:rsidRDefault="00472767" w:rsidP="00DD4343">
            <w:pPr>
              <w:pStyle w:val="Tiny"/>
            </w:pPr>
            <w:r w:rsidRPr="00F01BC3">
              <w:t>nw</w:t>
            </w:r>
          </w:p>
        </w:tc>
        <w:tc>
          <w:tcPr>
            <w:tcW w:w="571" w:type="dxa"/>
          </w:tcPr>
          <w:p w14:paraId="35E6C383" w14:textId="77777777" w:rsidR="00472767" w:rsidRPr="00F01BC3" w:rsidRDefault="00472767" w:rsidP="00DD4343">
            <w:pPr>
              <w:pStyle w:val="Tiny"/>
            </w:pPr>
            <w:r w:rsidRPr="00F01BC3">
              <w:t>total</w:t>
            </w:r>
          </w:p>
        </w:tc>
        <w:tc>
          <w:tcPr>
            <w:tcW w:w="961" w:type="dxa"/>
          </w:tcPr>
          <w:p w14:paraId="70E73D12" w14:textId="77777777" w:rsidR="00472767" w:rsidRPr="00F01BC3" w:rsidRDefault="00472767" w:rsidP="00DD4343">
            <w:pPr>
              <w:pStyle w:val="Tiny"/>
            </w:pPr>
          </w:p>
        </w:tc>
      </w:tr>
      <w:tr w:rsidR="00472767" w:rsidRPr="00F01BC3" w14:paraId="12ED79A0" w14:textId="77777777" w:rsidTr="00B467C2">
        <w:tc>
          <w:tcPr>
            <w:tcW w:w="483" w:type="dxa"/>
          </w:tcPr>
          <w:p w14:paraId="24FD987B" w14:textId="77777777" w:rsidR="00472767" w:rsidRPr="00F01BC3" w:rsidRDefault="00472767" w:rsidP="00DD4343">
            <w:pPr>
              <w:pStyle w:val="Tiny"/>
            </w:pPr>
            <w:r w:rsidRPr="00F01BC3">
              <w:t>w</w:t>
            </w:r>
          </w:p>
        </w:tc>
        <w:tc>
          <w:tcPr>
            <w:tcW w:w="500" w:type="dxa"/>
          </w:tcPr>
          <w:p w14:paraId="2FCF5DE8" w14:textId="77777777" w:rsidR="00472767" w:rsidRPr="00F01BC3" w:rsidRDefault="00472767" w:rsidP="00DD4343">
            <w:pPr>
              <w:pStyle w:val="Tiny"/>
            </w:pPr>
            <w:r w:rsidRPr="00F01BC3">
              <w:t>7247</w:t>
            </w:r>
          </w:p>
        </w:tc>
        <w:tc>
          <w:tcPr>
            <w:tcW w:w="500" w:type="dxa"/>
          </w:tcPr>
          <w:p w14:paraId="4152621A" w14:textId="77777777" w:rsidR="00472767" w:rsidRPr="00F01BC3" w:rsidRDefault="00472767" w:rsidP="00DD4343">
            <w:pPr>
              <w:pStyle w:val="Tiny"/>
            </w:pPr>
            <w:r w:rsidRPr="00F01BC3">
              <w:t>64</w:t>
            </w:r>
          </w:p>
        </w:tc>
        <w:tc>
          <w:tcPr>
            <w:tcW w:w="571" w:type="dxa"/>
          </w:tcPr>
          <w:p w14:paraId="108A4A9A" w14:textId="77777777" w:rsidR="00472767" w:rsidRPr="00F01BC3" w:rsidRDefault="00472767" w:rsidP="00DD4343">
            <w:pPr>
              <w:pStyle w:val="Tiny"/>
            </w:pPr>
            <w:r w:rsidRPr="00F01BC3">
              <w:t>7311</w:t>
            </w:r>
          </w:p>
        </w:tc>
        <w:tc>
          <w:tcPr>
            <w:tcW w:w="961" w:type="dxa"/>
          </w:tcPr>
          <w:p w14:paraId="245CB08B" w14:textId="77777777" w:rsidR="00472767" w:rsidRPr="00F01BC3" w:rsidRDefault="00472767" w:rsidP="00DD4343">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DD4343">
            <w:pPr>
              <w:pStyle w:val="Tiny"/>
            </w:pPr>
            <w:r w:rsidRPr="00F01BC3">
              <w:t>nw</w:t>
            </w:r>
          </w:p>
        </w:tc>
        <w:tc>
          <w:tcPr>
            <w:tcW w:w="500" w:type="dxa"/>
          </w:tcPr>
          <w:p w14:paraId="5DAEADF9" w14:textId="77777777" w:rsidR="00472767" w:rsidRPr="00F01BC3" w:rsidRDefault="00472767" w:rsidP="00DD4343">
            <w:pPr>
              <w:pStyle w:val="Tiny"/>
            </w:pPr>
            <w:r w:rsidRPr="00F01BC3">
              <w:t>2545</w:t>
            </w:r>
          </w:p>
        </w:tc>
        <w:tc>
          <w:tcPr>
            <w:tcW w:w="500" w:type="dxa"/>
          </w:tcPr>
          <w:p w14:paraId="1154FFED" w14:textId="77777777" w:rsidR="00472767" w:rsidRPr="00F01BC3" w:rsidRDefault="00472767" w:rsidP="00DD4343">
            <w:pPr>
              <w:pStyle w:val="Tiny"/>
            </w:pPr>
            <w:r w:rsidRPr="00F01BC3">
              <w:t>9424</w:t>
            </w:r>
          </w:p>
        </w:tc>
        <w:tc>
          <w:tcPr>
            <w:tcW w:w="571" w:type="dxa"/>
          </w:tcPr>
          <w:p w14:paraId="04EAF21B" w14:textId="77777777" w:rsidR="00472767" w:rsidRPr="00F01BC3" w:rsidRDefault="00472767" w:rsidP="00DD4343">
            <w:pPr>
              <w:pStyle w:val="Tiny"/>
            </w:pPr>
            <w:r w:rsidRPr="00F01BC3">
              <w:t>11969</w:t>
            </w:r>
          </w:p>
        </w:tc>
        <w:tc>
          <w:tcPr>
            <w:tcW w:w="961" w:type="dxa"/>
          </w:tcPr>
          <w:p w14:paraId="4456A277" w14:textId="77777777" w:rsidR="00472767" w:rsidRPr="00F01BC3" w:rsidRDefault="00472767" w:rsidP="00DD4343">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DD4343">
            <w:pPr>
              <w:pStyle w:val="Tiny"/>
            </w:pPr>
            <w:r w:rsidRPr="00F01BC3">
              <w:t>total</w:t>
            </w:r>
          </w:p>
        </w:tc>
        <w:tc>
          <w:tcPr>
            <w:tcW w:w="500" w:type="dxa"/>
          </w:tcPr>
          <w:p w14:paraId="272A0F93" w14:textId="77777777" w:rsidR="00472767" w:rsidRPr="00F01BC3" w:rsidRDefault="00472767" w:rsidP="00DD4343">
            <w:pPr>
              <w:pStyle w:val="Tiny"/>
            </w:pPr>
            <w:r w:rsidRPr="00F01BC3">
              <w:t>9792</w:t>
            </w:r>
          </w:p>
        </w:tc>
        <w:tc>
          <w:tcPr>
            <w:tcW w:w="500" w:type="dxa"/>
          </w:tcPr>
          <w:p w14:paraId="13A453B9" w14:textId="77777777" w:rsidR="00472767" w:rsidRPr="00F01BC3" w:rsidRDefault="00472767" w:rsidP="00DD4343">
            <w:pPr>
              <w:pStyle w:val="Tiny"/>
            </w:pPr>
            <w:r w:rsidRPr="00F01BC3">
              <w:t>9488</w:t>
            </w:r>
          </w:p>
        </w:tc>
        <w:tc>
          <w:tcPr>
            <w:tcW w:w="571" w:type="dxa"/>
          </w:tcPr>
          <w:p w14:paraId="222C8F7D" w14:textId="77777777" w:rsidR="00472767" w:rsidRPr="00F01BC3" w:rsidRDefault="00472767" w:rsidP="00DD4343">
            <w:pPr>
              <w:pStyle w:val="Tiny"/>
            </w:pPr>
            <w:r w:rsidRPr="00F01BC3">
              <w:t>19280</w:t>
            </w:r>
          </w:p>
        </w:tc>
        <w:tc>
          <w:tcPr>
            <w:tcW w:w="961" w:type="dxa"/>
          </w:tcPr>
          <w:p w14:paraId="2289797E" w14:textId="77777777" w:rsidR="00472767" w:rsidRPr="00F01BC3" w:rsidRDefault="00472767" w:rsidP="00DD4343">
            <w:pPr>
              <w:pStyle w:val="Tiny"/>
            </w:pPr>
            <w:r w:rsidRPr="00F01BC3">
              <w:t>86.46784232</w:t>
            </w:r>
          </w:p>
        </w:tc>
      </w:tr>
    </w:tbl>
    <w:p w14:paraId="08F84AAB"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8B6883">
      <w:pPr>
        <w:pStyle w:val="BodyText2"/>
      </w:pPr>
    </w:p>
    <w:p w14:paraId="36A88F42" w14:textId="77777777" w:rsidR="00472767" w:rsidRDefault="00472767" w:rsidP="00472767">
      <w:pPr>
        <w:pStyle w:val="Caption"/>
      </w:pPr>
      <w:r>
        <w:t xml:space="preserve">Table </w:t>
      </w:r>
      <w:r w:rsidR="00837495">
        <w:fldChar w:fldCharType="begin"/>
      </w:r>
      <w:r w:rsidR="00837495">
        <w:instrText xml:space="preserve"> SEQ Table \* ARABIC </w:instrText>
      </w:r>
      <w:r w:rsidR="00837495">
        <w:fldChar w:fldCharType="separate"/>
      </w:r>
      <w:r>
        <w:rPr>
          <w:noProof/>
        </w:rPr>
        <w:t>2</w:t>
      </w:r>
      <w:r w:rsidR="00837495">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DD4343">
            <w:pPr>
              <w:pStyle w:val="Tiny"/>
            </w:pPr>
            <w:r w:rsidRPr="00C03E60">
              <w:t>Column1</w:t>
            </w:r>
          </w:p>
        </w:tc>
        <w:tc>
          <w:tcPr>
            <w:tcW w:w="0" w:type="auto"/>
          </w:tcPr>
          <w:p w14:paraId="5C3D7811" w14:textId="77777777" w:rsidR="00472767" w:rsidRPr="00C03E60" w:rsidRDefault="00472767" w:rsidP="00DD4343">
            <w:pPr>
              <w:pStyle w:val="Tiny"/>
            </w:pPr>
            <w:r w:rsidRPr="00C03E60">
              <w:t>w</w:t>
            </w:r>
          </w:p>
        </w:tc>
        <w:tc>
          <w:tcPr>
            <w:tcW w:w="0" w:type="auto"/>
          </w:tcPr>
          <w:p w14:paraId="3D3408CE" w14:textId="77777777" w:rsidR="00472767" w:rsidRPr="00C03E60" w:rsidRDefault="00472767" w:rsidP="00DD4343">
            <w:pPr>
              <w:pStyle w:val="Tiny"/>
            </w:pPr>
            <w:r w:rsidRPr="00C03E60">
              <w:t>nw</w:t>
            </w:r>
          </w:p>
        </w:tc>
        <w:tc>
          <w:tcPr>
            <w:tcW w:w="0" w:type="auto"/>
          </w:tcPr>
          <w:p w14:paraId="10429E81" w14:textId="77777777" w:rsidR="00472767" w:rsidRPr="00C03E60" w:rsidRDefault="00472767" w:rsidP="00DD4343">
            <w:pPr>
              <w:pStyle w:val="Tiny"/>
            </w:pPr>
            <w:r w:rsidRPr="00C03E60">
              <w:t>total</w:t>
            </w:r>
          </w:p>
        </w:tc>
        <w:tc>
          <w:tcPr>
            <w:tcW w:w="0" w:type="auto"/>
          </w:tcPr>
          <w:p w14:paraId="66C78245" w14:textId="77777777" w:rsidR="00472767" w:rsidRPr="00C03E60" w:rsidRDefault="00472767" w:rsidP="00DD4343">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DD4343">
            <w:pPr>
              <w:pStyle w:val="Tiny"/>
            </w:pPr>
            <w:r w:rsidRPr="00C03E60">
              <w:t>w</w:t>
            </w:r>
          </w:p>
        </w:tc>
        <w:tc>
          <w:tcPr>
            <w:tcW w:w="0" w:type="auto"/>
          </w:tcPr>
          <w:p w14:paraId="1946B13D" w14:textId="77777777" w:rsidR="00472767" w:rsidRPr="00C03E60" w:rsidRDefault="00472767" w:rsidP="00DD4343">
            <w:pPr>
              <w:pStyle w:val="Tiny"/>
            </w:pPr>
            <w:r w:rsidRPr="00C03E60">
              <w:t>11154</w:t>
            </w:r>
          </w:p>
        </w:tc>
        <w:tc>
          <w:tcPr>
            <w:tcW w:w="0" w:type="auto"/>
          </w:tcPr>
          <w:p w14:paraId="480A2CE1" w14:textId="77777777" w:rsidR="00472767" w:rsidRPr="00C03E60" w:rsidRDefault="00472767" w:rsidP="00DD4343">
            <w:pPr>
              <w:pStyle w:val="Tiny"/>
            </w:pPr>
            <w:r w:rsidRPr="00C03E60">
              <w:t>95</w:t>
            </w:r>
          </w:p>
        </w:tc>
        <w:tc>
          <w:tcPr>
            <w:tcW w:w="0" w:type="auto"/>
          </w:tcPr>
          <w:p w14:paraId="496884A9" w14:textId="77777777" w:rsidR="00472767" w:rsidRPr="00C03E60" w:rsidRDefault="00472767" w:rsidP="00DD4343">
            <w:pPr>
              <w:pStyle w:val="Tiny"/>
            </w:pPr>
            <w:r w:rsidRPr="00C03E60">
              <w:t>11249</w:t>
            </w:r>
          </w:p>
        </w:tc>
        <w:tc>
          <w:tcPr>
            <w:tcW w:w="0" w:type="auto"/>
          </w:tcPr>
          <w:p w14:paraId="49B627D4" w14:textId="77777777" w:rsidR="00472767" w:rsidRPr="00C03E60" w:rsidRDefault="00472767" w:rsidP="00DD4343">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DD4343">
            <w:pPr>
              <w:pStyle w:val="Tiny"/>
            </w:pPr>
            <w:r w:rsidRPr="00C03E60">
              <w:t>nw</w:t>
            </w:r>
          </w:p>
        </w:tc>
        <w:tc>
          <w:tcPr>
            <w:tcW w:w="0" w:type="auto"/>
          </w:tcPr>
          <w:p w14:paraId="676253B0" w14:textId="77777777" w:rsidR="00472767" w:rsidRPr="00C03E60" w:rsidRDefault="00472767" w:rsidP="00DD4343">
            <w:pPr>
              <w:pStyle w:val="Tiny"/>
            </w:pPr>
            <w:r w:rsidRPr="00C03E60">
              <w:t>1725</w:t>
            </w:r>
          </w:p>
        </w:tc>
        <w:tc>
          <w:tcPr>
            <w:tcW w:w="0" w:type="auto"/>
          </w:tcPr>
          <w:p w14:paraId="42317D06" w14:textId="77777777" w:rsidR="00472767" w:rsidRPr="00C03E60" w:rsidRDefault="00472767" w:rsidP="00DD4343">
            <w:pPr>
              <w:pStyle w:val="Tiny"/>
            </w:pPr>
            <w:r w:rsidRPr="00C03E60">
              <w:t>15765</w:t>
            </w:r>
          </w:p>
        </w:tc>
        <w:tc>
          <w:tcPr>
            <w:tcW w:w="0" w:type="auto"/>
          </w:tcPr>
          <w:p w14:paraId="7F963335" w14:textId="77777777" w:rsidR="00472767" w:rsidRPr="00C03E60" w:rsidRDefault="00472767" w:rsidP="00DD4343">
            <w:pPr>
              <w:pStyle w:val="Tiny"/>
            </w:pPr>
            <w:r w:rsidRPr="00C03E60">
              <w:t>17490</w:t>
            </w:r>
          </w:p>
        </w:tc>
        <w:tc>
          <w:tcPr>
            <w:tcW w:w="0" w:type="auto"/>
          </w:tcPr>
          <w:p w14:paraId="403764E6" w14:textId="77777777" w:rsidR="00472767" w:rsidRPr="00C03E60" w:rsidRDefault="00472767" w:rsidP="00DD4343">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DD4343">
            <w:pPr>
              <w:pStyle w:val="Tiny"/>
            </w:pPr>
            <w:r w:rsidRPr="00C03E60">
              <w:t>total</w:t>
            </w:r>
          </w:p>
        </w:tc>
        <w:tc>
          <w:tcPr>
            <w:tcW w:w="0" w:type="auto"/>
          </w:tcPr>
          <w:p w14:paraId="318C0CBF" w14:textId="77777777" w:rsidR="00472767" w:rsidRPr="00C03E60" w:rsidRDefault="00472767" w:rsidP="00DD4343">
            <w:pPr>
              <w:pStyle w:val="Tiny"/>
            </w:pPr>
            <w:r w:rsidRPr="00C03E60">
              <w:t>12879</w:t>
            </w:r>
          </w:p>
        </w:tc>
        <w:tc>
          <w:tcPr>
            <w:tcW w:w="0" w:type="auto"/>
          </w:tcPr>
          <w:p w14:paraId="64D1C663" w14:textId="77777777" w:rsidR="00472767" w:rsidRPr="00C03E60" w:rsidRDefault="00472767" w:rsidP="00DD4343">
            <w:pPr>
              <w:pStyle w:val="Tiny"/>
            </w:pPr>
            <w:r w:rsidRPr="00C03E60">
              <w:t>15860</w:t>
            </w:r>
          </w:p>
        </w:tc>
        <w:tc>
          <w:tcPr>
            <w:tcW w:w="0" w:type="auto"/>
          </w:tcPr>
          <w:p w14:paraId="5EB4BD59" w14:textId="77777777" w:rsidR="00472767" w:rsidRPr="00C03E60" w:rsidRDefault="00472767" w:rsidP="00DD4343">
            <w:pPr>
              <w:pStyle w:val="Tiny"/>
            </w:pPr>
            <w:r w:rsidRPr="00C03E60">
              <w:t>28739</w:t>
            </w:r>
          </w:p>
        </w:tc>
        <w:tc>
          <w:tcPr>
            <w:tcW w:w="0" w:type="auto"/>
          </w:tcPr>
          <w:p w14:paraId="56D0E30F" w14:textId="77777777" w:rsidR="00472767" w:rsidRPr="00C03E60" w:rsidRDefault="00472767" w:rsidP="00DD4343">
            <w:pPr>
              <w:pStyle w:val="Tiny"/>
            </w:pPr>
            <w:r w:rsidRPr="00C03E60">
              <w:t>93.66714221</w:t>
            </w:r>
          </w:p>
        </w:tc>
      </w:tr>
    </w:tbl>
    <w:p w14:paraId="704725FC" w14:textId="77777777" w:rsidR="00472767" w:rsidRDefault="00472767" w:rsidP="008B6883">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8B6883">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8B6883">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DD4343">
            <w:pPr>
              <w:pStyle w:val="Tiny"/>
            </w:pPr>
            <w:r>
              <w:t>GLC2000</w:t>
            </w:r>
          </w:p>
        </w:tc>
        <w:tc>
          <w:tcPr>
            <w:tcW w:w="0" w:type="auto"/>
          </w:tcPr>
          <w:p w14:paraId="43A9C8D0" w14:textId="77777777" w:rsidR="00472767" w:rsidRPr="00D92044" w:rsidRDefault="00472767" w:rsidP="00DD4343">
            <w:pPr>
              <w:pStyle w:val="Tiny"/>
            </w:pPr>
            <w:r>
              <w:t>Longitude</w:t>
            </w:r>
          </w:p>
        </w:tc>
        <w:tc>
          <w:tcPr>
            <w:tcW w:w="0" w:type="auto"/>
          </w:tcPr>
          <w:p w14:paraId="6389AF7F" w14:textId="77777777" w:rsidR="00472767" w:rsidRPr="00D92044" w:rsidRDefault="00472767" w:rsidP="00DD4343">
            <w:pPr>
              <w:pStyle w:val="Tiny"/>
            </w:pPr>
            <w:r>
              <w:t>Latitude</w:t>
            </w:r>
          </w:p>
        </w:tc>
        <w:tc>
          <w:tcPr>
            <w:tcW w:w="0" w:type="auto"/>
          </w:tcPr>
          <w:p w14:paraId="341E9678" w14:textId="77777777" w:rsidR="00472767" w:rsidRPr="00D92044" w:rsidRDefault="00472767" w:rsidP="00DD4343">
            <w:pPr>
              <w:pStyle w:val="Tiny"/>
            </w:pPr>
            <w:r>
              <w:t>Path</w:t>
            </w:r>
          </w:p>
        </w:tc>
        <w:tc>
          <w:tcPr>
            <w:tcW w:w="0" w:type="auto"/>
          </w:tcPr>
          <w:p w14:paraId="147F52B0" w14:textId="77777777" w:rsidR="00472767" w:rsidRPr="00D92044" w:rsidRDefault="00472767" w:rsidP="00DD4343">
            <w:pPr>
              <w:pStyle w:val="Tiny"/>
            </w:pPr>
            <w:r>
              <w:t>Row</w:t>
            </w:r>
          </w:p>
        </w:tc>
      </w:tr>
      <w:tr w:rsidR="00472767" w:rsidRPr="00D92044" w14:paraId="69A55CA6" w14:textId="77777777" w:rsidTr="00B467C2">
        <w:tc>
          <w:tcPr>
            <w:tcW w:w="0" w:type="auto"/>
          </w:tcPr>
          <w:p w14:paraId="0A76DF20" w14:textId="77777777" w:rsidR="00472767" w:rsidRPr="00D92044" w:rsidRDefault="00472767" w:rsidP="00DD4343">
            <w:pPr>
              <w:pStyle w:val="Tiny"/>
            </w:pPr>
            <w:r w:rsidRPr="00D92044">
              <w:t>19</w:t>
            </w:r>
          </w:p>
        </w:tc>
        <w:tc>
          <w:tcPr>
            <w:tcW w:w="0" w:type="auto"/>
          </w:tcPr>
          <w:p w14:paraId="0D5A72D2" w14:textId="77777777" w:rsidR="00472767" w:rsidRPr="00D92044" w:rsidRDefault="00472767" w:rsidP="00DD4343">
            <w:pPr>
              <w:pStyle w:val="Tiny"/>
            </w:pPr>
            <w:r w:rsidRPr="00D92044">
              <w:t>15.3738921475808</w:t>
            </w:r>
          </w:p>
        </w:tc>
        <w:tc>
          <w:tcPr>
            <w:tcW w:w="0" w:type="auto"/>
          </w:tcPr>
          <w:p w14:paraId="61F38B7F" w14:textId="77777777" w:rsidR="00472767" w:rsidRPr="00D92044" w:rsidRDefault="00472767" w:rsidP="00DD4343">
            <w:pPr>
              <w:pStyle w:val="Tiny"/>
            </w:pPr>
            <w:r w:rsidRPr="00D92044">
              <w:t>79.1914180691189</w:t>
            </w:r>
          </w:p>
        </w:tc>
        <w:tc>
          <w:tcPr>
            <w:tcW w:w="0" w:type="auto"/>
          </w:tcPr>
          <w:p w14:paraId="573B8397" w14:textId="77777777" w:rsidR="00472767" w:rsidRPr="00D92044" w:rsidRDefault="00472767" w:rsidP="00DD4343">
            <w:pPr>
              <w:pStyle w:val="Tiny"/>
            </w:pPr>
            <w:r w:rsidRPr="00D92044">
              <w:t>214</w:t>
            </w:r>
          </w:p>
        </w:tc>
        <w:tc>
          <w:tcPr>
            <w:tcW w:w="0" w:type="auto"/>
          </w:tcPr>
          <w:p w14:paraId="21342CBF" w14:textId="77777777" w:rsidR="00472767" w:rsidRPr="00D92044" w:rsidRDefault="00472767" w:rsidP="00DD4343">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DD4343">
            <w:pPr>
              <w:pStyle w:val="Tiny"/>
            </w:pPr>
            <w:r w:rsidRPr="00D92044">
              <w:t>19</w:t>
            </w:r>
          </w:p>
        </w:tc>
        <w:tc>
          <w:tcPr>
            <w:tcW w:w="0" w:type="auto"/>
          </w:tcPr>
          <w:p w14:paraId="3E57BD47" w14:textId="77777777" w:rsidR="00472767" w:rsidRPr="00D92044" w:rsidRDefault="00472767" w:rsidP="00DD4343">
            <w:pPr>
              <w:pStyle w:val="Tiny"/>
            </w:pPr>
            <w:r w:rsidRPr="00D92044">
              <w:t>15.3738921475808</w:t>
            </w:r>
          </w:p>
        </w:tc>
        <w:tc>
          <w:tcPr>
            <w:tcW w:w="0" w:type="auto"/>
          </w:tcPr>
          <w:p w14:paraId="4705133A" w14:textId="77777777" w:rsidR="00472767" w:rsidRPr="00D92044" w:rsidRDefault="00472767" w:rsidP="00DD4343">
            <w:pPr>
              <w:pStyle w:val="Tiny"/>
            </w:pPr>
            <w:r w:rsidRPr="00D92044">
              <w:t>79.1914180691189</w:t>
            </w:r>
          </w:p>
        </w:tc>
        <w:tc>
          <w:tcPr>
            <w:tcW w:w="0" w:type="auto"/>
          </w:tcPr>
          <w:p w14:paraId="28BF6805" w14:textId="77777777" w:rsidR="00472767" w:rsidRPr="00D92044" w:rsidRDefault="00472767" w:rsidP="00DD4343">
            <w:pPr>
              <w:pStyle w:val="Tiny"/>
            </w:pPr>
            <w:r w:rsidRPr="00D92044">
              <w:t>215</w:t>
            </w:r>
          </w:p>
        </w:tc>
        <w:tc>
          <w:tcPr>
            <w:tcW w:w="0" w:type="auto"/>
          </w:tcPr>
          <w:p w14:paraId="52065A63" w14:textId="77777777" w:rsidR="00472767" w:rsidRPr="00D92044" w:rsidRDefault="00472767" w:rsidP="00DD4343">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DD4343">
            <w:pPr>
              <w:pStyle w:val="Tiny"/>
            </w:pPr>
            <w:r w:rsidRPr="00D92044">
              <w:t>19</w:t>
            </w:r>
          </w:p>
        </w:tc>
        <w:tc>
          <w:tcPr>
            <w:tcW w:w="0" w:type="auto"/>
          </w:tcPr>
          <w:p w14:paraId="0A260037" w14:textId="77777777" w:rsidR="00472767" w:rsidRPr="00D92044" w:rsidRDefault="00472767" w:rsidP="00DD4343">
            <w:pPr>
              <w:pStyle w:val="Tiny"/>
            </w:pPr>
            <w:r w:rsidRPr="00D92044">
              <w:t>15.3738921475808</w:t>
            </w:r>
          </w:p>
        </w:tc>
        <w:tc>
          <w:tcPr>
            <w:tcW w:w="0" w:type="auto"/>
          </w:tcPr>
          <w:p w14:paraId="6EE3060F" w14:textId="77777777" w:rsidR="00472767" w:rsidRPr="00D92044" w:rsidRDefault="00472767" w:rsidP="00DD4343">
            <w:pPr>
              <w:pStyle w:val="Tiny"/>
            </w:pPr>
            <w:r w:rsidRPr="00D92044">
              <w:t>79.1914180691189</w:t>
            </w:r>
          </w:p>
        </w:tc>
        <w:tc>
          <w:tcPr>
            <w:tcW w:w="0" w:type="auto"/>
          </w:tcPr>
          <w:p w14:paraId="166C639D" w14:textId="77777777" w:rsidR="00472767" w:rsidRPr="00D92044" w:rsidRDefault="00472767" w:rsidP="00DD4343">
            <w:pPr>
              <w:pStyle w:val="Tiny"/>
            </w:pPr>
            <w:r w:rsidRPr="00D92044">
              <w:t>216</w:t>
            </w:r>
          </w:p>
        </w:tc>
        <w:tc>
          <w:tcPr>
            <w:tcW w:w="0" w:type="auto"/>
          </w:tcPr>
          <w:p w14:paraId="573642BE" w14:textId="77777777" w:rsidR="00472767" w:rsidRPr="00D92044" w:rsidRDefault="00472767" w:rsidP="00DD4343">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DD4343">
            <w:pPr>
              <w:pStyle w:val="Tiny"/>
            </w:pPr>
            <w:r w:rsidRPr="00D92044">
              <w:t>19</w:t>
            </w:r>
          </w:p>
        </w:tc>
        <w:tc>
          <w:tcPr>
            <w:tcW w:w="0" w:type="auto"/>
          </w:tcPr>
          <w:p w14:paraId="4A7399CB" w14:textId="77777777" w:rsidR="00472767" w:rsidRPr="00D92044" w:rsidRDefault="00472767" w:rsidP="00DD4343">
            <w:pPr>
              <w:pStyle w:val="Tiny"/>
            </w:pPr>
            <w:r w:rsidRPr="00D92044">
              <w:t>15.3738921475808</w:t>
            </w:r>
          </w:p>
        </w:tc>
        <w:tc>
          <w:tcPr>
            <w:tcW w:w="0" w:type="auto"/>
          </w:tcPr>
          <w:p w14:paraId="4FDFEE84" w14:textId="77777777" w:rsidR="00472767" w:rsidRPr="00D92044" w:rsidRDefault="00472767" w:rsidP="00DD4343">
            <w:pPr>
              <w:pStyle w:val="Tiny"/>
            </w:pPr>
            <w:r w:rsidRPr="00D92044">
              <w:t>79.1914180691189</w:t>
            </w:r>
          </w:p>
        </w:tc>
        <w:tc>
          <w:tcPr>
            <w:tcW w:w="0" w:type="auto"/>
          </w:tcPr>
          <w:p w14:paraId="5CCE1BC3" w14:textId="77777777" w:rsidR="00472767" w:rsidRPr="00D92044" w:rsidRDefault="00472767" w:rsidP="00DD4343">
            <w:pPr>
              <w:pStyle w:val="Tiny"/>
            </w:pPr>
            <w:r w:rsidRPr="00D92044">
              <w:t>217</w:t>
            </w:r>
          </w:p>
        </w:tc>
        <w:tc>
          <w:tcPr>
            <w:tcW w:w="0" w:type="auto"/>
          </w:tcPr>
          <w:p w14:paraId="6A0BF190" w14:textId="77777777" w:rsidR="00472767" w:rsidRPr="00D92044" w:rsidRDefault="00472767" w:rsidP="00DD4343">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DD4343">
            <w:pPr>
              <w:pStyle w:val="Tiny"/>
            </w:pPr>
            <w:r w:rsidRPr="00D92044">
              <w:t>19</w:t>
            </w:r>
          </w:p>
        </w:tc>
        <w:tc>
          <w:tcPr>
            <w:tcW w:w="0" w:type="auto"/>
          </w:tcPr>
          <w:p w14:paraId="1654FEFD" w14:textId="77777777" w:rsidR="00472767" w:rsidRPr="00D92044" w:rsidRDefault="00472767" w:rsidP="00DD4343">
            <w:pPr>
              <w:pStyle w:val="Tiny"/>
            </w:pPr>
            <w:r w:rsidRPr="00D92044">
              <w:t>15.3738921475808</w:t>
            </w:r>
          </w:p>
        </w:tc>
        <w:tc>
          <w:tcPr>
            <w:tcW w:w="0" w:type="auto"/>
          </w:tcPr>
          <w:p w14:paraId="55C6E9FB" w14:textId="77777777" w:rsidR="00472767" w:rsidRPr="00D92044" w:rsidRDefault="00472767" w:rsidP="00DD4343">
            <w:pPr>
              <w:pStyle w:val="Tiny"/>
            </w:pPr>
            <w:r w:rsidRPr="00D92044">
              <w:t>79.1914180691189</w:t>
            </w:r>
          </w:p>
        </w:tc>
        <w:tc>
          <w:tcPr>
            <w:tcW w:w="0" w:type="auto"/>
          </w:tcPr>
          <w:p w14:paraId="4B0B1341" w14:textId="77777777" w:rsidR="00472767" w:rsidRPr="00D92044" w:rsidRDefault="00472767" w:rsidP="00DD4343">
            <w:pPr>
              <w:pStyle w:val="Tiny"/>
            </w:pPr>
            <w:r w:rsidRPr="00D92044">
              <w:t>218</w:t>
            </w:r>
          </w:p>
        </w:tc>
        <w:tc>
          <w:tcPr>
            <w:tcW w:w="0" w:type="auto"/>
          </w:tcPr>
          <w:p w14:paraId="02EE92FD" w14:textId="77777777" w:rsidR="00472767" w:rsidRPr="00D92044" w:rsidRDefault="00472767" w:rsidP="00DD4343">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DD4343">
            <w:pPr>
              <w:pStyle w:val="Tiny"/>
            </w:pPr>
            <w:r w:rsidRPr="00D92044">
              <w:t>19</w:t>
            </w:r>
          </w:p>
        </w:tc>
        <w:tc>
          <w:tcPr>
            <w:tcW w:w="0" w:type="auto"/>
          </w:tcPr>
          <w:p w14:paraId="68EA426D" w14:textId="77777777" w:rsidR="00472767" w:rsidRPr="00D92044" w:rsidRDefault="00472767" w:rsidP="00DD4343">
            <w:pPr>
              <w:pStyle w:val="Tiny"/>
            </w:pPr>
            <w:r w:rsidRPr="00D92044">
              <w:t>15.3738921475808</w:t>
            </w:r>
          </w:p>
        </w:tc>
        <w:tc>
          <w:tcPr>
            <w:tcW w:w="0" w:type="auto"/>
          </w:tcPr>
          <w:p w14:paraId="7E0332CD" w14:textId="77777777" w:rsidR="00472767" w:rsidRPr="00D92044" w:rsidRDefault="00472767" w:rsidP="00DD4343">
            <w:pPr>
              <w:pStyle w:val="Tiny"/>
            </w:pPr>
            <w:r w:rsidRPr="00D92044">
              <w:t>79.1914180691189</w:t>
            </w:r>
          </w:p>
        </w:tc>
        <w:tc>
          <w:tcPr>
            <w:tcW w:w="0" w:type="auto"/>
          </w:tcPr>
          <w:p w14:paraId="5BC0CF31" w14:textId="77777777" w:rsidR="00472767" w:rsidRPr="00D92044" w:rsidRDefault="00472767" w:rsidP="00DD4343">
            <w:pPr>
              <w:pStyle w:val="Tiny"/>
            </w:pPr>
            <w:r w:rsidRPr="00D92044">
              <w:t>219</w:t>
            </w:r>
          </w:p>
        </w:tc>
        <w:tc>
          <w:tcPr>
            <w:tcW w:w="0" w:type="auto"/>
          </w:tcPr>
          <w:p w14:paraId="0ED97A39" w14:textId="77777777" w:rsidR="00472767" w:rsidRPr="00D92044" w:rsidRDefault="00472767" w:rsidP="00DD4343">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DD4343">
            <w:pPr>
              <w:pStyle w:val="Tiny"/>
            </w:pPr>
            <w:r w:rsidRPr="00D92044">
              <w:t>19</w:t>
            </w:r>
          </w:p>
        </w:tc>
        <w:tc>
          <w:tcPr>
            <w:tcW w:w="0" w:type="auto"/>
          </w:tcPr>
          <w:p w14:paraId="50128D33" w14:textId="77777777" w:rsidR="00472767" w:rsidRPr="00D92044" w:rsidRDefault="00472767" w:rsidP="00DD4343">
            <w:pPr>
              <w:pStyle w:val="Tiny"/>
            </w:pPr>
            <w:r w:rsidRPr="00D92044">
              <w:t>15.3738921475808</w:t>
            </w:r>
          </w:p>
        </w:tc>
        <w:tc>
          <w:tcPr>
            <w:tcW w:w="0" w:type="auto"/>
          </w:tcPr>
          <w:p w14:paraId="72BFBEDB" w14:textId="77777777" w:rsidR="00472767" w:rsidRPr="00D92044" w:rsidRDefault="00472767" w:rsidP="00DD4343">
            <w:pPr>
              <w:pStyle w:val="Tiny"/>
            </w:pPr>
            <w:r w:rsidRPr="00D92044">
              <w:t>79.1914180691189</w:t>
            </w:r>
          </w:p>
        </w:tc>
        <w:tc>
          <w:tcPr>
            <w:tcW w:w="0" w:type="auto"/>
          </w:tcPr>
          <w:p w14:paraId="4109D5E3" w14:textId="77777777" w:rsidR="00472767" w:rsidRPr="00D92044" w:rsidRDefault="00472767" w:rsidP="00DD4343">
            <w:pPr>
              <w:pStyle w:val="Tiny"/>
            </w:pPr>
            <w:r w:rsidRPr="00D92044">
              <w:t>220</w:t>
            </w:r>
          </w:p>
        </w:tc>
        <w:tc>
          <w:tcPr>
            <w:tcW w:w="0" w:type="auto"/>
          </w:tcPr>
          <w:p w14:paraId="315F48E5" w14:textId="77777777" w:rsidR="00472767" w:rsidRPr="00D92044" w:rsidRDefault="00472767" w:rsidP="00DD4343">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DD4343">
            <w:pPr>
              <w:pStyle w:val="Tiny"/>
            </w:pPr>
            <w:r w:rsidRPr="00D92044">
              <w:t>19</w:t>
            </w:r>
          </w:p>
        </w:tc>
        <w:tc>
          <w:tcPr>
            <w:tcW w:w="0" w:type="auto"/>
          </w:tcPr>
          <w:p w14:paraId="31F08214" w14:textId="77777777" w:rsidR="00472767" w:rsidRPr="00D92044" w:rsidRDefault="00472767" w:rsidP="00DD4343">
            <w:pPr>
              <w:pStyle w:val="Tiny"/>
            </w:pPr>
            <w:r w:rsidRPr="00D92044">
              <w:t>15.3738921475808</w:t>
            </w:r>
          </w:p>
        </w:tc>
        <w:tc>
          <w:tcPr>
            <w:tcW w:w="0" w:type="auto"/>
          </w:tcPr>
          <w:p w14:paraId="72BB0E9B" w14:textId="77777777" w:rsidR="00472767" w:rsidRPr="00D92044" w:rsidRDefault="00472767" w:rsidP="00DD4343">
            <w:pPr>
              <w:pStyle w:val="Tiny"/>
            </w:pPr>
            <w:r w:rsidRPr="00D92044">
              <w:t>79.1914180691189</w:t>
            </w:r>
          </w:p>
        </w:tc>
        <w:tc>
          <w:tcPr>
            <w:tcW w:w="0" w:type="auto"/>
          </w:tcPr>
          <w:p w14:paraId="0D2C4C3E" w14:textId="77777777" w:rsidR="00472767" w:rsidRPr="00D92044" w:rsidRDefault="00472767" w:rsidP="00DD4343">
            <w:pPr>
              <w:pStyle w:val="Tiny"/>
            </w:pPr>
            <w:r w:rsidRPr="00D92044">
              <w:t>220</w:t>
            </w:r>
          </w:p>
        </w:tc>
        <w:tc>
          <w:tcPr>
            <w:tcW w:w="0" w:type="auto"/>
          </w:tcPr>
          <w:p w14:paraId="7775AAC8" w14:textId="77777777" w:rsidR="00472767" w:rsidRPr="00D92044" w:rsidRDefault="00472767" w:rsidP="00DD4343">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DD4343">
            <w:pPr>
              <w:pStyle w:val="Tiny"/>
            </w:pPr>
            <w:r w:rsidRPr="00D92044">
              <w:t>19</w:t>
            </w:r>
          </w:p>
        </w:tc>
        <w:tc>
          <w:tcPr>
            <w:tcW w:w="0" w:type="auto"/>
          </w:tcPr>
          <w:p w14:paraId="5C952AD6" w14:textId="77777777" w:rsidR="00472767" w:rsidRPr="00D92044" w:rsidRDefault="00472767" w:rsidP="00DD4343">
            <w:pPr>
              <w:pStyle w:val="Tiny"/>
            </w:pPr>
            <w:r w:rsidRPr="00D92044">
              <w:t>15.3738921475808</w:t>
            </w:r>
          </w:p>
        </w:tc>
        <w:tc>
          <w:tcPr>
            <w:tcW w:w="0" w:type="auto"/>
          </w:tcPr>
          <w:p w14:paraId="61992F01" w14:textId="77777777" w:rsidR="00472767" w:rsidRPr="00D92044" w:rsidRDefault="00472767" w:rsidP="00DD4343">
            <w:pPr>
              <w:pStyle w:val="Tiny"/>
            </w:pPr>
            <w:r w:rsidRPr="00D92044">
              <w:t>79.1914180691189</w:t>
            </w:r>
          </w:p>
        </w:tc>
        <w:tc>
          <w:tcPr>
            <w:tcW w:w="0" w:type="auto"/>
          </w:tcPr>
          <w:p w14:paraId="4CAD1C58" w14:textId="77777777" w:rsidR="00472767" w:rsidRPr="00D92044" w:rsidRDefault="00472767" w:rsidP="00DD4343">
            <w:pPr>
              <w:pStyle w:val="Tiny"/>
            </w:pPr>
            <w:r w:rsidRPr="00D92044">
              <w:t>221</w:t>
            </w:r>
          </w:p>
        </w:tc>
        <w:tc>
          <w:tcPr>
            <w:tcW w:w="0" w:type="auto"/>
          </w:tcPr>
          <w:p w14:paraId="282533C9" w14:textId="77777777" w:rsidR="00472767" w:rsidRPr="00D92044" w:rsidRDefault="00472767" w:rsidP="00DD4343">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DD4343">
            <w:pPr>
              <w:pStyle w:val="Tiny"/>
            </w:pPr>
            <w:r w:rsidRPr="00D92044">
              <w:t>19</w:t>
            </w:r>
          </w:p>
        </w:tc>
        <w:tc>
          <w:tcPr>
            <w:tcW w:w="0" w:type="auto"/>
          </w:tcPr>
          <w:p w14:paraId="65818B2B" w14:textId="77777777" w:rsidR="00472767" w:rsidRPr="00D92044" w:rsidRDefault="00472767" w:rsidP="00DD4343">
            <w:pPr>
              <w:pStyle w:val="Tiny"/>
            </w:pPr>
            <w:r w:rsidRPr="00D92044">
              <w:t>15.3738921475808</w:t>
            </w:r>
          </w:p>
        </w:tc>
        <w:tc>
          <w:tcPr>
            <w:tcW w:w="0" w:type="auto"/>
          </w:tcPr>
          <w:p w14:paraId="35C4CEBB" w14:textId="77777777" w:rsidR="00472767" w:rsidRPr="00D92044" w:rsidRDefault="00472767" w:rsidP="00DD4343">
            <w:pPr>
              <w:pStyle w:val="Tiny"/>
            </w:pPr>
            <w:r w:rsidRPr="00D92044">
              <w:t>79.1914180691189</w:t>
            </w:r>
          </w:p>
        </w:tc>
        <w:tc>
          <w:tcPr>
            <w:tcW w:w="0" w:type="auto"/>
          </w:tcPr>
          <w:p w14:paraId="5A3BBB2B" w14:textId="77777777" w:rsidR="00472767" w:rsidRPr="00D92044" w:rsidRDefault="00472767" w:rsidP="00DD4343">
            <w:pPr>
              <w:pStyle w:val="Tiny"/>
            </w:pPr>
            <w:r w:rsidRPr="00D92044">
              <w:t>222</w:t>
            </w:r>
          </w:p>
        </w:tc>
        <w:tc>
          <w:tcPr>
            <w:tcW w:w="0" w:type="auto"/>
          </w:tcPr>
          <w:p w14:paraId="4088354A" w14:textId="77777777" w:rsidR="00472767" w:rsidRPr="00D92044" w:rsidRDefault="00472767" w:rsidP="00DD4343">
            <w:pPr>
              <w:pStyle w:val="Tiny"/>
            </w:pPr>
            <w:r w:rsidRPr="00D92044">
              <w:t>2</w:t>
            </w:r>
          </w:p>
        </w:tc>
      </w:tr>
    </w:tbl>
    <w:p w14:paraId="47030711"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96"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8B6883">
      <w:pPr>
        <w:pStyle w:val="BodyText2"/>
      </w:pPr>
      <w:r>
        <w:t>These are lots of them when you first start the code.</w:t>
      </w:r>
    </w:p>
    <w:p w14:paraId="79AB8A8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797"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98"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99" w:history="1">
        <w:r w:rsidRPr="009A0FC0">
          <w:rPr>
            <w:rStyle w:val="Hyperlink"/>
          </w:rPr>
          <w:t>water validation stratify by grid.sql</w:t>
        </w:r>
      </w:hyperlink>
      <w:r>
        <w:t xml:space="preserve"> to stratify the full validation sites by 1 degree box. Wrote a </w:t>
      </w:r>
      <w:hyperlink r:id="rId800" w:history="1">
        <w:r w:rsidRPr="000C4BA5">
          <w:rPr>
            <w:rStyle w:val="Hyperlink"/>
          </w:rPr>
          <w:t>new one</w:t>
        </w:r>
      </w:hyperlink>
      <w:r>
        <w:t xml:space="preserve"> that is better.</w:t>
      </w:r>
    </w:p>
    <w:p w14:paraId="4AC0C6F7"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8B6883">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1">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8B6883">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8B6883">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03"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8B6883">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8B6883">
      <w:pPr>
        <w:pStyle w:val="BodyText2"/>
      </w:pPr>
      <w:r>
        <w:t xml:space="preserve">Using </w:t>
      </w:r>
      <w:hyperlink r:id="rId806"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8B6883">
      <w:pPr>
        <w:pStyle w:val="BodyText2"/>
      </w:pPr>
      <w:r>
        <w:t xml:space="preserve">Looking at the pixel values (using </w:t>
      </w:r>
      <w:hyperlink r:id="rId807"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808"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09"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10"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8B6883">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11" w:history="1">
        <w:r w:rsidRPr="00052FB2">
          <w:rPr>
            <w:rStyle w:val="Hyperlink"/>
          </w:rPr>
          <w:t>this</w:t>
        </w:r>
      </w:hyperlink>
      <w:r>
        <w:t xml:space="preserve"> query. Then all points outside GAUL gadm2 were removed (assumed to be marine). Then these points were imported into a Google Fusion Table and we used </w:t>
      </w:r>
      <w:hyperlink r:id="rId812"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9" w:name="_Ref452473859"/>
      <w:r>
        <w:t>Using the SWDB water body dataset</w:t>
      </w:r>
      <w:bookmarkEnd w:id="149"/>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8B6883">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813"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814"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815"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16" w:history="1">
        <w:r w:rsidRPr="001B11AF">
          <w:rPr>
            <w:rStyle w:val="Hyperlink"/>
          </w:rPr>
          <w:t>query</w:t>
        </w:r>
      </w:hyperlink>
      <w:r>
        <w:t xml:space="preserve"> to select 1 inland and 1 coastal point for each 1 degree box</w:t>
      </w:r>
    </w:p>
    <w:p w14:paraId="5F111D05" w14:textId="77777777" w:rsidR="00472767" w:rsidRDefault="00837495" w:rsidP="00472767">
      <w:pPr>
        <w:pStyle w:val="ListBullet2"/>
      </w:pPr>
      <w:hyperlink r:id="rId817"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818" w:history="1">
        <w:r w:rsidRPr="00F04639">
          <w:rPr>
            <w:rStyle w:val="Hyperlink"/>
          </w:rPr>
          <w:t>python script</w:t>
        </w:r>
      </w:hyperlink>
    </w:p>
    <w:p w14:paraId="62C41DBB" w14:textId="77777777" w:rsidR="00472767" w:rsidRDefault="00837495" w:rsidP="00472767">
      <w:pPr>
        <w:pStyle w:val="ListBullet2"/>
      </w:pPr>
      <w:hyperlink r:id="rId819"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820"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8B6883">
      <w:pPr>
        <w:pStyle w:val="BodyText2"/>
      </w:pPr>
      <w:r>
        <w:t xml:space="preserve">I switched to the Javascript playground to </w:t>
      </w:r>
      <w:hyperlink r:id="rId821"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22"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8B6883">
      <w:pPr>
        <w:pStyle w:val="BodyText2"/>
      </w:pPr>
      <w:r>
        <w:t xml:space="preserve">Creating </w:t>
      </w:r>
      <w:hyperlink r:id="rId823"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8B6883">
      <w:pPr>
        <w:pStyle w:val="BodyText2"/>
      </w:pPr>
      <w:r>
        <w:t xml:space="preserve">Available from here: </w:t>
      </w:r>
      <w:hyperlink r:id="rId824"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25"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826"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4E4FF256" w:rsidR="00472767" w:rsidRDefault="00472767" w:rsidP="00472767">
      <w:pPr>
        <w:pStyle w:val="Heading9"/>
      </w:pPr>
      <w:bookmarkStart w:id="150" w:name="_Ref452473972"/>
      <w:r>
        <w:t>Getting missing omission validation points</w:t>
      </w:r>
      <w:bookmarkEnd w:id="150"/>
    </w:p>
    <w:p w14:paraId="174E1598"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8B6883">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8B6883">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8B6883">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7">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51" w:name="_Ref453320680"/>
      <w:r>
        <w:t>From the SWDB polygons</w:t>
      </w:r>
      <w:bookmarkEnd w:id="151"/>
    </w:p>
    <w:p w14:paraId="7F61FA8F"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9B5185">
            <w:pPr>
              <w:pStyle w:val="TableTextHeader"/>
            </w:pPr>
            <w:r>
              <w:t>Table name</w:t>
            </w:r>
          </w:p>
        </w:tc>
        <w:tc>
          <w:tcPr>
            <w:tcW w:w="5330" w:type="dxa"/>
          </w:tcPr>
          <w:p w14:paraId="50D0316A"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28"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29"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30"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31"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32"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33"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8B6883">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34" w:history="1">
        <w:r w:rsidRPr="00E3316B">
          <w:rPr>
            <w:rStyle w:val="Hyperlink"/>
          </w:rPr>
          <w:t>this</w:t>
        </w:r>
      </w:hyperlink>
      <w:r>
        <w:t xml:space="preserve"> FME script. Using </w:t>
      </w:r>
      <w:hyperlink r:id="rId835"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36" w:history="1">
        <w:r w:rsidRPr="00161C9C">
          <w:rPr>
            <w:rStyle w:val="Hyperlink"/>
          </w:rPr>
          <w:t>this</w:t>
        </w:r>
      </w:hyperlink>
      <w:r>
        <w:t xml:space="preserve"> folder. Merged the csv files with </w:t>
      </w:r>
      <w:hyperlink r:id="rId837" w:history="1">
        <w:r w:rsidRPr="00161C9C">
          <w:rPr>
            <w:rStyle w:val="Hyperlink"/>
          </w:rPr>
          <w:t>this</w:t>
        </w:r>
      </w:hyperlink>
      <w:r>
        <w:t xml:space="preserve"> code. Analysed in Excel.</w:t>
      </w:r>
    </w:p>
    <w:p w14:paraId="3B3C5098"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8B6883">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8B6883">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837495" w:rsidP="008B6883">
      <w:pPr>
        <w:pStyle w:val="BodyText2"/>
      </w:pPr>
      <w:hyperlink r:id="rId839" w:history="1">
        <w:r w:rsidR="00472767" w:rsidRPr="00A604D5">
          <w:rPr>
            <w:rStyle w:val="Hyperlink"/>
          </w:rPr>
          <w:t>https://ee-api.appspot.com/0e048d3a0b685ca495b6769bde5fe8b6</w:t>
        </w:r>
      </w:hyperlink>
      <w:r w:rsidR="00472767">
        <w:t xml:space="preserve"> </w:t>
      </w:r>
    </w:p>
    <w:p w14:paraId="5ECE75CD" w14:textId="77777777" w:rsidR="00472767" w:rsidRDefault="00837495" w:rsidP="008B6883">
      <w:pPr>
        <w:pStyle w:val="BodyText2"/>
      </w:pPr>
      <w:hyperlink r:id="rId840"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8B6883">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3"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4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4D2F6966" w:rsidR="00472767"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4</w:t>
      </w:r>
      <w:r w:rsidR="00837495">
        <w:rPr>
          <w:noProof/>
        </w:rPr>
        <w:fldChar w:fldCharType="end"/>
      </w:r>
      <w:r>
        <w:t xml:space="preserve"> DEM Issues where the date of the DEM is not useful for the detection!</w:t>
      </w:r>
    </w:p>
    <w:p w14:paraId="25D8708A" w14:textId="77777777" w:rsidR="00472767" w:rsidRDefault="00472767" w:rsidP="008B6883">
      <w:pPr>
        <w:pStyle w:val="BodyText2"/>
      </w:pPr>
      <w:r>
        <w:t xml:space="preserve">There are also issues in the </w:t>
      </w:r>
      <w:hyperlink r:id="rId847" w:history="1">
        <w:r w:rsidRPr="0039644F">
          <w:rPr>
            <w:rStyle w:val="Hyperlink"/>
          </w:rPr>
          <w:t>Congo</w:t>
        </w:r>
      </w:hyperlink>
      <w:r>
        <w:t>.</w:t>
      </w:r>
    </w:p>
    <w:p w14:paraId="7B621DD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8B6883">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8B6883">
      <w:pPr>
        <w:pStyle w:val="BodyText2"/>
      </w:pPr>
    </w:p>
    <w:p w14:paraId="5882DB4D"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837495" w:rsidRDefault="00837495"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837495" w:rsidRDefault="00837495"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837495" w:rsidRDefault="00837495"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837495" w:rsidRDefault="00837495" w:rsidP="008B6883">
                      <w:pPr>
                        <w:pStyle w:val="BodyText2"/>
                      </w:pPr>
                      <w:r>
                        <w:t>water</w:t>
                      </w:r>
                    </w:p>
                  </w:txbxContent>
                </v:textbox>
              </v:shape>
            </w:pict>
          </mc:Fallback>
        </mc:AlternateContent>
      </w:r>
    </w:p>
    <w:p w14:paraId="23A0DE04" w14:textId="77777777" w:rsidR="00472767" w:rsidRDefault="00472767" w:rsidP="008B6883">
      <w:pPr>
        <w:pStyle w:val="BodyText2"/>
      </w:pPr>
    </w:p>
    <w:p w14:paraId="6D720B94"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837495" w:rsidRDefault="00837495"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837495" w:rsidRDefault="00837495" w:rsidP="008B6883">
                      <w:pPr>
                        <w:pStyle w:val="BodyText2"/>
                      </w:pPr>
                      <w:r>
                        <w:t>mask2</w:t>
                      </w:r>
                    </w:p>
                  </w:txbxContent>
                </v:textbox>
              </v:shape>
            </w:pict>
          </mc:Fallback>
        </mc:AlternateContent>
      </w:r>
    </w:p>
    <w:p w14:paraId="4B331B96" w14:textId="77777777" w:rsidR="00472767" w:rsidRDefault="00472767" w:rsidP="008B6883">
      <w:pPr>
        <w:pStyle w:val="BodyText2"/>
      </w:pPr>
    </w:p>
    <w:p w14:paraId="02B615D9" w14:textId="77777777" w:rsidR="00472767" w:rsidRDefault="00472767" w:rsidP="008B6883">
      <w:pPr>
        <w:pStyle w:val="BodyText2"/>
      </w:pPr>
    </w:p>
    <w:p w14:paraId="1E70DCD5" w14:textId="77777777" w:rsidR="00472767" w:rsidRDefault="00472767" w:rsidP="008B6883">
      <w:pPr>
        <w:pStyle w:val="BodyText2"/>
      </w:pPr>
    </w:p>
    <w:p w14:paraId="6AD4974B" w14:textId="77777777" w:rsidR="00472767" w:rsidRDefault="00472767" w:rsidP="008B6883">
      <w:pPr>
        <w:pStyle w:val="BodyText2"/>
      </w:pPr>
    </w:p>
    <w:p w14:paraId="78BD06C3" w14:textId="77777777" w:rsidR="00472767" w:rsidRDefault="00472767" w:rsidP="008B6883">
      <w:pPr>
        <w:pStyle w:val="BodyText2"/>
      </w:pPr>
    </w:p>
    <w:p w14:paraId="06B9640D" w14:textId="77777777" w:rsidR="00472767" w:rsidRDefault="00472767" w:rsidP="008B6883">
      <w:pPr>
        <w:pStyle w:val="BodyText2"/>
      </w:pPr>
    </w:p>
    <w:p w14:paraId="113FE7EB" w14:textId="77777777" w:rsidR="00472767" w:rsidRDefault="00472767" w:rsidP="008B6883">
      <w:pPr>
        <w:pStyle w:val="BodyText2"/>
      </w:pPr>
    </w:p>
    <w:p w14:paraId="5BB0E7C1" w14:textId="77777777" w:rsidR="00472767" w:rsidRDefault="00472767" w:rsidP="008B6883">
      <w:pPr>
        <w:pStyle w:val="BodyText2"/>
      </w:pPr>
    </w:p>
    <w:p w14:paraId="2CB7B899" w14:textId="77777777" w:rsidR="00472767" w:rsidRDefault="00472767" w:rsidP="008B6883">
      <w:pPr>
        <w:pStyle w:val="BodyText2"/>
      </w:pPr>
    </w:p>
    <w:p w14:paraId="1F318520" w14:textId="77777777" w:rsidR="00472767" w:rsidRDefault="00472767" w:rsidP="008B6883">
      <w:pPr>
        <w:pStyle w:val="BodyText2"/>
      </w:pPr>
    </w:p>
    <w:p w14:paraId="49CCD14D"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837495" w:rsidRDefault="00837495"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837495" w:rsidRDefault="00837495" w:rsidP="008B6883">
                      <w:pPr>
                        <w:pStyle w:val="BodyText2"/>
                      </w:pPr>
                      <w:r>
                        <w:t>Before buffering with a negative number</w:t>
                      </w:r>
                    </w:p>
                  </w:txbxContent>
                </v:textbox>
              </v:shape>
            </w:pict>
          </mc:Fallback>
        </mc:AlternateContent>
      </w:r>
    </w:p>
    <w:p w14:paraId="32921FD4" w14:textId="77777777" w:rsidR="00472767" w:rsidRDefault="00472767" w:rsidP="008B6883">
      <w:pPr>
        <w:pStyle w:val="BodyText2"/>
      </w:pPr>
    </w:p>
    <w:p w14:paraId="2ADBE394" w14:textId="77777777" w:rsidR="00472767" w:rsidRDefault="00472767" w:rsidP="008B6883">
      <w:pPr>
        <w:pStyle w:val="BodyText2"/>
      </w:pPr>
    </w:p>
    <w:p w14:paraId="50B67D41" w14:textId="77777777" w:rsidR="00472767" w:rsidRDefault="00472767" w:rsidP="008B6883">
      <w:pPr>
        <w:pStyle w:val="BodyText2"/>
      </w:pPr>
    </w:p>
    <w:p w14:paraId="03F01450"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837495" w:rsidRDefault="00837495"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837495" w:rsidRDefault="00837495"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8B6883">
      <w:pPr>
        <w:pStyle w:val="BodyText2"/>
      </w:pPr>
    </w:p>
    <w:p w14:paraId="5F0A28FA" w14:textId="77777777" w:rsidR="00472767" w:rsidRDefault="00472767" w:rsidP="008B6883">
      <w:pPr>
        <w:pStyle w:val="BodyText2"/>
      </w:pPr>
    </w:p>
    <w:p w14:paraId="23D2E39A" w14:textId="77777777" w:rsidR="00472767" w:rsidRDefault="00472767" w:rsidP="008B6883">
      <w:pPr>
        <w:pStyle w:val="BodyText2"/>
      </w:pPr>
    </w:p>
    <w:p w14:paraId="6C724A2F" w14:textId="77777777" w:rsidR="00472767" w:rsidRDefault="00472767" w:rsidP="008B6883">
      <w:pPr>
        <w:pStyle w:val="BodyText2"/>
      </w:pPr>
    </w:p>
    <w:p w14:paraId="7794D299" w14:textId="77777777" w:rsidR="00472767" w:rsidRDefault="00472767" w:rsidP="008B6883">
      <w:pPr>
        <w:pStyle w:val="BodyText2"/>
      </w:pPr>
      <w:r>
        <w:t xml:space="preserve"> </w:t>
      </w:r>
    </w:p>
    <w:p w14:paraId="23603C95" w14:textId="77777777" w:rsidR="00472767" w:rsidRDefault="00472767" w:rsidP="008B6883">
      <w:pPr>
        <w:pStyle w:val="BodyText2"/>
      </w:pPr>
      <w:r>
        <w:t xml:space="preserve">This problem occurs with DEMs that have a higher resolution, e.g. 1000m and 250m and so we don’t use mask2’s with these DEMs. </w:t>
      </w:r>
    </w:p>
    <w:p w14:paraId="3E00E37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8B6883">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48">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8B6883">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8B6883">
      <w:pPr>
        <w:pStyle w:val="BodyText2"/>
      </w:pPr>
      <w:r>
        <w:t xml:space="preserve">There is a calibration issue with the B10, B11 on L8 – see </w:t>
      </w:r>
      <w:hyperlink r:id="rId849" w:history="1">
        <w:r w:rsidRPr="00D542FC">
          <w:rPr>
            <w:rStyle w:val="Hyperlink"/>
          </w:rPr>
          <w:t>here</w:t>
        </w:r>
      </w:hyperlink>
      <w:r>
        <w:t>.</w:t>
      </w:r>
    </w:p>
    <w:p w14:paraId="028F17AC"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8B6883">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6887711E" w:rsidR="00472767"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5</w:t>
      </w:r>
      <w:r w:rsidR="00837495">
        <w:rPr>
          <w:noProof/>
        </w:rPr>
        <w:fldChar w:fldCharType="end"/>
      </w:r>
      <w:r>
        <w:t xml:space="preserve"> Issues with missing thermal data in collection.median()</w:t>
      </w:r>
    </w:p>
    <w:p w14:paraId="21EC050D"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837495" w:rsidRDefault="00837495"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837495" w:rsidRDefault="00837495"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837495" w:rsidRDefault="00837495"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837495" w:rsidRDefault="00837495"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1">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6164808" w:rsidR="00472767"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6</w:t>
      </w:r>
      <w:r w:rsidR="00837495">
        <w:rPr>
          <w:noProof/>
        </w:rPr>
        <w:fldChar w:fldCharType="end"/>
      </w:r>
      <w:r>
        <w:t xml:space="preserve"> Misaligned thermal band data</w:t>
      </w:r>
    </w:p>
    <w:p w14:paraId="14679333" w14:textId="77777777" w:rsidR="00472767" w:rsidRPr="00864AF9" w:rsidRDefault="00472767" w:rsidP="008B6883">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8B6883">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8B6883">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52"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8B6883">
      <w:pPr>
        <w:pStyle w:val="BodyText2"/>
      </w:pPr>
      <w:r>
        <w:t>There is noise from missing data in Landsat 5 (mainly the NIR band):</w:t>
      </w:r>
    </w:p>
    <w:p w14:paraId="7B1EC3C4" w14:textId="77777777" w:rsidR="00472767" w:rsidRDefault="00472767" w:rsidP="008B6883">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8B6883">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837495" w:rsidRDefault="00837495" w:rsidP="008B6883">
                            <w:pPr>
                              <w:pStyle w:val="BodyText2"/>
                            </w:pPr>
                            <w:r>
                              <w:t>NNXWX        = 33%</w:t>
                            </w:r>
                          </w:p>
                          <w:p w14:paraId="03314017" w14:textId="77777777" w:rsidR="00837495" w:rsidRDefault="00837495" w:rsidP="008B6883">
                            <w:pPr>
                              <w:pStyle w:val="BodyText2"/>
                            </w:pPr>
                            <w:r>
                              <w:t>NNXWW      = 50%</w:t>
                            </w:r>
                          </w:p>
                          <w:p w14:paraId="13746BFA" w14:textId="77777777" w:rsidR="00837495" w:rsidRDefault="00837495" w:rsidP="008B6883">
                            <w:pPr>
                              <w:pStyle w:val="BodyText2"/>
                            </w:pPr>
                            <w:r>
                              <w:t>NNWWW    = 60%</w:t>
                            </w:r>
                          </w:p>
                          <w:p w14:paraId="745F2372" w14:textId="77777777" w:rsidR="00837495" w:rsidRDefault="00837495"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837495" w:rsidRDefault="00837495" w:rsidP="008B6883">
                      <w:pPr>
                        <w:pStyle w:val="BodyText2"/>
                      </w:pPr>
                      <w:r>
                        <w:t>NNXWX        = 33%</w:t>
                      </w:r>
                    </w:p>
                    <w:p w14:paraId="03314017" w14:textId="77777777" w:rsidR="00837495" w:rsidRDefault="00837495" w:rsidP="008B6883">
                      <w:pPr>
                        <w:pStyle w:val="BodyText2"/>
                      </w:pPr>
                      <w:r>
                        <w:t>NNXWW      = 50%</w:t>
                      </w:r>
                    </w:p>
                    <w:p w14:paraId="13746BFA" w14:textId="77777777" w:rsidR="00837495" w:rsidRDefault="00837495" w:rsidP="008B6883">
                      <w:pPr>
                        <w:pStyle w:val="BodyText2"/>
                      </w:pPr>
                      <w:r>
                        <w:t>NNWWW    = 60%</w:t>
                      </w:r>
                    </w:p>
                    <w:p w14:paraId="745F2372" w14:textId="77777777" w:rsidR="00837495" w:rsidRDefault="00837495"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837495" w:rsidRDefault="00837495" w:rsidP="008B6883">
                            <w:pPr>
                              <w:pStyle w:val="BodyText2"/>
                            </w:pPr>
                            <w:r>
                              <w:t>WWWWW = 100%</w:t>
                            </w:r>
                          </w:p>
                          <w:p w14:paraId="526FDD06" w14:textId="77777777" w:rsidR="00837495" w:rsidRDefault="00837495" w:rsidP="008B6883">
                            <w:pPr>
                              <w:pStyle w:val="BodyText2"/>
                            </w:pPr>
                            <w:r>
                              <w:t>WXWXX       = 1</w:t>
                            </w:r>
                            <w:r w:rsidRPr="00CB2A7F">
                              <w:t>00%</w:t>
                            </w:r>
                          </w:p>
                          <w:p w14:paraId="287F230F" w14:textId="77777777" w:rsidR="00837495" w:rsidRDefault="00837495"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837495" w:rsidRDefault="00837495" w:rsidP="008B6883">
                      <w:pPr>
                        <w:pStyle w:val="BodyText2"/>
                      </w:pPr>
                      <w:r>
                        <w:t>WWWWW = 100%</w:t>
                      </w:r>
                    </w:p>
                    <w:p w14:paraId="526FDD06" w14:textId="77777777" w:rsidR="00837495" w:rsidRDefault="00837495" w:rsidP="008B6883">
                      <w:pPr>
                        <w:pStyle w:val="BodyText2"/>
                      </w:pPr>
                      <w:r>
                        <w:t>WXWXX       = 1</w:t>
                      </w:r>
                      <w:r w:rsidRPr="00CB2A7F">
                        <w:t>00%</w:t>
                      </w:r>
                    </w:p>
                    <w:p w14:paraId="287F230F" w14:textId="77777777" w:rsidR="00837495" w:rsidRDefault="00837495" w:rsidP="008B6883">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4">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8B6883">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8B6883">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5">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8B6883">
      <w:pPr>
        <w:pStyle w:val="BodyText2"/>
      </w:pPr>
      <w:r>
        <w:t>Vectorised at 30m in Mali:</w:t>
      </w:r>
    </w:p>
    <w:p w14:paraId="3B5061CB" w14:textId="77777777" w:rsidR="00472767" w:rsidRDefault="00472767" w:rsidP="008B6883">
      <w:pPr>
        <w:pStyle w:val="BodyText2"/>
        <w:rPr>
          <w:noProof/>
        </w:rPr>
      </w:pPr>
    </w:p>
    <w:p w14:paraId="15C48117" w14:textId="77777777" w:rsidR="00472767" w:rsidRPr="005C096A" w:rsidRDefault="00472767" w:rsidP="008B6883">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8B6883">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8B6883">
      <w:pPr>
        <w:pStyle w:val="BodyText2"/>
      </w:pPr>
      <w:r>
        <w:t>Here is the workflow to export an image for Steve Schill:</w:t>
      </w:r>
    </w:p>
    <w:p w14:paraId="211889BE" w14:textId="77777777" w:rsidR="00472767" w:rsidRDefault="00472767" w:rsidP="005E663B">
      <w:pPr>
        <w:pStyle w:val="ListNumber"/>
        <w:numPr>
          <w:ilvl w:val="0"/>
          <w:numId w:val="35"/>
        </w:numPr>
      </w:pPr>
      <w:r>
        <w:t>Export a shapefile boundary to KML and import into a Fusion table</w:t>
      </w:r>
    </w:p>
    <w:p w14:paraId="4569123E" w14:textId="77777777" w:rsidR="00472767" w:rsidRDefault="00472767" w:rsidP="005E663B">
      <w:pPr>
        <w:pStyle w:val="ListNumber"/>
        <w:numPr>
          <w:ilvl w:val="0"/>
          <w:numId w:val="35"/>
        </w:numPr>
      </w:pPr>
      <w:r>
        <w:t>Mask the p32 occurrence with 0 and export the image to tif</w:t>
      </w:r>
    </w:p>
    <w:p w14:paraId="6AEDB4A7" w14:textId="77777777" w:rsidR="00472767" w:rsidRPr="001E2B93" w:rsidRDefault="00472767" w:rsidP="005E663B">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57" w:history="1">
        <w:r w:rsidRPr="002434A5">
          <w:rPr>
            <w:rStyle w:val="Hyperlink"/>
          </w:rPr>
          <w:t>this</w:t>
        </w:r>
      </w:hyperlink>
      <w:r>
        <w:t xml:space="preserve"> FME script. There are only 3500 records!</w:t>
      </w:r>
    </w:p>
    <w:p w14:paraId="44C15C31"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58"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8B6883">
      <w:pPr>
        <w:pStyle w:val="BodyText2"/>
      </w:pPr>
      <w:r>
        <w:t>June 2016 – added in Greenland after it was reprocessed for cleaning into the final country analysis table.</w:t>
      </w:r>
    </w:p>
    <w:p w14:paraId="5D165B0A"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59"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9B5185">
            <w:pPr>
              <w:pStyle w:val="TableTextHeader"/>
            </w:pPr>
            <w:r>
              <w:t>Country</w:t>
            </w:r>
          </w:p>
        </w:tc>
        <w:tc>
          <w:tcPr>
            <w:tcW w:w="2388" w:type="dxa"/>
          </w:tcPr>
          <w:p w14:paraId="47F56565"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DD4343">
            <w:pPr>
              <w:pStyle w:val="Tiny"/>
            </w:pPr>
            <w:r>
              <w:t>Armenia</w:t>
            </w:r>
          </w:p>
        </w:tc>
        <w:tc>
          <w:tcPr>
            <w:tcW w:w="2388" w:type="dxa"/>
          </w:tcPr>
          <w:p w14:paraId="66EB3C5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DD4343">
            <w:pPr>
              <w:pStyle w:val="Tiny"/>
            </w:pPr>
            <w:r w:rsidRPr="007C2A02">
              <w:t>Azerbaijan</w:t>
            </w:r>
          </w:p>
        </w:tc>
        <w:tc>
          <w:tcPr>
            <w:tcW w:w="2388" w:type="dxa"/>
          </w:tcPr>
          <w:p w14:paraId="1731245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DD4343">
            <w:pPr>
              <w:pStyle w:val="Tiny"/>
            </w:pPr>
            <w:r w:rsidRPr="007C2A02">
              <w:t>Georgia</w:t>
            </w:r>
          </w:p>
        </w:tc>
        <w:tc>
          <w:tcPr>
            <w:tcW w:w="2388" w:type="dxa"/>
          </w:tcPr>
          <w:p w14:paraId="18439E5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DD4343">
            <w:pPr>
              <w:pStyle w:val="Tiny"/>
            </w:pPr>
            <w:r w:rsidRPr="007C2A02">
              <w:t>Kazakhstan</w:t>
            </w:r>
          </w:p>
        </w:tc>
        <w:tc>
          <w:tcPr>
            <w:tcW w:w="2388" w:type="dxa"/>
          </w:tcPr>
          <w:p w14:paraId="6C111A3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DD4343">
            <w:pPr>
              <w:pStyle w:val="Tiny"/>
            </w:pPr>
            <w:r w:rsidRPr="007C2A02">
              <w:t>Turkey</w:t>
            </w:r>
          </w:p>
        </w:tc>
        <w:tc>
          <w:tcPr>
            <w:tcW w:w="2388" w:type="dxa"/>
          </w:tcPr>
          <w:p w14:paraId="64D35791"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DD4343">
            <w:pPr>
              <w:pStyle w:val="Tiny"/>
            </w:pPr>
            <w:r w:rsidRPr="007C2A02">
              <w:t>Akrotiri and Dhekelia</w:t>
            </w:r>
          </w:p>
        </w:tc>
        <w:tc>
          <w:tcPr>
            <w:tcW w:w="2388" w:type="dxa"/>
          </w:tcPr>
          <w:p w14:paraId="790CD0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DD4343">
            <w:pPr>
              <w:pStyle w:val="Tiny"/>
            </w:pPr>
            <w:r w:rsidRPr="007C2A02">
              <w:t>Northern Cyprus</w:t>
            </w:r>
          </w:p>
        </w:tc>
        <w:tc>
          <w:tcPr>
            <w:tcW w:w="2388" w:type="dxa"/>
          </w:tcPr>
          <w:p w14:paraId="3AF3C22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DD4343">
            <w:pPr>
              <w:pStyle w:val="Tiny"/>
            </w:pPr>
            <w:r w:rsidRPr="007C2A02">
              <w:t>Sint Maarten</w:t>
            </w:r>
          </w:p>
        </w:tc>
        <w:tc>
          <w:tcPr>
            <w:tcW w:w="2388" w:type="dxa"/>
          </w:tcPr>
          <w:p w14:paraId="004AB53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DD4343">
            <w:pPr>
              <w:pStyle w:val="Tiny"/>
            </w:pPr>
            <w:r w:rsidRPr="007C2A02">
              <w:t>St. Pierre &amp; Miquelon</w:t>
            </w:r>
          </w:p>
        </w:tc>
        <w:tc>
          <w:tcPr>
            <w:tcW w:w="2388" w:type="dxa"/>
          </w:tcPr>
          <w:p w14:paraId="1159DD0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DD4343">
            <w:pPr>
              <w:pStyle w:val="Tiny"/>
            </w:pPr>
            <w:r w:rsidRPr="007C2A02">
              <w:t>St. Vincent &amp; the Grenadines</w:t>
            </w:r>
          </w:p>
        </w:tc>
        <w:tc>
          <w:tcPr>
            <w:tcW w:w="2388" w:type="dxa"/>
          </w:tcPr>
          <w:p w14:paraId="39FCA36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8B6883">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60" w:history="1">
        <w:r w:rsidRPr="00A05B74">
          <w:rPr>
            <w:rStyle w:val="Hyperlink"/>
          </w:rPr>
          <w:t>this</w:t>
        </w:r>
      </w:hyperlink>
      <w:r>
        <w:t xml:space="preserve"> code (for all countries) and put the results </w:t>
      </w:r>
      <w:hyperlink r:id="rId861"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62" w:history="1">
        <w:r w:rsidRPr="00FA6AAC">
          <w:rPr>
            <w:rStyle w:val="Hyperlink"/>
          </w:rPr>
          <w:t>this</w:t>
        </w:r>
      </w:hyperlink>
      <w:r>
        <w:t xml:space="preserve"> FME script. Then produced the output table with </w:t>
      </w:r>
      <w:hyperlink r:id="rId863" w:history="1">
        <w:r w:rsidRPr="00FA6AAC">
          <w:rPr>
            <w:rStyle w:val="Hyperlink"/>
          </w:rPr>
          <w:t>this</w:t>
        </w:r>
      </w:hyperlink>
      <w:r>
        <w:t xml:space="preserve"> SQL query.</w:t>
      </w:r>
    </w:p>
    <w:p w14:paraId="171B3797"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8B6883">
      <w:pPr>
        <w:pStyle w:val="BodyText2"/>
      </w:pPr>
      <w:r>
        <w:t>Run the ‘</w:t>
      </w:r>
      <w:r w:rsidRPr="00F8306C">
        <w:t>Step 6 - 32 year trend analysis</w:t>
      </w:r>
      <w:r>
        <w:t>’ GEE code with your UDA polygon</w:t>
      </w:r>
    </w:p>
    <w:p w14:paraId="791104A5" w14:textId="77777777" w:rsidR="00472767" w:rsidRDefault="00472767" w:rsidP="008B6883">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837495" w:rsidP="008B6883">
      <w:pPr>
        <w:pStyle w:val="BodyText2"/>
      </w:pPr>
      <w:hyperlink r:id="rId864"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8B6883">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5">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8B6883">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8B6883">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8B6883">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8B6883">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8B6883">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7">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68"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8B6883">
      <w:pPr>
        <w:pStyle w:val="BodyText2"/>
      </w:pPr>
      <w:r>
        <w:t>For the &gt;0.1 and &lt;0.2 non pure water we have the following variables names from the GEE code:</w:t>
      </w:r>
    </w:p>
    <w:p w14:paraId="40665D33"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8B6883">
      <w:pPr>
        <w:pStyle w:val="BodyText2"/>
      </w:pPr>
      <w:r>
        <w:t>We have missing detection for the River Nile in August</w:t>
      </w:r>
    </w:p>
    <w:p w14:paraId="6618F28E" w14:textId="77777777" w:rsidR="00472767" w:rsidRDefault="00472767" w:rsidP="008B6883">
      <w:pPr>
        <w:pStyle w:val="BodyText2"/>
      </w:pPr>
      <w:r>
        <w:t>There is striping in water caused by the noise mask which removes L5 striping issues – e.g. in Badwater in California</w:t>
      </w:r>
    </w:p>
    <w:p w14:paraId="661E2B7E"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8B6883">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8B6883">
      <w:pPr>
        <w:pStyle w:val="BodyText2"/>
      </w:pPr>
      <w:r>
        <w:t xml:space="preserve">Available here: </w:t>
      </w:r>
      <w:hyperlink r:id="rId869" w:anchor="workspace" w:history="1">
        <w:r w:rsidRPr="00A24DBE">
          <w:rPr>
            <w:rStyle w:val="Hyperlink"/>
          </w:rPr>
          <w:t>https://explorer.earthengine.google.com/#workspace</w:t>
        </w:r>
      </w:hyperlink>
      <w:r>
        <w:t xml:space="preserve"> </w:t>
      </w:r>
    </w:p>
    <w:p w14:paraId="067C8F9F" w14:textId="29DE7F8F"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8B6883">
      <w:pPr>
        <w:pStyle w:val="BodyText2"/>
      </w:pPr>
      <w:r>
        <w:t xml:space="preserve">Granted access on 10/6/2013. Available </w:t>
      </w:r>
      <w:hyperlink r:id="rId870" w:anchor="workspace" w:history="1">
        <w:r w:rsidRPr="009974D0">
          <w:rPr>
            <w:rStyle w:val="Hyperlink"/>
          </w:rPr>
          <w:t>here</w:t>
        </w:r>
      </w:hyperlink>
      <w:r>
        <w:t xml:space="preserve">. Once logged in you can save workspaces to json and load them. Tutorial and getting started guide </w:t>
      </w:r>
      <w:hyperlink r:id="rId871" w:history="1">
        <w:r w:rsidRPr="00210857">
          <w:rPr>
            <w:rStyle w:val="Hyperlink"/>
          </w:rPr>
          <w:t>here</w:t>
        </w:r>
      </w:hyperlink>
      <w:r>
        <w:t xml:space="preserve">. Video of classification </w:t>
      </w:r>
      <w:hyperlink r:id="rId872" w:history="1">
        <w:r w:rsidRPr="00BD26B2">
          <w:rPr>
            <w:rStyle w:val="Hyperlink"/>
          </w:rPr>
          <w:t>here</w:t>
        </w:r>
      </w:hyperlink>
      <w:r>
        <w:t>.</w:t>
      </w:r>
    </w:p>
    <w:p w14:paraId="205CF800" w14:textId="77777777" w:rsidR="00472767" w:rsidRDefault="00472767" w:rsidP="008B6883">
      <w:pPr>
        <w:pStyle w:val="BodyText2"/>
      </w:pPr>
      <w:r>
        <w:t xml:space="preserve">You cant add Landsat 8 imagery from the Data Catalog page for some reason, but if you get the Asset ID (e.g. from the USGS </w:t>
      </w:r>
      <w:hyperlink r:id="rId873"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5E663B">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5E663B">
      <w:pPr>
        <w:pStyle w:val="ListNumber"/>
      </w:pPr>
      <w:r>
        <w:t>Add an imagery layer to classify</w:t>
      </w:r>
    </w:p>
    <w:p w14:paraId="073011F6" w14:textId="77777777" w:rsidR="00472767" w:rsidRDefault="00472767" w:rsidP="005E663B">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8B6883">
      <w:pPr>
        <w:pStyle w:val="BodyText2"/>
      </w:pPr>
      <w:r>
        <w:t>This is buggy and I had to add a MODIS scene to make it work.</w:t>
      </w:r>
    </w:p>
    <w:p w14:paraId="247023E2" w14:textId="77777777" w:rsidR="00472767" w:rsidRDefault="00472767" w:rsidP="008B6883">
      <w:pPr>
        <w:pStyle w:val="BodyText2"/>
      </w:pPr>
      <w:r>
        <w:t>Extracting classified data</w:t>
      </w:r>
    </w:p>
    <w:p w14:paraId="7D1D48B9"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8B6883">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74"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8B6883">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8B6883">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52" w:name="_Ref396225608"/>
      <w:r>
        <w:t>Aggregation</w:t>
      </w:r>
    </w:p>
    <w:p w14:paraId="29229149"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75"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76" w:history="1">
        <w:r w:rsidRPr="0071114B">
          <w:rPr>
            <w:rStyle w:val="Hyperlink"/>
          </w:rPr>
          <w:t>this</w:t>
        </w:r>
      </w:hyperlink>
      <w:r>
        <w:t xml:space="preserve"> example.</w:t>
      </w:r>
    </w:p>
    <w:p w14:paraId="21713AD5" w14:textId="659A9196"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77" w:history="1">
        <w:r w:rsidR="008B67DE" w:rsidRPr="008B67DE">
          <w:rPr>
            <w:rStyle w:val="Hyperlink"/>
          </w:rPr>
          <w:t>spec</w:t>
        </w:r>
      </w:hyperlink>
      <w:r w:rsidR="008B67DE">
        <w:t xml:space="preserve">:  </w:t>
      </w:r>
    </w:p>
    <w:p w14:paraId="2F0964AB" w14:textId="71CFCB54" w:rsidR="00614FAB" w:rsidRDefault="00614FAB" w:rsidP="008B6883">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8">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9">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8B6883">
      <w:pPr>
        <w:pStyle w:val="BodyText2"/>
      </w:pPr>
      <w:r>
        <w:t>How to solve?</w:t>
      </w:r>
      <w:r w:rsidR="004F1D68">
        <w:t xml:space="preserve"> The max resolution seems to be 31000 pixels.</w:t>
      </w:r>
    </w:p>
    <w:p w14:paraId="65568437" w14:textId="29D65DF0"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8B6883">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8B6883">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8B6883">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8B6883">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8B6883">
      <w:pPr>
        <w:pStyle w:val="BodyText2"/>
      </w:pPr>
      <w:r>
        <w:t>It seems that ee.Reduce.sum() and ee.ImageCollection.sum() work differently. ee.Reduce.sum() adds up the values for a collection but ON THE MASKED VALUES!!!</w:t>
      </w:r>
    </w:p>
    <w:p w14:paraId="799D5AA7" w14:textId="07D9E97D" w:rsidR="003D2A15" w:rsidRDefault="003D2A15" w:rsidP="008B6883">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53" w:name="_Ref396812590"/>
      <w:r>
        <w:t>Changing TOA values</w:t>
      </w:r>
      <w:bookmarkEnd w:id="153"/>
    </w:p>
    <w:p w14:paraId="36DFF760"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8B6883">
      <w:pPr>
        <w:pStyle w:val="BodyText2"/>
      </w:pPr>
      <w:r>
        <w:t xml:space="preserve">Running the </w:t>
      </w:r>
      <w:hyperlink r:id="rId881"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8B6883">
      <w:pPr>
        <w:pStyle w:val="BodyText2"/>
      </w:pPr>
      <w:r>
        <w:t xml:space="preserve">That routine has been removed. Created </w:t>
      </w:r>
      <w:hyperlink r:id="rId882"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8B6883">
      <w:pPr>
        <w:pStyle w:val="BodyText2"/>
        <w:rPr>
          <w:noProof/>
        </w:rPr>
      </w:pPr>
      <w:r>
        <w:rPr>
          <w:noProof/>
        </w:rPr>
        <w:lastRenderedPageBreak/>
        <w:t>Not sure about the next image – think it is wrong!</w:t>
      </w:r>
    </w:p>
    <w:p w14:paraId="775B2B49" w14:textId="77777777" w:rsidR="00472767" w:rsidRDefault="00472767" w:rsidP="008B6883">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3"/>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54" w:name="_Ref412031977"/>
      <w:r>
        <w:t>At the edges</w:t>
      </w:r>
      <w:bookmarkEnd w:id="154"/>
    </w:p>
    <w:p w14:paraId="6BBDF16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8B6883">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5">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8B6883">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6">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7">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55" w:name="_Ref461191124"/>
      <w:r>
        <w:t>Missing scenes</w:t>
      </w:r>
      <w:bookmarkEnd w:id="155"/>
    </w:p>
    <w:p w14:paraId="78AEFB5C" w14:textId="77777777" w:rsidR="00472767" w:rsidRDefault="00472767" w:rsidP="008B6883">
      <w:pPr>
        <w:pStyle w:val="BodyText2"/>
      </w:pPr>
      <w:r>
        <w:t xml:space="preserve">For Landsat 5 not all of the raw scenes have a corresponding TOA scene. See the GEE code </w:t>
      </w:r>
      <w:hyperlink r:id="rId888"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56BCD06E" w:rsidR="00472767" w:rsidRDefault="00472767" w:rsidP="00472767">
      <w:pPr>
        <w:pStyle w:val="Heading6"/>
      </w:pPr>
      <w:r>
        <w:t>Shifting images</w:t>
      </w:r>
      <w:bookmarkEnd w:id="152"/>
    </w:p>
    <w:p w14:paraId="503E625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8B6883">
      <w:pPr>
        <w:pStyle w:val="BodyText2"/>
      </w:pPr>
      <w:r>
        <w:t>Extent from getImageUrl1:</w:t>
      </w:r>
    </w:p>
    <w:p w14:paraId="0FD8E3BD"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8B6883">
      <w:pPr>
        <w:pStyle w:val="BodyText2"/>
      </w:pPr>
      <w:r w:rsidRPr="005C78EF">
        <w:rPr>
          <w:color w:val="881391"/>
        </w:rPr>
        <w:t>xmin</w:t>
      </w:r>
      <w:r w:rsidRPr="005C78EF">
        <w:t>: 435567.112885351</w:t>
      </w:r>
    </w:p>
    <w:p w14:paraId="7E3FD390" w14:textId="77777777" w:rsidR="00472767" w:rsidRPr="005C78EF" w:rsidRDefault="00472767" w:rsidP="008B6883">
      <w:pPr>
        <w:pStyle w:val="BodyText2"/>
      </w:pPr>
      <w:r w:rsidRPr="005C78EF">
        <w:rPr>
          <w:color w:val="881391"/>
        </w:rPr>
        <w:t>ymax</w:t>
      </w:r>
      <w:r w:rsidRPr="005C78EF">
        <w:t>: 5403738.254708873</w:t>
      </w:r>
    </w:p>
    <w:p w14:paraId="71A4416E" w14:textId="77777777" w:rsidR="00472767" w:rsidRPr="005C78EF" w:rsidRDefault="00472767" w:rsidP="008B6883">
      <w:pPr>
        <w:pStyle w:val="BodyText2"/>
      </w:pPr>
      <w:r w:rsidRPr="005C78EF">
        <w:rPr>
          <w:color w:val="881391"/>
        </w:rPr>
        <w:t>ymin</w:t>
      </w:r>
      <w:r w:rsidRPr="005C78EF">
        <w:t>: 5384151.266210822</w:t>
      </w:r>
    </w:p>
    <w:p w14:paraId="456F1E8F" w14:textId="77777777" w:rsidR="00472767" w:rsidRDefault="00472767" w:rsidP="008B6883">
      <w:pPr>
        <w:pStyle w:val="BodyText2"/>
      </w:pPr>
      <w:r>
        <w:t>Extent from the WMS_scene call (they are the same!):</w:t>
      </w:r>
    </w:p>
    <w:p w14:paraId="52F428B1" w14:textId="77777777" w:rsidR="00472767" w:rsidRDefault="00472767" w:rsidP="008B6883">
      <w:pPr>
        <w:pStyle w:val="BodyText2"/>
      </w:pPr>
      <w:r w:rsidRPr="005C78EF">
        <w:t>BBOX:</w:t>
      </w:r>
      <w:r w:rsidRPr="007968AC">
        <w:t xml:space="preserve"> 435242.25551513943,5384476.123581034,465033.58728924673,5404063.112079085</w:t>
      </w:r>
    </w:p>
    <w:p w14:paraId="7BC9F8D8" w14:textId="77777777" w:rsidR="00472767" w:rsidRDefault="00472767" w:rsidP="008B6883">
      <w:pPr>
        <w:pStyle w:val="BodyText2"/>
      </w:pPr>
      <w:r>
        <w:t>The width and height are 1559 and 1025.</w:t>
      </w:r>
    </w:p>
    <w:p w14:paraId="0E5C81EA" w14:textId="77777777" w:rsidR="00472767" w:rsidRDefault="00472767" w:rsidP="008B6883">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9">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0">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837495" w:rsidP="008B6883">
      <w:pPr>
        <w:pStyle w:val="BodyText2"/>
      </w:pPr>
      <w:hyperlink r:id="rId891" w:history="1">
        <w:r w:rsidR="00472767" w:rsidRPr="00985C4D">
          <w:rPr>
            <w:rStyle w:val="Hyperlink"/>
          </w:rPr>
          <w:t>Call</w:t>
        </w:r>
      </w:hyperlink>
      <w:r w:rsidR="00472767">
        <w:tab/>
      </w:r>
      <w:r w:rsidR="00472767">
        <w:tab/>
      </w:r>
      <w:r w:rsidR="00472767">
        <w:tab/>
      </w:r>
      <w:r w:rsidR="00472767">
        <w:tab/>
      </w:r>
      <w:hyperlink r:id="rId892" w:history="1">
        <w:r w:rsidR="00472767" w:rsidRPr="00985C4D">
          <w:rPr>
            <w:rStyle w:val="Hyperlink"/>
          </w:rPr>
          <w:t>Call</w:t>
        </w:r>
      </w:hyperlink>
      <w:r w:rsidR="00472767">
        <w:t xml:space="preserve"> </w:t>
      </w:r>
    </w:p>
    <w:p w14:paraId="63A3A164" w14:textId="77777777" w:rsidR="00472767" w:rsidRDefault="00472767" w:rsidP="008B6883">
      <w:pPr>
        <w:pStyle w:val="BodyText2"/>
      </w:pPr>
      <w:r>
        <w:t xml:space="preserve">The Web Mercator coordinates are converted to lat/long before sending to Google. E.g. </w:t>
      </w:r>
    </w:p>
    <w:p w14:paraId="17735545" w14:textId="77777777" w:rsidR="00472767" w:rsidRPr="007968AC" w:rsidRDefault="00472767" w:rsidP="008B6883">
      <w:pPr>
        <w:pStyle w:val="BodyText2"/>
      </w:pPr>
      <w:r w:rsidRPr="007968AC">
        <w:t>435242.25551513943,5384476.123581034,465033.58728924673,5404063.112079085</w:t>
      </w:r>
    </w:p>
    <w:p w14:paraId="3E9AE6AC" w14:textId="77777777" w:rsidR="00472767" w:rsidRDefault="00472767" w:rsidP="008B6883">
      <w:pPr>
        <w:pStyle w:val="BodyText2"/>
      </w:pPr>
      <w:r w:rsidRPr="007968AC">
        <w:t xml:space="preserve">Is converted to </w:t>
      </w:r>
    </w:p>
    <w:p w14:paraId="57902D93"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893"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837495" w:rsidRDefault="00837495"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837495" w:rsidRDefault="00837495" w:rsidP="008B6883">
                      <w:pPr>
                        <w:pStyle w:val="BodyText2"/>
                      </w:pPr>
                      <w:r>
                        <w:t>122,5</w:t>
                      </w:r>
                    </w:p>
                  </w:txbxContent>
                </v:textbox>
              </v:shape>
            </w:pict>
          </mc:Fallback>
        </mc:AlternateContent>
      </w:r>
    </w:p>
    <w:p w14:paraId="19451BC6"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837495" w:rsidRDefault="00837495"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837495" w:rsidRDefault="00837495"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837495" w:rsidRDefault="00837495"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837495" w:rsidRDefault="00837495"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837495" w:rsidRPr="002D55E3" w:rsidRDefault="00837495" w:rsidP="008B6883">
                            <w:pPr>
                              <w:pStyle w:val="BodyText2"/>
                            </w:pPr>
                            <w:r>
                              <w:t>Image is shown in blue, but the map bounds are actually larger because of the shape of the world!</w:t>
                            </w:r>
                          </w:p>
                          <w:p w14:paraId="35EF9367" w14:textId="77777777" w:rsidR="00837495" w:rsidRDefault="00837495"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837495" w:rsidRPr="002D55E3" w:rsidRDefault="00837495" w:rsidP="008B6883">
                      <w:pPr>
                        <w:pStyle w:val="BodyText2"/>
                      </w:pPr>
                      <w:r>
                        <w:t>Image is shown in blue, but the map bounds are actually larger because of the shape of the world!</w:t>
                      </w:r>
                    </w:p>
                    <w:p w14:paraId="35EF9367" w14:textId="77777777" w:rsidR="00837495" w:rsidRDefault="00837495"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8B6883">
      <w:pPr>
        <w:pStyle w:val="BodyText2"/>
      </w:pPr>
    </w:p>
    <w:p w14:paraId="0CF2D5FD" w14:textId="77777777" w:rsidR="00472767" w:rsidRDefault="00472767" w:rsidP="008B6883">
      <w:pPr>
        <w:pStyle w:val="BodyText2"/>
      </w:pPr>
    </w:p>
    <w:p w14:paraId="5B07F4A5" w14:textId="77777777" w:rsidR="00472767" w:rsidRDefault="00472767" w:rsidP="008B6883">
      <w:pPr>
        <w:pStyle w:val="BodyText2"/>
      </w:pPr>
    </w:p>
    <w:p w14:paraId="5B413E73"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837495" w:rsidRDefault="00837495"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837495" w:rsidRDefault="00837495"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837495" w:rsidRDefault="00837495"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837495" w:rsidRDefault="00837495" w:rsidP="008B6883">
                      <w:pPr>
                        <w:pStyle w:val="BodyText2"/>
                      </w:pPr>
                      <w:r>
                        <w:t>120,2</w:t>
                      </w:r>
                    </w:p>
                  </w:txbxContent>
                </v:textbox>
              </v:shape>
            </w:pict>
          </mc:Fallback>
        </mc:AlternateContent>
      </w:r>
    </w:p>
    <w:p w14:paraId="710599D1"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8B6883">
      <w:pPr>
        <w:pStyle w:val="BodyText2"/>
      </w:pPr>
    </w:p>
    <w:p w14:paraId="116774B5"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8B6883">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5">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8B6883">
      <w:pPr>
        <w:pStyle w:val="BodyText2"/>
      </w:pPr>
    </w:p>
    <w:p w14:paraId="2C81D2D2" w14:textId="77777777" w:rsidR="00472767" w:rsidRDefault="00472767" w:rsidP="008B6883">
      <w:pPr>
        <w:pStyle w:val="BodyText2"/>
      </w:pPr>
      <w:r>
        <w:t>The request for this scene included the following information:</w:t>
      </w:r>
    </w:p>
    <w:p w14:paraId="0B8195FD"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8B6883">
      <w:pPr>
        <w:pStyle w:val="BodyText2"/>
      </w:pPr>
      <w:r>
        <w:t xml:space="preserve">Miny =     </w:t>
      </w:r>
      <w:r w:rsidRPr="00FE082C">
        <w:t>-1409020.3025</w:t>
      </w:r>
      <w:r>
        <w:tab/>
        <w:t xml:space="preserve">maxy = </w:t>
      </w:r>
      <w:r w:rsidRPr="00FE082C">
        <w:t>-1405020.3025</w:t>
      </w:r>
    </w:p>
    <w:p w14:paraId="38111062" w14:textId="77777777" w:rsidR="00472767" w:rsidRDefault="00472767" w:rsidP="008B6883">
      <w:pPr>
        <w:pStyle w:val="BodyText2"/>
      </w:pPr>
      <w:r>
        <w:t>u'{"x":-69.056288863782356,"y":-12.555729692922133,"spatialReference":{"wkid":4326}}'</w:t>
      </w:r>
    </w:p>
    <w:p w14:paraId="01AE4D4E" w14:textId="77777777" w:rsidR="00472767" w:rsidRDefault="00472767" w:rsidP="008B6883">
      <w:pPr>
        <w:pStyle w:val="BodyText2"/>
      </w:pPr>
      <w:r>
        <w:t>u'{"x":-69.020356252417571,"y":-12.555729692922133,"spatialReference":{"wkid":4326}}'</w:t>
      </w:r>
    </w:p>
    <w:p w14:paraId="16D86AAD" w14:textId="77777777" w:rsidR="00472767" w:rsidRDefault="00472767" w:rsidP="008B6883">
      <w:pPr>
        <w:pStyle w:val="BodyText2"/>
      </w:pPr>
      <w:r>
        <w:t>u'{"x":-69.020356252417571,"y":-12.520654020419975,"spatialReference":{"wkid":4326}}'</w:t>
      </w:r>
    </w:p>
    <w:p w14:paraId="07813151" w14:textId="77777777" w:rsidR="00472767" w:rsidRDefault="00472767" w:rsidP="008B6883">
      <w:pPr>
        <w:pStyle w:val="BodyText2"/>
      </w:pPr>
      <w:r>
        <w:t>u'{"x":-69.056288863782356,"y":-12.520654020419975,"spatialReference":{"wkid":4326}}'</w:t>
      </w:r>
    </w:p>
    <w:p w14:paraId="024D98F7" w14:textId="77777777" w:rsidR="00472767" w:rsidRDefault="00472767" w:rsidP="008B6883">
      <w:pPr>
        <w:pStyle w:val="BodyText2"/>
      </w:pPr>
      <w:r>
        <w:t xml:space="preserve">Here is the link to get the image : </w:t>
      </w:r>
      <w:hyperlink r:id="rId896" w:history="1">
        <w:r w:rsidRPr="0099552E">
          <w:rPr>
            <w:rStyle w:val="Hyperlink"/>
          </w:rPr>
          <w:t>here</w:t>
        </w:r>
      </w:hyperlink>
      <w:r>
        <w:t xml:space="preserve"> and the parameters for the bbox are:</w:t>
      </w:r>
    </w:p>
    <w:p w14:paraId="75F1F978" w14:textId="77777777" w:rsidR="00472767" w:rsidRDefault="00472767" w:rsidP="008B6883">
      <w:pPr>
        <w:pStyle w:val="BodyText2"/>
      </w:pPr>
      <w:r w:rsidRPr="0099552E">
        <w:t>BBOX:-7687310.91238946,-1409020.3025013,-7683310.91238946,-1405020.3025013</w:t>
      </w:r>
      <w:r>
        <w:t xml:space="preserve"> </w:t>
      </w:r>
    </w:p>
    <w:p w14:paraId="5EFC6435" w14:textId="77777777" w:rsidR="00472767" w:rsidRDefault="00472767" w:rsidP="008B6883">
      <w:pPr>
        <w:pStyle w:val="BodyText2"/>
      </w:pPr>
      <w:r>
        <w:t>Looks OK in GEE – see above right.</w:t>
      </w:r>
    </w:p>
    <w:p w14:paraId="139D4084"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897" w:anchor="inbox/14696b2fb3fd2b09" w:history="1">
        <w:r w:rsidRPr="00AB5191">
          <w:rPr>
            <w:rStyle w:val="Hyperlink"/>
          </w:rPr>
          <w:t>here</w:t>
        </w:r>
      </w:hyperlink>
      <w:r>
        <w:t xml:space="preserve">. None work in our case. </w:t>
      </w:r>
    </w:p>
    <w:p w14:paraId="12C0B3B7"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8B6883">
      <w:pPr>
        <w:pStyle w:val="BodyText2"/>
      </w:pPr>
      <w:r>
        <w:t>The following image is of water detection over 30 years and there are a couple of detections where the registration seems to be an issue:</w:t>
      </w:r>
    </w:p>
    <w:p w14:paraId="16548FDE" w14:textId="77777777" w:rsidR="00472767" w:rsidRDefault="00472767" w:rsidP="008B6883">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8">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899" w:history="1">
        <w:r w:rsidRPr="002703D9">
          <w:rPr>
            <w:rStyle w:val="Hyperlink"/>
          </w:rPr>
          <w:t>here</w:t>
        </w:r>
      </w:hyperlink>
      <w:r>
        <w:t>.</w:t>
      </w:r>
    </w:p>
    <w:p w14:paraId="75103658" w14:textId="53457F1F" w:rsidR="00472767" w:rsidRDefault="00472767" w:rsidP="00472767">
      <w:pPr>
        <w:pStyle w:val="Heading6"/>
      </w:pPr>
      <w:bookmarkStart w:id="156" w:name="_Ref396310427"/>
      <w:r>
        <w:t>Weird changes to water detection</w:t>
      </w:r>
      <w:bookmarkEnd w:id="156"/>
    </w:p>
    <w:p w14:paraId="0A01CFF9"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8B6883">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1">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8B6883">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55CAFD94" w:rsidR="00B3168E" w:rsidRDefault="00B3168E" w:rsidP="00B3168E">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7</w:t>
      </w:r>
      <w:r w:rsidR="00837495">
        <w:rPr>
          <w:noProof/>
        </w:rPr>
        <w:fldChar w:fldCharType="end"/>
      </w:r>
      <w:r>
        <w:t xml:space="preserve"> Top is polygon in GEE. Middle is exported to KMZ. Bottom is exported to GeoJSON.</w:t>
      </w:r>
    </w:p>
    <w:p w14:paraId="65F7D62F" w14:textId="01BF711B" w:rsidR="00212A4E" w:rsidRPr="00212A4E" w:rsidRDefault="00212A4E" w:rsidP="008B6883">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8B6883">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8B6883">
      <w:pPr>
        <w:pStyle w:val="BodyText2"/>
      </w:pPr>
      <w:r>
        <w:lastRenderedPageBreak/>
        <w:t xml:space="preserve">I created a </w:t>
      </w:r>
      <w:hyperlink r:id="rId903"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8B6883">
      <w:pPr>
        <w:pStyle w:val="BodyText2"/>
      </w:pPr>
      <w:r w:rsidRPr="002046BA">
        <w:t>-57.87812, -30.24461</w:t>
      </w:r>
    </w:p>
    <w:p w14:paraId="09321B51" w14:textId="5AF24998" w:rsidR="002046BA" w:rsidRDefault="002046BA" w:rsidP="008B6883">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8B6883">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8B6883">
      <w:pPr>
        <w:pStyle w:val="BodyText2"/>
      </w:pPr>
      <w:r>
        <w:t xml:space="preserve">Granted access on 27/6/2013 to the Javascript API which is available </w:t>
      </w:r>
      <w:hyperlink r:id="rId905"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06"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8B6883">
      <w:pPr>
        <w:pStyle w:val="BodyText2"/>
      </w:pPr>
      <w:r>
        <w:t xml:space="preserve">But it looks like you can use </w:t>
      </w:r>
      <w:hyperlink r:id="rId907"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8B6883">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908"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8B6883">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909"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8B6883">
      <w:pPr>
        <w:pStyle w:val="BodyText2"/>
      </w:pPr>
      <w:r>
        <w:t xml:space="preserve">Aha! Looks like there are </w:t>
      </w:r>
      <w:hyperlink r:id="rId910"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8B6883">
      <w:pPr>
        <w:pStyle w:val="BodyText2"/>
      </w:pPr>
      <w:r>
        <w:t>Did it with the global urban layers too.</w:t>
      </w:r>
    </w:p>
    <w:p w14:paraId="38467506"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8B6883">
      <w:pPr>
        <w:pStyle w:val="BodyText2"/>
      </w:pPr>
      <w:r>
        <w:t>But actually only Russia wasn’t rendering properly on GFT so there must be some other size limits in GFT.</w:t>
      </w:r>
    </w:p>
    <w:p w14:paraId="3A9ADFBE"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8B6883">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1">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8B6883">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8B6883">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8B6883">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8B6883">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912" w:history="1">
        <w:r>
          <w:rPr>
            <w:rStyle w:val="Hyperlink"/>
          </w:rPr>
          <w:t>https://ee-api.appspot.com/api/algorithms</w:t>
        </w:r>
      </w:hyperlink>
      <w:r>
        <w:t>)</w:t>
      </w:r>
    </w:p>
    <w:p w14:paraId="05804BC5"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8B6883">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8B6883">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8B6883">
      <w:pPr>
        <w:pStyle w:val="BodyText2"/>
      </w:pPr>
      <w:r>
        <w:t>Going through the examples.</w:t>
      </w:r>
    </w:p>
    <w:p w14:paraId="3B0F2621" w14:textId="77777777" w:rsidR="00472767" w:rsidRPr="00874AA2" w:rsidRDefault="00472767" w:rsidP="008B6883">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8B6883">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8B6883">
      <w:pPr>
        <w:pStyle w:val="BodyText2"/>
      </w:pPr>
    </w:p>
    <w:p w14:paraId="34E00AAB" w14:textId="706FB5A9" w:rsidR="00544598" w:rsidRDefault="00544598" w:rsidP="00544598">
      <w:pPr>
        <w:pStyle w:val="Heading7"/>
      </w:pPr>
      <w:r>
        <w:t>Table Upload</w:t>
      </w:r>
    </w:p>
    <w:p w14:paraId="7235AF3A" w14:textId="77777777" w:rsidR="00494859" w:rsidRDefault="00544598" w:rsidP="008B6883">
      <w:pPr>
        <w:pStyle w:val="BodyText2"/>
      </w:pPr>
      <w:r>
        <w:t xml:space="preserve">This feature became available in June 2017. </w:t>
      </w:r>
    </w:p>
    <w:p w14:paraId="0898FA00" w14:textId="447C904F" w:rsidR="00544598" w:rsidRDefault="00544598" w:rsidP="008B6883">
      <w:pPr>
        <w:pStyle w:val="BodyText2"/>
      </w:pPr>
      <w:r>
        <w:t xml:space="preserve">Uploading the Coral Reef dataset from TNC - it </w:t>
      </w:r>
      <w:r w:rsidR="00A77C04">
        <w:t>took 4 days and then there was an internal error.</w:t>
      </w:r>
    </w:p>
    <w:p w14:paraId="79B8ED0E" w14:textId="2B29BD1D" w:rsidR="00494859" w:rsidRDefault="00494859" w:rsidP="008B6883">
      <w:pPr>
        <w:pStyle w:val="BodyText2"/>
      </w:pPr>
      <w:r>
        <w:t xml:space="preserve">Uploading the August 2017 WDPA Polygons - </w:t>
      </w:r>
      <w:r w:rsidR="005A7F12">
        <w:t>failed after 56 minutes:</w:t>
      </w:r>
    </w:p>
    <w:p w14:paraId="7B48C63E" w14:textId="3DDD5D86" w:rsidR="005A7F12" w:rsidRPr="00544598" w:rsidRDefault="005A7F12" w:rsidP="005A7F12">
      <w:pPr>
        <w:pStyle w:val="GoogleEarthEngineError"/>
      </w:pPr>
      <w:r w:rsidRPr="005A7F12">
        <w:t>Error: Encountered 50 bad features during table ingestion.</w:t>
      </w:r>
    </w:p>
    <w:p w14:paraId="385EA606" w14:textId="77777777" w:rsidR="00544598" w:rsidRDefault="00544598" w:rsidP="00544598">
      <w:pPr>
        <w:pStyle w:val="Heading6"/>
      </w:pPr>
      <w:r>
        <w:t>Exporting</w:t>
      </w:r>
    </w:p>
    <w:p w14:paraId="221413DE" w14:textId="77777777" w:rsidR="00544598" w:rsidRDefault="00544598" w:rsidP="008B6883">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8B6883">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8B6883">
      <w:pPr>
        <w:pStyle w:val="BodyText2"/>
      </w:pPr>
      <w:r>
        <w:t xml:space="preserve">To use the Python API follow the instructions </w:t>
      </w:r>
      <w:hyperlink r:id="rId913"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8B6883">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8B6883">
      <w:pPr>
        <w:pStyle w:val="BodyText2"/>
      </w:pPr>
      <w:r>
        <w:t xml:space="preserve">Manage the various API and Service information using the Google APIs Dashboard </w:t>
      </w:r>
      <w:hyperlink r:id="rId914"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15"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8B6883">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8B6883">
      <w:pPr>
        <w:pStyle w:val="BodyText2"/>
      </w:pPr>
      <w:r>
        <w:t xml:space="preserve">On 6/3/15 following instructions </w:t>
      </w:r>
      <w:hyperlink r:id="rId916"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lastRenderedPageBreak/>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8B6883">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17"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8B6883">
      <w:pPr>
        <w:pStyle w:val="BodyText2"/>
      </w:pPr>
      <w:r>
        <w:t xml:space="preserve">Source files are available </w:t>
      </w:r>
      <w:hyperlink r:id="rId918"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57" w:name="_Datalab_on_GCP"/>
      <w:bookmarkEnd w:id="157"/>
      <w:r>
        <w:t>Datalab on GCP</w:t>
      </w:r>
    </w:p>
    <w:p w14:paraId="6A87014B" w14:textId="278D63A5" w:rsidR="00202B6E" w:rsidRDefault="00202B6E" w:rsidP="008B6883">
      <w:pPr>
        <w:pStyle w:val="BodyText2"/>
      </w:pPr>
      <w:r>
        <w:t xml:space="preserve">Following instructions </w:t>
      </w:r>
      <w:hyperlink r:id="rId919"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20"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21"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8B6883">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B6883">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8B6883">
      <w:pPr>
        <w:pStyle w:val="BodyText2"/>
      </w:pPr>
      <w:r>
        <w:lastRenderedPageBreak/>
        <w:t xml:space="preserve">Now </w:t>
      </w:r>
      <w:hyperlink r:id="rId922"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8B6883">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8B6883">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8B6883">
      <w:pPr>
        <w:pStyle w:val="BodyText2"/>
      </w:pPr>
      <w:r>
        <w:t xml:space="preserve">17/2/17. Following instructions </w:t>
      </w:r>
      <w:hyperlink r:id="rId923"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8B6883">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924"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8B6883">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8B6883">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8B6883">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8" w:name="_23/6/17"/>
      <w:bookmarkEnd w:id="158"/>
      <w:r>
        <w:t>23/6/17</w:t>
      </w:r>
    </w:p>
    <w:p w14:paraId="72C58631" w14:textId="2ACA951D" w:rsidR="008E0E2D" w:rsidRDefault="008E0E2D" w:rsidP="008B6883">
      <w:pPr>
        <w:pStyle w:val="BodyText2"/>
      </w:pPr>
      <w:r>
        <w:t xml:space="preserve">Following instructions </w:t>
      </w:r>
      <w:hyperlink r:id="rId925"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26"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B6883">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8B6883">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8B6883">
      <w:pPr>
        <w:pStyle w:val="BodyText2"/>
      </w:pPr>
      <w:r>
        <w:t xml:space="preserve">After upgrading to the newest version of GEE I now have this error on both dev and prod. </w:t>
      </w:r>
      <w:hyperlink r:id="rId927"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8B6883">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8B6883">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8B6883">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8B6883">
      <w:pPr>
        <w:pStyle w:val="BodyText2"/>
      </w:pPr>
      <w:r>
        <w:lastRenderedPageBreak/>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8B6883">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8B6883">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8B6883">
      <w:pPr>
        <w:pStyle w:val="BodyText2"/>
      </w:pPr>
      <w:r>
        <w:t xml:space="preserve">There is no proper documentation for the Python API, but you can use the example code from Google Code </w:t>
      </w:r>
      <w:hyperlink r:id="rId928"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8B6883">
      <w:pPr>
        <w:pStyle w:val="BodyText2"/>
      </w:pPr>
      <w:r>
        <w:t xml:space="preserve">The list of signatures for 28/8/2013 is </w:t>
      </w:r>
      <w:hyperlink r:id="rId929"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30" w:history="1">
        <w:r w:rsidRPr="00CD5A1A">
          <w:rPr>
            <w:rStyle w:val="Hyperlink"/>
          </w:rPr>
          <w:t>here</w:t>
        </w:r>
      </w:hyperlink>
      <w:r>
        <w:t xml:space="preserve">. Support was added for calling unbound algorithms in the Python API in </w:t>
      </w:r>
      <w:hyperlink r:id="rId931"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8B6883">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8B6883">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8B6883">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8B6883">
      <w:pPr>
        <w:pStyle w:val="BodyText2"/>
      </w:pPr>
    </w:p>
    <w:p w14:paraId="718E331D" w14:textId="77777777" w:rsidR="00472767" w:rsidRDefault="00472767" w:rsidP="00472767">
      <w:pPr>
        <w:pStyle w:val="Heading6"/>
      </w:pPr>
      <w:r>
        <w:t>Documentation</w:t>
      </w:r>
    </w:p>
    <w:p w14:paraId="774BDE3C" w14:textId="77777777" w:rsidR="00472767" w:rsidRDefault="00472767" w:rsidP="008B6883">
      <w:pPr>
        <w:pStyle w:val="BodyText2"/>
      </w:pPr>
      <w:r>
        <w:t xml:space="preserve">There is documentation of all of the functions in the API </w:t>
      </w:r>
      <w:hyperlink r:id="rId932"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lastRenderedPageBreak/>
        <w:t>ee.ImageCollection.median()</w:t>
      </w:r>
    </w:p>
    <w:p w14:paraId="061B5B68" w14:textId="77777777" w:rsidR="00472767" w:rsidRDefault="00472767" w:rsidP="008B6883">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8B6883">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8B6883">
      <w:pPr>
        <w:pStyle w:val="BodyText2"/>
      </w:pPr>
      <w:r>
        <w:t xml:space="preserve">See Accessing image metadata on </w:t>
      </w:r>
      <w:hyperlink r:id="rId933"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59BF5DC" w:rsidR="00472767" w:rsidRDefault="00472767" w:rsidP="00472767">
      <w:pPr>
        <w:pStyle w:val="Heading6"/>
      </w:pPr>
      <w:bookmarkStart w:id="159" w:name="_Ref384391606"/>
      <w:r>
        <w:t>Getting pixel values</w:t>
      </w:r>
      <w:bookmarkEnd w:id="159"/>
      <w:r>
        <w:t xml:space="preserve"> using getRegion</w:t>
      </w:r>
    </w:p>
    <w:p w14:paraId="56A1497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8B6883">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242B86AB" w:rsidR="00472767"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8</w:t>
      </w:r>
      <w:r w:rsidR="00837495">
        <w:rPr>
          <w:noProof/>
        </w:rPr>
        <w:fldChar w:fldCharType="end"/>
      </w:r>
      <w:r>
        <w:t xml:space="preserve"> getRegion scale 30m,10m and 0.01m - ArcGIS point in pink, GEE point in blue</w:t>
      </w:r>
    </w:p>
    <w:p w14:paraId="692E466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8B6883">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8B6883">
      <w:pPr>
        <w:pStyle w:val="BodyText2"/>
      </w:pPr>
      <w:r w:rsidRPr="001951E5">
        <w:t>(-4.1131611071622594, '-4.11316110716')</w:t>
      </w:r>
    </w:p>
    <w:p w14:paraId="026D4C35"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37" w:history="1">
        <w:r w:rsidRPr="003E4B4F">
          <w:rPr>
            <w:rStyle w:val="Hyperlink"/>
          </w:rPr>
          <w:t>here</w:t>
        </w:r>
      </w:hyperlink>
      <w:r>
        <w:t xml:space="preserve">. </w:t>
      </w:r>
    </w:p>
    <w:p w14:paraId="36112C6D"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8B6883">
      <w:pPr>
        <w:pStyle w:val="BodyText2"/>
      </w:pPr>
      <w:r>
        <w:lastRenderedPageBreak/>
        <w:t>The solution is to cast the value in the query, e.g. gee_lng::double precision.</w:t>
      </w:r>
    </w:p>
    <w:p w14:paraId="02E0289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38"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39" w:history="1">
        <w:r w:rsidRPr="00A93EB1">
          <w:rPr>
            <w:rStyle w:val="Hyperlink"/>
          </w:rPr>
          <w:t>alignPointsToGeeGrid</w:t>
        </w:r>
      </w:hyperlink>
      <w:r>
        <w:t xml:space="preserve"> and </w:t>
      </w:r>
      <w:hyperlink r:id="rId940"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8B6883">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8B6883">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8B6883">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067678FA" w:rsidR="00472767"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9</w:t>
      </w:r>
      <w:r w:rsidR="00837495">
        <w:rPr>
          <w:noProof/>
        </w:rPr>
        <w:fldChar w:fldCharType="end"/>
      </w:r>
      <w:r>
        <w:t xml:space="preserve"> Vectorised water at 2000m – random sample points miss rivers</w:t>
      </w:r>
    </w:p>
    <w:p w14:paraId="48317571" w14:textId="77777777" w:rsidR="00472767" w:rsidRDefault="00472767" w:rsidP="008B6883">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2">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1DDB1AF5" w:rsidR="00472767" w:rsidRPr="001E3153"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10</w:t>
      </w:r>
      <w:r w:rsidR="00837495">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8B6883">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8B6883">
      <w:pPr>
        <w:pStyle w:val="BodyText2"/>
      </w:pPr>
      <w:r>
        <w:t xml:space="preserve">The value that is returned is scale dependent – see the Forum </w:t>
      </w:r>
      <w:hyperlink r:id="rId943"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8B6883">
      <w:pPr>
        <w:pStyle w:val="BodyText2"/>
      </w:pPr>
      <w:r>
        <w:t>The following show the same area with mosaic, mean, mode, median, min and max reductions.</w:t>
      </w:r>
    </w:p>
    <w:p w14:paraId="548BADD3" w14:textId="77777777" w:rsidR="00472767" w:rsidRPr="006751D1" w:rsidRDefault="00472767" w:rsidP="008B6883">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4">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8B6883">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8B6883">
      <w:pPr>
        <w:pStyle w:val="BodyText2"/>
      </w:pPr>
      <w:r>
        <w:t xml:space="preserve">But you need to create a username and password first using </w:t>
      </w:r>
      <w:hyperlink r:id="rId945" w:history="1">
        <w:r w:rsidRPr="00233E02">
          <w:rPr>
            <w:rStyle w:val="Hyperlink"/>
          </w:rPr>
          <w:t>this</w:t>
        </w:r>
      </w:hyperlink>
      <w:r>
        <w:t xml:space="preserve"> link.</w:t>
      </w:r>
    </w:p>
    <w:p w14:paraId="13042A3E" w14:textId="2B10C2A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8B6883">
      <w:pPr>
        <w:pStyle w:val="BodyText2"/>
      </w:pPr>
      <w:r>
        <w:t>On 3/10/2017 the repos were migrated to users/acottam:</w:t>
      </w:r>
    </w:p>
    <w:p w14:paraId="6B150196" w14:textId="197AE9F8" w:rsidR="00357050" w:rsidRDefault="00357050" w:rsidP="008B6883">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6">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8B6883">
      <w:pPr>
        <w:pStyle w:val="BodyText2"/>
      </w:pPr>
      <w:r>
        <w:t xml:space="preserve">They are also available here: </w:t>
      </w:r>
      <w:hyperlink r:id="rId947" w:history="1">
        <w:r w:rsidRPr="000C1C40">
          <w:rPr>
            <w:rStyle w:val="Hyperlink"/>
          </w:rPr>
          <w:t>https://earthengine.googlesource.com/#</w:t>
        </w:r>
      </w:hyperlink>
      <w:r>
        <w:t xml:space="preserve"> </w:t>
      </w:r>
    </w:p>
    <w:p w14:paraId="1942DB5C" w14:textId="77777777" w:rsidR="00672965" w:rsidRDefault="00672965" w:rsidP="00672965">
      <w:pPr>
        <w:pStyle w:val="Heading4"/>
      </w:pPr>
      <w:r>
        <w:lastRenderedPageBreak/>
        <w:t>Unsupervised classification</w:t>
      </w:r>
    </w:p>
    <w:p w14:paraId="34E61484" w14:textId="77777777" w:rsidR="00672965" w:rsidRPr="00255960" w:rsidRDefault="00672965" w:rsidP="008B6883">
      <w:pPr>
        <w:pStyle w:val="BodyText2"/>
      </w:pPr>
      <w:r>
        <w:t xml:space="preserve">Noel mentions it in his slides available </w:t>
      </w:r>
      <w:hyperlink r:id="rId948" w:anchor="slide=id.g14f01a7be1_0_110" w:history="1">
        <w:r w:rsidRPr="00255960">
          <w:rPr>
            <w:rStyle w:val="Hyperlink"/>
          </w:rPr>
          <w:t>here</w:t>
        </w:r>
      </w:hyperlink>
      <w:r>
        <w:t xml:space="preserve">. </w:t>
      </w:r>
    </w:p>
    <w:p w14:paraId="21D545C5" w14:textId="77777777" w:rsidR="00472767" w:rsidRDefault="00472767" w:rsidP="007D2F52">
      <w:pPr>
        <w:pStyle w:val="Heading4"/>
      </w:pPr>
      <w:r>
        <w:t>Useful code</w:t>
      </w:r>
    </w:p>
    <w:p w14:paraId="54D22749" w14:textId="1F05873E" w:rsidR="00672965" w:rsidRDefault="00672965" w:rsidP="008B6883">
      <w:pPr>
        <w:pStyle w:val="BodyText2"/>
      </w:pPr>
      <w:r>
        <w:t>To overlay HSV data with RGB data, here for agriculture:</w:t>
      </w:r>
    </w:p>
    <w:p w14:paraId="32220E05" w14:textId="35ECBA01" w:rsidR="00672965" w:rsidRDefault="00837495" w:rsidP="008B6883">
      <w:pPr>
        <w:pStyle w:val="BodyText2"/>
      </w:pPr>
      <w:hyperlink r:id="rId949" w:history="1">
        <w:r w:rsidR="00672965" w:rsidRPr="00F11E25">
          <w:rPr>
            <w:rStyle w:val="Hyperlink"/>
          </w:rPr>
          <w:t>https://code.earthengine.google.com/1ad3642bf80454684a7811d0a2d44935</w:t>
        </w:r>
      </w:hyperlink>
      <w:r w:rsidR="00672965">
        <w:t xml:space="preserve"> </w:t>
      </w:r>
    </w:p>
    <w:p w14:paraId="0DE267B8" w14:textId="1D8D67C1" w:rsidR="00472767" w:rsidRDefault="00472767" w:rsidP="008B6883">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8B6883">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8B6883">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8B6883">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8B6883">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0">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E7637CB" w:rsidR="00472767"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11</w:t>
      </w:r>
      <w:r w:rsidR="00837495">
        <w:rPr>
          <w:noProof/>
        </w:rPr>
        <w:fldChar w:fldCharType="end"/>
      </w:r>
      <w:r>
        <w:t xml:space="preserve"> Split when in web mercator</w:t>
      </w:r>
    </w:p>
    <w:p w14:paraId="772D12EB" w14:textId="77777777" w:rsidR="00472767" w:rsidRDefault="00472767" w:rsidP="008B6883">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1">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5D78FD12" w:rsidR="00472767"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12</w:t>
      </w:r>
      <w:r w:rsidR="00837495">
        <w:rPr>
          <w:noProof/>
        </w:rPr>
        <w:fldChar w:fldCharType="end"/>
      </w:r>
      <w:r>
        <w:t xml:space="preserve"> Split in WGS 84 but generalised where there are &gt; 30000 points</w:t>
      </w:r>
    </w:p>
    <w:p w14:paraId="68087265" w14:textId="77777777" w:rsidR="00472767" w:rsidRDefault="00472767" w:rsidP="008B6883">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2">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049C4F67" w:rsidR="00472767"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13</w:t>
      </w:r>
      <w:r w:rsidR="00837495">
        <w:rPr>
          <w:noProof/>
        </w:rPr>
        <w:fldChar w:fldCharType="end"/>
      </w:r>
      <w:r>
        <w:t xml:space="preserve"> Split in WGS 84 all &lt; 30000 points - geometry issue</w:t>
      </w:r>
    </w:p>
    <w:p w14:paraId="17733F11" w14:textId="77777777" w:rsidR="00472767" w:rsidRDefault="00472767" w:rsidP="008B6883">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53">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C58519F" w:rsidR="00472767" w:rsidRPr="00855102" w:rsidRDefault="00472767" w:rsidP="00472767">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14</w:t>
      </w:r>
      <w:r w:rsidR="00837495">
        <w:rPr>
          <w:noProof/>
        </w:rPr>
        <w:fldChar w:fldCharType="end"/>
      </w:r>
      <w:r>
        <w:t xml:space="preserve"> Split using the split tool with 6 degree graticule</w:t>
      </w:r>
    </w:p>
    <w:p w14:paraId="4A328C38" w14:textId="5CD82997" w:rsidR="00E13D42" w:rsidRDefault="00E13D42" w:rsidP="00472767">
      <w:pPr>
        <w:pStyle w:val="Heading6"/>
      </w:pPr>
      <w:bookmarkStart w:id="160" w:name="_Skipping_large_features"/>
      <w:bookmarkEnd w:id="160"/>
      <w:r>
        <w:t>Skipping large features</w:t>
      </w:r>
    </w:p>
    <w:p w14:paraId="60740AF6" w14:textId="68019F1E" w:rsidR="00E13D42" w:rsidRDefault="00E13D42" w:rsidP="008B6883">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54"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8B6883">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26DAE497" w14:textId="77777777" w:rsidR="00646B68" w:rsidRDefault="00646B68" w:rsidP="007D2F52">
      <w:pPr>
        <w:pStyle w:val="Heading4"/>
      </w:pPr>
      <w:r>
        <w:t>ArcGIS Online</w:t>
      </w:r>
    </w:p>
    <w:p w14:paraId="36803A3D" w14:textId="6A1F2A1E" w:rsidR="00646B68" w:rsidRPr="00646B68" w:rsidRDefault="00646B68" w:rsidP="008B6883">
      <w:pPr>
        <w:pStyle w:val="BodyText2"/>
      </w:pPr>
      <w:r>
        <w:t>I have my own account: blishten/thargal88 and I am a member of the European Commission ArcGIS Online (</w:t>
      </w:r>
      <w:hyperlink r:id="rId955"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lastRenderedPageBreak/>
        <w:t>Bing Maps REST Services</w:t>
      </w:r>
    </w:p>
    <w:p w14:paraId="454366E6" w14:textId="77777777" w:rsidR="00C8587F" w:rsidRDefault="00837495" w:rsidP="008B6883">
      <w:pPr>
        <w:pStyle w:val="BodyText2"/>
      </w:pPr>
      <w:hyperlink r:id="rId956"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57"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8B6883">
      <w:pPr>
        <w:pStyle w:val="BodyText2"/>
      </w:pPr>
      <w:r>
        <w:t>Excellent! Example queries:</w:t>
      </w:r>
    </w:p>
    <w:p w14:paraId="545CA6A4" w14:textId="77777777" w:rsidR="00C24856" w:rsidRDefault="00837495" w:rsidP="008B550B">
      <w:pPr>
        <w:pStyle w:val="sql"/>
      </w:pPr>
      <w:hyperlink r:id="rId958" w:history="1">
        <w:r w:rsidR="00C24856">
          <w:rPr>
            <w:rStyle w:val="Hyperlink"/>
          </w:rPr>
          <w:t>https://andrewcottam.cartodb.com/api/v2/sql?q=select%20*%20from%20countries%20where%20iso3='MYS'</w:t>
        </w:r>
      </w:hyperlink>
    </w:p>
    <w:p w14:paraId="0171D4BF" w14:textId="77777777" w:rsidR="00C24856" w:rsidRDefault="00837495" w:rsidP="008B550B">
      <w:pPr>
        <w:pStyle w:val="sql"/>
      </w:pPr>
      <w:hyperlink r:id="rId959" w:history="1">
        <w:r w:rsidR="00C24856">
          <w:rPr>
            <w:rStyle w:val="Hyperlink"/>
          </w:rPr>
          <w:t>https://andrewcottam.cartodb.com/api/v2/sql?q=select%20*%20from%20countries%20where%20iso3='MYS'&amp;format=GeoJSON</w:t>
        </w:r>
      </w:hyperlink>
    </w:p>
    <w:p w14:paraId="06FB5DD6" w14:textId="77777777" w:rsidR="00C24856" w:rsidRDefault="00837495" w:rsidP="008B550B">
      <w:pPr>
        <w:pStyle w:val="sql"/>
      </w:pPr>
      <w:hyperlink r:id="rId960" w:history="1">
        <w:r w:rsidR="00C24856">
          <w:rPr>
            <w:rStyle w:val="Hyperlink"/>
          </w:rPr>
          <w:t>https://andrewcottam.cartodb.com/api/v2/sql?q=select%20name,ST_AsGeoJSON(the_geom)%20as%20the_geom%20from%20countries%20where%20iso3='MYS'</w:t>
        </w:r>
      </w:hyperlink>
    </w:p>
    <w:p w14:paraId="744B81EE" w14:textId="77777777" w:rsidR="00C24856" w:rsidRDefault="00837495" w:rsidP="008B550B">
      <w:pPr>
        <w:pStyle w:val="sql"/>
      </w:pPr>
      <w:hyperlink r:id="rId961" w:history="1">
        <w:r w:rsidR="00C24856">
          <w:rPr>
            <w:rStyle w:val="Hyperlink"/>
          </w:rPr>
          <w:t>https://andrewcottam.cartodb.com/api/v2/sql?q=select%20name,ST_AsText(the_geom)%20as%20the_geom%20from%20countries%20where%20iso3='MYS'</w:t>
        </w:r>
      </w:hyperlink>
    </w:p>
    <w:p w14:paraId="0FC46CBB" w14:textId="77777777" w:rsidR="00C24856" w:rsidRDefault="00837495" w:rsidP="008B550B">
      <w:pPr>
        <w:pStyle w:val="sql"/>
      </w:pPr>
      <w:hyperlink r:id="rId962" w:history="1">
        <w:r w:rsidR="00C24856">
          <w:rPr>
            <w:rStyle w:val="Hyperlink"/>
          </w:rPr>
          <w:t>https://andrewcottam.cartodb.com/api/v2/sql?q=SELECT%20ST_Area(the_geom)%20FROM%20countries</w:t>
        </w:r>
      </w:hyperlink>
    </w:p>
    <w:p w14:paraId="7D8BF4F5" w14:textId="77777777" w:rsidR="00C24856" w:rsidRDefault="00C24856" w:rsidP="002E5A35">
      <w:pPr>
        <w:pStyle w:val="Heading4"/>
      </w:pPr>
      <w:r>
        <w:t>CitusData</w:t>
      </w:r>
    </w:p>
    <w:p w14:paraId="7D414F97" w14:textId="77777777" w:rsidR="00C24856" w:rsidRPr="009B140B" w:rsidRDefault="00C24856" w:rsidP="008B6883">
      <w:pPr>
        <w:pStyle w:val="BodyText2"/>
      </w:pPr>
      <w:r>
        <w:t xml:space="preserve">This is a scalable cloud system that uses PostgreSQL and Hadoop. See </w:t>
      </w:r>
      <w:hyperlink r:id="rId963"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8B6883">
      <w:pPr>
        <w:pStyle w:val="BodyText2"/>
      </w:pPr>
      <w:r>
        <w:t xml:space="preserve">There are no dates for the imagery (See </w:t>
      </w:r>
      <w:hyperlink r:id="rId964"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8B6883">
      <w:pPr>
        <w:pStyle w:val="BodyText2"/>
      </w:pPr>
      <w:r>
        <w:t xml:space="preserve">On 13/10/16 I got an error while trying to load a DigitalGlobe layer: </w:t>
      </w:r>
    </w:p>
    <w:p w14:paraId="5C7B9A7E" w14:textId="77777777" w:rsidR="00C8587F" w:rsidRDefault="00837495" w:rsidP="008B6883">
      <w:pPr>
        <w:pStyle w:val="BodyText2"/>
      </w:pPr>
      <w:hyperlink r:id="rId965"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66"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8B6883">
      <w:pPr>
        <w:pStyle w:val="BodyText2"/>
      </w:pPr>
      <w:r>
        <w:t xml:space="preserve">Trying to login on 21/9/17 and it logs in with </w:t>
      </w:r>
      <w:hyperlink r:id="rId967"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8B6883">
      <w:pPr>
        <w:pStyle w:val="BodyText2"/>
      </w:pPr>
      <w:r>
        <w:t xml:space="preserve">Review of the 7 free geocoding services on the web: </w:t>
      </w:r>
    </w:p>
    <w:p w14:paraId="12809ADE" w14:textId="77777777" w:rsidR="00742B70" w:rsidRPr="00D57185" w:rsidRDefault="00837495" w:rsidP="000E5536">
      <w:pPr>
        <w:pStyle w:val="BodyText"/>
      </w:pPr>
      <w:hyperlink r:id="rId968"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8B6883">
      <w:pPr>
        <w:pStyle w:val="BodyText2"/>
      </w:pPr>
      <w:r>
        <w:t xml:space="preserve">Weird. If you search on ‘L’ you get </w:t>
      </w:r>
      <w:hyperlink r:id="rId969" w:history="1">
        <w:r w:rsidRPr="00E42365">
          <w:rPr>
            <w:rStyle w:val="Hyperlink"/>
          </w:rPr>
          <w:t>Afghanistan</w:t>
        </w:r>
      </w:hyperlink>
      <w:r>
        <w:t>.</w:t>
      </w:r>
    </w:p>
    <w:p w14:paraId="41F73FEB" w14:textId="77777777" w:rsidR="005D6735" w:rsidRDefault="005D6735" w:rsidP="005D6735">
      <w:pPr>
        <w:pStyle w:val="Heading4"/>
      </w:pPr>
      <w:r>
        <w:t>Mapbox</w:t>
      </w:r>
    </w:p>
    <w:p w14:paraId="455BFDA7" w14:textId="77777777" w:rsidR="005D6735" w:rsidRPr="00962E5E" w:rsidRDefault="00837495" w:rsidP="005D6735">
      <w:pPr>
        <w:pStyle w:val="BodyText2"/>
      </w:pPr>
      <w:hyperlink r:id="rId970"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4E758CC8" w14:textId="77777777" w:rsidR="005D6735" w:rsidRDefault="005D6735" w:rsidP="005D6735">
      <w:pPr>
        <w:pStyle w:val="Heading5"/>
      </w:pPr>
      <w:bookmarkStart w:id="161" w:name="_Sentinel_Hub"/>
      <w:bookmarkStart w:id="162" w:name="_Maki_Icon_Editor"/>
      <w:bookmarkEnd w:id="161"/>
      <w:bookmarkEnd w:id="162"/>
      <w:r>
        <w:t>Documentation</w:t>
      </w:r>
    </w:p>
    <w:p w14:paraId="51FC6AC5" w14:textId="0B890B5D" w:rsidR="005D6735" w:rsidRDefault="005D6735" w:rsidP="005D6735">
      <w:pPr>
        <w:pStyle w:val="Heading6"/>
      </w:pPr>
      <w:r>
        <w:t>Mapbox Styleguide</w:t>
      </w:r>
    </w:p>
    <w:p w14:paraId="2385B3DF" w14:textId="27F47111" w:rsidR="005D6735" w:rsidRPr="005D6735" w:rsidRDefault="00837495" w:rsidP="005D6735">
      <w:pPr>
        <w:pStyle w:val="BodyText2"/>
      </w:pPr>
      <w:hyperlink r:id="rId971" w:history="1">
        <w:r w:rsidR="005D6735" w:rsidRPr="005D6735">
          <w:rPr>
            <w:rStyle w:val="Hyperlink"/>
          </w:rPr>
          <w:t>This</w:t>
        </w:r>
      </w:hyperlink>
      <w:r w:rsidR="005D6735">
        <w:t xml:space="preserve"> is an internal guide to styling at Mapbox and has lots of good things including these </w:t>
      </w:r>
      <w:hyperlink r:id="rId972" w:history="1">
        <w:r w:rsidR="005D6735" w:rsidRPr="00794FAC">
          <w:rPr>
            <w:rStyle w:val="Hyperlink"/>
          </w:rPr>
          <w:t>icons</w:t>
        </w:r>
      </w:hyperlink>
      <w:r w:rsidR="005D6735">
        <w:t>.</w:t>
      </w:r>
    </w:p>
    <w:p w14:paraId="751EBCFE" w14:textId="77777777" w:rsidR="005D6735" w:rsidRDefault="005D6735" w:rsidP="005D6735">
      <w:pPr>
        <w:pStyle w:val="Heading5"/>
      </w:pPr>
      <w:r>
        <w:lastRenderedPageBreak/>
        <w:t>Maki Icon Editor</w:t>
      </w:r>
    </w:p>
    <w:p w14:paraId="3745477F"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77D4AA46" w14:textId="77777777" w:rsidR="005D6735" w:rsidRDefault="005D6735" w:rsidP="005D6735">
      <w:pPr>
        <w:pStyle w:val="Heading5"/>
      </w:pPr>
      <w:r>
        <w:t>MapBox Studio</w:t>
      </w:r>
    </w:p>
    <w:p w14:paraId="0751302A" w14:textId="77777777" w:rsidR="000E2165" w:rsidRDefault="000E2165" w:rsidP="000E2165">
      <w:pPr>
        <w:pStyle w:val="Heading6"/>
      </w:pPr>
      <w:bookmarkStart w:id="163" w:name="_Intact_Forest_Landscapes"/>
      <w:bookmarkEnd w:id="163"/>
      <w:r>
        <w:t>Datasets</w:t>
      </w:r>
    </w:p>
    <w:p w14:paraId="43DDB4FD" w14:textId="7AE028CA" w:rsidR="000E2165" w:rsidRDefault="000E2165" w:rsidP="000E2165">
      <w:pPr>
        <w:pStyle w:val="Heading7"/>
      </w:pPr>
      <w:r>
        <w:t>Issues</w:t>
      </w:r>
    </w:p>
    <w:p w14:paraId="30AD952B" w14:textId="589CEFEE" w:rsidR="009E78AA" w:rsidRDefault="009E78AA" w:rsidP="009E78AA">
      <w:pPr>
        <w:pStyle w:val="Heading8"/>
      </w:pPr>
      <w:r>
        <w:t>Upload parsing erros</w:t>
      </w:r>
    </w:p>
    <w:p w14:paraId="5528BA4C" w14:textId="77777777" w:rsidR="000E2165" w:rsidRPr="00604EA4" w:rsidRDefault="000E2165" w:rsidP="000E2165">
      <w:pPr>
        <w:pStyle w:val="Heading9"/>
      </w:pPr>
      <w:r w:rsidRPr="006A5792">
        <w:t>Old-style crs member is not recommended</w:t>
      </w:r>
    </w:p>
    <w:p w14:paraId="167FE7CE"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43EC84CE" w14:textId="77777777" w:rsidR="000E2165" w:rsidRDefault="000E2165" w:rsidP="000E2165">
      <w:pPr>
        <w:pStyle w:val="BodyText2"/>
      </w:pPr>
      <w:r>
        <w:t>This occurs if you export the shapefile using the ArcGIS Tool FeaturesToJSON.</w:t>
      </w:r>
    </w:p>
    <w:p w14:paraId="63AFAACD" w14:textId="77777777" w:rsidR="000E2165" w:rsidRPr="005050F2" w:rsidRDefault="000E2165" w:rsidP="000E2165">
      <w:pPr>
        <w:pStyle w:val="BodyText2"/>
      </w:pPr>
      <w:r w:rsidRPr="005050F2">
        <w:t>I replaced the crs object with the following:</w:t>
      </w:r>
    </w:p>
    <w:p w14:paraId="65385DC0" w14:textId="77777777" w:rsidR="000E2165" w:rsidRPr="005050F2" w:rsidRDefault="000E2165" w:rsidP="000E2165">
      <w:pPr>
        <w:pStyle w:val="BodyText2"/>
      </w:pPr>
      <w:r w:rsidRPr="005050F2">
        <w:t>"crs":{"type":"name","properties":{"name":"urn:ogc:def:crs:OGC:1.3:CRS84"}}</w:t>
      </w:r>
    </w:p>
    <w:p w14:paraId="3E718271" w14:textId="77777777" w:rsidR="000E2165" w:rsidRPr="005050F2" w:rsidRDefault="000E2165" w:rsidP="000E2165">
      <w:pPr>
        <w:pStyle w:val="BodyText2"/>
      </w:pPr>
      <w:r w:rsidRPr="005050F2">
        <w:t>And I have a similar error:</w:t>
      </w:r>
    </w:p>
    <w:p w14:paraId="23A5EDE9"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2FA4DAB6" w14:textId="77777777" w:rsidR="000E2165" w:rsidRPr="005050F2" w:rsidRDefault="000E2165" w:rsidP="000E2165">
      <w:pPr>
        <w:pStyle w:val="BodyText2"/>
      </w:pPr>
      <w:r w:rsidRPr="005050F2">
        <w:t xml:space="preserve">The MapBox </w:t>
      </w:r>
      <w:hyperlink r:id="rId973" w:history="1">
        <w:r w:rsidRPr="005050F2">
          <w:rPr>
            <w:color w:val="F49100" w:themeColor="hyperlink"/>
            <w:u w:val="single"/>
          </w:rPr>
          <w:t>sample</w:t>
        </w:r>
      </w:hyperlink>
      <w:r w:rsidRPr="005050F2">
        <w:t xml:space="preserve"> file shows a CRS object on every feature so the ESRI tool is no good. Trying ogr2ogr.</w:t>
      </w:r>
    </w:p>
    <w:p w14:paraId="62675481" w14:textId="77777777" w:rsidR="000E2165" w:rsidRPr="005050F2" w:rsidRDefault="000E2165" w:rsidP="000E2165">
      <w:pPr>
        <w:pStyle w:val="BodyText2"/>
      </w:pPr>
      <w:r w:rsidRPr="005050F2">
        <w:t>C:\Users\cottaan&gt;ogr2ogr -f GeoJSON salonga.geojson "E:\cottaan\Documents\ArcGIS\Datasets\wdpa\salonga.shp"</w:t>
      </w:r>
    </w:p>
    <w:p w14:paraId="0489C3D9" w14:textId="7FEB454D"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DBB29F3" w14:textId="77777777" w:rsidR="00686B12" w:rsidRDefault="00686B12" w:rsidP="00686B12">
      <w:pPr>
        <w:pStyle w:val="Heading9"/>
      </w:pPr>
      <w:r>
        <w:t>Upload larger than 5Mb</w:t>
      </w:r>
    </w:p>
    <w:p w14:paraId="30452346"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766FFA8"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974" w:anchor="accepted-file-types-and-transfer-limits" w:history="1">
        <w:r w:rsidRPr="005774E0">
          <w:rPr>
            <w:rStyle w:val="Hyperlink"/>
          </w:rPr>
          <w:t>here</w:t>
        </w:r>
      </w:hyperlink>
      <w:r>
        <w:t>. James uploaded a 32Mb shapefile straight to MapBox as a Tileset and it worked fine!</w:t>
      </w:r>
    </w:p>
    <w:p w14:paraId="1BF7F820" w14:textId="6529473D" w:rsidR="005B7C2D" w:rsidRDefault="005B7C2D" w:rsidP="005B7C2D">
      <w:pPr>
        <w:pStyle w:val="Heading8"/>
      </w:pPr>
      <w:r>
        <w:t>Output errors</w:t>
      </w:r>
    </w:p>
    <w:p w14:paraId="0A9F2DE6" w14:textId="77777777" w:rsidR="005B7C2D" w:rsidRDefault="005B7C2D" w:rsidP="005B7C2D">
      <w:pPr>
        <w:pStyle w:val="Heading9"/>
      </w:pPr>
      <w:r>
        <w:t>Missing tiles</w:t>
      </w:r>
    </w:p>
    <w:p w14:paraId="7B9EDEF3" w14:textId="2986388B" w:rsidR="005B7C2D" w:rsidRPr="005B7C2D" w:rsidRDefault="005B7C2D" w:rsidP="005B7C2D">
      <w:pPr>
        <w:pStyle w:val="BodyText2"/>
      </w:pPr>
      <w:r>
        <w:t>Can be caused by using non-standard fonts.</w:t>
      </w:r>
    </w:p>
    <w:p w14:paraId="3E5ABB62" w14:textId="77777777" w:rsidR="006B6A91" w:rsidRDefault="006B6A91" w:rsidP="006B6A91">
      <w:pPr>
        <w:pStyle w:val="Heading6"/>
      </w:pPr>
      <w:r>
        <w:t>Icons</w:t>
      </w:r>
    </w:p>
    <w:p w14:paraId="39D369E8"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4BC4CE5D" w14:textId="77777777" w:rsidR="005D6735" w:rsidRDefault="005D6735" w:rsidP="005D6735">
      <w:pPr>
        <w:pStyle w:val="Heading6"/>
      </w:pPr>
      <w:r>
        <w:t>Issues</w:t>
      </w:r>
    </w:p>
    <w:p w14:paraId="24A2788D" w14:textId="77777777" w:rsidR="000E2165" w:rsidRDefault="000E2165" w:rsidP="000E2165">
      <w:pPr>
        <w:pStyle w:val="Heading6"/>
      </w:pPr>
      <w:bookmarkStart w:id="164" w:name="_old-style_crs_member"/>
      <w:bookmarkStart w:id="165" w:name="_Upload_larger_than"/>
      <w:bookmarkEnd w:id="164"/>
      <w:bookmarkEnd w:id="165"/>
      <w:r>
        <w:t>Rasters</w:t>
      </w:r>
    </w:p>
    <w:p w14:paraId="07F77CA9"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69851099" w14:textId="53994198" w:rsidR="006B6A91" w:rsidRDefault="006B6A91" w:rsidP="006B6A91">
      <w:pPr>
        <w:pStyle w:val="Heading6"/>
      </w:pPr>
      <w:r>
        <w:t>Tilesets</w:t>
      </w:r>
    </w:p>
    <w:p w14:paraId="0F1894BF" w14:textId="09AA13C1" w:rsidR="00FF6E95" w:rsidRDefault="00FF6E95" w:rsidP="00FF6E95">
      <w:pPr>
        <w:pStyle w:val="Heading7"/>
      </w:pPr>
      <w:r>
        <w:t>Issues</w:t>
      </w:r>
    </w:p>
    <w:p w14:paraId="5CC48889" w14:textId="1F22E90B" w:rsidR="00BC1BE1" w:rsidRPr="00BC1BE1" w:rsidRDefault="00BC1BE1" w:rsidP="00BC1BE1">
      <w:pPr>
        <w:pStyle w:val="BodyText2"/>
      </w:pPr>
      <w:r>
        <w:t xml:space="preserve">Help is available for these </w:t>
      </w:r>
      <w:hyperlink r:id="rId975" w:anchor="tileset-upload-errors" w:history="1">
        <w:r w:rsidRPr="00FF6E95">
          <w:rPr>
            <w:rStyle w:val="Hyperlink"/>
          </w:rPr>
          <w:t>here</w:t>
        </w:r>
      </w:hyperlink>
      <w:r>
        <w:t>.</w:t>
      </w:r>
    </w:p>
    <w:p w14:paraId="1B265162" w14:textId="7C6ACD08" w:rsidR="00FF6E95" w:rsidRDefault="00FF6E95" w:rsidP="00FF6E95">
      <w:pPr>
        <w:pStyle w:val="Heading8"/>
      </w:pPr>
      <w:r>
        <w:t xml:space="preserve">Upload </w:t>
      </w:r>
      <w:r w:rsidR="00BC1BE1">
        <w:t>parsing e</w:t>
      </w:r>
      <w:r>
        <w:t>rrors</w:t>
      </w:r>
    </w:p>
    <w:p w14:paraId="2848B2EE" w14:textId="04B46C62" w:rsidR="00BC1BE1" w:rsidRPr="00BC1BE1" w:rsidRDefault="00BC1BE1" w:rsidP="00BC1BE1">
      <w:pPr>
        <w:pStyle w:val="Heading9"/>
      </w:pPr>
      <w:r>
        <w:lastRenderedPageBreak/>
        <w:t>Size limits</w:t>
      </w:r>
    </w:p>
    <w:p w14:paraId="263F0315"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0B5FA110" w14:textId="574D0467" w:rsidR="00BC1BE1" w:rsidRDefault="00BC1BE1" w:rsidP="00FF6E95">
      <w:pPr>
        <w:pStyle w:val="BodyText2"/>
      </w:pPr>
      <w:r>
        <w:t>Got this error on 22/03/18 after trying to upload the wdpa terrestrial shapefile (1.5Gb).</w:t>
      </w:r>
    </w:p>
    <w:p w14:paraId="7EDAF399" w14:textId="46523B5E" w:rsidR="00F6049F" w:rsidRDefault="00F6049F" w:rsidP="00F6049F">
      <w:pPr>
        <w:pStyle w:val="Heading8"/>
      </w:pPr>
      <w:r>
        <w:t>Processing errors</w:t>
      </w:r>
    </w:p>
    <w:p w14:paraId="5BBC67AE" w14:textId="3329F0BD" w:rsidR="00F6049F" w:rsidRDefault="00F6049F" w:rsidP="00F6049F">
      <w:pPr>
        <w:pStyle w:val="Heading9"/>
      </w:pPr>
      <w:r>
        <w:t>Projections</w:t>
      </w:r>
    </w:p>
    <w:p w14:paraId="6B0546B1" w14:textId="26AE7AA8" w:rsidR="00F6049F" w:rsidRDefault="00F6049F" w:rsidP="00F6049F">
      <w:pPr>
        <w:pStyle w:val="BodyText2"/>
      </w:pPr>
      <w:r>
        <w:rPr>
          <w:noProof/>
          <w:lang w:bidi="ar-SA"/>
        </w:rPr>
        <w:drawing>
          <wp:inline distT="0" distB="0" distL="0" distR="0" wp14:anchorId="1260A1D0" wp14:editId="202C655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6">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0EA43E93" w14:textId="76B8168B" w:rsidR="00F6049F" w:rsidRPr="00F6049F" w:rsidRDefault="00F6049F" w:rsidP="00F6049F">
      <w:pPr>
        <w:pStyle w:val="BodyText2"/>
      </w:pPr>
      <w:r>
        <w:t>Easy to resolve - just reproject and try again.</w:t>
      </w:r>
    </w:p>
    <w:p w14:paraId="7C152050" w14:textId="132BF4B5" w:rsidR="00F6049F" w:rsidRDefault="00F6049F" w:rsidP="00F6049F">
      <w:pPr>
        <w:pStyle w:val="Heading9"/>
      </w:pPr>
      <w:r>
        <w:t>Size limits</w:t>
      </w:r>
    </w:p>
    <w:p w14:paraId="0F192CB4" w14:textId="77777777" w:rsidR="00F6049F" w:rsidRDefault="00F6049F" w:rsidP="00F6049F">
      <w:pPr>
        <w:pStyle w:val="BodyText2"/>
      </w:pPr>
      <w:r>
        <w:t>When uploading a WDPA tileset as a zipped shapefile with just the labels:</w:t>
      </w:r>
    </w:p>
    <w:p w14:paraId="53D49DB3" w14:textId="77777777" w:rsidR="00F6049F" w:rsidRDefault="00F6049F" w:rsidP="00F6049F">
      <w:pPr>
        <w:pStyle w:val="BodyText2"/>
      </w:pPr>
      <w:r>
        <w:rPr>
          <w:noProof/>
          <w:lang w:bidi="ar-SA"/>
        </w:rPr>
        <w:drawing>
          <wp:inline distT="0" distB="0" distL="0" distR="0" wp14:anchorId="200623F6" wp14:editId="269E6178">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7">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1EB2D198" w14:textId="77777777" w:rsidR="00F6049F" w:rsidRDefault="00F6049F" w:rsidP="00F6049F">
      <w:pPr>
        <w:pStyle w:val="BodyText2"/>
      </w:pPr>
      <w:r>
        <w:t>The iso3 field was 256 characters! Produce the mbtile file instead and upload this.</w:t>
      </w:r>
    </w:p>
    <w:p w14:paraId="4D1F6778" w14:textId="77777777" w:rsidR="00F6049F" w:rsidRDefault="00F6049F" w:rsidP="00F6049F">
      <w:pPr>
        <w:pStyle w:val="BodyText2"/>
      </w:pPr>
      <w:r>
        <w:t>When uploading a shapefile of terrestrial PA names (with superfluous fields removed):</w:t>
      </w:r>
    </w:p>
    <w:p w14:paraId="185789AA" w14:textId="75794A2F" w:rsidR="00F6049F" w:rsidRPr="00F6049F" w:rsidRDefault="00F6049F" w:rsidP="00F6049F">
      <w:pPr>
        <w:pStyle w:val="BodyText2"/>
      </w:pPr>
      <w:r>
        <w:rPr>
          <w:noProof/>
          <w:lang w:bidi="ar-SA"/>
        </w:rPr>
        <w:drawing>
          <wp:inline distT="0" distB="0" distL="0" distR="0" wp14:anchorId="250E0EEA" wp14:editId="275EE414">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78">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262A599B" w14:textId="3F74BC2B" w:rsidR="00FF6E95" w:rsidRDefault="00FF6E95" w:rsidP="00FF6E95">
      <w:pPr>
        <w:pStyle w:val="Heading7"/>
      </w:pPr>
      <w:r>
        <w:t>My tilesets</w:t>
      </w:r>
    </w:p>
    <w:p w14:paraId="2DAE1D21" w14:textId="77777777" w:rsidR="00FF6E95" w:rsidRDefault="00FF6E95" w:rsidP="00FF6E95">
      <w:pPr>
        <w:pStyle w:val="Heading8"/>
      </w:pPr>
      <w:r>
        <w:t>GAUL</w:t>
      </w:r>
    </w:p>
    <w:p w14:paraId="0BA0567B" w14:textId="77777777"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p>
    <w:p w14:paraId="212257D8" w14:textId="77777777" w:rsidR="00FF6E95" w:rsidRDefault="00FF6E95" w:rsidP="00FF6E95">
      <w:pPr>
        <w:pStyle w:val="Heading8"/>
      </w:pPr>
      <w:r>
        <w:t>Intact Forest Landscapes</w:t>
      </w:r>
    </w:p>
    <w:p w14:paraId="3D90C4EC"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75DF6833"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16AD5DE6"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13F7ED4A" w14:textId="25068328" w:rsidR="00FF6E95" w:rsidRPr="000D035A" w:rsidRDefault="00FF6E95" w:rsidP="00FF6E95">
      <w:pPr>
        <w:pStyle w:val="Heading8"/>
      </w:pPr>
      <w:r>
        <w:t>WDPA</w:t>
      </w:r>
    </w:p>
    <w:p w14:paraId="2956F438" w14:textId="77777777" w:rsidR="00FF6E95" w:rsidRPr="005050F2" w:rsidRDefault="00FF6E95" w:rsidP="00FF6E95">
      <w:pPr>
        <w:pStyle w:val="BodyText2"/>
      </w:pPr>
      <w:r w:rsidRPr="005050F2">
        <w:t>I am preparing the WDPA to go into MapBox.</w:t>
      </w:r>
    </w:p>
    <w:p w14:paraId="07E3D500"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4A6F0D82" w14:textId="77777777" w:rsidR="00FF6E95" w:rsidRPr="005050F2" w:rsidRDefault="00FF6E95" w:rsidP="00FF6E95">
      <w:pPr>
        <w:pStyle w:val="BodyText2"/>
      </w:pPr>
      <w:r w:rsidRPr="005050F2">
        <w:t>Doing this for the whole of Africa. Created ‘/geojson/wdpa_africa.geojson. So:</w:t>
      </w:r>
    </w:p>
    <w:p w14:paraId="21660A06" w14:textId="77777777" w:rsidR="00FF6E95" w:rsidRDefault="00FF6E95" w:rsidP="00FF6E95">
      <w:pPr>
        <w:pStyle w:val="Unix"/>
      </w:pPr>
      <w:r w:rsidRPr="005050F2">
        <w:t>ubuntu@blishten-vector-tiles-...:~$ ogr2ogr -f GeoJSON ~/workspace/geojson/wdpa_africa.geojson ~/workspace/shapefiles/wdpa_africa/wdpa_africa_jan_17.shp</w:t>
      </w:r>
    </w:p>
    <w:p w14:paraId="0268DE56" w14:textId="77777777" w:rsidR="005D6735" w:rsidRDefault="005D6735" w:rsidP="005D6735">
      <w:pPr>
        <w:pStyle w:val="Heading5"/>
      </w:pPr>
      <w:r>
        <w:t>Tokens</w:t>
      </w:r>
    </w:p>
    <w:p w14:paraId="0C262A34" w14:textId="77777777" w:rsidR="005D6735" w:rsidRDefault="005D6735" w:rsidP="005D6735">
      <w:pPr>
        <w:pStyle w:val="Heading6"/>
      </w:pPr>
      <w:r>
        <w:t>Scopes</w:t>
      </w:r>
    </w:p>
    <w:p w14:paraId="2F2DD47B" w14:textId="77777777" w:rsidR="005D6735" w:rsidRPr="00663A48" w:rsidRDefault="005D6735" w:rsidP="005D6735">
      <w:pPr>
        <w:pStyle w:val="BodyText2"/>
      </w:pPr>
      <w:r>
        <w:t xml:space="preserve">To manage scopes for access tokens go to the Access Tokens page and </w:t>
      </w:r>
    </w:p>
    <w:p w14:paraId="6AC1E82C" w14:textId="77777777" w:rsidR="00742B70" w:rsidRDefault="00742B70" w:rsidP="007D2F52">
      <w:pPr>
        <w:pStyle w:val="Heading4"/>
      </w:pPr>
      <w:r>
        <w:t>Online spatial converters</w:t>
      </w:r>
    </w:p>
    <w:p w14:paraId="2BF4E2A9"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979" w:history="1">
        <w:r>
          <w:rPr>
            <w:rStyle w:val="Hyperlink"/>
          </w:rPr>
          <w:t>http://data.aad.gov.au/aadc/calc/dms_decimal.cfm</w:t>
        </w:r>
      </w:hyperlink>
    </w:p>
    <w:p w14:paraId="73BFAB87" w14:textId="77777777" w:rsidR="00AF32DA" w:rsidRDefault="00AF32DA" w:rsidP="00AF32DA">
      <w:pPr>
        <w:pStyle w:val="Heading4"/>
      </w:pPr>
      <w:r>
        <w:lastRenderedPageBreak/>
        <w:t>Planet</w:t>
      </w:r>
    </w:p>
    <w:p w14:paraId="1D4B504F" w14:textId="5DB53E25" w:rsidR="00AF32DA" w:rsidRDefault="00AF32DA" w:rsidP="00AF32DA">
      <w:pPr>
        <w:pStyle w:val="Heading5"/>
      </w:pPr>
      <w:r>
        <w:t>API</w:t>
      </w:r>
    </w:p>
    <w:p w14:paraId="0D1DEF1B" w14:textId="03F7AC3B" w:rsidR="00AF32DA" w:rsidRDefault="00AF32DA" w:rsidP="00AF32DA">
      <w:pPr>
        <w:pStyle w:val="BodyText2"/>
      </w:pPr>
      <w:r>
        <w:t xml:space="preserve">The API is available from the </w:t>
      </w:r>
      <w:hyperlink r:id="rId980" w:history="1">
        <w:r w:rsidRPr="00AF32DA">
          <w:rPr>
            <w:rStyle w:val="Hyperlink"/>
          </w:rPr>
          <w:t>Planet Developer Centre</w:t>
        </w:r>
      </w:hyperlink>
      <w:r>
        <w:t xml:space="preserve"> (Beta release on 1/3/18). This includes WMTS </w:t>
      </w:r>
      <w:hyperlink r:id="rId981" w:history="1">
        <w:r w:rsidRPr="005D6735">
          <w:rPr>
            <w:rStyle w:val="Hyperlink"/>
          </w:rPr>
          <w:t>tile access</w:t>
        </w:r>
      </w:hyperlink>
      <w:r>
        <w:t xml:space="preserve"> to their data.</w:t>
      </w:r>
      <w:r w:rsidR="008158B1">
        <w:t xml:space="preserve"> </w:t>
      </w:r>
      <w:hyperlink r:id="rId982" w:history="1">
        <w:r w:rsidR="008158B1" w:rsidRPr="008158B1">
          <w:rPr>
            <w:rStyle w:val="Hyperlink"/>
          </w:rPr>
          <w:t>Here</w:t>
        </w:r>
      </w:hyperlink>
      <w:r w:rsidR="008158B1">
        <w:t xml:space="preserve"> is some more documentation. </w:t>
      </w:r>
    </w:p>
    <w:p w14:paraId="4F970170" w14:textId="29BB7FE9" w:rsidR="008158B1" w:rsidRPr="00AF32DA" w:rsidRDefault="008158B1" w:rsidP="00AF32DA">
      <w:pPr>
        <w:pStyle w:val="BodyText2"/>
      </w:pPr>
      <w:r>
        <w:t>5/3/18</w:t>
      </w:r>
      <w:r>
        <w:tab/>
        <w:t xml:space="preserve">Trying to access the tile services with my developer key gives 'This service is not enabled' - </w:t>
      </w:r>
      <w:hyperlink r:id="rId983" w:history="1">
        <w:r w:rsidRPr="008158B1">
          <w:rPr>
            <w:rStyle w:val="Hyperlink"/>
          </w:rPr>
          <w:t>here</w:t>
        </w:r>
      </w:hyperlink>
      <w:r>
        <w:t>.</w:t>
      </w:r>
    </w:p>
    <w:p w14:paraId="197E420E" w14:textId="27ED0EBD" w:rsidR="00C8587F" w:rsidRDefault="00C8587F" w:rsidP="00C8587F">
      <w:pPr>
        <w:pStyle w:val="Heading4"/>
      </w:pPr>
      <w:r>
        <w:t>Sentinel Hub</w:t>
      </w:r>
    </w:p>
    <w:p w14:paraId="4C5B2A86" w14:textId="01CEE228" w:rsidR="00C8587F" w:rsidRPr="00C8587F" w:rsidRDefault="00837495" w:rsidP="008B6883">
      <w:pPr>
        <w:pStyle w:val="BodyText2"/>
      </w:pPr>
      <w:hyperlink r:id="rId984" w:history="1">
        <w:r w:rsidR="00C8587F" w:rsidRPr="00C8587F">
          <w:rPr>
            <w:rStyle w:val="Hyperlink"/>
          </w:rPr>
          <w:t>Sentinel Hub</w:t>
        </w:r>
      </w:hyperlink>
      <w:r w:rsidR="00C8587F">
        <w:t xml:space="preserve"> deliver data for download and as OGC mapping services. On 26/6/17 they </w:t>
      </w:r>
      <w:hyperlink r:id="rId985"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8B6883">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8B6883">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8B6883">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8B6883">
      <w:pPr>
        <w:pStyle w:val="BodyText2"/>
      </w:pPr>
      <w:r>
        <w:t xml:space="preserve">When you are zoomed out beyond native resolution the imagery is displayed according to the preview mode (see </w:t>
      </w:r>
      <w:hyperlink r:id="rId986"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6883">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8B6883">
      <w:pPr>
        <w:pStyle w:val="BodyText2"/>
      </w:pPr>
      <w:r>
        <w:rPr>
          <w:noProof/>
          <w:lang w:bidi="ar-SA"/>
        </w:rPr>
        <w:lastRenderedPageBreak/>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7">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8B6883">
      <w:pPr>
        <w:pStyle w:val="BodyText2"/>
      </w:pPr>
      <w:r>
        <w:t>Here is another example for Rennel Island on 08/05/2017:</w:t>
      </w:r>
    </w:p>
    <w:p w14:paraId="2FAAC111" w14:textId="71AE4734" w:rsidR="00457CC7" w:rsidRPr="00B4357B" w:rsidRDefault="00457CC7" w:rsidP="008B6883">
      <w:pPr>
        <w:pStyle w:val="BodyText2"/>
      </w:pPr>
      <w:r>
        <w:rPr>
          <w:noProof/>
          <w:lang w:bidi="ar-SA"/>
        </w:rPr>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88">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8B6883">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lastRenderedPageBreak/>
        <w:t>EO Browser</w:t>
      </w:r>
    </w:p>
    <w:p w14:paraId="5896099A" w14:textId="538B5820" w:rsidR="000B6610" w:rsidRDefault="000B6610" w:rsidP="008B6883">
      <w:pPr>
        <w:pStyle w:val="BodyText2"/>
      </w:pPr>
      <w:r>
        <w:t xml:space="preserve">Sentinel-Hub does not cover the full USGS Landsat archive - goto the </w:t>
      </w:r>
      <w:hyperlink r:id="rId989" w:history="1">
        <w:r w:rsidRPr="000B6610">
          <w:rPr>
            <w:rStyle w:val="Hyperlink"/>
          </w:rPr>
          <w:t>EO Browser</w:t>
        </w:r>
      </w:hyperlink>
      <w:r>
        <w:t xml:space="preserve"> and hover over the dataset title and it tells you the coverage. </w:t>
      </w:r>
      <w:r w:rsidR="002633E4">
        <w:t xml:space="preserve">More information in the blog </w:t>
      </w:r>
      <w:hyperlink r:id="rId990"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9B5185">
            <w:pPr>
              <w:pStyle w:val="TableTextHeader"/>
            </w:pPr>
            <w:r>
              <w:t>Satellite</w:t>
            </w:r>
          </w:p>
        </w:tc>
        <w:tc>
          <w:tcPr>
            <w:tcW w:w="3117" w:type="dxa"/>
          </w:tcPr>
          <w:p w14:paraId="44B7DD6E" w14:textId="531A3834"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8B6883">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1E72C3AA" w14:textId="14FD1F6C" w:rsidR="00AD2A58" w:rsidRDefault="00AD2A58" w:rsidP="00AD2A58">
      <w:pPr>
        <w:pStyle w:val="Heading4"/>
      </w:pPr>
      <w:r>
        <w:t>Story Maps</w:t>
      </w:r>
    </w:p>
    <w:p w14:paraId="4DAB2329" w14:textId="7D8916C6" w:rsidR="00AD2A58" w:rsidRPr="00AD2A58" w:rsidRDefault="00AD2A58" w:rsidP="00AD2A58">
      <w:pPr>
        <w:pStyle w:val="BodyText2"/>
      </w:pPr>
      <w:r>
        <w:t xml:space="preserve">Are </w:t>
      </w:r>
      <w:hyperlink r:id="rId991" w:history="1">
        <w:r w:rsidRPr="00AD2A58">
          <w:rPr>
            <w:rStyle w:val="Hyperlink"/>
          </w:rPr>
          <w:t>here</w:t>
        </w:r>
      </w:hyperlink>
      <w:r>
        <w:t>.</w:t>
      </w:r>
    </w:p>
    <w:p w14:paraId="4761F8B9" w14:textId="00C26FF1" w:rsidR="002C2CDA" w:rsidRDefault="002C2CDA" w:rsidP="002C2CDA">
      <w:pPr>
        <w:pStyle w:val="Heading5"/>
      </w:pPr>
      <w:r>
        <w:t>Africa Report</w:t>
      </w:r>
    </w:p>
    <w:p w14:paraId="3E4D253A" w14:textId="27AC4FEB" w:rsidR="002C2CDA" w:rsidRPr="002C2CDA" w:rsidRDefault="002C2CDA" w:rsidP="002C2CDA">
      <w:pPr>
        <w:pStyle w:val="BodyText2"/>
      </w:pPr>
      <w:r>
        <w:t xml:space="preserve">Is </w:t>
      </w:r>
      <w:hyperlink r:id="rId992" w:history="1">
        <w:r w:rsidRPr="002C2CDA">
          <w:rPr>
            <w:rStyle w:val="Hyperlink"/>
          </w:rPr>
          <w:t>here</w:t>
        </w:r>
      </w:hyperlink>
      <w:r>
        <w:t xml:space="preserve">. </w:t>
      </w:r>
    </w:p>
    <w:p w14:paraId="3591ECE5" w14:textId="613AFB29" w:rsidR="005E663B" w:rsidRDefault="005E663B" w:rsidP="005E663B">
      <w:pPr>
        <w:pStyle w:val="Heading5"/>
      </w:pPr>
      <w:r>
        <w:t>Hosting and Customisati</w:t>
      </w:r>
      <w:r w:rsidR="00437A1F">
        <w:t>o</w:t>
      </w:r>
      <w:r>
        <w:t>n</w:t>
      </w:r>
    </w:p>
    <w:p w14:paraId="68BC3E37" w14:textId="3D98B8B2" w:rsidR="005E663B" w:rsidRDefault="005E663B" w:rsidP="005E663B">
      <w:pPr>
        <w:pStyle w:val="BodyText2"/>
      </w:pPr>
      <w:r>
        <w:t xml:space="preserve">Following the guide on </w:t>
      </w:r>
      <w:hyperlink r:id="rId993" w:history="1">
        <w:r w:rsidRPr="005E663B">
          <w:rPr>
            <w:rStyle w:val="Hyperlink"/>
          </w:rPr>
          <w:t>this</w:t>
        </w:r>
      </w:hyperlink>
      <w:r>
        <w:t xml:space="preserve"> page to host and customize the </w:t>
      </w:r>
      <w:hyperlink r:id="rId994" w:history="1">
        <w:r w:rsidRPr="005E663B">
          <w:rPr>
            <w:rStyle w:val="Hyperlink"/>
          </w:rPr>
          <w:t>Water Story Map</w:t>
        </w:r>
      </w:hyperlink>
      <w:r>
        <w:t xml:space="preserve"> on my C9 web-apps workspace. </w:t>
      </w:r>
    </w:p>
    <w:p w14:paraId="26F255D0" w14:textId="124C27FB" w:rsidR="005E663B" w:rsidRDefault="005E663B" w:rsidP="005E663B">
      <w:pPr>
        <w:pStyle w:val="ListNumber"/>
        <w:numPr>
          <w:ilvl w:val="0"/>
          <w:numId w:val="51"/>
        </w:numPr>
      </w:pPr>
      <w:r>
        <w:t xml:space="preserve">Cloned the </w:t>
      </w:r>
      <w:hyperlink r:id="rId995" w:history="1">
        <w:r w:rsidRPr="005E663B">
          <w:rPr>
            <w:rStyle w:val="Hyperlink"/>
          </w:rPr>
          <w:t>repo</w:t>
        </w:r>
      </w:hyperlink>
      <w:r>
        <w:t xml:space="preserve"> into c9\web-apps\storyMaps</w:t>
      </w:r>
    </w:p>
    <w:p w14:paraId="0EA686C1" w14:textId="71FC1D9C" w:rsidR="005E663B" w:rsidRDefault="00DC1C3F" w:rsidP="005E663B">
      <w:pPr>
        <w:pStyle w:val="ListNumber"/>
        <w:numPr>
          <w:ilvl w:val="0"/>
          <w:numId w:val="51"/>
        </w:numPr>
      </w:pPr>
      <w:r>
        <w:t>Added the appid in the config section of the index.html file</w:t>
      </w:r>
    </w:p>
    <w:p w14:paraId="7008DC29" w14:textId="15959ADF" w:rsidR="00DC1C3F" w:rsidRDefault="00DC1C3F" w:rsidP="005E663B">
      <w:pPr>
        <w:pStyle w:val="ListNumber"/>
        <w:numPr>
          <w:ilvl w:val="0"/>
          <w:numId w:val="51"/>
        </w:numPr>
      </w:pPr>
      <w:r>
        <w:t>Added the appid as a url parameter for the development site</w:t>
      </w:r>
    </w:p>
    <w:p w14:paraId="276321B9" w14:textId="759C7E95" w:rsidR="00437A1F" w:rsidRDefault="00437A1F" w:rsidP="00437A1F">
      <w:pPr>
        <w:pStyle w:val="Heading6"/>
      </w:pPr>
      <w:r>
        <w:t>Using the ArcGIS Javascript API</w:t>
      </w:r>
    </w:p>
    <w:p w14:paraId="0FB11CA8" w14:textId="7EF3EA8F" w:rsidR="00437A1F" w:rsidRPr="00437A1F" w:rsidRDefault="00437A1F" w:rsidP="00437A1F">
      <w:pPr>
        <w:pStyle w:val="BodyText2"/>
      </w:pPr>
      <w:r>
        <w:t xml:space="preserve">The currently bundled version (as of 11/04/2018) of the Javascript API is 3.23 which is a long way behind the current version (4.6) and there have been some changes to the API since then. For example, the </w:t>
      </w:r>
      <w:r w:rsidRPr="00437A1F">
        <w:t>webMercatorUtils</w:t>
      </w:r>
      <w:r>
        <w:t xml:space="preserve"> module has moved from esri/geometry/</w:t>
      </w:r>
      <w:r w:rsidRPr="00437A1F">
        <w:t>webMercatorUtils</w:t>
      </w:r>
      <w:r>
        <w:t xml:space="preserve"> to </w:t>
      </w:r>
      <w:r>
        <w:t>esri/geometry/</w:t>
      </w:r>
      <w:r>
        <w:t>support/</w:t>
      </w:r>
      <w:r w:rsidRPr="00437A1F">
        <w:t>webMercatorUtils</w:t>
      </w:r>
      <w:r>
        <w:t xml:space="preserve"> </w:t>
      </w:r>
      <w:r>
        <w:t xml:space="preserve">and so you will need to check the guide </w:t>
      </w:r>
      <w:hyperlink r:id="rId996" w:history="1">
        <w:r w:rsidRPr="00437A1F">
          <w:rPr>
            <w:rStyle w:val="Hyperlink"/>
          </w:rPr>
          <w:t>here</w:t>
        </w:r>
      </w:hyperlink>
      <w:r>
        <w:t xml:space="preserve"> to see how you should reference the modules for use in the Story Maps. Here is the </w:t>
      </w:r>
      <w:hyperlink r:id="rId997" w:history="1">
        <w:r w:rsidRPr="00437A1F">
          <w:rPr>
            <w:rStyle w:val="Hyperlink"/>
          </w:rPr>
          <w:t>3.23. Documentation</w:t>
        </w:r>
      </w:hyperlink>
      <w:r>
        <w:t>.</w:t>
      </w:r>
      <w:r w:rsidR="00F70A64">
        <w:t xml:space="preserve"> The reason why it still uses 3.23 is because this is the latest API with just a 2D map. </w:t>
      </w:r>
    </w:p>
    <w:p w14:paraId="3FDAFC9D" w14:textId="5C98A9C3" w:rsidR="00F70A64" w:rsidRDefault="00F70A64" w:rsidP="00F70A64">
      <w:pPr>
        <w:pStyle w:val="Heading6"/>
      </w:pPr>
      <w:r>
        <w:t>Adding Styles</w:t>
      </w:r>
    </w:p>
    <w:p w14:paraId="67B572CE" w14:textId="2F68A671" w:rsidR="00F70A64" w:rsidRPr="00F70A64" w:rsidRDefault="00F70A64" w:rsidP="00F70A64">
      <w:pPr>
        <w:pStyle w:val="BodyText2"/>
      </w:pPr>
      <w:r>
        <w:t>You can add styles in the index.html styles section.</w:t>
      </w:r>
    </w:p>
    <w:p w14:paraId="0AEEE565" w14:textId="75023A09" w:rsidR="007F184F" w:rsidRDefault="007F184F" w:rsidP="007F184F">
      <w:pPr>
        <w:pStyle w:val="Heading6"/>
      </w:pPr>
      <w:r>
        <w:t>Building</w:t>
      </w:r>
    </w:p>
    <w:p w14:paraId="717972F6" w14:textId="2A1DB304" w:rsidR="007F184F" w:rsidRDefault="007F184F" w:rsidP="007F184F">
      <w:pPr>
        <w:pStyle w:val="BodyText2"/>
      </w:pPr>
      <w:r>
        <w:t xml:space="preserve">Change to the cloned storymaps folder and </w:t>
      </w:r>
      <w:r w:rsidR="00960E2B">
        <w:t>run grunt</w:t>
      </w:r>
      <w:r>
        <w:t>:</w:t>
      </w:r>
    </w:p>
    <w:p w14:paraId="17F537B7" w14:textId="5861716B" w:rsidR="00960E2B" w:rsidRPr="007F184F" w:rsidRDefault="00960E2B" w:rsidP="00960E2B">
      <w:pPr>
        <w:pStyle w:val="Unix"/>
      </w:pPr>
      <w:r w:rsidRPr="007F184F">
        <w:t>blishten:~/workspace/storyMaps/storymap-series (mast</w:t>
      </w:r>
      <w:r>
        <w:t xml:space="preserve">er) $ </w:t>
      </w:r>
      <w:r>
        <w:t>grunt</w:t>
      </w:r>
    </w:p>
    <w:p w14:paraId="50697725" w14:textId="77777777" w:rsidR="00960E2B" w:rsidRDefault="00960E2B" w:rsidP="007F184F">
      <w:pPr>
        <w:pStyle w:val="BodyText2"/>
      </w:pPr>
    </w:p>
    <w:p w14:paraId="19B8FEDB" w14:textId="1163102A" w:rsidR="007F184F" w:rsidRDefault="007F184F" w:rsidP="007F184F">
      <w:pPr>
        <w:pStyle w:val="Unix"/>
      </w:pPr>
      <w:r w:rsidRPr="007F184F">
        <w:t>blishten:~/workspace/storyMaps/storymap-series (master) $ npm install</w:t>
      </w:r>
    </w:p>
    <w:p w14:paraId="5AD503B9" w14:textId="32402447" w:rsidR="00960E2B" w:rsidRPr="007F184F" w:rsidRDefault="007F184F" w:rsidP="007F184F">
      <w:pPr>
        <w:pStyle w:val="Unix"/>
      </w:pPr>
      <w:r w:rsidRPr="007F184F">
        <w:t>blishten:~/workspace/storyMaps/storymap-series (mast</w:t>
      </w:r>
      <w:r>
        <w:t>er) $ npm install -g grunt-cli</w:t>
      </w:r>
    </w:p>
    <w:p w14:paraId="443292A0" w14:textId="77777777" w:rsidR="008A7941" w:rsidRDefault="008A7941" w:rsidP="008A7941">
      <w:pPr>
        <w:pStyle w:val="Heading3"/>
      </w:pPr>
      <w:r>
        <w:t>Microsoft Azure</w:t>
      </w:r>
    </w:p>
    <w:p w14:paraId="632FE8FA" w14:textId="77777777" w:rsidR="008A7941" w:rsidRDefault="008A7941" w:rsidP="008A7941">
      <w:pPr>
        <w:pStyle w:val="Heading4"/>
      </w:pPr>
      <w:r>
        <w:t>Compute</w:t>
      </w:r>
    </w:p>
    <w:p w14:paraId="4009AB64" w14:textId="77777777" w:rsidR="008A7941" w:rsidRDefault="008A7941" w:rsidP="008A7941">
      <w:pPr>
        <w:pStyle w:val="Heading5"/>
      </w:pPr>
      <w:r>
        <w:lastRenderedPageBreak/>
        <w:t>Virtual Machines</w:t>
      </w:r>
    </w:p>
    <w:p w14:paraId="4E00FCBC" w14:textId="77777777" w:rsidR="008A7941" w:rsidRDefault="008A7941" w:rsidP="008A7941">
      <w:pPr>
        <w:pStyle w:val="Heading6"/>
      </w:pPr>
      <w:r>
        <w:t>Data Science Virtual Machine (DSVM)</w:t>
      </w:r>
    </w:p>
    <w:p w14:paraId="16EC973C" w14:textId="77777777" w:rsidR="008A7941" w:rsidRPr="00C75148" w:rsidRDefault="008A7941" w:rsidP="008A7941">
      <w:pPr>
        <w:pStyle w:val="BodyText2"/>
      </w:pPr>
      <w:r>
        <w:t xml:space="preserve">Launched on 7/3/18 - </w:t>
      </w:r>
      <w:hyperlink r:id="rId998" w:history="1">
        <w:r w:rsidRPr="00C75148">
          <w:rPr>
            <w:rStyle w:val="Hyperlink"/>
          </w:rPr>
          <w:t>here</w:t>
        </w:r>
      </w:hyperlink>
      <w:r>
        <w:t xml:space="preserve"> is a press  release. It includes lots of AI stuff and ArcGIS Pro - still need an ArcGIS Pro license though.</w:t>
      </w:r>
    </w:p>
    <w:p w14:paraId="0D729199" w14:textId="77777777" w:rsidR="008A7941" w:rsidRDefault="008A7941" w:rsidP="008A7941">
      <w:pPr>
        <w:pStyle w:val="Heading7"/>
      </w:pPr>
      <w:r>
        <w:t>Test Drive</w:t>
      </w:r>
    </w:p>
    <w:p w14:paraId="7F4841EA" w14:textId="77777777" w:rsidR="008A7941" w:rsidRDefault="008A7941" w:rsidP="008A7941">
      <w:pPr>
        <w:pStyle w:val="BodyText2"/>
      </w:pPr>
      <w:r>
        <w:t xml:space="preserve">Trying out the test drive with my </w:t>
      </w:r>
      <w:hyperlink r:id="rId999" w:history="1">
        <w:r w:rsidRPr="00D310D8">
          <w:rPr>
            <w:rStyle w:val="Hyperlink"/>
          </w:rPr>
          <w:t>blishten@gmail.com</w:t>
        </w:r>
      </w:hyperlink>
      <w:r>
        <w:t xml:space="preserve"> Microsoft Account on 8/3/18 but it is blocked JRC firewall. It needs ssh:</w:t>
      </w:r>
    </w:p>
    <w:p w14:paraId="1215BC13" w14:textId="77777777" w:rsidR="008A7941" w:rsidRPr="000F5EBC" w:rsidRDefault="008A7941" w:rsidP="008A7941">
      <w:pPr>
        <w:pStyle w:val="BodyText2"/>
      </w:pPr>
      <w:r>
        <w:rPr>
          <w:noProof/>
          <w:lang w:bidi="ar-SA"/>
        </w:rPr>
        <w:drawing>
          <wp:inline distT="0" distB="0" distL="0" distR="0" wp14:anchorId="66DCE75D" wp14:editId="43A4B90C">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0">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8B6883">
      <w:pPr>
        <w:pStyle w:val="BodyText2"/>
      </w:pPr>
      <w:r>
        <w:t xml:space="preserve">GEM IT installed the PyCloud client using the instructions </w:t>
      </w:r>
      <w:hyperlink r:id="rId1001"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8B6883">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1002"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8B6883">
      <w:pPr>
        <w:pStyle w:val="BodyText2"/>
      </w:pPr>
      <w:r>
        <w:t xml:space="preserve">Following the instructions </w:t>
      </w:r>
      <w:hyperlink r:id="rId1003"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8B6883">
      <w:pPr>
        <w:pStyle w:val="BodyText2"/>
      </w:pPr>
      <w:r>
        <w:t>Caused an error first time until I granted my machine access to PiCloud (API key not set error).</w:t>
      </w:r>
    </w:p>
    <w:p w14:paraId="6CCDC664" w14:textId="77777777" w:rsidR="00E0003B" w:rsidRDefault="00E0003B" w:rsidP="008B6883">
      <w:pPr>
        <w:pStyle w:val="BodyText2"/>
      </w:pPr>
      <w:r>
        <w:t xml:space="preserve">When I run this I can look at my jobs </w:t>
      </w:r>
      <w:hyperlink r:id="rId1004" w:history="1">
        <w:r w:rsidRPr="00602A20">
          <w:rPr>
            <w:rStyle w:val="Hyperlink"/>
          </w:rPr>
          <w:t>here</w:t>
        </w:r>
      </w:hyperlink>
      <w:r>
        <w:t>.</w:t>
      </w:r>
    </w:p>
    <w:p w14:paraId="2D40E4C3" w14:textId="77777777" w:rsidR="00E0003B" w:rsidRDefault="00E0003B" w:rsidP="008B6883">
      <w:pPr>
        <w:pStyle w:val="BodyText2"/>
      </w:pPr>
      <w:r>
        <w:t xml:space="preserve">The default list of installed packages is shown </w:t>
      </w:r>
      <w:hyperlink r:id="rId1005" w:history="1">
        <w:r w:rsidRPr="008842C4">
          <w:rPr>
            <w:rStyle w:val="Hyperlink"/>
          </w:rPr>
          <w:t>here</w:t>
        </w:r>
      </w:hyperlink>
      <w:r>
        <w:t xml:space="preserve"> and it includes numpy, psycopg2 and GDAL! Hoorah!</w:t>
      </w:r>
    </w:p>
    <w:p w14:paraId="2D94DF30" w14:textId="77777777" w:rsidR="00E0003B" w:rsidRDefault="00E0003B" w:rsidP="008B6883">
      <w:pPr>
        <w:pStyle w:val="BodyText2"/>
      </w:pPr>
      <w:r>
        <w:t xml:space="preserve">Now, how do we connect to PostGIS to get data – see </w:t>
      </w:r>
      <w:hyperlink r:id="rId1006"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8B6883">
      <w:pPr>
        <w:pStyle w:val="BodyText2"/>
      </w:pPr>
      <w:r>
        <w:t xml:space="preserve">Trying GDAL to access a WFS service published on the IUCN machine using sample code from </w:t>
      </w:r>
      <w:hyperlink r:id="rId1007"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lastRenderedPageBreak/>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DD4343">
      <w:pPr>
        <w:pStyle w:val="Tiny"/>
      </w:pPr>
      <w:r>
        <w:t>ERROR 6: EPSG PCS/GCS code 102113 not found in EPSG support files.  Is this a valid</w:t>
      </w:r>
    </w:p>
    <w:p w14:paraId="67D07F8D" w14:textId="77777777" w:rsidR="00E0003B" w:rsidRDefault="00E0003B" w:rsidP="00DD4343">
      <w:pPr>
        <w:pStyle w:val="Tiny"/>
      </w:pPr>
      <w:r>
        <w:t>EPSG coordinate system?</w:t>
      </w:r>
    </w:p>
    <w:p w14:paraId="44BA239B"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1008" w:history="1">
        <w:r w:rsidRPr="00AC08D2">
          <w:rPr>
            <w:rStyle w:val="Hyperlink"/>
          </w:rPr>
          <w:t>this</w:t>
        </w:r>
      </w:hyperlink>
      <w:r>
        <w:t xml:space="preserve"> page there is a link to a pdf containing all of the codes for the ESRI in-built projection systems. Direct link </w:t>
      </w:r>
      <w:hyperlink r:id="rId1009" w:history="1">
        <w:r w:rsidRPr="006531F5">
          <w:rPr>
            <w:rStyle w:val="Hyperlink"/>
          </w:rPr>
          <w:t>here</w:t>
        </w:r>
      </w:hyperlink>
      <w:r>
        <w:t>.</w:t>
      </w:r>
    </w:p>
    <w:p w14:paraId="33F4D3EA" w14:textId="77777777" w:rsidR="00E0003B" w:rsidRDefault="00E0003B" w:rsidP="008B6883">
      <w:pPr>
        <w:pStyle w:val="BodyText2"/>
      </w:pPr>
      <w:r>
        <w:t>So we need to change this to a valid EPSG code – lets try EPSG:3857. These are the 2 from the ESRI docs:</w:t>
      </w:r>
    </w:p>
    <w:p w14:paraId="52729358" w14:textId="77777777" w:rsidR="00E0003B" w:rsidRDefault="00E0003B" w:rsidP="00DD4343">
      <w:pPr>
        <w:pStyle w:val="Tiny"/>
        <w:numPr>
          <w:ilvl w:val="0"/>
          <w:numId w:val="11"/>
        </w:numPr>
      </w:pPr>
      <w:r>
        <w:t>WGS_1984_Web_Mercator 102113 World</w:t>
      </w:r>
    </w:p>
    <w:p w14:paraId="108B80EC" w14:textId="77777777" w:rsidR="00E0003B" w:rsidRDefault="00E0003B" w:rsidP="00DD4343">
      <w:pPr>
        <w:pStyle w:val="Tiny"/>
        <w:numPr>
          <w:ilvl w:val="0"/>
          <w:numId w:val="11"/>
        </w:numPr>
      </w:pPr>
      <w:r>
        <w:t>WGS_1984_Web_Mercator_Auxiliary_Sphere 102100 World</w:t>
      </w:r>
    </w:p>
    <w:p w14:paraId="52DD8B11" w14:textId="77777777" w:rsidR="00E0003B" w:rsidRDefault="00E0003B" w:rsidP="008B6883">
      <w:pPr>
        <w:pStyle w:val="BodyText2"/>
      </w:pPr>
      <w:r>
        <w:t xml:space="preserve">1 does not correspond to an EPSG code and 2 is mathematicaly equivalent to EPSG:3857 (from </w:t>
      </w:r>
      <w:hyperlink r:id="rId1010" w:history="1">
        <w:r w:rsidRPr="004204EF">
          <w:rPr>
            <w:rStyle w:val="Hyperlink"/>
          </w:rPr>
          <w:t>here</w:t>
        </w:r>
      </w:hyperlink>
      <w:r>
        <w:t xml:space="preserve">). It is on spatialreference.org </w:t>
      </w:r>
      <w:hyperlink r:id="rId1011" w:history="1">
        <w:r w:rsidRPr="004204EF">
          <w:rPr>
            <w:rStyle w:val="Hyperlink"/>
          </w:rPr>
          <w:t>here</w:t>
        </w:r>
      </w:hyperlink>
      <w:r>
        <w:t xml:space="preserve">. </w:t>
      </w:r>
    </w:p>
    <w:p w14:paraId="182CE0E6"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8B6883">
      <w:pPr>
        <w:pStyle w:val="BodyText2"/>
      </w:pPr>
      <w:r>
        <w:t>Here is the output json for feature 192 (abbreviated):</w:t>
      </w:r>
    </w:p>
    <w:p w14:paraId="35ED22F8"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8B6883">
      <w:pPr>
        <w:pStyle w:val="BodyText2"/>
      </w:pPr>
      <w:r>
        <w:t>Updated the rasterise code to run from PiCloud.</w:t>
      </w:r>
    </w:p>
    <w:p w14:paraId="2C6895EB" w14:textId="750A28BA" w:rsidR="00E0003B" w:rsidRDefault="00E0003B" w:rsidP="000E5536">
      <w:pPr>
        <w:pStyle w:val="Heading5"/>
      </w:pPr>
      <w:bookmarkStart w:id="166" w:name="_Ref324774499"/>
      <w:r>
        <w:t>Accessing WFS using Python (filtered)</w:t>
      </w:r>
      <w:bookmarkEnd w:id="166"/>
    </w:p>
    <w:p w14:paraId="434C1464" w14:textId="77777777" w:rsidR="00E0003B" w:rsidRDefault="00E0003B" w:rsidP="008B6883">
      <w:pPr>
        <w:pStyle w:val="BodyText2"/>
      </w:pPr>
      <w:r>
        <w:t>Updating the WFS call to be dynamic (e.g. like the one below which has a url encoded with an ogc:filter for ID_NO=17975.</w:t>
      </w:r>
    </w:p>
    <w:p w14:paraId="58B706C2" w14:textId="77777777" w:rsidR="00E0003B" w:rsidRDefault="00837495" w:rsidP="008B6883">
      <w:pPr>
        <w:pStyle w:val="BodyText2"/>
        <w:rPr>
          <w:rStyle w:val="Hyperlink"/>
        </w:rPr>
      </w:pPr>
      <w:hyperlink r:id="rId1012"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8B6883">
      <w:pPr>
        <w:pStyle w:val="BodyText2"/>
        <w:rPr>
          <w:rStyle w:val="Hyperlink"/>
        </w:rPr>
      </w:pPr>
      <w:r>
        <w:t>Or decoded:</w:t>
      </w:r>
    </w:p>
    <w:p w14:paraId="77C1B5F3" w14:textId="77777777" w:rsidR="00E0003B" w:rsidRDefault="00837495" w:rsidP="008B6883">
      <w:pPr>
        <w:pStyle w:val="BodyText2"/>
      </w:pPr>
      <w:hyperlink r:id="rId1013"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8B6883">
      <w:pPr>
        <w:pStyle w:val="BodyText2"/>
      </w:pPr>
      <w:r>
        <w:t xml:space="preserve">But how do I filter the data from Python? Seems like I have to use SetAttributeFilter (some example code </w:t>
      </w:r>
      <w:hyperlink r:id="rId1014"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8B6883">
      <w:pPr>
        <w:pStyle w:val="BodyText2"/>
      </w:pPr>
      <w:r>
        <w:t xml:space="preserve">The docs are </w:t>
      </w:r>
      <w:hyperlink r:id="rId1015"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lastRenderedPageBreak/>
        <w:t>Content Management Systems</w:t>
      </w:r>
    </w:p>
    <w:p w14:paraId="157D5D26" w14:textId="7C540C65" w:rsidR="009B7032" w:rsidRDefault="009B7032" w:rsidP="0034374E">
      <w:pPr>
        <w:pStyle w:val="Heading3"/>
      </w:pPr>
      <w:r>
        <w:t>Drupal</w:t>
      </w:r>
    </w:p>
    <w:p w14:paraId="0D4544B4" w14:textId="77777777" w:rsidR="007D2F52" w:rsidRDefault="00BF45E3" w:rsidP="008B6883">
      <w:pPr>
        <w:pStyle w:val="BodyText2"/>
      </w:pPr>
      <w:r>
        <w:t xml:space="preserve">The RIS is developed in Drupal and is accessible </w:t>
      </w:r>
      <w:hyperlink r:id="rId1016" w:history="1">
        <w:r w:rsidRPr="00BF45E3">
          <w:rPr>
            <w:rStyle w:val="Hyperlink"/>
          </w:rPr>
          <w:t>here</w:t>
        </w:r>
      </w:hyperlink>
      <w:r>
        <w:t xml:space="preserve">. My user/pass: </w:t>
      </w:r>
      <w:hyperlink r:id="rId1017"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8B6883">
      <w:pPr>
        <w:pStyle w:val="BodyText2"/>
      </w:pPr>
      <w:r>
        <w:t>I have created a folder at the root level in the RIS website to hold the widgets:</w:t>
      </w:r>
    </w:p>
    <w:p w14:paraId="3869406D" w14:textId="4D83BA9F" w:rsidR="007D2F52" w:rsidRDefault="007D2F52" w:rsidP="008B6883">
      <w:pPr>
        <w:pStyle w:val="BodyText2"/>
      </w:pPr>
      <w:r>
        <w:t>/srv/www/biopama/widgets</w:t>
      </w:r>
    </w:p>
    <w:p w14:paraId="519B424C" w14:textId="64999390" w:rsidR="007D2F52" w:rsidRDefault="007D2F52" w:rsidP="008B6883">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t>widgets/css/claro.css</w:t>
      </w:r>
    </w:p>
    <w:p w14:paraId="725079B3" w14:textId="318712ED" w:rsidR="007D2F52" w:rsidRDefault="00837495" w:rsidP="008B550B">
      <w:pPr>
        <w:pStyle w:val="Code"/>
      </w:pPr>
      <w:hyperlink r:id="rId1018"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8B6883">
      <w:pPr>
        <w:pStyle w:val="BodyText2"/>
      </w:pPr>
      <w:r>
        <w:t>In the widget Javascript:</w:t>
      </w:r>
    </w:p>
    <w:p w14:paraId="46530AE4" w14:textId="259A1E91" w:rsidR="00B80284" w:rsidRDefault="00B80284" w:rsidP="008B6883">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8B6883">
      <w:pPr>
        <w:pStyle w:val="BodyText2"/>
      </w:pPr>
      <w:r>
        <w:t>In the widgets template HTML:</w:t>
      </w:r>
    </w:p>
    <w:p w14:paraId="4F35F4C6" w14:textId="70A59312" w:rsidR="00D063F0" w:rsidRDefault="00D063F0" w:rsidP="008B6883">
      <w:pPr>
        <w:pStyle w:val="BodyText2"/>
      </w:pPr>
      <w:r>
        <w:lastRenderedPageBreak/>
        <w:t>Replace:</w:t>
      </w:r>
      <w:r>
        <w:tab/>
      </w:r>
      <w:r>
        <w:tab/>
        <w:t>src=”</w:t>
      </w:r>
      <w:r w:rsidRPr="00C34848">
        <w:rPr>
          <w:color w:val="FF0000"/>
        </w:rPr>
        <w:t>widgets</w:t>
      </w:r>
      <w:r w:rsidRPr="00D063F0">
        <w:t>/images/loading.gif</w:t>
      </w:r>
      <w:r>
        <w:t>”</w:t>
      </w:r>
    </w:p>
    <w:p w14:paraId="2A40AD1B" w14:textId="3D079511"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8B6883">
      <w:pPr>
        <w:pStyle w:val="BodyText2"/>
      </w:pPr>
      <w:r>
        <w:t>These have to go into the Drupal page and you will need to replace as follows:</w:t>
      </w:r>
    </w:p>
    <w:p w14:paraId="766DBB52" w14:textId="0D7E9257" w:rsidR="00395F05" w:rsidRDefault="00395F05" w:rsidP="008B6883">
      <w:pPr>
        <w:pStyle w:val="BodyText2"/>
      </w:pPr>
      <w:r>
        <w:t>Replace:</w:t>
      </w:r>
      <w:r>
        <w:tab/>
      </w:r>
      <w:r>
        <w:tab/>
      </w:r>
      <w:r w:rsidRPr="00395F05">
        <w:t>&lt;link rel="stylesheet" type="text/css" href="widgets/css/ImageryController.css" /&gt;</w:t>
      </w:r>
    </w:p>
    <w:p w14:paraId="4BC0BD0A" w14:textId="0A39287E" w:rsidR="00395F05" w:rsidRDefault="00395F05" w:rsidP="008B6883">
      <w:pPr>
        <w:pStyle w:val="BodyText2"/>
      </w:pPr>
      <w:r>
        <w:t>With:</w:t>
      </w:r>
      <w:r>
        <w:tab/>
      </w:r>
      <w:r>
        <w:tab/>
        <w:t>javascript</w:t>
      </w:r>
      <w:r w:rsidRPr="00395F05">
        <w:t>/themes/</w:t>
      </w:r>
      <w:r>
        <w:t>widgets/css/</w:t>
      </w:r>
      <w:r w:rsidRPr="00395F05">
        <w:t>ImageryController.css</w:t>
      </w:r>
    </w:p>
    <w:p w14:paraId="07A302B4" w14:textId="11BC2615" w:rsidR="00E811D7" w:rsidRDefault="00E811D7" w:rsidP="008B6883">
      <w:pPr>
        <w:pStyle w:val="BodyText2"/>
      </w:pPr>
      <w:r>
        <w:t xml:space="preserve">You </w:t>
      </w:r>
      <w:r w:rsidR="008B754E">
        <w:t>will</w:t>
      </w:r>
      <w:r>
        <w:t xml:space="preserve"> also need to add the claro css files:</w:t>
      </w:r>
    </w:p>
    <w:p w14:paraId="13AB704F" w14:textId="20FFBF15" w:rsidR="00E811D7" w:rsidRPr="009D013C" w:rsidRDefault="00E811D7" w:rsidP="008B6883">
      <w:pPr>
        <w:pStyle w:val="BodyText2"/>
      </w:pPr>
      <w:r w:rsidRPr="00E811D7">
        <w:t>&lt;link rel="stylesheet" type="text/css" href="http://ajax.googleapis.com/ajax/libs/dojo/1.10.4/dijit/themes/claro/claro.css" /&gt;</w:t>
      </w:r>
    </w:p>
    <w:p w14:paraId="279CC1CE" w14:textId="43C3C8CA" w:rsidR="00D063F0" w:rsidRPr="00D063F0" w:rsidRDefault="00D063F0" w:rsidP="008B6883">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837495" w:rsidP="008B6883">
      <w:pPr>
        <w:pStyle w:val="BodyText2"/>
      </w:pPr>
      <w:hyperlink r:id="rId1019"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837495" w:rsidP="000E5536">
      <w:pPr>
        <w:pStyle w:val="BodyText"/>
      </w:pPr>
      <w:hyperlink r:id="rId1020"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837495" w:rsidP="000E5536">
      <w:pPr>
        <w:pStyle w:val="BodyText"/>
      </w:pPr>
      <w:hyperlink r:id="rId1021"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837495" w:rsidP="000E5536">
      <w:pPr>
        <w:pStyle w:val="BodyText"/>
      </w:pPr>
      <w:hyperlink r:id="rId1022"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lastRenderedPageBreak/>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837495" w:rsidP="000E5536">
      <w:pPr>
        <w:pStyle w:val="BodyText"/>
      </w:pPr>
      <w:hyperlink r:id="rId1023"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837495" w:rsidP="000E5536">
      <w:pPr>
        <w:pStyle w:val="BodyText"/>
      </w:pPr>
      <w:hyperlink r:id="rId1024"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837495" w:rsidP="000E5536">
      <w:pPr>
        <w:pStyle w:val="BodyText"/>
      </w:pPr>
      <w:hyperlink r:id="rId1025"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837495" w:rsidP="000E5536">
      <w:pPr>
        <w:pStyle w:val="BodyText"/>
      </w:pPr>
      <w:hyperlink r:id="rId1026"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837495" w:rsidP="000E5536">
      <w:pPr>
        <w:pStyle w:val="BodyText"/>
      </w:pPr>
      <w:hyperlink r:id="rId1027"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837495" w:rsidP="000E5536">
      <w:pPr>
        <w:pStyle w:val="BodyText"/>
      </w:pPr>
      <w:hyperlink r:id="rId1028"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837495" w:rsidP="000E5536">
      <w:pPr>
        <w:pStyle w:val="BodyText"/>
      </w:pPr>
      <w:hyperlink r:id="rId1029"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837495" w:rsidP="000E5536">
      <w:pPr>
        <w:pStyle w:val="BodyText"/>
      </w:pPr>
      <w:hyperlink r:id="rId1030"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837495" w:rsidP="000E5536">
      <w:pPr>
        <w:pStyle w:val="BodyText"/>
      </w:pPr>
      <w:hyperlink r:id="rId1031"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837495" w:rsidP="000E5536">
      <w:pPr>
        <w:pStyle w:val="BodyText"/>
      </w:pPr>
      <w:hyperlink r:id="rId1032"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837495" w:rsidP="000E5536">
      <w:pPr>
        <w:pStyle w:val="BodyText"/>
        <w:rPr>
          <w:color w:val="F49100" w:themeColor="hyperlink"/>
          <w:u w:val="single"/>
        </w:rPr>
      </w:pPr>
      <w:hyperlink r:id="rId1033"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837495" w:rsidP="000E5536">
      <w:pPr>
        <w:pStyle w:val="BodyText"/>
      </w:pPr>
      <w:hyperlink r:id="rId1034"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837495" w:rsidP="000E5536">
      <w:pPr>
        <w:pStyle w:val="BodyText"/>
      </w:pPr>
      <w:hyperlink r:id="rId1035"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837495" w:rsidP="008B6883">
      <w:pPr>
        <w:pStyle w:val="BodyText2"/>
      </w:pPr>
      <w:hyperlink r:id="rId1036"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837495" w:rsidP="008B6883">
      <w:pPr>
        <w:pStyle w:val="BodyText2"/>
      </w:pPr>
      <w:hyperlink r:id="rId1037"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837495" w:rsidP="000E5536">
      <w:pPr>
        <w:pStyle w:val="BodyText"/>
      </w:pPr>
      <w:hyperlink r:id="rId1038"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837495" w:rsidP="000E5536">
      <w:pPr>
        <w:pStyle w:val="BodyText"/>
      </w:pPr>
      <w:hyperlink r:id="rId1039"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837495" w:rsidP="000E5536">
      <w:pPr>
        <w:pStyle w:val="BodyText"/>
      </w:pPr>
      <w:hyperlink r:id="rId1040"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837495" w:rsidP="000E5536">
      <w:pPr>
        <w:pStyle w:val="BodyText"/>
      </w:pPr>
      <w:hyperlink r:id="rId1041"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lastRenderedPageBreak/>
        <w:t>Cloudera CDH</w:t>
      </w:r>
    </w:p>
    <w:p w14:paraId="22565E00" w14:textId="77777777" w:rsidR="00352E10" w:rsidRDefault="00352E10" w:rsidP="008B6883">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8B6883">
      <w:pPr>
        <w:pStyle w:val="BodyText2"/>
      </w:pPr>
      <w:r>
        <w:t xml:space="preserve">From </w:t>
      </w:r>
      <w:hyperlink r:id="rId1042"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8B6883">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8B6883">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8B6883">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8B6883">
      <w:pPr>
        <w:pStyle w:val="BodyText2"/>
      </w:pPr>
      <w:r>
        <w:t>These can be seen from the following links:</w:t>
      </w:r>
    </w:p>
    <w:p w14:paraId="68AD2B9C" w14:textId="77777777" w:rsidR="00352E10" w:rsidRDefault="00837495" w:rsidP="000E5536">
      <w:pPr>
        <w:pStyle w:val="BodyText"/>
      </w:pPr>
      <w:hyperlink r:id="rId1043"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837495" w:rsidP="000E5536">
      <w:pPr>
        <w:pStyle w:val="BodyText"/>
      </w:pPr>
      <w:hyperlink r:id="rId1044"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837495" w:rsidP="000E5536">
      <w:pPr>
        <w:pStyle w:val="BodyText"/>
      </w:pPr>
      <w:hyperlink r:id="rId1045"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8B6883">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8B6883">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8B6883">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8B6883">
      <w:pPr>
        <w:pStyle w:val="BodyText2"/>
      </w:pPr>
      <w:r>
        <w:t xml:space="preserve">Where is the configuration directory? This it is here - </w:t>
      </w:r>
      <w:r w:rsidRPr="00B04A2A">
        <w:t xml:space="preserve"> /etc/hadoop/conf</w:t>
      </w:r>
    </w:p>
    <w:p w14:paraId="6E53A881" w14:textId="77777777" w:rsidR="00352E10" w:rsidRDefault="00352E10" w:rsidP="008B6883">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lastRenderedPageBreak/>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8B6883">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8B6883">
      <w:pPr>
        <w:pStyle w:val="BodyText2"/>
      </w:pPr>
      <w:r>
        <w:t>Not sure which one to use?</w:t>
      </w:r>
    </w:p>
    <w:p w14:paraId="70F808ED" w14:textId="77777777" w:rsidR="00352E10" w:rsidRDefault="00352E10" w:rsidP="008B6883">
      <w:pPr>
        <w:pStyle w:val="BodyText2"/>
      </w:pPr>
      <w:r>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8B6883">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8B6883">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8B6883">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lastRenderedPageBreak/>
        <w:t>drwxr-xr-x   3   982730 22801   4096 May  7 15:08 palumil</w:t>
      </w:r>
    </w:p>
    <w:p w14:paraId="7CD564F9" w14:textId="77777777" w:rsidR="00542A07" w:rsidRDefault="00542A07" w:rsidP="008B6883">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8B6883">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8B6883">
      <w:pPr>
        <w:pStyle w:val="BodyText2"/>
      </w:pPr>
      <w:r>
        <w:t>hadoop-sn (139.191.147.220)</w:t>
      </w:r>
      <w:r w:rsidR="00D94FD0">
        <w:t xml:space="preserve">  dopa  d33pth0rt</w:t>
      </w:r>
    </w:p>
    <w:p w14:paraId="69C8102B" w14:textId="05F3C635"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8B6883">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8B6883">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8B6883">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1046"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8B6883">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8B6883">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8B6883">
      <w:pPr>
        <w:pStyle w:val="BodyText2"/>
      </w:pPr>
    </w:p>
    <w:p w14:paraId="4300DFF3" w14:textId="77777777" w:rsidR="00CB2272" w:rsidRDefault="00CB2272" w:rsidP="007D2F52">
      <w:pPr>
        <w:pStyle w:val="Heading4"/>
      </w:pPr>
      <w:r>
        <w:lastRenderedPageBreak/>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8B6883">
      <w:pPr>
        <w:pStyle w:val="BodyText2"/>
      </w:pPr>
      <w:r>
        <w:t xml:space="preserve">Available from </w:t>
      </w:r>
      <w:hyperlink r:id="rId1047"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8B6883">
      <w:pPr>
        <w:pStyle w:val="BodyText2"/>
      </w:pPr>
      <w:r>
        <w:t xml:space="preserve">The </w:t>
      </w:r>
      <w:hyperlink r:id="rId1048" w:history="1">
        <w:r w:rsidRPr="00560944">
          <w:rPr>
            <w:rStyle w:val="Hyperlink"/>
          </w:rPr>
          <w:t>Simplify</w:t>
        </w:r>
      </w:hyperlink>
      <w:r>
        <w:t xml:space="preserve"> methods in the ESRI Geometry API are equivalent to the ItopologicalOperator.Simplify method which is documented </w:t>
      </w:r>
      <w:hyperlink r:id="rId1049"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50"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8B6883">
      <w:pPr>
        <w:pStyle w:val="BodyText2"/>
      </w:pPr>
      <w:r>
        <w:t xml:space="preserve">ST_NumGeometries returns null for all Points, Lines and Polygons as these are not multi geometries. See the source code </w:t>
      </w:r>
      <w:hyperlink r:id="rId1051" w:anchor="L43" w:history="1">
        <w:r w:rsidRPr="0047670B">
          <w:rPr>
            <w:rStyle w:val="Hyperlink"/>
          </w:rPr>
          <w:t>here</w:t>
        </w:r>
      </w:hyperlink>
      <w:r>
        <w:t>.</w:t>
      </w:r>
    </w:p>
    <w:p w14:paraId="431F08FD" w14:textId="77777777" w:rsidR="00210F45" w:rsidRDefault="00210F45" w:rsidP="008B6883">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837495" w:rsidP="000E5536">
      <w:pPr>
        <w:pStyle w:val="BodyText"/>
      </w:pPr>
      <w:hyperlink r:id="rId1052"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8B6883">
      <w:pPr>
        <w:pStyle w:val="BodyText2"/>
      </w:pPr>
      <w:r>
        <w:t xml:space="preserve">Excellent article about using Python with Hadoop </w:t>
      </w:r>
      <w:hyperlink r:id="rId1053" w:history="1">
        <w:r w:rsidRPr="007842EC">
          <w:rPr>
            <w:rStyle w:val="Hyperlink"/>
          </w:rPr>
          <w:t>here</w:t>
        </w:r>
      </w:hyperlink>
      <w:r>
        <w:t>.</w:t>
      </w:r>
    </w:p>
    <w:p w14:paraId="2AFE2E4A" w14:textId="77777777" w:rsidR="0063601F" w:rsidRPr="007842EC" w:rsidRDefault="0063601F" w:rsidP="008B6883">
      <w:pPr>
        <w:pStyle w:val="BodyText2"/>
      </w:pPr>
      <w:r>
        <w:t xml:space="preserve">There are a couple of tutorials for writing Python map/reduce, available </w:t>
      </w:r>
      <w:hyperlink r:id="rId1054" w:history="1">
        <w:r w:rsidRPr="00E976A1">
          <w:rPr>
            <w:rStyle w:val="Hyperlink"/>
          </w:rPr>
          <w:t>here</w:t>
        </w:r>
      </w:hyperlink>
      <w:r>
        <w:t xml:space="preserve"> and </w:t>
      </w:r>
      <w:hyperlink r:id="rId1055"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8B6883">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1056"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8B6883">
      <w:pPr>
        <w:pStyle w:val="BodyText2"/>
      </w:pPr>
      <w:r>
        <w:t xml:space="preserve">Documentation </w:t>
      </w:r>
      <w:hyperlink r:id="rId1057" w:history="1">
        <w:r w:rsidRPr="00F92100">
          <w:rPr>
            <w:rStyle w:val="Hyperlink"/>
          </w:rPr>
          <w:t>here</w:t>
        </w:r>
      </w:hyperlink>
      <w:r>
        <w:t xml:space="preserve"> and introduction </w:t>
      </w:r>
      <w:hyperlink r:id="rId1058" w:history="1">
        <w:r w:rsidRPr="000E48F4">
          <w:rPr>
            <w:rStyle w:val="Hyperlink"/>
          </w:rPr>
          <w:t>video for v 4.5 here</w:t>
        </w:r>
      </w:hyperlink>
      <w:r>
        <w:t xml:space="preserve">.  </w:t>
      </w:r>
      <w:hyperlink r:id="rId1059"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8B6883">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lastRenderedPageBreak/>
        <w:t>Diagnosing issues</w:t>
      </w:r>
    </w:p>
    <w:p w14:paraId="52C769E2"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8B6883">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837495" w:rsidP="008B6883">
      <w:pPr>
        <w:pStyle w:val="BodyText2"/>
      </w:pPr>
      <w:hyperlink r:id="rId1060" w:history="1">
        <w:r w:rsidR="000F4904" w:rsidRPr="00DB27B0">
          <w:rPr>
            <w:rStyle w:val="Hyperlink"/>
          </w:rPr>
          <w:t>http://hadoop-m1:50070/</w:t>
        </w:r>
      </w:hyperlink>
    </w:p>
    <w:p w14:paraId="5BDA3AF0" w14:textId="77777777" w:rsidR="000F4904" w:rsidRPr="000F4904" w:rsidRDefault="000F4904" w:rsidP="008B6883">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837495" w:rsidP="008B6883">
      <w:pPr>
        <w:pStyle w:val="BodyText2"/>
      </w:pPr>
      <w:hyperlink r:id="rId1061"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837495" w:rsidP="008B6883">
      <w:pPr>
        <w:pStyle w:val="BodyText2"/>
      </w:pPr>
      <w:hyperlink r:id="rId1062"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8B6883">
      <w:pPr>
        <w:pStyle w:val="BodyText2"/>
      </w:pPr>
      <w:r>
        <w:t xml:space="preserve">Beeline has replaced the Hive CLI – see </w:t>
      </w:r>
      <w:hyperlink r:id="rId1063"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8B6883">
      <w:pPr>
        <w:pStyle w:val="BodyText2"/>
      </w:pPr>
      <w:r>
        <w:t xml:space="preserve">Excellent guide to Beeline </w:t>
      </w:r>
      <w:hyperlink r:id="rId1064"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8B6883">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8B6883">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lastRenderedPageBreak/>
        <w:t>Execution</w:t>
      </w:r>
    </w:p>
    <w:p w14:paraId="742FA9C8" w14:textId="5B013049" w:rsidR="006B48EA" w:rsidRPr="006B48EA" w:rsidRDefault="006B48EA" w:rsidP="008B6883">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8B6883">
      <w:pPr>
        <w:pStyle w:val="BodyText2"/>
      </w:pPr>
      <w:r>
        <w:t>The Hadoop File system is accessed (</w:t>
      </w:r>
      <w:hyperlink r:id="rId1065" w:history="1">
        <w:r w:rsidRPr="00063BAD">
          <w:rPr>
            <w:rStyle w:val="Hyperlink"/>
          </w:rPr>
          <w:t>HDFS</w:t>
        </w:r>
      </w:hyperlink>
      <w:r>
        <w:t xml:space="preserve"> docs) using the Hadoop File System shell (see </w:t>
      </w:r>
      <w:hyperlink r:id="rId1066"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67" w:history="1">
        <w:r w:rsidRPr="00E95741">
          <w:rPr>
            <w:rStyle w:val="Hyperlink"/>
          </w:rPr>
          <w:t>here</w:t>
        </w:r>
      </w:hyperlink>
      <w:r>
        <w:t>).</w:t>
      </w:r>
    </w:p>
    <w:p w14:paraId="011EBB5F" w14:textId="77777777" w:rsidR="0063601F" w:rsidRDefault="0063601F" w:rsidP="008B6883">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68"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8B6883">
      <w:pPr>
        <w:pStyle w:val="BodyText2"/>
      </w:pPr>
      <w:r>
        <w:t>Lars has created the following structure on hadoop-m2:</w:t>
      </w:r>
    </w:p>
    <w:p w14:paraId="37826320" w14:textId="77777777" w:rsidR="0063601F" w:rsidRDefault="0063601F" w:rsidP="008B6883">
      <w:pPr>
        <w:pStyle w:val="BodyText2"/>
      </w:pPr>
      <w:r>
        <w:t>/jrc</w:t>
      </w:r>
    </w:p>
    <w:p w14:paraId="20218158" w14:textId="77777777" w:rsidR="0063601F" w:rsidRDefault="0063601F" w:rsidP="008B6883">
      <w:pPr>
        <w:pStyle w:val="BodyText2"/>
      </w:pPr>
      <w:r>
        <w:tab/>
        <w:t>/data   -where the data files go, e.g. avro files</w:t>
      </w:r>
    </w:p>
    <w:p w14:paraId="406BC1B8" w14:textId="77777777" w:rsidR="0063601F" w:rsidRPr="00EA6B8D" w:rsidRDefault="0063601F" w:rsidP="008B6883">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8B6883">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69" w:history="1">
        <w:r w:rsidRPr="00CB45C1">
          <w:rPr>
            <w:rStyle w:val="Hyperlink"/>
          </w:rPr>
          <w:t>Pydoop</w:t>
        </w:r>
      </w:hyperlink>
      <w:r>
        <w:t xml:space="preserve"> – it is also on </w:t>
      </w:r>
      <w:hyperlink r:id="rId1070" w:history="1">
        <w:r w:rsidRPr="00964758">
          <w:rPr>
            <w:rStyle w:val="Hyperlink"/>
          </w:rPr>
          <w:t>Github</w:t>
        </w:r>
      </w:hyperlink>
      <w:r>
        <w:t>.</w:t>
      </w:r>
    </w:p>
    <w:p w14:paraId="645F893A" w14:textId="77777777" w:rsidR="0063601F" w:rsidRDefault="0063601F" w:rsidP="000E5536">
      <w:pPr>
        <w:pStyle w:val="Heading7"/>
      </w:pPr>
      <w:r>
        <w:lastRenderedPageBreak/>
        <w:t>Using the Hadoop Shell</w:t>
      </w:r>
    </w:p>
    <w:p w14:paraId="424DBDE7" w14:textId="3B7B2CD2" w:rsidR="00C23A64" w:rsidRDefault="00C23A64" w:rsidP="000E5536">
      <w:pPr>
        <w:pStyle w:val="Heading8"/>
      </w:pPr>
      <w:r>
        <w:t>Changing the current user</w:t>
      </w:r>
    </w:p>
    <w:p w14:paraId="710F09E2" w14:textId="05B71798" w:rsidR="00C23A64" w:rsidRDefault="00C23A64" w:rsidP="008B6883">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8B6883">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8B6883">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71"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8B6883">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8B6883">
      <w:pPr>
        <w:pStyle w:val="BodyText2"/>
      </w:pPr>
      <w:r>
        <w:t>You could schedule shell tasks as cron jobs to load data in automatically.</w:t>
      </w:r>
    </w:p>
    <w:p w14:paraId="6EF93C23" w14:textId="77777777" w:rsidR="0063601F" w:rsidRDefault="0063601F" w:rsidP="008B6883">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8B6883">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8B6883">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8B6883">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8B6883">
      <w:pPr>
        <w:pStyle w:val="BodyText2"/>
      </w:pPr>
      <w:r>
        <w:t xml:space="preserve">Use </w:t>
      </w:r>
      <w:hyperlink r:id="rId1072"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8B6883">
      <w:pPr>
        <w:pStyle w:val="BodyText2"/>
      </w:pPr>
      <w:r>
        <w:lastRenderedPageBreak/>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8B6883">
      <w:pPr>
        <w:pStyle w:val="BodyText2"/>
      </w:pPr>
      <w:r>
        <w:t xml:space="preserve">You can use these to convert features to JSON for import into HDFS. </w:t>
      </w:r>
    </w:p>
    <w:p w14:paraId="336AB9BF" w14:textId="77777777" w:rsidR="0063601F" w:rsidRDefault="0063601F" w:rsidP="008B6883">
      <w:pPr>
        <w:pStyle w:val="BodyText2"/>
      </w:pPr>
      <w:r>
        <w:t xml:space="preserve">Are available from </w:t>
      </w:r>
      <w:hyperlink r:id="rId1073"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8B6883">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74" w:history="1">
        <w:r w:rsidRPr="00226953">
          <w:rPr>
            <w:rStyle w:val="Hyperlink"/>
          </w:rPr>
          <w:t>here</w:t>
        </w:r>
      </w:hyperlink>
      <w:r>
        <w:t>).</w:t>
      </w:r>
    </w:p>
    <w:p w14:paraId="569C9487" w14:textId="77777777" w:rsidR="0063601F" w:rsidRDefault="0063601F" w:rsidP="008B6883">
      <w:pPr>
        <w:pStyle w:val="BodyText2"/>
      </w:pPr>
      <w:r>
        <w:t>There is a tool called ‘Copy to HDFS’ but it needs to be able to connect to the NameNode.</w:t>
      </w:r>
    </w:p>
    <w:p w14:paraId="4FFAF02F"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8B6883">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8B6883">
      <w:pPr>
        <w:pStyle w:val="BodyText2"/>
      </w:pPr>
      <w:r>
        <w:t>This is because you are not connecting using the ssh method. If you do it in Firefox, the following call works:</w:t>
      </w:r>
    </w:p>
    <w:p w14:paraId="29965BB0" w14:textId="77777777" w:rsidR="0063601F" w:rsidRDefault="00837495" w:rsidP="008B550B">
      <w:pPr>
        <w:pStyle w:val="Code"/>
        <w:rPr>
          <w:rStyle w:val="Hyperlink"/>
        </w:rPr>
      </w:pPr>
      <w:hyperlink r:id="rId1075" w:history="1">
        <w:r w:rsidR="0063601F" w:rsidRPr="00DB27B0">
          <w:rPr>
            <w:rStyle w:val="Hyperlink"/>
          </w:rPr>
          <w:t>http://hadoop-m1:50070/webhdfs/v1/user/hive/warehouse/wdpa?op=LISTSTATUS</w:t>
        </w:r>
      </w:hyperlink>
    </w:p>
    <w:p w14:paraId="3F7EBD28" w14:textId="70F2DFA4" w:rsidR="00A5203B" w:rsidRDefault="00837495" w:rsidP="008B550B">
      <w:pPr>
        <w:pStyle w:val="Code"/>
      </w:pPr>
      <w:hyperlink r:id="rId1076"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8B6883">
      <w:pPr>
        <w:pStyle w:val="BodyText2"/>
      </w:pPr>
      <w:r>
        <w:t>On 23/06/2016</w:t>
      </w:r>
      <w:r w:rsidR="00A420B0">
        <w:t>:</w:t>
      </w:r>
    </w:p>
    <w:p w14:paraId="35795421" w14:textId="00BEEA6A" w:rsidR="00C234EE" w:rsidRDefault="00837495" w:rsidP="008B550B">
      <w:pPr>
        <w:pStyle w:val="Code"/>
      </w:pPr>
      <w:hyperlink r:id="rId1077" w:history="1">
        <w:r w:rsidR="00C234EE" w:rsidRPr="0021043D">
          <w:rPr>
            <w:rStyle w:val="Hyperlink"/>
          </w:rPr>
          <w:t>http://hadoop-m2:50070/webhdfs/v1/user/cottaan?op=LISTSTATUS</w:t>
        </w:r>
      </w:hyperlink>
      <w:r w:rsidR="00C234EE">
        <w:t xml:space="preserve"> </w:t>
      </w:r>
    </w:p>
    <w:p w14:paraId="0848323A" w14:textId="4AE1A146" w:rsidR="0063601F" w:rsidRDefault="009778D7" w:rsidP="008B6883">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8B6883">
      <w:pPr>
        <w:pStyle w:val="BodyText2"/>
      </w:pPr>
      <w:bookmarkStart w:id="167" w:name="_Ref371950375"/>
      <w:r>
        <w:t xml:space="preserve">MapReduce is the Hadoop software framework for processing HDFS data. There is a tutorial </w:t>
      </w:r>
      <w:hyperlink r:id="rId1078" w:history="1">
        <w:r w:rsidRPr="00AC0DCD">
          <w:rPr>
            <w:rStyle w:val="Hyperlink"/>
          </w:rPr>
          <w:t>here</w:t>
        </w:r>
      </w:hyperlink>
      <w:r>
        <w:t xml:space="preserve">. How the actual MapReduce operations are actually carried out is documented </w:t>
      </w:r>
      <w:hyperlink r:id="rId1079" w:history="1">
        <w:r w:rsidRPr="00B913D7">
          <w:rPr>
            <w:rStyle w:val="Hyperlink"/>
          </w:rPr>
          <w:t>here</w:t>
        </w:r>
      </w:hyperlink>
      <w:r>
        <w:t>.</w:t>
      </w:r>
    </w:p>
    <w:p w14:paraId="67BCD274" w14:textId="2A712192" w:rsidR="0063601F" w:rsidRDefault="0063601F" w:rsidP="000E5536">
      <w:pPr>
        <w:pStyle w:val="Heading6"/>
      </w:pPr>
      <w:r>
        <w:t>Streaming API</w:t>
      </w:r>
      <w:bookmarkEnd w:id="167"/>
    </w:p>
    <w:p w14:paraId="51E29018" w14:textId="77777777" w:rsidR="0063601F" w:rsidRDefault="0063601F" w:rsidP="008B6883">
      <w:pPr>
        <w:pStyle w:val="BodyText2"/>
      </w:pPr>
      <w:r>
        <w:t>The Streaming API is to allow other technologies to run Map/Reduce jobs.</w:t>
      </w:r>
    </w:p>
    <w:p w14:paraId="7BBECE65"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8B6883">
      <w:pPr>
        <w:pStyle w:val="BodyText2"/>
      </w:pPr>
      <w:r>
        <w:lastRenderedPageBreak/>
        <w:t xml:space="preserve">Then created the mapper.py file in Aptana (from the tutorial </w:t>
      </w:r>
      <w:hyperlink r:id="rId1080"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8B6883">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8B6883">
      <w:pPr>
        <w:pStyle w:val="BodyText2"/>
      </w:pPr>
      <w:r>
        <w:t xml:space="preserve">The k1,1 means sort on key 1 and end on key 1 (see </w:t>
      </w:r>
      <w:hyperlink r:id="rId1081"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8B6883">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8B6883">
      <w:pPr>
        <w:pStyle w:val="BodyText2"/>
      </w:pPr>
      <w:r>
        <w:t>You don’t need to copy the mapper and reducer files over to hdfs! These are python files!!!!</w:t>
      </w:r>
    </w:p>
    <w:p w14:paraId="4BC845E5" w14:textId="77777777" w:rsidR="0063601F" w:rsidRDefault="0063601F" w:rsidP="008B6883">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8B6883">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8B6883">
      <w:pPr>
        <w:pStyle w:val="BodyText2"/>
      </w:pPr>
      <w:r>
        <w:t>This is the correct EOL:</w:t>
      </w:r>
    </w:p>
    <w:p w14:paraId="1497218B" w14:textId="77777777" w:rsidR="0063601F" w:rsidRDefault="0063601F" w:rsidP="008B6883">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2">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8B6883">
      <w:pPr>
        <w:pStyle w:val="BodyText2"/>
      </w:pPr>
      <w:r>
        <w:t>This is the one that fails:</w:t>
      </w:r>
    </w:p>
    <w:p w14:paraId="5064141E" w14:textId="77777777" w:rsidR="0063601F" w:rsidRDefault="0063601F" w:rsidP="008B6883">
      <w:pPr>
        <w:pStyle w:val="BodyText2"/>
      </w:pPr>
      <w:r>
        <w:rPr>
          <w:noProof/>
          <w:lang w:bidi="ar-SA"/>
        </w:rPr>
        <w:lastRenderedPageBreak/>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3">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8B6883">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8B6883">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8B6883">
      <w:pPr>
        <w:pStyle w:val="BodyText2"/>
      </w:pPr>
      <w:r>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8B6883">
      <w:pPr>
        <w:pStyle w:val="BodyText2"/>
      </w:pPr>
      <w:r>
        <w:t>BTW, there are 4 processors on the NameNode – so probably the same on the other DataNodes – how can you configure the DataNodes to use all processors?</w:t>
      </w:r>
    </w:p>
    <w:p w14:paraId="2FCE3C60" w14:textId="77777777" w:rsidR="0063601F" w:rsidRDefault="0063601F" w:rsidP="008B6883">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8B6883">
      <w:pPr>
        <w:pStyle w:val="BodyText2"/>
      </w:pPr>
      <w:r>
        <w:t>On 42 species files took 41 sec with 1 reducer, 42 with 4 reducers, 43 with 8 reducers, 51 with 20 reducers</w:t>
      </w:r>
    </w:p>
    <w:p w14:paraId="5609EDB2"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8B6883">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8B6883">
      <w:pPr>
        <w:pStyle w:val="BodyText2"/>
      </w:pPr>
      <w:r>
        <w:lastRenderedPageBreak/>
        <w:t>Didn’t work!</w:t>
      </w:r>
    </w:p>
    <w:p w14:paraId="3EF1CE81" w14:textId="77777777" w:rsidR="0063601F" w:rsidRDefault="0063601F" w:rsidP="000E5536">
      <w:pPr>
        <w:pStyle w:val="Heading7"/>
      </w:pPr>
      <w:r>
        <w:t>Cloudera Tutorial</w:t>
      </w:r>
    </w:p>
    <w:p w14:paraId="5D8C0440" w14:textId="77777777" w:rsidR="0063601F" w:rsidRDefault="0063601F" w:rsidP="008B6883">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5E663B">
      <w:pPr>
        <w:pStyle w:val="ListNumber"/>
        <w:numPr>
          <w:ilvl w:val="0"/>
          <w:numId w:val="20"/>
        </w:numPr>
      </w:pPr>
      <w:r>
        <w:t xml:space="preserve">Installing Eclipse from </w:t>
      </w:r>
      <w:hyperlink r:id="rId1084" w:history="1">
        <w:r w:rsidRPr="007A1FDA">
          <w:rPr>
            <w:rStyle w:val="Hyperlink"/>
          </w:rPr>
          <w:t>here</w:t>
        </w:r>
      </w:hyperlink>
    </w:p>
    <w:p w14:paraId="32804ED5" w14:textId="77777777" w:rsidR="0063601F" w:rsidRDefault="0063601F" w:rsidP="005E663B">
      <w:pPr>
        <w:pStyle w:val="ListNumber"/>
        <w:numPr>
          <w:ilvl w:val="0"/>
          <w:numId w:val="20"/>
        </w:numPr>
      </w:pPr>
      <w:r>
        <w:t xml:space="preserve">Clone Wills basic template from </w:t>
      </w:r>
      <w:hyperlink r:id="rId1085" w:history="1">
        <w:r w:rsidRPr="00FC772D">
          <w:rPr>
            <w:rStyle w:val="Hyperlink"/>
          </w:rPr>
          <w:t>GitHub</w:t>
        </w:r>
      </w:hyperlink>
      <w:r>
        <w:t xml:space="preserve"> using GitHub Desktop – this will put the project on the local machine</w:t>
      </w:r>
    </w:p>
    <w:p w14:paraId="7F5D0CD4" w14:textId="77777777" w:rsidR="0063601F" w:rsidRDefault="0063601F" w:rsidP="005E663B">
      <w:pPr>
        <w:pStyle w:val="ListNumber"/>
        <w:numPr>
          <w:ilvl w:val="0"/>
          <w:numId w:val="20"/>
        </w:numPr>
      </w:pPr>
      <w:r>
        <w:t>Import the project as a Mavern Project</w:t>
      </w:r>
    </w:p>
    <w:p w14:paraId="2FC21DD9" w14:textId="77777777" w:rsidR="0063601F" w:rsidRPr="007A1FDA" w:rsidRDefault="0063601F" w:rsidP="005E663B">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8B6883">
      <w:pPr>
        <w:pStyle w:val="BodyText2"/>
      </w:pPr>
      <w:r>
        <w:t>Great article here about handling dependencies:</w:t>
      </w:r>
    </w:p>
    <w:p w14:paraId="38365C5A" w14:textId="77777777" w:rsidR="0063601F" w:rsidRPr="00F30226" w:rsidRDefault="00837495" w:rsidP="008B6883">
      <w:pPr>
        <w:pStyle w:val="BodyText2"/>
      </w:pPr>
      <w:hyperlink r:id="rId1086"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8B6883">
      <w:pPr>
        <w:pStyle w:val="BodyText2"/>
      </w:pPr>
      <w:r>
        <w:t xml:space="preserve">This </w:t>
      </w:r>
      <w:hyperlink r:id="rId1087" w:history="1">
        <w:r w:rsidRPr="000F67F0">
          <w:rPr>
            <w:rStyle w:val="Hyperlink"/>
          </w:rPr>
          <w:t>repo</w:t>
        </w:r>
      </w:hyperlink>
      <w:r>
        <w:t xml:space="preserve"> will add native spatial operations to Hadoop MapReduce and to Hive.</w:t>
      </w:r>
    </w:p>
    <w:p w14:paraId="656BDD96" w14:textId="690F1862" w:rsidR="0063601F" w:rsidRDefault="0063601F" w:rsidP="000E5536">
      <w:pPr>
        <w:pStyle w:val="Heading8"/>
      </w:pPr>
      <w:bookmarkStart w:id="168" w:name="_Ref384899212"/>
      <w:r>
        <w:t>Building</w:t>
      </w:r>
      <w:bookmarkEnd w:id="168"/>
    </w:p>
    <w:p w14:paraId="7620A738" w14:textId="77777777" w:rsidR="0063601F" w:rsidRDefault="0063601F" w:rsidP="000E5536">
      <w:pPr>
        <w:pStyle w:val="Heading9"/>
      </w:pPr>
      <w:r>
        <w:t>Configuring the Maven repo</w:t>
      </w:r>
    </w:p>
    <w:p w14:paraId="5DBC067A"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8B6883">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8B6883">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8B6883">
      <w:pPr>
        <w:pStyle w:val="BodyText2"/>
      </w:pPr>
      <w:r>
        <w:t xml:space="preserve">How do you deploy it? Mansour explains a bit </w:t>
      </w:r>
      <w:hyperlink r:id="rId1088" w:history="1">
        <w:r w:rsidRPr="00CE4588">
          <w:rPr>
            <w:rStyle w:val="Hyperlink"/>
          </w:rPr>
          <w:t>here</w:t>
        </w:r>
      </w:hyperlink>
      <w:r>
        <w:t xml:space="preserve">. You should use the distributed cache (see </w:t>
      </w:r>
      <w:hyperlink r:id="rId1089"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90" w:history="1">
        <w:r w:rsidRPr="00A401B5">
          <w:rPr>
            <w:rStyle w:val="Hyperlink"/>
          </w:rPr>
          <w:t>here</w:t>
        </w:r>
      </w:hyperlink>
      <w:r>
        <w:t xml:space="preserve"> which sets the applications JobConf. </w:t>
      </w:r>
    </w:p>
    <w:p w14:paraId="19F3D10A" w14:textId="77777777" w:rsidR="00EA3299" w:rsidRDefault="0063601F" w:rsidP="008B6883">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8B6883">
      <w:pPr>
        <w:pStyle w:val="BodyText2"/>
      </w:pPr>
      <w:r>
        <w:t xml:space="preserve">CTRL + Space to get code completion. </w:t>
      </w:r>
    </w:p>
    <w:p w14:paraId="5AE6AB16" w14:textId="77777777" w:rsidR="00EA3299" w:rsidRDefault="00EA3299" w:rsidP="008B6883">
      <w:pPr>
        <w:pStyle w:val="BodyText2"/>
      </w:pPr>
      <w:r>
        <w:t>TAB + Enter to execute queries.</w:t>
      </w:r>
    </w:p>
    <w:p w14:paraId="5E3E44FB" w14:textId="77777777" w:rsidR="00EA3299" w:rsidRPr="00B226D6" w:rsidRDefault="00EA3299" w:rsidP="008B6883">
      <w:pPr>
        <w:pStyle w:val="BodyText2"/>
      </w:pPr>
      <w:r>
        <w:t>To kill a running job, go to the Job Browser and kill it.</w:t>
      </w:r>
    </w:p>
    <w:p w14:paraId="15E930CC" w14:textId="77777777" w:rsidR="00EA3299" w:rsidRDefault="00EA3299" w:rsidP="000E5536">
      <w:pPr>
        <w:pStyle w:val="Heading6"/>
      </w:pPr>
      <w:r>
        <w:lastRenderedPageBreak/>
        <w:t>Configuration</w:t>
      </w:r>
    </w:p>
    <w:p w14:paraId="2E01ACE5" w14:textId="77777777" w:rsidR="00EA3299" w:rsidRDefault="00EA3299" w:rsidP="008B6883">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8B6883">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8B6883">
      <w:pPr>
        <w:pStyle w:val="BodyText2"/>
      </w:pPr>
      <w:r>
        <w:t>The default number of mappers (</w:t>
      </w:r>
      <w:r w:rsidRPr="00CB6444">
        <w:t>mapreduce.job.maps</w:t>
      </w:r>
      <w:r>
        <w:t>) is 2.</w:t>
      </w:r>
    </w:p>
    <w:p w14:paraId="1BD6CACE" w14:textId="77777777" w:rsidR="00EA3299" w:rsidRDefault="00EA3299" w:rsidP="008B6883">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8B6883">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8B6883">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8B6883">
      <w:pPr>
        <w:pStyle w:val="BodyText2"/>
      </w:pPr>
      <w:r>
        <w:t>Trying other queries:</w:t>
      </w:r>
    </w:p>
    <w:p w14:paraId="66F3D14C" w14:textId="77777777" w:rsidR="00EA3299" w:rsidRDefault="00EA3299" w:rsidP="008B550B">
      <w:pPr>
        <w:pStyle w:val="Unix"/>
      </w:pPr>
      <w:r w:rsidRPr="004A4760">
        <w:lastRenderedPageBreak/>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8B6883">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8B6883">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8B6883">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8B6883">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8B6883">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8B6883">
      <w:pPr>
        <w:pStyle w:val="BodyText2"/>
      </w:pPr>
      <w:r>
        <w:t xml:space="preserve">Hive CLI documentation is </w:t>
      </w:r>
      <w:r w:rsidRPr="00573BB7">
        <w:t>here</w:t>
      </w:r>
      <w:r>
        <w:t xml:space="preserve">. </w:t>
      </w:r>
    </w:p>
    <w:p w14:paraId="2E4D150C" w14:textId="77777777" w:rsidR="00EA3299" w:rsidRDefault="00EA3299" w:rsidP="008B6883">
      <w:pPr>
        <w:pStyle w:val="BodyText2"/>
      </w:pPr>
      <w:r>
        <w:t>You can use dfs on the Hive command line:</w:t>
      </w:r>
    </w:p>
    <w:p w14:paraId="5E2D4134" w14:textId="77777777" w:rsidR="00EA3299" w:rsidRDefault="00EA3299" w:rsidP="008B6883">
      <w:pPr>
        <w:pStyle w:val="BodyText2"/>
      </w:pPr>
      <w:r w:rsidRPr="001063A6">
        <w:t>hive&gt; dfs -ls ../hive/warehouse/species;</w:t>
      </w:r>
      <w:r>
        <w:t xml:space="preserve">      - this lists all the species files</w:t>
      </w:r>
    </w:p>
    <w:p w14:paraId="092B4B8D" w14:textId="77777777" w:rsidR="00EA3299" w:rsidRDefault="00EA3299" w:rsidP="008B6883">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8B6883">
      <w:pPr>
        <w:pStyle w:val="BodyText2"/>
      </w:pPr>
      <w:r>
        <w:t>hive&gt; set system:sun.java.command;</w:t>
      </w:r>
    </w:p>
    <w:p w14:paraId="09D79775" w14:textId="77777777" w:rsidR="00EA3299" w:rsidRDefault="00EA3299" w:rsidP="008B6883">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8B6883">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8B6883">
      <w:pPr>
        <w:pStyle w:val="BodyText2"/>
      </w:pPr>
      <w:r w:rsidRPr="00B87479">
        <w:t>select count(*) from glc2000</w:t>
      </w:r>
    </w:p>
    <w:p w14:paraId="00EB9037" w14:textId="77777777" w:rsidR="00EA3299" w:rsidRDefault="00EA3299" w:rsidP="000E5536">
      <w:pPr>
        <w:pStyle w:val="Heading7"/>
      </w:pPr>
      <w:r>
        <w:lastRenderedPageBreak/>
        <w:t xml:space="preserve">Took 19mins and 19 secs and there were </w:t>
      </w:r>
      <w:r w:rsidRPr="00B87479">
        <w:t>1012858880</w:t>
      </w:r>
      <w:r>
        <w:t xml:space="preserve"> records!</w:t>
      </w:r>
    </w:p>
    <w:p w14:paraId="68084CD8" w14:textId="77777777" w:rsidR="00EA3299" w:rsidRPr="00CB04D9" w:rsidRDefault="00EA3299" w:rsidP="008B6883">
      <w:pPr>
        <w:pStyle w:val="BodyText2"/>
      </w:pPr>
      <w:r>
        <w:t>DDL</w:t>
      </w:r>
    </w:p>
    <w:p w14:paraId="2178E386" w14:textId="77777777" w:rsidR="00EA3299" w:rsidRDefault="00EA3299" w:rsidP="008B6883">
      <w:pPr>
        <w:pStyle w:val="BodyText2"/>
      </w:pPr>
      <w:r>
        <w:t>Creating tables</w:t>
      </w:r>
    </w:p>
    <w:p w14:paraId="35BD3D95" w14:textId="77777777" w:rsidR="00EA3299" w:rsidRDefault="00EA3299"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8B6883">
      <w:pPr>
        <w:pStyle w:val="BodyText2"/>
      </w:pPr>
      <w:r w:rsidRPr="00F15508">
        <w:t>hive&gt; set hive.exec.compress.output=false;</w:t>
      </w:r>
    </w:p>
    <w:p w14:paraId="64EC231F" w14:textId="77777777" w:rsidR="00EA3299" w:rsidRDefault="00EA3299" w:rsidP="008B6883">
      <w:pPr>
        <w:pStyle w:val="BodyText2"/>
      </w:pPr>
      <w:r>
        <w:t>hive&gt; create table csv_dump ROW FORMAT DELIMITED FIELDS TERMINATED BY ',' LINES TERMINATED BY '\n' as</w:t>
      </w:r>
    </w:p>
    <w:p w14:paraId="520C4B9B" w14:textId="77777777" w:rsidR="00EA3299" w:rsidRDefault="00EA3299" w:rsidP="008B6883">
      <w:pPr>
        <w:pStyle w:val="BodyText2"/>
      </w:pPr>
      <w:r>
        <w:t>hive&gt; select * from species.areatest2;</w:t>
      </w:r>
    </w:p>
    <w:p w14:paraId="3CBD5000" w14:textId="77777777" w:rsidR="00EA3299" w:rsidRDefault="00EA3299" w:rsidP="008B6883">
      <w:pPr>
        <w:pStyle w:val="BodyText2"/>
      </w:pPr>
      <w:r>
        <w:t>$ hadoop dfs -cat /user/hive/warehouse/csv_dump/* &gt; ~/csv_dump.csv</w:t>
      </w:r>
    </w:p>
    <w:p w14:paraId="45B2EFE8" w14:textId="77777777" w:rsidR="00EA3299" w:rsidRDefault="00EA3299" w:rsidP="008B6883">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8B6883">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8B6883">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8B6883">
      <w:pPr>
        <w:pStyle w:val="BodyText2"/>
      </w:pPr>
      <w:r>
        <w:t>hive&gt;use species;</w:t>
      </w:r>
    </w:p>
    <w:p w14:paraId="0FD0ADC1" w14:textId="77777777" w:rsidR="00EA3299" w:rsidRPr="00EA3299" w:rsidRDefault="00EA3299" w:rsidP="008B6883">
      <w:pPr>
        <w:pStyle w:val="BodyText2"/>
      </w:pPr>
      <w:r>
        <w:t xml:space="preserve">Hive documentation on DML is </w:t>
      </w:r>
      <w:r w:rsidRPr="00573BB7">
        <w:t>here</w:t>
      </w:r>
    </w:p>
    <w:p w14:paraId="53A6839A" w14:textId="77777777" w:rsidR="00EA3299" w:rsidRDefault="00EA3299" w:rsidP="008B6883">
      <w:pPr>
        <w:pStyle w:val="BodyText2"/>
      </w:pPr>
      <w:r w:rsidRPr="003B3CF1">
        <w:t>hive&gt; select quadkey from id17975 join wdpa where st_intersects(st_geomfromquadkey(quadkey),geom);</w:t>
      </w:r>
    </w:p>
    <w:p w14:paraId="36139784" w14:textId="77777777" w:rsidR="00EA3299" w:rsidRDefault="00EA3299"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8B6883">
      <w:pPr>
        <w:pStyle w:val="BodyText2"/>
      </w:pPr>
      <w:r w:rsidRPr="004E0E48">
        <w:t>hive&gt; SET mapred.child.java.opts=-Xmx4G -XX:+UseConcMarkSweepGC;</w:t>
      </w:r>
    </w:p>
    <w:p w14:paraId="63EA9C5B" w14:textId="77777777" w:rsidR="00EA3299" w:rsidRDefault="00EA3299" w:rsidP="008B6883">
      <w:pPr>
        <w:pStyle w:val="BodyText2"/>
      </w:pPr>
      <w:r w:rsidRPr="004E0E48">
        <w:t>hive&gt; select wdpaid from wdpa where wdpaid=785;</w:t>
      </w:r>
    </w:p>
    <w:p w14:paraId="3A7D2E38" w14:textId="77777777" w:rsidR="00EA3299" w:rsidRDefault="00EA3299" w:rsidP="008B6883">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8B6883">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8B6883">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8B6883">
      <w:pPr>
        <w:pStyle w:val="BodyText2"/>
      </w:pPr>
      <w:r w:rsidRPr="00BF300A">
        <w:lastRenderedPageBreak/>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8B6883">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8B6883">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8B6883">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8B6883">
      <w:pPr>
        <w:pStyle w:val="BodyText2"/>
      </w:pPr>
      <w:r>
        <w:t>trying to set reducers to 6 – stuck on 95%</w:t>
      </w:r>
    </w:p>
    <w:p w14:paraId="61743081" w14:textId="77777777" w:rsidR="00EA3299" w:rsidRDefault="00EA3299" w:rsidP="008B6883">
      <w:pPr>
        <w:pStyle w:val="BodyText2"/>
      </w:pPr>
      <w:r>
        <w:t xml:space="preserve">20 - </w:t>
      </w:r>
    </w:p>
    <w:p w14:paraId="4175A0CD" w14:textId="77777777" w:rsidR="00EA3299" w:rsidRDefault="00EA3299" w:rsidP="008B6883">
      <w:pPr>
        <w:pStyle w:val="BodyText2"/>
      </w:pPr>
    </w:p>
    <w:p w14:paraId="58A6AD71" w14:textId="77777777" w:rsidR="00EA3299" w:rsidRDefault="00EA3299"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8B6883">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8B6883">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8B6883">
      <w:pPr>
        <w:pStyle w:val="BodyText2"/>
      </w:pPr>
      <w:r>
        <w:t xml:space="preserve">Following </w:t>
      </w:r>
      <w:hyperlink r:id="rId1091" w:anchor=".U3BpHPmSy0f" w:history="1">
        <w:r w:rsidRPr="00D51413">
          <w:rPr>
            <w:rStyle w:val="Hyperlink"/>
          </w:rPr>
          <w:t>this</w:t>
        </w:r>
      </w:hyperlink>
      <w:r>
        <w:t xml:space="preserve"> page to try to understand why.</w:t>
      </w:r>
    </w:p>
    <w:p w14:paraId="5CDD971E" w14:textId="77777777" w:rsidR="0063601F" w:rsidRDefault="0063601F" w:rsidP="008B6883">
      <w:pPr>
        <w:pStyle w:val="BodyText2"/>
      </w:pPr>
      <w:r>
        <w:t>In the JobTracker log file (</w:t>
      </w:r>
      <w:hyperlink r:id="rId1092"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8B6883">
      <w:pPr>
        <w:pStyle w:val="BodyText2"/>
      </w:pPr>
      <w:r>
        <w:t>To see this log file in Cloudera Manager (CM) go to Diagnose | Logs – and choose MapReduce | Job Tracker and look at the log/</w:t>
      </w:r>
    </w:p>
    <w:p w14:paraId="7C6A46A3"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8B6883">
      <w:pPr>
        <w:pStyle w:val="BodyText2"/>
      </w:pPr>
      <w:r>
        <w:t xml:space="preserve">The available heap size is set the Hadoop-env.sh file – this is a client configuration file (see the docs </w:t>
      </w:r>
      <w:hyperlink r:id="rId1093"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8B6883">
      <w:pPr>
        <w:pStyle w:val="BodyText2"/>
      </w:pPr>
      <w:r>
        <w:lastRenderedPageBreak/>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94"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8B6883">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8B6883">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8B6883">
      <w:pPr>
        <w:pStyle w:val="BodyText2"/>
      </w:pPr>
      <w:bookmarkStart w:id="169" w:name="_Ref388430329"/>
      <w:r>
        <w:t xml:space="preserve">Good article from Todd Lipcon </w:t>
      </w:r>
      <w:hyperlink r:id="rId1095" w:history="1">
        <w:r w:rsidRPr="00A04EAC">
          <w:rPr>
            <w:rStyle w:val="Hyperlink"/>
          </w:rPr>
          <w:t>here</w:t>
        </w:r>
      </w:hyperlink>
      <w:r>
        <w:t xml:space="preserve"> on tuning MR.</w:t>
      </w:r>
    </w:p>
    <w:p w14:paraId="7C3EAF9A" w14:textId="601FE4AC" w:rsidR="0063601F" w:rsidRDefault="0063601F" w:rsidP="000E5536">
      <w:pPr>
        <w:pStyle w:val="Heading7"/>
      </w:pPr>
      <w:r>
        <w:t>Setting mappers/ reducers</w:t>
      </w:r>
      <w:bookmarkEnd w:id="169"/>
    </w:p>
    <w:p w14:paraId="0BE3A13B" w14:textId="77777777" w:rsidR="0063601F" w:rsidRDefault="0063601F" w:rsidP="008B6883">
      <w:pPr>
        <w:pStyle w:val="BodyText2"/>
      </w:pPr>
      <w:r>
        <w:t>Comparing the following query with different numbers of mappers and reducers:</w:t>
      </w:r>
    </w:p>
    <w:p w14:paraId="36AD18B2" w14:textId="77777777" w:rsidR="0063601F" w:rsidRDefault="0063601F" w:rsidP="008B6883">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584FDD01" w:rsidR="0063601F" w:rsidRDefault="0063601F" w:rsidP="000E5536">
      <w:pPr>
        <w:pStyle w:val="Heading6"/>
      </w:pPr>
      <w:bookmarkStart w:id="170" w:name="_Ref398908718"/>
      <w:r>
        <w:t>Map/Reduce logs</w:t>
      </w:r>
      <w:bookmarkEnd w:id="170"/>
    </w:p>
    <w:p w14:paraId="135B40C0"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45378BA2" w14:textId="46FE5C30" w:rsidR="00274D2D" w:rsidRDefault="00274D2D" w:rsidP="000E5536">
      <w:pPr>
        <w:pStyle w:val="Heading7"/>
      </w:pPr>
      <w:bookmarkStart w:id="171" w:name="_Ref454466051"/>
      <w:r>
        <w:t>JobHistory Server</w:t>
      </w:r>
      <w:bookmarkEnd w:id="171"/>
    </w:p>
    <w:p w14:paraId="7EF4A2FC" w14:textId="22BCCF7F"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8B6883">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8B6883">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8B6883">
      <w:pPr>
        <w:pStyle w:val="BodyText2"/>
      </w:pPr>
      <w:r>
        <w:lastRenderedPageBreak/>
        <w:t xml:space="preserve">Good overview of scaling and masters, regions and region servers </w:t>
      </w:r>
      <w:hyperlink r:id="rId1096" w:history="1">
        <w:r w:rsidRPr="00713222">
          <w:rPr>
            <w:rStyle w:val="Hyperlink"/>
          </w:rPr>
          <w:t>here</w:t>
        </w:r>
      </w:hyperlink>
      <w:r>
        <w:t>.</w:t>
      </w:r>
    </w:p>
    <w:p w14:paraId="4212D9C2" w14:textId="77777777" w:rsidR="0063601F" w:rsidRPr="00713222" w:rsidRDefault="0063601F" w:rsidP="008B6883">
      <w:pPr>
        <w:pStyle w:val="BodyText2"/>
      </w:pPr>
      <w:r>
        <w:t xml:space="preserve">HBase is also on the Cloud </w:t>
      </w:r>
      <w:hyperlink r:id="rId1097"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8B6883">
      <w:pPr>
        <w:pStyle w:val="BodyText2"/>
        <w:rPr>
          <w:rFonts w:eastAsia="Times New Roman"/>
        </w:rPr>
      </w:pPr>
      <w:r>
        <w:rPr>
          <w:rFonts w:eastAsia="Times New Roman"/>
        </w:rPr>
        <w:t>- Master Host: </w:t>
      </w:r>
      <w:hyperlink r:id="rId1098" w:history="1">
        <w:r>
          <w:rPr>
            <w:rStyle w:val="Hyperlink"/>
            <w:rFonts w:eastAsia="Times New Roman"/>
          </w:rPr>
          <w:t>h05-nn01.jrc.it</w:t>
        </w:r>
      </w:hyperlink>
    </w:p>
    <w:p w14:paraId="0375C1F3" w14:textId="77777777" w:rsidR="0063601F" w:rsidRDefault="00837495" w:rsidP="000E5536">
      <w:pPr>
        <w:pStyle w:val="BodyText"/>
        <w:rPr>
          <w:rFonts w:eastAsia="Times New Roman"/>
        </w:rPr>
      </w:pPr>
      <w:hyperlink r:id="rId1099"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837495" w:rsidP="000E5536">
      <w:pPr>
        <w:pStyle w:val="BodyText"/>
        <w:rPr>
          <w:rFonts w:eastAsia="Times New Roman"/>
        </w:rPr>
      </w:pPr>
      <w:hyperlink r:id="rId1100"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8B6883">
      <w:pPr>
        <w:pStyle w:val="BodyText2"/>
      </w:pPr>
      <w:r>
        <w:t xml:space="preserve">To interact with HBase you use the </w:t>
      </w:r>
      <w:hyperlink r:id="rId1101"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lastRenderedPageBreak/>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8B6883">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8B6883">
      <w:pPr>
        <w:pStyle w:val="BodyText2"/>
      </w:pPr>
      <w:r>
        <w:t xml:space="preserve">Or you can use filters (docs </w:t>
      </w:r>
      <w:hyperlink r:id="rId1102"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lastRenderedPageBreak/>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8B6883">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8B6883">
      <w:pPr>
        <w:pStyle w:val="BodyText2"/>
      </w:pPr>
      <w:r>
        <w:t xml:space="preserve">Cloudera </w:t>
      </w:r>
      <w:hyperlink r:id="rId1103"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8B6883">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lastRenderedPageBreak/>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104"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8B6883">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8B6883">
      <w:pPr>
        <w:pStyle w:val="BodyText2"/>
      </w:pPr>
      <w:r>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8B6883">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lastRenderedPageBreak/>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8B6883">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8B6883">
      <w:pPr>
        <w:pStyle w:val="BodyText2"/>
      </w:pPr>
      <w:r>
        <w:t>Looking at all the logs and restarting HBase does not seem to clear it so I am recreating the table and trying again.</w:t>
      </w:r>
    </w:p>
    <w:p w14:paraId="75C6FB1F"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8B6883">
      <w:pPr>
        <w:pStyle w:val="BodyText2"/>
      </w:pPr>
      <w:r>
        <w:t>Started at 09:25 on 30/04/2013 – stopped it on 15/5/13:</w:t>
      </w:r>
    </w:p>
    <w:p w14:paraId="6B195C17" w14:textId="77777777" w:rsidR="0063601F" w:rsidRDefault="0063601F" w:rsidP="008B550B">
      <w:pPr>
        <w:pStyle w:val="Code"/>
      </w:pPr>
      <w:r>
        <w:lastRenderedPageBreak/>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8B6883">
      <w:pPr>
        <w:pStyle w:val="BodyText2"/>
      </w:pPr>
      <w:r>
        <w:t>When we went to GBIF, Tim and Lars loaded the gzipped species files into a Hive table and then selected this data into an HBase table (from Tims email):</w:t>
      </w:r>
    </w:p>
    <w:p w14:paraId="4941647D" w14:textId="77777777" w:rsidR="0063601F" w:rsidRDefault="0063601F" w:rsidP="008B6883">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72" w:name="_Ref371938052"/>
      <w:r>
        <w:t>Debugging</w:t>
      </w:r>
      <w:bookmarkEnd w:id="172"/>
    </w:p>
    <w:p w14:paraId="2996E0FB" w14:textId="77777777" w:rsidR="0063601F" w:rsidRDefault="0063601F" w:rsidP="008B6883">
      <w:pPr>
        <w:pStyle w:val="BodyText2"/>
      </w:pPr>
      <w:r>
        <w:t xml:space="preserve">The HBase </w:t>
      </w:r>
      <w:hyperlink r:id="rId1105"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8B6883">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8B6883">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8B6883">
      <w:pPr>
        <w:pStyle w:val="BodyText2"/>
      </w:pPr>
      <w:r>
        <w:t>To get the version:</w:t>
      </w:r>
    </w:p>
    <w:p w14:paraId="6F90DDB4" w14:textId="77777777" w:rsidR="0063601F" w:rsidRDefault="0063601F" w:rsidP="008B6883">
      <w:pPr>
        <w:pStyle w:val="BodyText2"/>
      </w:pPr>
      <w:r>
        <w:t>[cottaan@hadoop-m2 ~]$ hive --version</w:t>
      </w:r>
    </w:p>
    <w:p w14:paraId="23962E84" w14:textId="77777777" w:rsidR="0063601F" w:rsidRDefault="0063601F" w:rsidP="008B6883">
      <w:pPr>
        <w:pStyle w:val="BodyText2"/>
      </w:pPr>
      <w:r>
        <w:lastRenderedPageBreak/>
        <w:t>Hive 0.12.0-cdh5.1.3</w:t>
      </w:r>
    </w:p>
    <w:p w14:paraId="538335A0" w14:textId="77777777" w:rsidR="0063601F" w:rsidRDefault="0063601F" w:rsidP="000E5536">
      <w:pPr>
        <w:pStyle w:val="Heading6"/>
      </w:pPr>
      <w:r>
        <w:t>Background</w:t>
      </w:r>
    </w:p>
    <w:p w14:paraId="6BAD1363" w14:textId="77777777" w:rsidR="0063601F" w:rsidRDefault="00837495" w:rsidP="008B6883">
      <w:pPr>
        <w:pStyle w:val="BodyText2"/>
      </w:pPr>
      <w:hyperlink r:id="rId1106" w:history="1">
        <w:r w:rsidR="0063601F" w:rsidRPr="0051555F">
          <w:rPr>
            <w:rStyle w:val="Hyperlink"/>
          </w:rPr>
          <w:t>Introduction to Apache Hive</w:t>
        </w:r>
      </w:hyperlink>
    </w:p>
    <w:p w14:paraId="69CDBC1E" w14:textId="77777777" w:rsidR="0063601F" w:rsidRDefault="0063601F" w:rsidP="008B6883">
      <w:pPr>
        <w:pStyle w:val="BodyText2"/>
      </w:pPr>
      <w:r>
        <w:t xml:space="preserve">From the Apache Hive Confluence </w:t>
      </w:r>
      <w:hyperlink r:id="rId1107" w:history="1">
        <w:r w:rsidRPr="0075242F">
          <w:rPr>
            <w:rStyle w:val="Hyperlink"/>
          </w:rPr>
          <w:t>page</w:t>
        </w:r>
      </w:hyperlink>
      <w:r>
        <w:t>:</w:t>
      </w:r>
    </w:p>
    <w:p w14:paraId="14B6AE2E"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8B6883">
      <w:pPr>
        <w:pStyle w:val="BodyText2"/>
      </w:pPr>
      <w:r>
        <w:t xml:space="preserve">Integration docs are </w:t>
      </w:r>
      <w:hyperlink r:id="rId1108" w:history="1">
        <w:r w:rsidRPr="0032241D">
          <w:rPr>
            <w:rStyle w:val="Hyperlink"/>
          </w:rPr>
          <w:t>here</w:t>
        </w:r>
      </w:hyperlink>
      <w:r>
        <w:t>.</w:t>
      </w:r>
    </w:p>
    <w:p w14:paraId="51868C7E" w14:textId="77777777" w:rsidR="0063601F" w:rsidRDefault="0063601F" w:rsidP="008B6883">
      <w:pPr>
        <w:pStyle w:val="BodyText2"/>
      </w:pPr>
      <w:r>
        <w:t xml:space="preserve">Good Cloudera article </w:t>
      </w:r>
      <w:hyperlink r:id="rId1109"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8B6883">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73" w:name="_Ref384893447"/>
      <w:r>
        <w:t>Beeswax (Hive UI)</w:t>
      </w:r>
    </w:p>
    <w:p w14:paraId="706CF1FF" w14:textId="77777777" w:rsidR="0063601F" w:rsidRDefault="0063601F" w:rsidP="008B6883">
      <w:pPr>
        <w:pStyle w:val="BodyText2"/>
      </w:pPr>
      <w:r>
        <w:t xml:space="preserve">CTRL + Space to get code completion. </w:t>
      </w:r>
    </w:p>
    <w:p w14:paraId="1E8CC989" w14:textId="77777777" w:rsidR="0063601F" w:rsidRDefault="0063601F" w:rsidP="008B6883">
      <w:pPr>
        <w:pStyle w:val="BodyText2"/>
      </w:pPr>
      <w:r>
        <w:t>TAB + Enter to execute queries.</w:t>
      </w:r>
    </w:p>
    <w:p w14:paraId="1A1C5707" w14:textId="77777777" w:rsidR="0063601F" w:rsidRPr="00B226D6" w:rsidRDefault="0063601F" w:rsidP="008B6883">
      <w:pPr>
        <w:pStyle w:val="BodyText2"/>
      </w:pPr>
      <w:r>
        <w:t>To kill a running job, go to the Job Browser and kill it.</w:t>
      </w:r>
    </w:p>
    <w:p w14:paraId="4C435B3E" w14:textId="77777777" w:rsidR="0063601F" w:rsidRDefault="0063601F" w:rsidP="000E5536">
      <w:pPr>
        <w:pStyle w:val="Heading6"/>
      </w:pPr>
      <w:bookmarkStart w:id="174" w:name="_Ref387841007"/>
      <w:r>
        <w:t>Configuration</w:t>
      </w:r>
      <w:bookmarkEnd w:id="174"/>
    </w:p>
    <w:p w14:paraId="4F10401A" w14:textId="77777777" w:rsidR="0063601F" w:rsidRDefault="0063601F" w:rsidP="008B6883">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8B6883">
      <w:pPr>
        <w:pStyle w:val="BodyText2"/>
      </w:pPr>
      <w:r>
        <w:t xml:space="preserve">See </w:t>
      </w:r>
      <w:hyperlink r:id="rId1110" w:history="1">
        <w:r w:rsidRPr="009E7907">
          <w:rPr>
            <w:rStyle w:val="Hyperlink"/>
          </w:rPr>
          <w:t>this</w:t>
        </w:r>
      </w:hyperlink>
      <w:r>
        <w:t xml:space="preserve"> section of the docs. There are parameters that you can specify when you execute a query in Hive – these are listed </w:t>
      </w:r>
      <w:hyperlink r:id="rId1111"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8B6883">
      <w:pPr>
        <w:pStyle w:val="BodyText2"/>
      </w:pPr>
      <w:r>
        <w:t>The default number of mappers (</w:t>
      </w:r>
      <w:r w:rsidRPr="00CB6444">
        <w:t>mapreduce.job.maps</w:t>
      </w:r>
      <w:r>
        <w:t>) is 2.</w:t>
      </w:r>
    </w:p>
    <w:p w14:paraId="084D96E3" w14:textId="77777777" w:rsidR="0063601F" w:rsidRDefault="0063601F" w:rsidP="008B6883">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lastRenderedPageBreak/>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8B6883">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8B6883">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t>Number of reduce tasks determined at compile time: 1</w:t>
      </w:r>
    </w:p>
    <w:p w14:paraId="75BA489F"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8B6883">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8B6883">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8B6883">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8B6883">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8B6883">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8B6883">
      <w:pPr>
        <w:pStyle w:val="BodyText2"/>
      </w:pPr>
      <w:r>
        <w:lastRenderedPageBreak/>
        <w:t xml:space="preserve">Avro stores data in binary format and is therefore less costly in terms of IO. </w:t>
      </w:r>
      <w:hyperlink r:id="rId1112"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13"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8B6883">
      <w:pPr>
        <w:pStyle w:val="BodyText2"/>
      </w:pPr>
      <w:r>
        <w:t xml:space="preserve">Hive CLI documentation is </w:t>
      </w:r>
      <w:hyperlink r:id="rId1114" w:history="1">
        <w:r w:rsidRPr="001F16BD">
          <w:rPr>
            <w:rStyle w:val="Hyperlink"/>
          </w:rPr>
          <w:t>here</w:t>
        </w:r>
      </w:hyperlink>
      <w:r>
        <w:t xml:space="preserve">. </w:t>
      </w:r>
    </w:p>
    <w:p w14:paraId="741EEBAD" w14:textId="77777777" w:rsidR="0063601F" w:rsidRDefault="0063601F" w:rsidP="008B6883">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8B6883">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75" w:name="_Ref386018783"/>
      <w:r>
        <w:t>Getting the version of Hive</w:t>
      </w:r>
    </w:p>
    <w:p w14:paraId="5176FB9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8B6883">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75"/>
    </w:p>
    <w:p w14:paraId="29342153" w14:textId="77777777" w:rsidR="0063601F" w:rsidRDefault="0063601F" w:rsidP="008B6883">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8B6883">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8B6883">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76" w:name="_Ref401673519"/>
      <w:r>
        <w:t>Creating tables</w:t>
      </w:r>
      <w:bookmarkEnd w:id="176"/>
    </w:p>
    <w:p w14:paraId="6EDF8F0A"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15"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16" w:anchor="LanguageManualDDL-ExternalTables" w:history="1">
        <w:r w:rsidRPr="00377426">
          <w:rPr>
            <w:rStyle w:val="Hyperlink"/>
          </w:rPr>
          <w:t>here</w:t>
        </w:r>
      </w:hyperlink>
      <w:r>
        <w:t>.</w:t>
      </w:r>
    </w:p>
    <w:p w14:paraId="117F66DA" w14:textId="77777777" w:rsidR="0063601F" w:rsidRDefault="0063601F" w:rsidP="008B6883">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8B6883">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8B6883">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8B6883">
      <w:pPr>
        <w:pStyle w:val="BodyText2"/>
      </w:pPr>
      <w:r>
        <w:lastRenderedPageBreak/>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8B6883">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8B6883">
      <w:pPr>
        <w:pStyle w:val="BodyText2"/>
        <w:rPr>
          <w:rStyle w:val="Hyperlink"/>
        </w:rPr>
      </w:pPr>
      <w:r>
        <w:t xml:space="preserve">Hive documentation on DML is </w:t>
      </w:r>
      <w:hyperlink r:id="rId1117"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8B6883">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8B6883">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657C228B" w:rsidR="0063601F" w:rsidRDefault="0063601F" w:rsidP="000E5536">
      <w:pPr>
        <w:pStyle w:val="Heading6"/>
      </w:pPr>
      <w:r>
        <w:t xml:space="preserve">Using spatial tables </w:t>
      </w:r>
      <w:bookmarkEnd w:id="173"/>
    </w:p>
    <w:p w14:paraId="78EF82BE"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77" w:name="_Ref454437496"/>
      <w:bookmarkStart w:id="178" w:name="_Ref384894195"/>
      <w:r>
        <w:t>Building the jar files</w:t>
      </w:r>
      <w:bookmarkEnd w:id="177"/>
    </w:p>
    <w:p w14:paraId="0FF7B823" w14:textId="77777777" w:rsidR="00C13DEF" w:rsidRDefault="00C13DEF" w:rsidP="000E5536">
      <w:pPr>
        <w:pStyle w:val="Heading8"/>
      </w:pPr>
      <w:r>
        <w:t>ESRI Libraries</w:t>
      </w:r>
    </w:p>
    <w:p w14:paraId="64603E32" w14:textId="77777777"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118"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8B6883">
      <w:pPr>
        <w:pStyle w:val="BodyText2"/>
      </w:pPr>
      <w:r>
        <w:lastRenderedPageBreak/>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119"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8B6883">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8B6883">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8B6883">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8B6883">
      <w:pPr>
        <w:pStyle w:val="BodyText2"/>
      </w:pPr>
      <w:r>
        <w:t>Built using Maven | Build..</w:t>
      </w:r>
    </w:p>
    <w:p w14:paraId="5B3EE652" w14:textId="4AB801AC" w:rsidR="0063601F" w:rsidRDefault="0063601F" w:rsidP="000E5536">
      <w:pPr>
        <w:pStyle w:val="Heading7"/>
      </w:pPr>
      <w:r>
        <w:t>Adding the jar files</w:t>
      </w:r>
      <w:bookmarkEnd w:id="178"/>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8B6883">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8B6883">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8B6883">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8B6883">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8B6883">
      <w:pPr>
        <w:pStyle w:val="BodyText2"/>
      </w:pPr>
      <w:r w:rsidRPr="005A35F0">
        <w:t xml:space="preserve">Then list them out to check. </w:t>
      </w:r>
    </w:p>
    <w:p w14:paraId="3A217039" w14:textId="77777777" w:rsidR="0063601F" w:rsidRPr="005A35F0" w:rsidRDefault="0063601F" w:rsidP="008B550B">
      <w:pPr>
        <w:pStyle w:val="Code"/>
      </w:pPr>
      <w:r w:rsidRPr="005A35F0">
        <w:lastRenderedPageBreak/>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8B6883">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8B6883">
      <w:pPr>
        <w:pStyle w:val="BodyText2"/>
      </w:pPr>
      <w:r>
        <w:t xml:space="preserve">Following instructions </w:t>
      </w:r>
      <w:hyperlink r:id="rId1120"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8B6883">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8B6883">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8B6883">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8B6883">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8B6883">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9" w:name="_Ref384899398"/>
      <w:r>
        <w:t>Using Beeswax UI</w:t>
      </w:r>
    </w:p>
    <w:p w14:paraId="33E07FBA" w14:textId="77777777" w:rsidR="0063601F" w:rsidRDefault="0063601F" w:rsidP="008B6883">
      <w:pPr>
        <w:pStyle w:val="BodyText2"/>
      </w:pPr>
      <w:r>
        <w:lastRenderedPageBreak/>
        <w:t>In Hue you cannot use the Metastore manager to create a table from a file because it will not allow you to use custom DerDes so you have to use Hive Query Language in the Beeswax UI.</w:t>
      </w:r>
    </w:p>
    <w:p w14:paraId="4690D0DF" w14:textId="77777777" w:rsidR="0063601F" w:rsidRDefault="0063601F" w:rsidP="008B6883">
      <w:pPr>
        <w:pStyle w:val="BodyText2"/>
      </w:pPr>
      <w:r>
        <w:t>Make sure you reference the HDFS file using the /user/admin/data/json/&lt;file&gt; prefix otherwise it wont find the table.</w:t>
      </w:r>
    </w:p>
    <w:p w14:paraId="3CA9CDBC" w14:textId="72EFE33A" w:rsidR="0063601F" w:rsidRDefault="0063601F" w:rsidP="000E5536">
      <w:pPr>
        <w:pStyle w:val="Heading7"/>
      </w:pPr>
      <w:r>
        <w:t>Importing data into the spatial tables</w:t>
      </w:r>
      <w:bookmarkEnd w:id="179"/>
    </w:p>
    <w:p w14:paraId="59466D27" w14:textId="77777777" w:rsidR="0063601F" w:rsidRDefault="0063601F" w:rsidP="000E5536">
      <w:pPr>
        <w:pStyle w:val="Heading8"/>
      </w:pPr>
      <w:r>
        <w:t>Using HDFS Shell</w:t>
      </w:r>
    </w:p>
    <w:p w14:paraId="7DD6526C" w14:textId="77777777" w:rsidR="0063601F" w:rsidRDefault="0063601F" w:rsidP="008B6883">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8B6883">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8B6883">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8B6883">
      <w:pPr>
        <w:pStyle w:val="BodyText2"/>
      </w:pPr>
      <w:r>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8B6883">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8B6883">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8B6883">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8B6883">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8B6883">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8B6883">
      <w:pPr>
        <w:pStyle w:val="BodyText2"/>
      </w:pPr>
      <w:r>
        <w:lastRenderedPageBreak/>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8B6883">
      <w:pPr>
        <w:pStyle w:val="BodyText2"/>
      </w:pPr>
      <w:r>
        <w:t xml:space="preserve">Following the instructions </w:t>
      </w:r>
      <w:hyperlink r:id="rId1121"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8B6883">
      <w:pPr>
        <w:pStyle w:val="BodyText2"/>
      </w:pPr>
      <w:r>
        <w:t xml:space="preserve">You can output logging in UDTF functions by adding the following code (see </w:t>
      </w:r>
      <w:hyperlink r:id="rId1122"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8B6883">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23"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8B6883">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8B6883">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8B6883">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8B6883">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lastRenderedPageBreak/>
        <w:t>As temporary functions</w:t>
      </w:r>
    </w:p>
    <w:p w14:paraId="412529C4" w14:textId="77777777" w:rsidR="0063601F" w:rsidRDefault="0063601F" w:rsidP="008B6883">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8B6883">
      <w:pPr>
        <w:pStyle w:val="BodyText2"/>
      </w:pPr>
      <w:r>
        <w:t>From the command line type ‘hive –version’. On 21/6/2016 we are using ‘</w:t>
      </w:r>
      <w:r w:rsidRPr="0075078C">
        <w:t>Hive 1.1.0-cdh5.7.0</w:t>
      </w:r>
      <w:r>
        <w:t>’.</w:t>
      </w:r>
    </w:p>
    <w:p w14:paraId="1E7A32C6" w14:textId="77777777" w:rsidR="00D93F81" w:rsidRDefault="00EA3299" w:rsidP="008B6883">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8B6883">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A3427A4" w:rsidR="00397DAF" w:rsidRDefault="00397DAF" w:rsidP="000E5536">
      <w:pPr>
        <w:pStyle w:val="Heading9"/>
      </w:pPr>
      <w:bookmarkStart w:id="180" w:name="_Ref454461976"/>
      <w:r>
        <w:t>As permanent functions</w:t>
      </w:r>
      <w:bookmarkEnd w:id="180"/>
    </w:p>
    <w:p w14:paraId="22EE6C67" w14:textId="0B54573A"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24"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25"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8B6883">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lastRenderedPageBreak/>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26"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8B6883">
      <w:pPr>
        <w:pStyle w:val="BodyText2"/>
      </w:pPr>
      <w:r>
        <w:t>We can now call this function from Hive without an initialisation script!</w:t>
      </w:r>
      <w:r w:rsidR="00FE43BE">
        <w:t xml:space="preserve"> Creating all the ST_* functions in Hive using </w:t>
      </w:r>
      <w:hyperlink r:id="rId1127"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26B82F28" w:rsidR="0063601F" w:rsidRDefault="0063601F" w:rsidP="000E5536">
      <w:pPr>
        <w:pStyle w:val="Heading8"/>
      </w:pPr>
      <w:bookmarkStart w:id="181" w:name="_Ref454377551"/>
      <w:r>
        <w:t>Using Beeswax UI</w:t>
      </w:r>
      <w:bookmarkEnd w:id="181"/>
    </w:p>
    <w:p w14:paraId="34E16E10" w14:textId="47482D42" w:rsidR="008A3D58" w:rsidRDefault="008A3D58" w:rsidP="000E5536">
      <w:pPr>
        <w:pStyle w:val="Heading9"/>
      </w:pPr>
      <w:r>
        <w:t>Using Settings Panel</w:t>
      </w:r>
    </w:p>
    <w:p w14:paraId="12021D06" w14:textId="0C3C4816"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8B6883">
      <w:pPr>
        <w:pStyle w:val="HiveError"/>
      </w:pPr>
      <w:r w:rsidRPr="00AD4538">
        <w:t>-101 from org.apache.hadoop.hive.ql.exec.FunctionTask. com/esri/core/geometry/Geometry</w:t>
      </w:r>
      <w:r>
        <w:t>.</w:t>
      </w:r>
    </w:p>
    <w:p w14:paraId="73CCF49C" w14:textId="7670E4D3" w:rsidR="003A2A5C" w:rsidRDefault="003A2A5C" w:rsidP="008B6883">
      <w:pPr>
        <w:pStyle w:val="BodyText2"/>
      </w:pPr>
      <w:r>
        <w:t>But if I log onto Hue as cottaan and run it, it works! Not sure why:</w:t>
      </w:r>
    </w:p>
    <w:p w14:paraId="257E3982" w14:textId="6EADBAA0" w:rsidR="003A2A5C" w:rsidRPr="00491060" w:rsidRDefault="003A2A5C" w:rsidP="008B6883">
      <w:pPr>
        <w:pStyle w:val="BodyText2"/>
      </w:pPr>
      <w:r>
        <w:rPr>
          <w:noProof/>
          <w:lang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8">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8B6883">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8B6883">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lastRenderedPageBreak/>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8B6883">
      <w:pPr>
        <w:pStyle w:val="BodyText2"/>
      </w:pPr>
      <w:r>
        <w:t>From the command line type ‘hive –version’. On 21/6/2016 we are using ‘</w:t>
      </w:r>
      <w:r w:rsidRPr="0075078C">
        <w:t>Hive 1.1.0-cdh5.7.0</w:t>
      </w:r>
      <w:r>
        <w:t>’.</w:t>
      </w:r>
    </w:p>
    <w:p w14:paraId="487DD8A8" w14:textId="77777777" w:rsidR="0063601F" w:rsidRDefault="00EA3299" w:rsidP="008B6883">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8B6883">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8B6883">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8B6883">
      <w:pPr>
        <w:pStyle w:val="BodyText2"/>
      </w:pPr>
      <w:r>
        <w:t>23/06/2016</w:t>
      </w:r>
    </w:p>
    <w:p w14:paraId="06637EAC" w14:textId="77777777"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12556679" w:rsidR="00537970" w:rsidRDefault="00537970" w:rsidP="000E5536">
      <w:pPr>
        <w:pStyle w:val="Heading8"/>
      </w:pPr>
      <w:bookmarkStart w:id="182" w:name="_Ref454542633"/>
      <w:r>
        <w:t>Using Beeline</w:t>
      </w:r>
      <w:bookmarkEnd w:id="182"/>
    </w:p>
    <w:p w14:paraId="25D5CE1B" w14:textId="77777777" w:rsidR="005D1D62" w:rsidRDefault="005D1D62" w:rsidP="008B6883">
      <w:pPr>
        <w:pStyle w:val="BodyText2"/>
      </w:pPr>
      <w:r>
        <w:t>23/06/2016</w:t>
      </w:r>
    </w:p>
    <w:p w14:paraId="1650A0C0" w14:textId="5FEF45C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8B6883">
      <w:pPr>
        <w:pStyle w:val="BodyText2"/>
      </w:pPr>
      <w:r>
        <w:t>But when I am logged in as the hive user, it starts the MR job but</w:t>
      </w:r>
      <w:r w:rsidR="00A54432">
        <w:t xml:space="preserve"> then returns a different error:</w:t>
      </w:r>
    </w:p>
    <w:p w14:paraId="50B83CD7" w14:textId="7BC5C20D" w:rsidR="00A54432" w:rsidRDefault="00A54432" w:rsidP="008B6883">
      <w:pPr>
        <w:pStyle w:val="BodyText2"/>
      </w:pPr>
      <w:r>
        <w:t>java.lang.ClassNotFoundException: com.esri.core.geometry.Geometry at</w:t>
      </w:r>
    </w:p>
    <w:p w14:paraId="50DCF1E3" w14:textId="742A2C7D"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8B6883">
      <w:pPr>
        <w:pStyle w:val="BodyText2"/>
      </w:pPr>
      <w:r w:rsidRPr="0050566C">
        <w:lastRenderedPageBreak/>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8B6883">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8B6883">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8B6883">
      <w:pPr>
        <w:pStyle w:val="BodyText2"/>
      </w:pPr>
      <w:r>
        <w:t>From Hue</w:t>
      </w:r>
      <w:r w:rsidR="00C775CE">
        <w:t>:</w:t>
      </w:r>
    </w:p>
    <w:p w14:paraId="125DF916" w14:textId="79D64DB6" w:rsidR="00C775CE" w:rsidRDefault="00C775CE" w:rsidP="000E5536">
      <w:pPr>
        <w:pStyle w:val="ListBullet2"/>
      </w:pPr>
      <w:r>
        <w:lastRenderedPageBreak/>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8B6883">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8B6883">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8B6883">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8B6883">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8B6883">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8B6883">
      <w:pPr>
        <w:pStyle w:val="BodyText2"/>
      </w:pPr>
      <w:r>
        <w:lastRenderedPageBreak/>
        <w:t xml:space="preserve">Is really slow for the species/wdpa intersection – particularly in the reduce phase as the number of reducers is fixed to one (at compile time). There doesn’t seem to be an easy way around this. Looking at the </w:t>
      </w:r>
      <w:hyperlink r:id="rId1129"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837495" w:rsidP="008B6883">
      <w:pPr>
        <w:pStyle w:val="BodyText2"/>
      </w:pPr>
      <w:hyperlink r:id="rId1130"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8B6883">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8B6883">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8B6883">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8B6883">
      <w:pPr>
        <w:pStyle w:val="BodyText2"/>
      </w:pPr>
      <w:r>
        <w:t>By default Hive logs are written to /tmp/cottaan/hive.log.</w:t>
      </w:r>
      <w:r w:rsidR="00380BCB">
        <w:t xml:space="preserve"> More on Hive logging </w:t>
      </w:r>
      <w:hyperlink r:id="rId1131"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8B6883">
      <w:pPr>
        <w:pStyle w:val="BodyText2"/>
      </w:pPr>
      <w:r>
        <w:t xml:space="preserve">Monica installed it on 11/2/2014! Here is the UI </w:t>
      </w:r>
      <w:hyperlink r:id="rId1132" w:history="1">
        <w:r w:rsidRPr="00FB3083">
          <w:rPr>
            <w:rStyle w:val="Hyperlink"/>
          </w:rPr>
          <w:t>http://hadoop-h05:8888/about/</w:t>
        </w:r>
      </w:hyperlink>
      <w:r>
        <w:t xml:space="preserve"> now </w:t>
      </w:r>
      <w:hyperlink r:id="rId1133" w:history="1">
        <w:r w:rsidRPr="00DB27B0">
          <w:rPr>
            <w:rStyle w:val="Hyperlink"/>
          </w:rPr>
          <w:t>http://hadoop-m2:8888/</w:t>
        </w:r>
      </w:hyperlink>
      <w:r w:rsidR="00DD4E76">
        <w:t xml:space="preserve"> now </w:t>
      </w:r>
      <w:hyperlink r:id="rId1134"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135" w:history="1">
        <w:r>
          <w:rPr>
            <w:rStyle w:val="Hyperlink"/>
          </w:rPr>
          <w:t>http://hadoop-h05:8888/</w:t>
        </w:r>
      </w:hyperlink>
      <w:r>
        <w:t xml:space="preserve">  now </w:t>
      </w:r>
      <w:hyperlink r:id="rId1136"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137"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8B6883">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8B6883">
      <w:pPr>
        <w:pStyle w:val="BodyText2"/>
      </w:pPr>
      <w:r>
        <w:t xml:space="preserve">There were some dns issues with the UI but Monica sorted them out to start with. Running through the Quick Start Wizard. </w:t>
      </w:r>
    </w:p>
    <w:p w14:paraId="163D639D" w14:textId="77777777" w:rsidR="0063601F" w:rsidRDefault="0063601F" w:rsidP="008B6883">
      <w:pPr>
        <w:pStyle w:val="BodyText2"/>
      </w:pPr>
      <w:r>
        <w:t>Trying to connect on 10/4/2014 and the Hue GUI is not opening. Maybe the Hue Service has stopped.</w:t>
      </w:r>
    </w:p>
    <w:p w14:paraId="5FA815A3" w14:textId="66739417" w:rsidR="009E3EF4" w:rsidRDefault="009E3EF4" w:rsidP="008B6883">
      <w:pPr>
        <w:pStyle w:val="BodyText2"/>
      </w:pPr>
      <w:r>
        <w:t>On 21/6/2016 the version of Hue is 3.9 (installed from CDH</w:t>
      </w:r>
      <w:r w:rsidR="008A54FA">
        <w:t xml:space="preserve"> 5.7) – </w:t>
      </w:r>
      <w:hyperlink r:id="rId1138"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lastRenderedPageBreak/>
        <w:t>Errors</w:t>
      </w:r>
    </w:p>
    <w:p w14:paraId="01B3D313" w14:textId="0A7E45C1" w:rsidR="007240A0" w:rsidRDefault="007240A0" w:rsidP="008B6883">
      <w:pPr>
        <w:pStyle w:val="HiveError"/>
      </w:pPr>
      <w:r>
        <w:t>Error while compiling statement FAILED: NullPointerException null</w:t>
      </w:r>
    </w:p>
    <w:p w14:paraId="27F33D85" w14:textId="2C9C33D6" w:rsidR="007240A0" w:rsidRDefault="007240A0" w:rsidP="008B6883">
      <w:pPr>
        <w:pStyle w:val="BodyText2"/>
      </w:pPr>
      <w:r>
        <w:t>This is because you haven’t added a UDF that is present in the query to the settings.</w:t>
      </w:r>
    </w:p>
    <w:p w14:paraId="50841E27" w14:textId="309DC057" w:rsidR="00DE1C96" w:rsidRDefault="00DE1C96" w:rsidP="008B6883">
      <w:pPr>
        <w:pStyle w:val="HiveError"/>
      </w:pPr>
      <w:r>
        <w:t>Error while compiling statement FAILED: Execution Error, return code 1 from org.apache.hadoop.hive.ql.exec.FunctionTask</w:t>
      </w:r>
    </w:p>
    <w:p w14:paraId="2EE8A95D" w14:textId="0CFE611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8B6883">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17463595" w14:textId="5D701BE6" w:rsidR="0063601F" w:rsidRDefault="0063601F" w:rsidP="000E5536">
      <w:pPr>
        <w:pStyle w:val="Heading7"/>
      </w:pPr>
      <w:bookmarkStart w:id="183" w:name="_Ref384803343"/>
      <w:r>
        <w:t>Importing files</w:t>
      </w:r>
      <w:bookmarkEnd w:id="183"/>
    </w:p>
    <w:p w14:paraId="7B8241C8"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8B6883">
      <w:pPr>
        <w:pStyle w:val="BodyText2"/>
      </w:pPr>
      <w:r>
        <w:t xml:space="preserve">But there are issues with permissions – need to load species files in as the dopa user and not the hue admin user. </w:t>
      </w:r>
    </w:p>
    <w:p w14:paraId="5CE1CDB4"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8B6883">
      <w:pPr>
        <w:pStyle w:val="BodyText2"/>
      </w:pPr>
      <w:r>
        <w:lastRenderedPageBreak/>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8B6883">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8B6883">
      <w:pPr>
        <w:pStyle w:val="BodyText2"/>
      </w:pPr>
      <w:r>
        <w:t>Run a query in Hue and at the end click Download the Results in CSV format.</w:t>
      </w:r>
    </w:p>
    <w:p w14:paraId="11940BFD" w14:textId="4F69A8FB"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8B6883">
      <w:pPr>
        <w:pStyle w:val="BodyText2"/>
      </w:pPr>
      <w:r>
        <w:t xml:space="preserve">Impala doesn’t use Map/Reduce – needs CDH 4.1 or later. Is on </w:t>
      </w:r>
      <w:hyperlink r:id="rId1139" w:history="1">
        <w:r>
          <w:rPr>
            <w:rStyle w:val="Hyperlink"/>
          </w:rPr>
          <w:t>github</w:t>
        </w:r>
      </w:hyperlink>
      <w:r>
        <w:t xml:space="preserve">. </w:t>
      </w:r>
    </w:p>
    <w:p w14:paraId="490ED5A9" w14:textId="77777777" w:rsidR="0063601F" w:rsidRDefault="00837495" w:rsidP="008B6883">
      <w:pPr>
        <w:pStyle w:val="BodyText2"/>
      </w:pPr>
      <w:hyperlink r:id="rId1140"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837495" w:rsidP="000E5536">
      <w:pPr>
        <w:pStyle w:val="BodyText"/>
      </w:pPr>
      <w:hyperlink r:id="rId1141"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837495" w:rsidP="000E5536">
      <w:pPr>
        <w:pStyle w:val="BodyText"/>
      </w:pPr>
      <w:hyperlink r:id="rId1142"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8B6883">
      <w:pPr>
        <w:pStyle w:val="BodyText2"/>
      </w:pPr>
      <w:r>
        <w:lastRenderedPageBreak/>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43" w:history="1">
        <w:r w:rsidR="00147742" w:rsidRPr="00147742">
          <w:rPr>
            <w:rStyle w:val="Hyperlink"/>
          </w:rPr>
          <w:t>here</w:t>
        </w:r>
      </w:hyperlink>
      <w:r w:rsidR="00147742">
        <w:t>).</w:t>
      </w:r>
    </w:p>
    <w:p w14:paraId="72EFB0D0" w14:textId="54DD1C69"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8B6883">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8B6883">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8B6883">
      <w:pPr>
        <w:pStyle w:val="BodyText2"/>
      </w:pPr>
      <w:r>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8B6883">
      <w:pPr>
        <w:pStyle w:val="BodyText2"/>
      </w:pPr>
      <w:r>
        <w:t>Still doesn’t start and in the logs it shows the date of the original file and not the manually edited file:</w:t>
      </w:r>
    </w:p>
    <w:p w14:paraId="41E75653" w14:textId="77777777" w:rsidR="00A966D1" w:rsidRDefault="00A966D1" w:rsidP="008B6883">
      <w:pPr>
        <w:pStyle w:val="BodyText2"/>
      </w:pPr>
      <w:r>
        <w:t>catalogd version 2.5.0-cdh5.7.0 RELEASE (build ad3f5adabedf56fe6bd9eea39147c067cc552703)</w:t>
      </w:r>
    </w:p>
    <w:p w14:paraId="497770C8" w14:textId="62E79780" w:rsidR="00A966D1" w:rsidRDefault="00A966D1" w:rsidP="008B6883">
      <w:pPr>
        <w:pStyle w:val="BodyText2"/>
      </w:pPr>
      <w:r>
        <w:t>Built on Wed, 23 Mar 2016 11:51:12 PST</w:t>
      </w:r>
    </w:p>
    <w:p w14:paraId="69ABF22C" w14:textId="52A4510A"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8B6883">
      <w:pPr>
        <w:pStyle w:val="BodyText2"/>
      </w:pPr>
      <w:r>
        <w:t>$&gt;impala/impala.sh ["catalogd","catalogserver_flags","false"]</w:t>
      </w:r>
    </w:p>
    <w:p w14:paraId="3A470C01" w14:textId="09146C07" w:rsidR="000C30D4" w:rsidRDefault="00286CC2" w:rsidP="008B6883">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8B6883">
      <w:pPr>
        <w:pStyle w:val="BodyText2"/>
      </w:pPr>
      <w:r>
        <w:t>An alternative would be to put a link to the ESRI libraries in this path:</w:t>
      </w:r>
    </w:p>
    <w:p w14:paraId="0854E399" w14:textId="2B024278" w:rsidR="00A47F69" w:rsidRDefault="00A47F69" w:rsidP="008B6883">
      <w:pPr>
        <w:pStyle w:val="BodyText2"/>
      </w:pPr>
      <w:r w:rsidRPr="00A47F69">
        <w:t>/opt/cloudera/parcels/CDH-5.7.0-1.cdh5.7.0.p0.45/lib/impala/lib</w:t>
      </w:r>
    </w:p>
    <w:p w14:paraId="10BCBCEE" w14:textId="33A8A6F1" w:rsidR="00A47F69" w:rsidRDefault="00A47F69" w:rsidP="008B6883">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8B6883">
      <w:pPr>
        <w:pStyle w:val="BodyText2"/>
      </w:pPr>
      <w:r>
        <w:t xml:space="preserve">See the docs </w:t>
      </w:r>
      <w:hyperlink r:id="rId1144" w:history="1">
        <w:r w:rsidRPr="00205418">
          <w:rPr>
            <w:rStyle w:val="Hyperlink"/>
          </w:rPr>
          <w:t>here</w:t>
        </w:r>
      </w:hyperlink>
      <w:r>
        <w:t xml:space="preserve"> on installing the JDBC drivers as they are not part of CDH5.</w:t>
      </w:r>
    </w:p>
    <w:p w14:paraId="18A312B3" w14:textId="77777777" w:rsidR="0063601F" w:rsidRDefault="0063601F" w:rsidP="008B6883">
      <w:pPr>
        <w:pStyle w:val="BodyText2"/>
      </w:pPr>
      <w:r>
        <w:t xml:space="preserve">Trying to access </w:t>
      </w:r>
      <w:hyperlink r:id="rId1145" w:history="1">
        <w:r w:rsidRPr="00152A63">
          <w:rPr>
            <w:rStyle w:val="Hyperlink"/>
          </w:rPr>
          <w:t>Sqoop</w:t>
        </w:r>
      </w:hyperlink>
      <w:r>
        <w:t xml:space="preserve"> in Hue doesn’t really work – this is because Sqoop isn’t really implemented outside the command line. So we have to use the command line. </w:t>
      </w:r>
      <w:hyperlink r:id="rId1146"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lastRenderedPageBreak/>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8B6883">
      <w:pPr>
        <w:pStyle w:val="BodyText2"/>
      </w:pPr>
      <w:r>
        <w:t xml:space="preserve">Docs </w:t>
      </w:r>
      <w:hyperlink r:id="rId1147"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8B6883">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8B6883">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8B6883">
      <w:pPr>
        <w:pStyle w:val="BodyText2"/>
      </w:pPr>
      <w:r>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8B6883">
      <w:pPr>
        <w:pStyle w:val="BodyText2"/>
      </w:pPr>
      <w:r>
        <w:t>Loooking at the Postgresql logs there are lots of entries which say:</w:t>
      </w:r>
    </w:p>
    <w:p w14:paraId="4595A47A"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18D3C60C" w14:textId="77777777" w:rsidR="0063601F" w:rsidRDefault="0063601F" w:rsidP="008B6883">
      <w:pPr>
        <w:pStyle w:val="BodyText2"/>
        <w:rPr>
          <w:rStyle w:val="text"/>
        </w:rPr>
      </w:pPr>
      <w:r w:rsidRPr="002C17FB">
        <w:rPr>
          <w:rStyle w:val="text"/>
        </w:rPr>
        <w:t>LOG:  unexpected EOF on client connection</w:t>
      </w:r>
    </w:p>
    <w:p w14:paraId="3E91C2F1" w14:textId="4BD67CAC" w:rsidR="00E927FA" w:rsidRDefault="00E927FA" w:rsidP="008B6883">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8B6883">
      <w:pPr>
        <w:pStyle w:val="BodyText2"/>
      </w:pPr>
      <w:r>
        <w:t xml:space="preserve">Following the instructions </w:t>
      </w:r>
      <w:hyperlink r:id="rId1148"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8B6883">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lastRenderedPageBreak/>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8B6883">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8B6883">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8B6883">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49" w:history="1">
        <w:r w:rsidRPr="00845FF1">
          <w:rPr>
            <w:rStyle w:val="Hyperlink"/>
          </w:rPr>
          <w:t>EXPLAIN</w:t>
        </w:r>
      </w:hyperlink>
      <w:r>
        <w:t xml:space="preserve"> and this changes when you use a table in memory. Didn’t let it finish. </w:t>
      </w:r>
    </w:p>
    <w:p w14:paraId="60E670D5"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8B6883">
      <w:pPr>
        <w:pStyle w:val="BodyText2"/>
      </w:pPr>
      <w:r>
        <w:t xml:space="preserve">You can monitor the performance of a MR job by using the resource manager </w:t>
      </w:r>
      <w:hyperlink r:id="rId1150"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 xml:space="preserve">Just as we used the ESRI Serdes to serialise/deserialise a GeoJSON file, we use Avro Serdes to SerDe to a binary column type. This will make the data </w:t>
      </w:r>
      <w:r>
        <w:lastRenderedPageBreak/>
        <w:t>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9B5185">
            <w:pPr>
              <w:pStyle w:val="TableTextHeader"/>
            </w:pPr>
            <w:r>
              <w:t>Filetype</w:t>
            </w:r>
          </w:p>
        </w:tc>
        <w:tc>
          <w:tcPr>
            <w:tcW w:w="1350" w:type="dxa"/>
          </w:tcPr>
          <w:p w14:paraId="057B87C2"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D4343">
            <w:pPr>
              <w:pStyle w:val="Tiny"/>
            </w:pPr>
            <w:r>
              <w:t>Geojson</w:t>
            </w:r>
          </w:p>
        </w:tc>
        <w:tc>
          <w:tcPr>
            <w:tcW w:w="1350" w:type="dxa"/>
          </w:tcPr>
          <w:p w14:paraId="2BBB001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D4343">
            <w:pPr>
              <w:pStyle w:val="Tiny"/>
            </w:pPr>
            <w:r>
              <w:t>Text</w:t>
            </w:r>
          </w:p>
        </w:tc>
        <w:tc>
          <w:tcPr>
            <w:tcW w:w="1350" w:type="dxa"/>
          </w:tcPr>
          <w:p w14:paraId="79A78DA8"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D4343">
            <w:pPr>
              <w:pStyle w:val="Tiny"/>
            </w:pPr>
            <w:r>
              <w:t>Avro</w:t>
            </w:r>
          </w:p>
        </w:tc>
        <w:tc>
          <w:tcPr>
            <w:tcW w:w="1350" w:type="dxa"/>
          </w:tcPr>
          <w:p w14:paraId="669691A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8B6883">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837495" w:rsidP="008B6883">
      <w:pPr>
        <w:pStyle w:val="BodyText2"/>
      </w:pPr>
      <w:hyperlink r:id="rId1151"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8B6883">
      <w:pPr>
        <w:pStyle w:val="BodyText2"/>
      </w:pPr>
      <w:r>
        <w:t>This takes 10.7 minutes.</w:t>
      </w:r>
    </w:p>
    <w:p w14:paraId="6A72744E" w14:textId="77777777" w:rsidR="0063601F" w:rsidRDefault="0063601F" w:rsidP="008B6883">
      <w:pPr>
        <w:pStyle w:val="BodyText2"/>
      </w:pPr>
      <w:r>
        <w:t xml:space="preserve">Then we need to </w:t>
      </w:r>
      <w:hyperlink r:id="rId1152" w:history="1">
        <w:r w:rsidRPr="00714A55">
          <w:rPr>
            <w:rStyle w:val="Hyperlink"/>
          </w:rPr>
          <w:t>create</w:t>
        </w:r>
      </w:hyperlink>
      <w:r>
        <w:t xml:space="preserve"> the index table (this is a Hue Query ‘Species Preprocessing 2’. </w:t>
      </w:r>
    </w:p>
    <w:p w14:paraId="43E4BE5C" w14:textId="0AAAE445" w:rsidR="0063601F" w:rsidRDefault="0063601F" w:rsidP="000E5536">
      <w:pPr>
        <w:pStyle w:val="Heading8"/>
      </w:pPr>
      <w:bookmarkStart w:id="184" w:name="_Ref401925991"/>
      <w:r>
        <w:t>Issues with dissolving features</w:t>
      </w:r>
      <w:bookmarkEnd w:id="184"/>
    </w:p>
    <w:p w14:paraId="3967AA16" w14:textId="77777777" w:rsidR="0063601F" w:rsidRDefault="0063601F" w:rsidP="008B6883">
      <w:pPr>
        <w:pStyle w:val="BodyText2"/>
      </w:pPr>
      <w:r>
        <w:t>On 23/10/14 the indexing had 5 maps fail after 14 hours with these errors:</w:t>
      </w:r>
    </w:p>
    <w:p w14:paraId="58F4DF97" w14:textId="77777777" w:rsidR="0063601F" w:rsidRDefault="0063601F" w:rsidP="008B6883">
      <w:pPr>
        <w:pStyle w:val="BodyText2"/>
      </w:pPr>
      <w:r>
        <w:t>Error processing row id_no = 22725044 and 22694927 caused by com.vividsolutions.jts.geom.TopologyException: Found null DirectedEdge.</w:t>
      </w:r>
    </w:p>
    <w:p w14:paraId="43EB3645" w14:textId="3719065D"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lastRenderedPageBreak/>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8B6883">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B6883">
      <w:pPr>
        <w:pStyle w:val="BodyText2"/>
      </w:pPr>
    </w:p>
    <w:p w14:paraId="1B398188" w14:textId="082AF9D4" w:rsidR="00823D03" w:rsidRDefault="00823D03" w:rsidP="000E5536">
      <w:pPr>
        <w:pStyle w:val="Heading9"/>
      </w:pPr>
      <w:r>
        <w:t>Dissolving in Hive</w:t>
      </w:r>
    </w:p>
    <w:p w14:paraId="45327647" w14:textId="02AAF47A" w:rsidR="0063601F" w:rsidRDefault="0063601F" w:rsidP="008B6883">
      <w:pPr>
        <w:pStyle w:val="BodyText2"/>
      </w:pPr>
      <w:r>
        <w:t xml:space="preserve">Maybe its because we are using the geotools_cell_intersects method and not the ESRI one. Trying again with the ESRI one. Still issues – it is for the </w:t>
      </w:r>
      <w:hyperlink r:id="rId1153"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8B6883">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8B6883">
      <w:pPr>
        <w:pStyle w:val="BodyText2"/>
      </w:pPr>
      <w:r>
        <w:t>Whereas the un-dissolved one looks like this:</w:t>
      </w:r>
    </w:p>
    <w:p w14:paraId="4D8FBC01" w14:textId="77777777" w:rsidR="0063601F" w:rsidRDefault="0063601F" w:rsidP="008B6883">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5">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8B6883">
      <w:pPr>
        <w:pStyle w:val="BodyText2"/>
      </w:pPr>
      <w:r>
        <w:rPr>
          <w:noProof/>
          <w:lang w:bidi="ar-SA"/>
        </w:rPr>
        <w:lastRenderedPageBreak/>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6">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8B6883">
      <w:pPr>
        <w:pStyle w:val="BodyText2"/>
      </w:pPr>
      <w:r>
        <w:t>Looking into whether the geometries are simple:</w:t>
      </w:r>
    </w:p>
    <w:p w14:paraId="61CF2362" w14:textId="012EA5E0"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8B6883">
      <w:pPr>
        <w:pStyle w:val="BodyText2"/>
      </w:pPr>
      <w:r>
        <w:t>WARNING 000442: self intersections at 37287 in iucn_rl_species_2014_2_no_se2</w:t>
      </w:r>
    </w:p>
    <w:p w14:paraId="64A54A67" w14:textId="77777777" w:rsidR="0063601F" w:rsidRDefault="0063601F" w:rsidP="008B6883">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8B6883">
      <w:pPr>
        <w:pStyle w:val="BodyText2"/>
      </w:pPr>
      <w:r>
        <w:t>For the redpoll there are 4 features and none of them are simple. So we have two options:</w:t>
      </w:r>
    </w:p>
    <w:p w14:paraId="2914B8EE" w14:textId="77777777" w:rsidR="0063601F" w:rsidRDefault="0063601F" w:rsidP="005E663B">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5E663B">
      <w:pPr>
        <w:pStyle w:val="ListNumber"/>
        <w:numPr>
          <w:ilvl w:val="0"/>
          <w:numId w:val="23"/>
        </w:numPr>
      </w:pPr>
      <w:r>
        <w:t>Dissolve the species features and then simplify them and hope that works.</w:t>
      </w:r>
    </w:p>
    <w:p w14:paraId="04BD4407" w14:textId="77777777" w:rsidR="0063601F" w:rsidRDefault="0063601F" w:rsidP="008B6883">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t>WARNING 000442: incorrect ring ordering at 1 in CommonRedpoll_Dissolved</w:t>
      </w:r>
    </w:p>
    <w:p w14:paraId="493132E5" w14:textId="759E3014"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8B6883">
      <w:pPr>
        <w:pStyle w:val="BodyText2"/>
      </w:pPr>
      <w:r>
        <w:t xml:space="preserve">Repeated the indexing with </w:t>
      </w:r>
      <w:hyperlink r:id="rId1157"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58"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8B6883">
      <w:pPr>
        <w:pStyle w:val="HiveError"/>
      </w:pPr>
      <w:r>
        <w:t xml:space="preserve">return code 1 from apache.hadoop.hive.ql.exec.MoveTask </w:t>
      </w:r>
    </w:p>
    <w:p w14:paraId="083D6CA6"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59"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8B6883">
      <w:pPr>
        <w:pStyle w:val="BodyText2"/>
      </w:pPr>
      <w:r>
        <w:t>The areas aren’t correct!!!! Starting over.</w:t>
      </w:r>
    </w:p>
    <w:p w14:paraId="6FE3E579" w14:textId="77777777" w:rsidR="0063601F" w:rsidRDefault="0063601F" w:rsidP="008B6883">
      <w:pPr>
        <w:pStyle w:val="BodyText2"/>
      </w:pPr>
      <w:r>
        <w:t>There should be 44 cells for OrangUtan. At the bottom are cells:</w:t>
      </w:r>
    </w:p>
    <w:p w14:paraId="14E749CC" w14:textId="77777777" w:rsidR="0063601F" w:rsidRDefault="0063601F" w:rsidP="008B6883">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8B6883">
      <w:pPr>
        <w:pStyle w:val="BodyText2"/>
      </w:pPr>
      <w:r>
        <w:lastRenderedPageBreak/>
        <w:t xml:space="preserve">Running the final </w:t>
      </w:r>
      <w:hyperlink r:id="rId1161"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8B6883">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8B6883">
      <w:pPr>
        <w:pStyle w:val="BodyText2"/>
      </w:pPr>
      <w:r>
        <w:t>com.vividsolutions.jts.io.ParseException: Unknown WKB type 139</w:t>
      </w:r>
      <w:r w:rsidR="008C2E6E">
        <w:t xml:space="preserve">. This is in the line: </w:t>
      </w:r>
    </w:p>
    <w:p w14:paraId="2B0F1712" w14:textId="3B55737D" w:rsidR="00001B8C" w:rsidRDefault="008C2E6E" w:rsidP="008B6883">
      <w:pPr>
        <w:pStyle w:val="BodyText2"/>
      </w:pPr>
      <w:r w:rsidRPr="008C2E6E">
        <w:t>Geometry geom = reader.read(b.getBytes());</w:t>
      </w:r>
      <w:r w:rsidR="00593813">
        <w:t xml:space="preserve"> Porting this function to ESRI.</w:t>
      </w:r>
    </w:p>
    <w:p w14:paraId="3DEA974B" w14:textId="2C907CCE"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8B6883">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8B6883">
      <w:pPr>
        <w:pStyle w:val="BodyText2"/>
      </w:pPr>
      <w:r>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41AEE76" w:rsidR="00823D03" w:rsidRDefault="00823D03" w:rsidP="000E5536">
      <w:pPr>
        <w:pStyle w:val="Heading9"/>
      </w:pPr>
      <w:bookmarkStart w:id="185" w:name="_Ref404856316"/>
      <w:r>
        <w:t>Dissolving in ArcGIS</w:t>
      </w:r>
      <w:bookmarkEnd w:id="185"/>
    </w:p>
    <w:p w14:paraId="7EE629BA" w14:textId="4146F912"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8B6883">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8B6883">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8B6883">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8B6883">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8B6883">
      <w:pPr>
        <w:pStyle w:val="BodyText2"/>
      </w:pPr>
      <w:r>
        <w:lastRenderedPageBreak/>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8B6883">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8B6883">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8B6883">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8B6883">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lastRenderedPageBreak/>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8B6883">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8B6883">
      <w:pPr>
        <w:pStyle w:val="BodyText2"/>
      </w:pPr>
      <w:r>
        <w:t>Timeout errors and the MR job fails. Removing timeout errors:</w:t>
      </w:r>
    </w:p>
    <w:p w14:paraId="5DA3DD2C" w14:textId="77777777" w:rsidR="0063601F" w:rsidRDefault="0063601F" w:rsidP="008B550B">
      <w:pPr>
        <w:pStyle w:val="Unix"/>
      </w:pPr>
      <w:r w:rsidRPr="00245041">
        <w:t>SET mapreduce.task.timeout=0;</w:t>
      </w:r>
    </w:p>
    <w:p w14:paraId="7268CFE0" w14:textId="77777777" w:rsidR="0063601F" w:rsidRDefault="0063601F" w:rsidP="008B6883">
      <w:pPr>
        <w:pStyle w:val="BodyText2"/>
      </w:pPr>
      <w:r>
        <w:t xml:space="preserve">And repeating the query. But it is taking a long time at the end to finish all the reducers. </w:t>
      </w:r>
    </w:p>
    <w:p w14:paraId="39FBBDFC" w14:textId="77777777" w:rsidR="0063601F" w:rsidRDefault="0063601F" w:rsidP="008B6883">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8B6883">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8B6883">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8B6883">
      <w:pPr>
        <w:pStyle w:val="BodyText2"/>
      </w:pPr>
      <w:r>
        <w:t xml:space="preserve">The species list for Kinabalu (785) had 689 rows in Hadoop whereas the </w:t>
      </w:r>
      <w:hyperlink r:id="rId1162"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5E663B">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5E663B">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5E663B">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lastRenderedPageBreak/>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8B6883">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5E663B">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5E663B">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8B6883">
      <w:pPr>
        <w:pStyle w:val="BodyText2"/>
      </w:pPr>
      <w:r>
        <w:t>Excellent use case with parallels to my system using a quadkey type approach. Slides here:</w:t>
      </w:r>
      <w:r w:rsidRPr="0008179A">
        <w:t xml:space="preserve"> </w:t>
      </w:r>
      <w:hyperlink r:id="rId1163" w:history="1">
        <w:r w:rsidRPr="008913AD">
          <w:rPr>
            <w:rStyle w:val="Hyperlink"/>
          </w:rPr>
          <w:t>http://www.slideshare.net/Hadoop_Summit/grailer-hochmuth-june27515pmroom212v3</w:t>
        </w:r>
      </w:hyperlink>
      <w:r>
        <w:t xml:space="preserve"> </w:t>
      </w:r>
    </w:p>
    <w:p w14:paraId="2D0504CD" w14:textId="77777777" w:rsidR="0063601F" w:rsidRDefault="0063601F" w:rsidP="008B6883">
      <w:pPr>
        <w:pStyle w:val="BodyText2"/>
      </w:pPr>
      <w:r>
        <w:t>Here is a similar slide set describing quadkeys:</w:t>
      </w:r>
    </w:p>
    <w:p w14:paraId="349609FC" w14:textId="77777777" w:rsidR="0063601F" w:rsidRDefault="00837495" w:rsidP="008B6883">
      <w:pPr>
        <w:pStyle w:val="BodyText2"/>
      </w:pPr>
      <w:hyperlink r:id="rId1164"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86" w:name="_Toc315774575"/>
      <w:r>
        <w:t>Installing</w:t>
      </w:r>
    </w:p>
    <w:p w14:paraId="748A9A05" w14:textId="77777777" w:rsidR="002978CB" w:rsidRDefault="002978CB" w:rsidP="008B6883">
      <w:pPr>
        <w:pStyle w:val="BodyText2"/>
      </w:pPr>
      <w:r>
        <w:t>By default the postgis tables and views go into the public schema.</w:t>
      </w:r>
    </w:p>
    <w:p w14:paraId="0443A330" w14:textId="77777777" w:rsidR="002978CB" w:rsidRDefault="002978CB" w:rsidP="008B6883">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8B6883">
      <w:pPr>
        <w:pStyle w:val="BodyText2"/>
      </w:pPr>
      <w:r>
        <w:t>After installing postgresql:</w:t>
      </w:r>
    </w:p>
    <w:p w14:paraId="07001D05" w14:textId="4E7C49F4" w:rsidR="009025BD" w:rsidRDefault="00837495" w:rsidP="008B6883">
      <w:pPr>
        <w:pStyle w:val="BodyText2"/>
      </w:pPr>
      <w:hyperlink r:id="rId1165"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87" w:name="_Ubuntu_14.04_1"/>
      <w:bookmarkEnd w:id="187"/>
      <w:r>
        <w:t xml:space="preserve">Ubuntu 14.04 </w:t>
      </w:r>
    </w:p>
    <w:p w14:paraId="11AEA75F" w14:textId="2C3B8509" w:rsidR="00E619E0" w:rsidRPr="00E619E0" w:rsidRDefault="00E619E0" w:rsidP="008B6883">
      <w:pPr>
        <w:pStyle w:val="BodyText2"/>
      </w:pPr>
      <w:r>
        <w:t xml:space="preserve">See </w:t>
      </w:r>
      <w:hyperlink w:anchor="_PostGIS" w:history="1">
        <w:r w:rsidRPr="00E619E0">
          <w:rPr>
            <w:rStyle w:val="Hyperlink"/>
          </w:rPr>
          <w:t>PostGIS</w:t>
        </w:r>
      </w:hyperlink>
      <w:r>
        <w:t>.</w:t>
      </w:r>
    </w:p>
    <w:p w14:paraId="49B0FD52" w14:textId="145C0BC9" w:rsidR="00352E10" w:rsidRDefault="001672E7" w:rsidP="007D2F52">
      <w:pPr>
        <w:pStyle w:val="Heading4"/>
      </w:pPr>
      <w:r>
        <w:t>Client Tools</w:t>
      </w:r>
    </w:p>
    <w:p w14:paraId="486609F8" w14:textId="7AF05621" w:rsidR="00352E10" w:rsidRDefault="00352E10" w:rsidP="001672E7">
      <w:pPr>
        <w:pStyle w:val="Heading5"/>
      </w:pPr>
      <w:r>
        <w:t>ArcGIS</w:t>
      </w:r>
      <w:r w:rsidR="001672E7">
        <w:t xml:space="preserve"> for Desktop</w:t>
      </w:r>
    </w:p>
    <w:p w14:paraId="0D995680" w14:textId="77777777" w:rsidR="00352E10" w:rsidRPr="001B05C4" w:rsidRDefault="00352E10" w:rsidP="008B6883">
      <w:pPr>
        <w:pStyle w:val="BodyText2"/>
      </w:pPr>
      <w:r>
        <w:lastRenderedPageBreak/>
        <w:t xml:space="preserve">See </w:t>
      </w:r>
      <w:r>
        <w:fldChar w:fldCharType="begin"/>
      </w:r>
      <w:r>
        <w:instrText xml:space="preserve"> REF _Ref352067525 \h </w:instrText>
      </w:r>
      <w:r>
        <w:fldChar w:fldCharType="separate"/>
      </w:r>
      <w:r w:rsidR="00EA3299">
        <w:t>Accessing PostGIS</w:t>
      </w:r>
      <w:r>
        <w:fldChar w:fldCharType="end"/>
      </w:r>
    </w:p>
    <w:p w14:paraId="25F98477" w14:textId="22C0131A" w:rsidR="001672E7" w:rsidRDefault="001672E7" w:rsidP="001672E7">
      <w:pPr>
        <w:pStyle w:val="Heading5"/>
      </w:pPr>
      <w:r>
        <w:t>ArcGIS Pro</w:t>
      </w:r>
    </w:p>
    <w:p w14:paraId="3DA9A277" w14:textId="290E11D6" w:rsidR="001672E7" w:rsidRPr="001672E7" w:rsidRDefault="001672E7" w:rsidP="001672E7">
      <w:pPr>
        <w:pStyle w:val="BodyText2"/>
      </w:pPr>
      <w:r>
        <w:t xml:space="preserve">See </w:t>
      </w:r>
      <w:hyperlink w:anchor="_PostgreSQL_1" w:history="1">
        <w:r w:rsidRPr="001672E7">
          <w:rPr>
            <w:rStyle w:val="Hyperlink"/>
          </w:rPr>
          <w:t>PostgreSQL</w:t>
        </w:r>
      </w:hyperlink>
      <w:r>
        <w:t>.</w:t>
      </w:r>
    </w:p>
    <w:p w14:paraId="011814F9" w14:textId="04C50107" w:rsidR="00352E10" w:rsidRDefault="00352E10" w:rsidP="001672E7">
      <w:pPr>
        <w:pStyle w:val="Heading5"/>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5FAB24A" w14:textId="77777777" w:rsidR="009234DD" w:rsidRDefault="009234DD" w:rsidP="000E5536">
      <w:pPr>
        <w:pStyle w:val="Heading5"/>
      </w:pPr>
      <w:bookmarkStart w:id="188" w:name="_Toc315774584"/>
      <w:bookmarkStart w:id="189" w:name="_Toc315774583"/>
      <w:bookmarkStart w:id="190" w:name="_Toc315774576"/>
      <w:bookmarkEnd w:id="186"/>
      <w:r>
        <w:t>Issues</w:t>
      </w:r>
    </w:p>
    <w:p w14:paraId="2D96B77F" w14:textId="77777777" w:rsidR="009234DD" w:rsidRDefault="009234DD" w:rsidP="008B6883">
      <w:pPr>
        <w:pStyle w:val="BodyText2"/>
      </w:pPr>
      <w:r>
        <w:t>Sometime you get an error which says:</w:t>
      </w:r>
    </w:p>
    <w:p w14:paraId="0A0A4B4C" w14:textId="77777777" w:rsidR="009234DD" w:rsidRDefault="009234DD" w:rsidP="008B6883">
      <w:pPr>
        <w:pStyle w:val="BodyText2"/>
      </w:pPr>
      <w:r w:rsidRPr="009234DD">
        <w:t>'FATAL:  remaining connection slots are reserved for non-replication superuser connections</w:t>
      </w:r>
    </w:p>
    <w:p w14:paraId="47F75303"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8B6883">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91" w:name="_Ref329958184"/>
      <w:r>
        <w:t>User-defined functions</w:t>
      </w:r>
    </w:p>
    <w:p w14:paraId="65B702F2" w14:textId="77777777" w:rsidR="00352E10" w:rsidRDefault="00352E10" w:rsidP="000E5536">
      <w:pPr>
        <w:pStyle w:val="Heading6"/>
      </w:pPr>
      <w:r>
        <w:lastRenderedPageBreak/>
        <w:t>Using plpgsql</w:t>
      </w:r>
    </w:p>
    <w:p w14:paraId="38F8E671" w14:textId="77777777" w:rsidR="00352E10" w:rsidRDefault="00352E10" w:rsidP="000E5536">
      <w:pPr>
        <w:pStyle w:val="BodyText"/>
      </w:pPr>
      <w:r>
        <w:t xml:space="preserve">See here: </w:t>
      </w:r>
      <w:hyperlink r:id="rId1166"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8B6883">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8B6883">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8B6883">
      <w:pPr>
        <w:pStyle w:val="BodyText2"/>
        <w:rPr>
          <w:rStyle w:val="Hyperlink"/>
        </w:rPr>
      </w:pPr>
      <w:r>
        <w:t xml:space="preserve">See here for the specification: </w:t>
      </w:r>
      <w:hyperlink r:id="rId1167"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8B6883">
      <w:pPr>
        <w:pStyle w:val="BodyText2"/>
      </w:pPr>
      <w:r>
        <w:t>You cant have case statements in sql – but it is quicker.</w:t>
      </w:r>
    </w:p>
    <w:p w14:paraId="3CF209F2"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8B6883">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8B6883">
      <w:pPr>
        <w:pStyle w:val="BodyText2"/>
      </w:pPr>
      <w:r>
        <w:t>To concatenate string in SQL use the || operator.</w:t>
      </w:r>
    </w:p>
    <w:p w14:paraId="38A80EAA" w14:textId="77777777" w:rsidR="00352E10" w:rsidRDefault="00352E10" w:rsidP="000E5536">
      <w:pPr>
        <w:pStyle w:val="Heading5"/>
      </w:pPr>
      <w:r>
        <w:t>Geometry functions</w:t>
      </w:r>
      <w:bookmarkEnd w:id="191"/>
    </w:p>
    <w:p w14:paraId="224766C0" w14:textId="77777777" w:rsidR="00352E10" w:rsidRPr="003A3D7E" w:rsidRDefault="00352E10" w:rsidP="000E5536">
      <w:pPr>
        <w:pStyle w:val="Heading6"/>
      </w:pPr>
      <w:r>
        <w:t>Generalising</w:t>
      </w:r>
    </w:p>
    <w:p w14:paraId="283DA92C" w14:textId="77777777" w:rsidR="00352E10" w:rsidRDefault="00352E10" w:rsidP="008B6883">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8B6883">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8B6883">
      <w:pPr>
        <w:pStyle w:val="BodyText2"/>
      </w:pPr>
      <w:r>
        <w:lastRenderedPageBreak/>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8B6883">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8B6883">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8B6883">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92" w:name="_Ref389828346"/>
      <w:r>
        <w:t>Creating geometries from text</w:t>
      </w:r>
      <w:bookmarkEnd w:id="192"/>
    </w:p>
    <w:p w14:paraId="20DE3C51" w14:textId="77777777" w:rsidR="00352E10" w:rsidRDefault="00352E10" w:rsidP="008B6883">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8B6883">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8B6883">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8B6883">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8"/>
    </w:p>
    <w:p w14:paraId="10BE358B" w14:textId="77777777" w:rsidR="00352E10" w:rsidRDefault="00352E10" w:rsidP="000E5536">
      <w:pPr>
        <w:pStyle w:val="Heading5"/>
      </w:pPr>
      <w:r>
        <w:lastRenderedPageBreak/>
        <w:t>From a text file</w:t>
      </w:r>
    </w:p>
    <w:p w14:paraId="5CAAC154" w14:textId="0F7D6015" w:rsidR="00727DCD" w:rsidRDefault="00727DCD" w:rsidP="000E5536">
      <w:pPr>
        <w:pStyle w:val="Heading6"/>
      </w:pPr>
      <w:r>
        <w:t>Using pgAdmin</w:t>
      </w:r>
    </w:p>
    <w:p w14:paraId="1DC7A7CF" w14:textId="446B9282"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8B6883">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8B6883">
      <w:pPr>
        <w:pStyle w:val="BodyText2"/>
      </w:pPr>
      <w:r>
        <w:t xml:space="preserve">Use the ssh copy commands and then remote connect </w:t>
      </w:r>
      <w:r w:rsidR="00A8741E">
        <w:t>.</w:t>
      </w:r>
    </w:p>
    <w:p w14:paraId="73C53521" w14:textId="4A251F29" w:rsidR="00A8741E" w:rsidRDefault="00A8741E" w:rsidP="008B6883">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93" w:name="_Toc315774586"/>
      <w:bookmarkStart w:id="194"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8B6883">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8B6883">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8B6883">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837495" w:rsidP="008B6883">
      <w:pPr>
        <w:pStyle w:val="BodyText2"/>
      </w:pPr>
      <w:hyperlink r:id="rId1168"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8B6883">
      <w:pPr>
        <w:pStyle w:val="BodyText2"/>
      </w:pPr>
      <w:r>
        <w:t>Couldn’t get this to work (unable to open *.dbf files) so using ogr2ogr instead.</w:t>
      </w:r>
    </w:p>
    <w:p w14:paraId="2A6245BE" w14:textId="77777777" w:rsidR="00352E10" w:rsidRDefault="00352E10" w:rsidP="007D2F52">
      <w:pPr>
        <w:pStyle w:val="Heading4"/>
      </w:pPr>
      <w:r>
        <w:lastRenderedPageBreak/>
        <w:t>Indexes</w:t>
      </w:r>
    </w:p>
    <w:p w14:paraId="171A5B79" w14:textId="77777777" w:rsidR="00352E10" w:rsidRDefault="00352E10" w:rsidP="008B6883">
      <w:pPr>
        <w:pStyle w:val="BodyText2"/>
      </w:pPr>
      <w:r>
        <w:t xml:space="preserve">Intro here: </w:t>
      </w:r>
      <w:hyperlink r:id="rId1169"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8B6883">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8B6883">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8B6883">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8B6883">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8B6883">
      <w:pPr>
        <w:pStyle w:val="BodyText2"/>
      </w:pPr>
      <w:r>
        <w:lastRenderedPageBreak/>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8B6883">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95" w:name="_Using_phpPgAdmin"/>
      <w:bookmarkEnd w:id="195"/>
      <w:r>
        <w:t>Using phpPgAdmin</w:t>
      </w:r>
    </w:p>
    <w:p w14:paraId="15B01726" w14:textId="0AC6BD1C" w:rsidR="0068309D" w:rsidRDefault="002C7CA0" w:rsidP="008B6883">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70"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8B6883">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8B6883">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8B6883">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8B6883">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8B6883">
      <w:pPr>
        <w:pStyle w:val="BodyText2"/>
      </w:pPr>
      <w:r>
        <w:t xml:space="preserve">If you have dumped the database in custom format, then it is very flexible to import it using pg_restore. </w:t>
      </w:r>
    </w:p>
    <w:p w14:paraId="0AD84A3F" w14:textId="0D0C4D34" w:rsidR="0074055D" w:rsidRDefault="0074055D" w:rsidP="008B6883">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93"/>
    </w:p>
    <w:p w14:paraId="03474788" w14:textId="77777777" w:rsidR="00352E10" w:rsidRDefault="00352E10" w:rsidP="000E5536">
      <w:pPr>
        <w:pStyle w:val="BodyText"/>
      </w:pPr>
      <w:r>
        <w:t>Partitioning may help performance:</w:t>
      </w:r>
    </w:p>
    <w:p w14:paraId="608FEA38" w14:textId="77777777" w:rsidR="00352E10" w:rsidRDefault="00837495" w:rsidP="000E5536">
      <w:pPr>
        <w:pStyle w:val="BodyText"/>
      </w:pPr>
      <w:hyperlink r:id="rId1171" w:history="1">
        <w:r w:rsidR="00352E10" w:rsidRPr="0077669C">
          <w:rPr>
            <w:rStyle w:val="Hyperlink"/>
          </w:rPr>
          <w:t>http://www.postgresql.org/docs/9.0/static/ddl-partitioning.html</w:t>
        </w:r>
      </w:hyperlink>
    </w:p>
    <w:p w14:paraId="0C1960EF" w14:textId="77777777" w:rsidR="00352E10" w:rsidRDefault="00352E10" w:rsidP="008B6883">
      <w:pPr>
        <w:pStyle w:val="BodyText2"/>
      </w:pPr>
      <w:r>
        <w:t>This uses table inheritance - something for William I think!</w:t>
      </w:r>
    </w:p>
    <w:p w14:paraId="44A85B3C" w14:textId="77777777" w:rsidR="00352E10" w:rsidRDefault="00352E10" w:rsidP="008B6883">
      <w:pPr>
        <w:pStyle w:val="BodyText2"/>
      </w:pPr>
      <w:r>
        <w:t xml:space="preserve">EXPLAIN may help in improving performance: </w:t>
      </w:r>
      <w:hyperlink r:id="rId1172" w:history="1">
        <w:r w:rsidRPr="0077669C">
          <w:rPr>
            <w:rStyle w:val="Hyperlink"/>
          </w:rPr>
          <w:t>http://www.postgresql.org/docs/9.0/static/using-explain.html</w:t>
        </w:r>
      </w:hyperlink>
    </w:p>
    <w:p w14:paraId="09C0DF4C" w14:textId="77777777" w:rsidR="00352E10" w:rsidRDefault="00352E10" w:rsidP="008B6883">
      <w:pPr>
        <w:pStyle w:val="BodyText2"/>
      </w:pPr>
      <w:r>
        <w:t>From here (</w:t>
      </w:r>
      <w:hyperlink r:id="rId1173"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8B6883">
      <w:pPr>
        <w:pStyle w:val="BodyText2"/>
      </w:pPr>
      <w:r>
        <w:t xml:space="preserve">This article suggests that trying to store 1billion files is stupid and hard: </w:t>
      </w:r>
      <w:hyperlink r:id="rId1174" w:history="1">
        <w:r w:rsidRPr="0077669C">
          <w:rPr>
            <w:rStyle w:val="Hyperlink"/>
          </w:rPr>
          <w:t>http://lwn.net/Articles/400629/</w:t>
        </w:r>
      </w:hyperlink>
    </w:p>
    <w:p w14:paraId="74387091" w14:textId="77777777" w:rsidR="00352E10" w:rsidRDefault="00352E10" w:rsidP="007D2F52">
      <w:pPr>
        <w:pStyle w:val="Heading4"/>
      </w:pPr>
      <w:r>
        <w:lastRenderedPageBreak/>
        <w:t>Queries</w:t>
      </w:r>
    </w:p>
    <w:p w14:paraId="344360EA" w14:textId="77777777" w:rsidR="00352E10" w:rsidRDefault="00352E10" w:rsidP="008B6883">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8B6883">
      <w:pPr>
        <w:pStyle w:val="BodyText2"/>
      </w:pPr>
      <w:r>
        <w:t>To escape quotes in update queries, specify 2 single quotes, e.g. replace Harm’s Bat with Harm’’s Bat and its fine.</w:t>
      </w:r>
    </w:p>
    <w:p w14:paraId="6507D3C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8B6883">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96" w:name="_Toc315774577"/>
      <w:r>
        <w:t>Security</w:t>
      </w:r>
      <w:bookmarkEnd w:id="196"/>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7" w:name="_Ref326927581"/>
      <w:r>
        <w:t>Spatial References</w:t>
      </w:r>
    </w:p>
    <w:p w14:paraId="1ABE47FE" w14:textId="77777777" w:rsidR="00352E10" w:rsidRDefault="00352E10" w:rsidP="008B6883">
      <w:pPr>
        <w:pStyle w:val="BodyText2"/>
      </w:pPr>
      <w:r>
        <w:t>To get the srid of a geometry use st_srid()</w:t>
      </w:r>
    </w:p>
    <w:p w14:paraId="10DC8F80" w14:textId="77777777" w:rsidR="00352E10" w:rsidRDefault="00352E10" w:rsidP="008B6883">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8B6883">
      <w:pPr>
        <w:pStyle w:val="BodyText2"/>
      </w:pPr>
      <w:r>
        <w:t>But I cant find Mollweide! Looks like you need to add it to the spatial_ref_sys table (</w:t>
      </w:r>
      <w:hyperlink r:id="rId1175" w:anchor="spatial_ref_sys" w:history="1">
        <w:r w:rsidRPr="00CD1471">
          <w:rPr>
            <w:rStyle w:val="Hyperlink"/>
          </w:rPr>
          <w:t>here</w:t>
        </w:r>
      </w:hyperlink>
      <w:r>
        <w:t xml:space="preserve">). The one I want is here: </w:t>
      </w:r>
      <w:hyperlink r:id="rId1176"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8B6883">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8B6883">
      <w:pPr>
        <w:pStyle w:val="BodyText2"/>
      </w:pPr>
      <w:r>
        <w:t>Here is the finished query:</w:t>
      </w:r>
    </w:p>
    <w:p w14:paraId="649F0C08" w14:textId="77777777" w:rsidR="00352E10" w:rsidRDefault="00352E10" w:rsidP="008B550B">
      <w:pPr>
        <w:pStyle w:val="sql"/>
      </w:pPr>
      <w:r w:rsidRPr="00EF6BA8">
        <w:t xml:space="preserve">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w:t>
      </w:r>
      <w:r w:rsidRPr="00EF6BA8">
        <w:lastRenderedPageBreak/>
        <w:t>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8B6883">
      <w:pPr>
        <w:pStyle w:val="BodyText2"/>
      </w:pPr>
    </w:p>
    <w:p w14:paraId="692C5200" w14:textId="77777777" w:rsidR="00352E10" w:rsidRDefault="00352E10" w:rsidP="007D2F52">
      <w:pPr>
        <w:pStyle w:val="Heading4"/>
      </w:pPr>
      <w:r>
        <w:t>Triggers</w:t>
      </w:r>
      <w:bookmarkEnd w:id="197"/>
    </w:p>
    <w:p w14:paraId="6452B8D1" w14:textId="77777777" w:rsidR="00352E10" w:rsidRPr="00D9232E" w:rsidRDefault="00352E10" w:rsidP="008B6883">
      <w:pPr>
        <w:pStyle w:val="BodyText2"/>
      </w:pPr>
      <w:r>
        <w:t xml:space="preserve">Documented here </w:t>
      </w:r>
      <w:hyperlink r:id="rId1177"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8" w:name="_Toc315774627"/>
      <w:bookmarkEnd w:id="189"/>
      <w:bookmarkEnd w:id="190"/>
      <w:bookmarkEnd w:id="194"/>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99" w:name="_Disk_usage_1"/>
      <w:bookmarkEnd w:id="199"/>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0CF8EEFD" w14:textId="77777777" w:rsidR="00636479" w:rsidRDefault="00636479" w:rsidP="00636479">
      <w:pPr>
        <w:pStyle w:val="Heading4"/>
      </w:pPr>
      <w:r>
        <w:t>Client Tools</w:t>
      </w:r>
    </w:p>
    <w:p w14:paraId="44F50800" w14:textId="77777777" w:rsidR="00636479" w:rsidRDefault="00636479" w:rsidP="00636479">
      <w:pPr>
        <w:pStyle w:val="Heading5"/>
      </w:pPr>
      <w:bookmarkStart w:id="200" w:name="_phpPgAdmin"/>
      <w:bookmarkEnd w:id="200"/>
      <w:r>
        <w:t>pgAdmin 3</w:t>
      </w:r>
    </w:p>
    <w:p w14:paraId="0740B94B" w14:textId="77777777" w:rsidR="00636479" w:rsidRDefault="00636479" w:rsidP="00636479">
      <w:pPr>
        <w:pStyle w:val="BodyText2"/>
      </w:pPr>
      <w:r>
        <w:t>To enable connections to a 9.3 Postgresql database you have to configure the database by following the section on ‘</w:t>
      </w:r>
      <w:r w:rsidRPr="009601EE">
        <w:t>Using pgAdmin III GUI</w:t>
      </w:r>
      <w:r>
        <w:t xml:space="preserve">’ in </w:t>
      </w:r>
      <w:hyperlink r:id="rId1178" w:history="1">
        <w:r w:rsidRPr="009601EE">
          <w:rPr>
            <w:rStyle w:val="Hyperlink"/>
          </w:rPr>
          <w:t>this</w:t>
        </w:r>
      </w:hyperlink>
      <w:r>
        <w:t xml:space="preserve"> page.</w:t>
      </w:r>
    </w:p>
    <w:p w14:paraId="59111982" w14:textId="77777777" w:rsidR="00636479" w:rsidRDefault="00636479" w:rsidP="00636479">
      <w:pPr>
        <w:pStyle w:val="Heading5"/>
      </w:pPr>
      <w:r>
        <w:t>pgAdmin 4</w:t>
      </w:r>
    </w:p>
    <w:p w14:paraId="000C70F7" w14:textId="77777777" w:rsidR="00636479" w:rsidRDefault="00636479" w:rsidP="00636479">
      <w:pPr>
        <w:pStyle w:val="BodyText2"/>
      </w:pPr>
      <w:r>
        <w:t>This is browser based.</w:t>
      </w:r>
    </w:p>
    <w:p w14:paraId="785653F2" w14:textId="77777777" w:rsidR="00636479" w:rsidRDefault="00636479" w:rsidP="00636479">
      <w:pPr>
        <w:pStyle w:val="Heading6"/>
      </w:pPr>
      <w:r>
        <w:t>Changing password</w:t>
      </w:r>
    </w:p>
    <w:p w14:paraId="22DF6F2A" w14:textId="77777777" w:rsidR="00636479" w:rsidRPr="009037FA" w:rsidRDefault="00636479" w:rsidP="00636479">
      <w:pPr>
        <w:pStyle w:val="BodyText2"/>
      </w:pPr>
      <w:r>
        <w:t>Click on the Server | File | Change Password</w:t>
      </w:r>
    </w:p>
    <w:p w14:paraId="0AE9C0FA" w14:textId="28528EEC" w:rsidR="00636479" w:rsidRDefault="00636479" w:rsidP="00636479">
      <w:pPr>
        <w:pStyle w:val="Heading6"/>
      </w:pPr>
      <w:bookmarkStart w:id="201" w:name="_Debugging_connection_issues"/>
      <w:bookmarkEnd w:id="201"/>
      <w:r>
        <w:t>Debugging connection issues</w:t>
      </w:r>
    </w:p>
    <w:p w14:paraId="0241BD3E" w14:textId="16C8B3D1" w:rsidR="00636479" w:rsidRPr="00636479" w:rsidRDefault="00636479" w:rsidP="00636479">
      <w:pPr>
        <w:pStyle w:val="BodyText2"/>
      </w:pPr>
      <w:r>
        <w:t>If you are failing to connect with various client tools you can see what queries they are trying to run if you expand a node in the Database activity section in the Dashboard tab of the Server.</w:t>
      </w:r>
    </w:p>
    <w:p w14:paraId="7EB8F633" w14:textId="2EF5AFB5" w:rsidR="00636479" w:rsidRDefault="00636479" w:rsidP="00636479">
      <w:pPr>
        <w:pStyle w:val="Heading6"/>
      </w:pPr>
      <w:r>
        <w:t>Server Status</w:t>
      </w:r>
    </w:p>
    <w:p w14:paraId="22628DDE" w14:textId="43AFF53C" w:rsidR="00636479" w:rsidRPr="00636479" w:rsidRDefault="00636479" w:rsidP="00636479">
      <w:pPr>
        <w:pStyle w:val="BodyText2"/>
      </w:pPr>
      <w:r>
        <w:t>The Server Status tool that was present in pgAdmin 4 is no longer present but the same features are available either in the Dashboard tab (Database Activity section) or the Statistics tab.</w:t>
      </w:r>
    </w:p>
    <w:p w14:paraId="70B8764C" w14:textId="77777777" w:rsidR="00636479" w:rsidRDefault="00636479" w:rsidP="00636479">
      <w:pPr>
        <w:pStyle w:val="Heading5"/>
      </w:pPr>
      <w:r>
        <w:t>phpPgAdmin</w:t>
      </w:r>
    </w:p>
    <w:p w14:paraId="6F9F2BDB" w14:textId="77777777" w:rsidR="00636479" w:rsidRDefault="00636479" w:rsidP="00636479">
      <w:pPr>
        <w:pStyle w:val="Heading6"/>
      </w:pPr>
      <w:bookmarkStart w:id="202" w:name="_Installation"/>
      <w:bookmarkEnd w:id="202"/>
      <w:r>
        <w:t>Installation</w:t>
      </w:r>
    </w:p>
    <w:p w14:paraId="48626047" w14:textId="77777777" w:rsidR="00636479" w:rsidRDefault="00636479" w:rsidP="00636479">
      <w:pPr>
        <w:pStyle w:val="BodyText2"/>
      </w:pPr>
      <w:bookmarkStart w:id="203" w:name="_Ubuntu_14.04"/>
      <w:bookmarkEnd w:id="203"/>
      <w:r>
        <w:t xml:space="preserve">For Ubuntu 14.04 see </w:t>
      </w:r>
      <w:hyperlink w:anchor="_phpPgAdmin_1" w:history="1">
        <w:r w:rsidRPr="00925E59">
          <w:rPr>
            <w:rStyle w:val="Hyperlink"/>
          </w:rPr>
          <w:t>phpPgAdmin</w:t>
        </w:r>
      </w:hyperlink>
      <w:r>
        <w:t>.</w:t>
      </w:r>
    </w:p>
    <w:p w14:paraId="0114570B" w14:textId="77777777" w:rsidR="00636479" w:rsidRDefault="00636479" w:rsidP="00636479">
      <w:pPr>
        <w:pStyle w:val="Heading6"/>
      </w:pPr>
      <w:bookmarkStart w:id="204" w:name="_Configuration"/>
      <w:bookmarkEnd w:id="204"/>
      <w:r>
        <w:lastRenderedPageBreak/>
        <w:t>Configuration</w:t>
      </w:r>
    </w:p>
    <w:p w14:paraId="045BECE8" w14:textId="77777777" w:rsidR="00636479" w:rsidRDefault="00636479" w:rsidP="00636479">
      <w:pPr>
        <w:pStyle w:val="BodyText2"/>
      </w:pPr>
      <w:r>
        <w:t>To configure phpPgAdmin for remote connections:</w:t>
      </w:r>
    </w:p>
    <w:p w14:paraId="559C44B1" w14:textId="77777777" w:rsidR="00636479" w:rsidRDefault="00636479" w:rsidP="00636479">
      <w:pPr>
        <w:pStyle w:val="Unix"/>
      </w:pPr>
      <w:r w:rsidRPr="00B817BB">
        <w:t>blishten:~/workspace (master) $ sudo cp /etc/apache2/conf.d/phppgadmin /etc/apache2/conf-enabled/phppgadmin.conf</w:t>
      </w:r>
    </w:p>
    <w:p w14:paraId="6704196A" w14:textId="77777777" w:rsidR="00636479" w:rsidRDefault="00636479" w:rsidP="00636479">
      <w:pPr>
        <w:pStyle w:val="Unix"/>
      </w:pPr>
      <w:r w:rsidRPr="00B817BB">
        <w:t>blishten:~/workspace (master) $ sudo /etc/init.d/apache2 restart</w:t>
      </w:r>
    </w:p>
    <w:p w14:paraId="234FF3AB" w14:textId="77777777" w:rsidR="00636479" w:rsidRDefault="00636479" w:rsidP="00636479">
      <w:pPr>
        <w:pStyle w:val="Unix"/>
      </w:pPr>
      <w:r w:rsidRPr="00B817BB">
        <w:t xml:space="preserve">blishten:~/workspace (master) $ sudo </w:t>
      </w:r>
      <w:r>
        <w:t>vi</w:t>
      </w:r>
      <w:r w:rsidRPr="00B817BB">
        <w:t xml:space="preserve"> /etc/apache2/conf-enabled/phppgadmin.conf</w:t>
      </w:r>
    </w:p>
    <w:p w14:paraId="4D4399C6" w14:textId="77777777" w:rsidR="00636479" w:rsidRDefault="00636479" w:rsidP="00636479">
      <w:pPr>
        <w:pStyle w:val="BodyText2"/>
      </w:pPr>
      <w:r>
        <w:t>Edited to ‘allow from all’.</w:t>
      </w:r>
    </w:p>
    <w:p w14:paraId="356F12AD" w14:textId="77777777" w:rsidR="00636479" w:rsidRPr="00EB70C7" w:rsidRDefault="00636479" w:rsidP="00636479">
      <w:pPr>
        <w:pStyle w:val="Unix"/>
      </w:pPr>
      <w:r w:rsidRPr="00385CAF">
        <w:t>sudo service apache2 reload</w:t>
      </w:r>
    </w:p>
    <w:p w14:paraId="012C5736" w14:textId="77777777" w:rsidR="00636479" w:rsidRDefault="00636479" w:rsidP="00636479">
      <w:pPr>
        <w:pStyle w:val="Heading6"/>
      </w:pPr>
      <w:r>
        <w:t>Using</w:t>
      </w:r>
    </w:p>
    <w:p w14:paraId="1D1A565C" w14:textId="77777777" w:rsidR="00636479" w:rsidRDefault="00636479" w:rsidP="00636479">
      <w:pPr>
        <w:pStyle w:val="Heading7"/>
      </w:pPr>
      <w:r>
        <w:t>Import</w:t>
      </w:r>
    </w:p>
    <w:p w14:paraId="166FD38E" w14:textId="77777777" w:rsidR="00636479" w:rsidRDefault="00636479" w:rsidP="00636479">
      <w:pPr>
        <w:pStyle w:val="Heading8"/>
      </w:pPr>
      <w:r>
        <w:t>From CSV</w:t>
      </w:r>
    </w:p>
    <w:p w14:paraId="5B139C2E" w14:textId="77777777" w:rsidR="00636479" w:rsidRDefault="00636479" w:rsidP="00636479">
      <w:pPr>
        <w:pStyle w:val="ListBullet2"/>
      </w:pPr>
      <w:r>
        <w:t>First create your table, e.g. create an sql file and run it in phpPgAdmin</w:t>
      </w:r>
    </w:p>
    <w:p w14:paraId="1A5B6BA4" w14:textId="77777777" w:rsidR="00636479" w:rsidRDefault="00636479" w:rsidP="00636479">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403D22FB" w14:textId="77777777" w:rsidR="00636479" w:rsidRPr="00A55888" w:rsidRDefault="00636479" w:rsidP="00636479">
      <w:pPr>
        <w:pStyle w:val="ListBullet2"/>
      </w:pPr>
      <w:r>
        <w:t>Populate your table by using the Import tab - the fields have to be in the same order</w:t>
      </w:r>
    </w:p>
    <w:p w14:paraId="0473DE10" w14:textId="77777777" w:rsidR="00636479" w:rsidRDefault="00636479" w:rsidP="00636479">
      <w:pPr>
        <w:pStyle w:val="Heading8"/>
      </w:pPr>
      <w:r>
        <w:t>From pgAdmin Backup</w:t>
      </w:r>
    </w:p>
    <w:p w14:paraId="6C1ACE59" w14:textId="77777777" w:rsidR="00636479" w:rsidRPr="003B2C5E" w:rsidRDefault="00636479" w:rsidP="00636479">
      <w:pPr>
        <w:pStyle w:val="BodyText2"/>
      </w:pPr>
      <w:r>
        <w:t xml:space="preserve">See </w:t>
      </w:r>
      <w:hyperlink w:anchor="_Using_phpPgAdmin" w:history="1">
        <w:r w:rsidRPr="00813851">
          <w:rPr>
            <w:rStyle w:val="Hyperlink"/>
          </w:rPr>
          <w:t>Using phpPgAdmin</w:t>
        </w:r>
      </w:hyperlink>
      <w:r>
        <w:t>.</w:t>
      </w:r>
    </w:p>
    <w:p w14:paraId="5B6B118F" w14:textId="77777777" w:rsidR="00636479" w:rsidRDefault="00636479" w:rsidP="00636479">
      <w:pPr>
        <w:pStyle w:val="Heading7"/>
      </w:pPr>
      <w:r>
        <w:t>Queries</w:t>
      </w:r>
    </w:p>
    <w:p w14:paraId="358D8413" w14:textId="77777777" w:rsidR="00636479" w:rsidRPr="00B85131" w:rsidRDefault="00636479" w:rsidP="00636479">
      <w:pPr>
        <w:pStyle w:val="BodyText2"/>
      </w:pPr>
      <w:r>
        <w:t>To run an SQL batch, click on SQL and then Choose File and then Execute.</w:t>
      </w:r>
    </w:p>
    <w:p w14:paraId="1110A0AD" w14:textId="77777777" w:rsidR="00636479" w:rsidRDefault="00636479" w:rsidP="00636479">
      <w:pPr>
        <w:pStyle w:val="Heading5"/>
      </w:pPr>
      <w:r>
        <w:t>PostgreSQL Client Applications</w:t>
      </w:r>
    </w:p>
    <w:p w14:paraId="45F0C32C" w14:textId="77777777" w:rsidR="00636479" w:rsidRDefault="00636479" w:rsidP="00636479">
      <w:pPr>
        <w:pStyle w:val="BodyText2"/>
      </w:pPr>
      <w:r>
        <w:t xml:space="preserve">There are a small number of client applications that run from a shell - see </w:t>
      </w:r>
      <w:hyperlink r:id="rId1179" w:history="1">
        <w:r w:rsidRPr="00E74A42">
          <w:rPr>
            <w:rStyle w:val="Hyperlink"/>
          </w:rPr>
          <w:t>here</w:t>
        </w:r>
      </w:hyperlink>
      <w:r>
        <w:t>. e.g.</w:t>
      </w:r>
    </w:p>
    <w:p w14:paraId="407C3CE9" w14:textId="77777777" w:rsidR="00636479" w:rsidRDefault="00636479" w:rsidP="00636479">
      <w:pPr>
        <w:pStyle w:val="Code"/>
      </w:pPr>
      <w:r w:rsidRPr="00E74A42">
        <w:t>$ createdb mydb</w:t>
      </w:r>
    </w:p>
    <w:p w14:paraId="79398CE2" w14:textId="77777777" w:rsidR="00636479" w:rsidRDefault="00636479" w:rsidP="00636479">
      <w:pPr>
        <w:pStyle w:val="BodyText2"/>
      </w:pPr>
      <w:r>
        <w:t>Or, if you if you get:</w:t>
      </w:r>
    </w:p>
    <w:p w14:paraId="2FDEBCED" w14:textId="77777777" w:rsidR="00636479" w:rsidRDefault="00636479" w:rsidP="00636479">
      <w:pPr>
        <w:pStyle w:val="Code"/>
      </w:pPr>
      <w:r w:rsidRPr="00E74A42">
        <w:t>createdb: could not connect to database template1: FATAL:  role "jrc" does not exist</w:t>
      </w:r>
    </w:p>
    <w:p w14:paraId="0F02AFA2" w14:textId="77777777" w:rsidR="00636479" w:rsidRPr="00E74A42" w:rsidRDefault="00636479" w:rsidP="00636479">
      <w:pPr>
        <w:pStyle w:val="BodyText2"/>
      </w:pPr>
      <w:r>
        <w:t xml:space="preserve">Then the unix user does not have an equivalent postgres user to execute the scripts. </w:t>
      </w:r>
    </w:p>
    <w:p w14:paraId="7518A407" w14:textId="77777777" w:rsidR="00636479" w:rsidRDefault="00636479" w:rsidP="00636479">
      <w:pPr>
        <w:pStyle w:val="Heading5"/>
      </w:pPr>
      <w:r>
        <w:t>PostgreSQL interactive terminal program (psql)</w:t>
      </w:r>
    </w:p>
    <w:p w14:paraId="4D599A00" w14:textId="77777777" w:rsidR="00636479" w:rsidRDefault="00636479" w:rsidP="00636479">
      <w:pPr>
        <w:pStyle w:val="BodyText"/>
      </w:pPr>
      <w:r>
        <w:t>To run PSQL, click on pgAdmin | Plugins | PSQL Console</w:t>
      </w:r>
    </w:p>
    <w:p w14:paraId="0175DCC7" w14:textId="77777777" w:rsidR="00636479" w:rsidRDefault="00636479" w:rsidP="00636479">
      <w:pPr>
        <w:pStyle w:val="Heading6"/>
      </w:pPr>
      <w:r>
        <w:t>From Windows</w:t>
      </w:r>
    </w:p>
    <w:p w14:paraId="21A36B8D" w14:textId="77777777" w:rsidR="00636479" w:rsidRDefault="00636479" w:rsidP="00636479">
      <w:pPr>
        <w:pStyle w:val="BodyText"/>
      </w:pPr>
      <w:r>
        <w:t>1. cmd</w:t>
      </w:r>
    </w:p>
    <w:p w14:paraId="1561CEFA" w14:textId="77777777" w:rsidR="00636479" w:rsidRDefault="00636479" w:rsidP="00636479">
      <w:pPr>
        <w:pStyle w:val="BodyText"/>
      </w:pPr>
      <w:r>
        <w:t>2. cd C:\Program Files (x86)\pgAdmin III\1.18</w:t>
      </w:r>
    </w:p>
    <w:p w14:paraId="644E0820" w14:textId="77777777" w:rsidR="00636479" w:rsidRDefault="00636479" w:rsidP="00636479">
      <w:pPr>
        <w:pStyle w:val="BodyText"/>
      </w:pPr>
      <w:r>
        <w:t xml:space="preserve">3. </w:t>
      </w:r>
      <w:r>
        <w:tab/>
        <w:t>psql -h species.jrc.org -d dopa</w:t>
      </w:r>
      <w:r w:rsidRPr="006B75E0">
        <w:t xml:space="preserve"> -U </w:t>
      </w:r>
      <w:r>
        <w:t>especies</w:t>
      </w:r>
      <w:r w:rsidRPr="006B75E0">
        <w:t xml:space="preserve"> -W </w:t>
      </w:r>
      <w:r>
        <w:t>(-W to force to prompt for password)</w:t>
      </w:r>
    </w:p>
    <w:p w14:paraId="209A97C5" w14:textId="77777777" w:rsidR="00636479" w:rsidRDefault="00636479" w:rsidP="00636479">
      <w:pPr>
        <w:pStyle w:val="BodyText"/>
      </w:pPr>
      <w:r>
        <w:t>psql -h ies-pgsql.jrc.org -d h05googleearthengine</w:t>
      </w:r>
      <w:r w:rsidRPr="006B75E0">
        <w:t xml:space="preserve"> -U </w:t>
      </w:r>
      <w:r>
        <w:rPr>
          <w:rFonts w:eastAsia="Times New Roman"/>
        </w:rPr>
        <w:t>h05googleearthengine</w:t>
      </w:r>
      <w:r w:rsidRPr="006B75E0">
        <w:t xml:space="preserve"> -W</w:t>
      </w:r>
    </w:p>
    <w:p w14:paraId="65BD1E28" w14:textId="77777777" w:rsidR="00636479" w:rsidRDefault="00636479" w:rsidP="00636479">
      <w:pPr>
        <w:pStyle w:val="BodyText2"/>
      </w:pPr>
      <w:r>
        <w:t xml:space="preserve">The prompt indicates what sort of user you are: </w:t>
      </w:r>
    </w:p>
    <w:p w14:paraId="233ACA36" w14:textId="77777777" w:rsidR="00636479" w:rsidRDefault="00636479" w:rsidP="00636479">
      <w:pPr>
        <w:pStyle w:val="BodyText"/>
      </w:pPr>
      <w:r>
        <w:t>mydb=&gt;  (normal user)</w:t>
      </w:r>
    </w:p>
    <w:p w14:paraId="216C3FC1" w14:textId="77777777" w:rsidR="00636479" w:rsidRDefault="00636479" w:rsidP="00636479">
      <w:pPr>
        <w:pStyle w:val="BodyText2"/>
      </w:pPr>
      <w:r>
        <w:t>mydb=#  (superuser)</w:t>
      </w:r>
    </w:p>
    <w:p w14:paraId="50D68330" w14:textId="77777777" w:rsidR="00636479" w:rsidRDefault="00636479" w:rsidP="00636479">
      <w:pPr>
        <w:pStyle w:val="BodyText2"/>
      </w:pPr>
      <w:r>
        <w:t>To connect type:</w:t>
      </w:r>
    </w:p>
    <w:p w14:paraId="5073AB7E" w14:textId="77777777" w:rsidR="00636479" w:rsidRDefault="00636479" w:rsidP="00636479">
      <w:pPr>
        <w:pStyle w:val="Code"/>
      </w:pPr>
      <w:r>
        <w:t>\c</w:t>
      </w:r>
    </w:p>
    <w:p w14:paraId="0086DF90" w14:textId="77777777" w:rsidR="00636479" w:rsidRDefault="00636479" w:rsidP="00636479">
      <w:pPr>
        <w:pStyle w:val="Code"/>
      </w:pPr>
      <w:r>
        <w:t>select * from species;</w:t>
      </w:r>
    </w:p>
    <w:p w14:paraId="513B422C" w14:textId="77777777" w:rsidR="00636479" w:rsidRDefault="00636479" w:rsidP="00636479">
      <w:pPr>
        <w:pStyle w:val="BodyText2"/>
      </w:pPr>
      <w:r>
        <w:t>To create a table in another database, use dblink:</w:t>
      </w:r>
    </w:p>
    <w:p w14:paraId="696667ED" w14:textId="77777777" w:rsidR="00636479" w:rsidRDefault="00636479" w:rsidP="00636479">
      <w:pPr>
        <w:pStyle w:val="Code"/>
      </w:pPr>
      <w:r w:rsidRPr="00200567">
        <w:t>create table temp.eez as SELECT * from dblink('dbname=dev', 'select iso3, sovereigniso3, geom from gaul_eez_combined') as eez(isoa3 varchar, sovereign_isoa3 varchar, geom geometry);</w:t>
      </w:r>
    </w:p>
    <w:p w14:paraId="18ADE184" w14:textId="77777777" w:rsidR="00636479" w:rsidRDefault="00636479" w:rsidP="00636479">
      <w:pPr>
        <w:pStyle w:val="BodyText2"/>
      </w:pPr>
      <w:r>
        <w:lastRenderedPageBreak/>
        <w:t>To exit type \q</w:t>
      </w:r>
    </w:p>
    <w:p w14:paraId="61B14670" w14:textId="77777777" w:rsidR="00636479" w:rsidRDefault="00636479" w:rsidP="00636479">
      <w:pPr>
        <w:pStyle w:val="BodyText"/>
      </w:pPr>
      <w:r>
        <w:t>You can enter multiline commands into psql with the line breaks. psql will recognize that the command is not terminated until the semicolon.</w:t>
      </w:r>
    </w:p>
    <w:p w14:paraId="68E82D72" w14:textId="77777777" w:rsidR="00636479" w:rsidRDefault="00636479" w:rsidP="00636479">
      <w:pPr>
        <w:pStyle w:val="BodyText"/>
      </w:pPr>
      <w:r>
        <w:t>e.g.</w:t>
      </w:r>
    </w:p>
    <w:p w14:paraId="2E246ACC" w14:textId="77777777" w:rsidR="00636479" w:rsidRDefault="00636479" w:rsidP="00636479">
      <w:pPr>
        <w:pStyle w:val="BodyText"/>
      </w:pPr>
      <w:r>
        <w:t>CREATE TABLE weather (</w:t>
      </w:r>
    </w:p>
    <w:p w14:paraId="4621DBAA" w14:textId="77777777" w:rsidR="00636479" w:rsidRDefault="00636479" w:rsidP="00636479">
      <w:pPr>
        <w:pStyle w:val="BodyText"/>
      </w:pPr>
      <w:r>
        <w:t xml:space="preserve">    city            varchar(80),</w:t>
      </w:r>
    </w:p>
    <w:p w14:paraId="1BF4F482" w14:textId="77777777" w:rsidR="00636479" w:rsidRDefault="00636479" w:rsidP="00636479">
      <w:pPr>
        <w:pStyle w:val="BodyText"/>
      </w:pPr>
      <w:r>
        <w:t xml:space="preserve">    temp_lo         int,           -- low temperature</w:t>
      </w:r>
    </w:p>
    <w:p w14:paraId="1F54DA59" w14:textId="77777777" w:rsidR="00636479" w:rsidRDefault="00636479" w:rsidP="00636479">
      <w:pPr>
        <w:pStyle w:val="BodyText"/>
      </w:pPr>
      <w:r>
        <w:t xml:space="preserve">    temp_hi         int,           -- high temperature</w:t>
      </w:r>
    </w:p>
    <w:p w14:paraId="154947E0" w14:textId="77777777" w:rsidR="00636479" w:rsidRDefault="00636479" w:rsidP="00636479">
      <w:pPr>
        <w:pStyle w:val="BodyText"/>
      </w:pPr>
      <w:r>
        <w:t xml:space="preserve">    prcp            real,          -- precipitation</w:t>
      </w:r>
    </w:p>
    <w:p w14:paraId="3757110D" w14:textId="77777777" w:rsidR="00636479" w:rsidRDefault="00636479" w:rsidP="00636479">
      <w:pPr>
        <w:pStyle w:val="BodyText"/>
      </w:pPr>
      <w:r>
        <w:t xml:space="preserve">    date            date</w:t>
      </w:r>
    </w:p>
    <w:p w14:paraId="2235EDCD" w14:textId="77777777" w:rsidR="00636479" w:rsidRDefault="00636479" w:rsidP="00636479">
      <w:pPr>
        <w:pStyle w:val="BodyText2"/>
      </w:pPr>
      <w:r>
        <w:t>);</w:t>
      </w:r>
    </w:p>
    <w:p w14:paraId="09F08F4B" w14:textId="77777777" w:rsidR="00636479" w:rsidRDefault="00636479" w:rsidP="00636479">
      <w:pPr>
        <w:pStyle w:val="Heading6"/>
      </w:pPr>
      <w:bookmarkStart w:id="205" w:name="_Ref417032864"/>
      <w:r>
        <w:t>From UNIX</w:t>
      </w:r>
      <w:bookmarkEnd w:id="205"/>
    </w:p>
    <w:p w14:paraId="6CB5DE1A" w14:textId="77777777" w:rsidR="00636479" w:rsidRDefault="00636479" w:rsidP="00636479">
      <w:pPr>
        <w:pStyle w:val="BodyText2"/>
      </w:pPr>
      <w:r>
        <w:t>You must include the ; at the end of the command otherwise nothing will happen.</w:t>
      </w:r>
    </w:p>
    <w:p w14:paraId="18166B95" w14:textId="77777777" w:rsidR="00636479" w:rsidRDefault="00636479" w:rsidP="00636479">
      <w:pPr>
        <w:pStyle w:val="Code"/>
      </w:pPr>
      <w:r>
        <w:t>-bash-4.1$ psql -d dopa -U especies -W</w:t>
      </w:r>
    </w:p>
    <w:p w14:paraId="2F29E867" w14:textId="77777777" w:rsidR="00636479" w:rsidRDefault="00636479" w:rsidP="00636479">
      <w:pPr>
        <w:pStyle w:val="Code"/>
      </w:pPr>
      <w:r>
        <w:t>Password for user especies:</w:t>
      </w:r>
    </w:p>
    <w:p w14:paraId="75C596E0" w14:textId="77777777" w:rsidR="00636479" w:rsidRDefault="00636479" w:rsidP="00636479">
      <w:pPr>
        <w:pStyle w:val="Code"/>
      </w:pPr>
      <w:r>
        <w:t>psql (9.1.6)</w:t>
      </w:r>
    </w:p>
    <w:p w14:paraId="3839F8F3" w14:textId="77777777" w:rsidR="00636479" w:rsidRDefault="00636479" w:rsidP="00636479">
      <w:pPr>
        <w:pStyle w:val="Code"/>
      </w:pPr>
      <w:r>
        <w:t>Type "help" for help.</w:t>
      </w:r>
    </w:p>
    <w:p w14:paraId="23105992" w14:textId="77777777" w:rsidR="00636479" w:rsidRDefault="00636479" w:rsidP="00636479">
      <w:pPr>
        <w:pStyle w:val="Code"/>
      </w:pPr>
      <w:r w:rsidRPr="00D5650F">
        <w:t>dopa=&gt; select * from especies.species_charisma;</w:t>
      </w:r>
    </w:p>
    <w:p w14:paraId="454900F8" w14:textId="77777777" w:rsidR="00636479" w:rsidRDefault="00636479" w:rsidP="00636479">
      <w:pPr>
        <w:pStyle w:val="BodyText2"/>
      </w:pPr>
      <w:r>
        <w:t xml:space="preserve">On the SPREP Ubuntu machine with a default Postgresql database, there are a couple of additional steps. Following the instructions </w:t>
      </w:r>
      <w:hyperlink r:id="rId1180" w:history="1">
        <w:r w:rsidRPr="00D45F29">
          <w:rPr>
            <w:rStyle w:val="Hyperlink"/>
          </w:rPr>
          <w:t>here</w:t>
        </w:r>
      </w:hyperlink>
      <w:r>
        <w:t xml:space="preserve">. Set the password for the postgres database role to ‘password’. Created a database called sprep_ris. </w:t>
      </w:r>
    </w:p>
    <w:p w14:paraId="1CB6F626" w14:textId="77777777" w:rsidR="00636479" w:rsidRDefault="00636479" w:rsidP="00636479">
      <w:pPr>
        <w:pStyle w:val="BodyText2"/>
      </w:pPr>
      <w:r>
        <w:t>On the Cloud9 machine you connect using the following:</w:t>
      </w:r>
    </w:p>
    <w:p w14:paraId="320DD14B" w14:textId="77777777" w:rsidR="00636479" w:rsidRDefault="00636479" w:rsidP="00636479">
      <w:pPr>
        <w:pStyle w:val="Unix"/>
      </w:pPr>
      <w:r w:rsidRPr="00A8741E">
        <w:t>blishten:~/workspace (master) $ psql -d biopama -U jrc -h localhost</w:t>
      </w:r>
    </w:p>
    <w:p w14:paraId="5722FAA5" w14:textId="77777777" w:rsidR="00636479" w:rsidRDefault="00636479" w:rsidP="00636479">
      <w:pPr>
        <w:pStyle w:val="Heading6"/>
      </w:pPr>
      <w:r>
        <w:t>Useful commands</w:t>
      </w:r>
    </w:p>
    <w:p w14:paraId="73F661F5" w14:textId="77777777" w:rsidR="00636479" w:rsidRPr="00A8741E" w:rsidRDefault="00636479" w:rsidP="00636479">
      <w:pPr>
        <w:pStyle w:val="BodyText2"/>
      </w:pPr>
      <w:r>
        <w:t>To quit listing records type \q</w:t>
      </w:r>
    </w:p>
    <w:p w14:paraId="4E18E1EC" w14:textId="77777777" w:rsidR="00636479" w:rsidRDefault="00636479" w:rsidP="00636479">
      <w:pPr>
        <w:pStyle w:val="Heading5"/>
      </w:pPr>
      <w:r>
        <w:t>Python</w:t>
      </w:r>
    </w:p>
    <w:p w14:paraId="2BA0068F" w14:textId="77777777" w:rsidR="00636479" w:rsidRDefault="00636479" w:rsidP="00636479">
      <w:pPr>
        <w:pStyle w:val="ListBullet"/>
      </w:pPr>
      <w:r>
        <w:t>Using psycopg2 and Python</w:t>
      </w:r>
    </w:p>
    <w:p w14:paraId="35285E09" w14:textId="77777777" w:rsidR="00636479" w:rsidRPr="00790F7C" w:rsidRDefault="00636479" w:rsidP="00636479">
      <w:pPr>
        <w:pStyle w:val="ListBullet"/>
      </w:pPr>
      <w:r>
        <w:t>conn  = psycopg2.connect(host="species.jrc.it",database="dopa",user="appuser",password="5Ti5k9")</w:t>
      </w:r>
    </w:p>
    <w:p w14:paraId="55D855CC" w14:textId="77777777" w:rsidR="00636479" w:rsidRDefault="00636479" w:rsidP="00636479">
      <w:pPr>
        <w:pStyle w:val="Heading4"/>
      </w:pPr>
      <w:r>
        <w:t>Configuration</w:t>
      </w:r>
    </w:p>
    <w:p w14:paraId="67606094" w14:textId="77777777" w:rsidR="00636479" w:rsidRPr="00BB5866" w:rsidRDefault="00636479" w:rsidP="00636479">
      <w:pPr>
        <w:pStyle w:val="BodyText2"/>
      </w:pPr>
      <w:r>
        <w:t>On Cloud9, running the following:</w:t>
      </w:r>
    </w:p>
    <w:p w14:paraId="7765F610" w14:textId="77777777" w:rsidR="00636479" w:rsidRDefault="00636479" w:rsidP="00636479">
      <w:pPr>
        <w:pStyle w:val="Unix"/>
      </w:pPr>
      <w:r>
        <w:t xml:space="preserve">blishten:~/workspace (master) $ </w:t>
      </w:r>
      <w:r w:rsidRPr="00BD1FA2">
        <w:t xml:space="preserve">sudo service postgresql start </w:t>
      </w:r>
    </w:p>
    <w:p w14:paraId="1D9DBE06" w14:textId="77777777" w:rsidR="00636479" w:rsidRDefault="00636479" w:rsidP="00636479">
      <w:pPr>
        <w:pStyle w:val="Unix"/>
      </w:pPr>
      <w:r>
        <w:t>blishten:~/workspace (master) $ sudo sudo -u postgres psql</w:t>
      </w:r>
    </w:p>
    <w:p w14:paraId="478FA98C" w14:textId="77777777" w:rsidR="00636479" w:rsidRDefault="00636479" w:rsidP="00636479">
      <w:pPr>
        <w:pStyle w:val="Unix"/>
      </w:pPr>
      <w:r>
        <w:t>postgres=# \password postgres</w:t>
      </w:r>
    </w:p>
    <w:p w14:paraId="6D6830A1" w14:textId="77777777" w:rsidR="00636479" w:rsidRDefault="00636479" w:rsidP="00636479">
      <w:pPr>
        <w:pStyle w:val="Unix"/>
      </w:pPr>
      <w:r>
        <w:t>Enter new password:</w:t>
      </w:r>
    </w:p>
    <w:p w14:paraId="511E8959" w14:textId="77777777" w:rsidR="00636479" w:rsidRDefault="00636479" w:rsidP="00636479">
      <w:pPr>
        <w:pStyle w:val="Unix"/>
      </w:pPr>
      <w:r>
        <w:t>Enter it again:</w:t>
      </w:r>
    </w:p>
    <w:p w14:paraId="1B87F4B9" w14:textId="77777777" w:rsidR="00636479" w:rsidRDefault="00636479" w:rsidP="00636479">
      <w:pPr>
        <w:pStyle w:val="Unix"/>
      </w:pPr>
      <w:r>
        <w:t>postgres=# \q</w:t>
      </w:r>
    </w:p>
    <w:p w14:paraId="49C42B6F" w14:textId="77777777" w:rsidR="00636479" w:rsidRDefault="00636479" w:rsidP="00636479">
      <w:pPr>
        <w:pStyle w:val="Unix"/>
      </w:pPr>
    </w:p>
    <w:p w14:paraId="05C30D15" w14:textId="77777777" w:rsidR="00636479" w:rsidRDefault="00636479" w:rsidP="00636479">
      <w:pPr>
        <w:pStyle w:val="Unix"/>
      </w:pPr>
      <w:r>
        <w:t>blishten:~ $ psql -U postgres -h localhost -d sprep_ris</w:t>
      </w:r>
    </w:p>
    <w:p w14:paraId="26D9843F" w14:textId="77777777" w:rsidR="00636479" w:rsidRDefault="00636479" w:rsidP="00636479">
      <w:pPr>
        <w:pStyle w:val="Unix"/>
      </w:pPr>
      <w:r>
        <w:t xml:space="preserve">Password for user postgres: </w:t>
      </w:r>
    </w:p>
    <w:p w14:paraId="01B31F69" w14:textId="77777777" w:rsidR="00636479" w:rsidRDefault="00636479" w:rsidP="00636479">
      <w:pPr>
        <w:pStyle w:val="Unix"/>
      </w:pPr>
      <w:r>
        <w:t>psql (9.3.14)</w:t>
      </w:r>
    </w:p>
    <w:p w14:paraId="4FC8AD4D" w14:textId="77777777" w:rsidR="00636479" w:rsidRDefault="00636479" w:rsidP="00636479">
      <w:pPr>
        <w:pStyle w:val="Unix"/>
      </w:pPr>
      <w:r>
        <w:t>SSL connection (cipher: DHE-RSA-AES256-GCM-SHA384, bits: 256)</w:t>
      </w:r>
    </w:p>
    <w:p w14:paraId="60AD389E" w14:textId="77777777" w:rsidR="00636479" w:rsidRDefault="00636479" w:rsidP="00636479">
      <w:pPr>
        <w:pStyle w:val="Unix"/>
      </w:pPr>
      <w:r>
        <w:t>Type "help" for help.</w:t>
      </w:r>
    </w:p>
    <w:p w14:paraId="7061E77A" w14:textId="77777777" w:rsidR="00636479" w:rsidRDefault="00636479" w:rsidP="00636479">
      <w:pPr>
        <w:pStyle w:val="Unix"/>
      </w:pPr>
      <w:r>
        <w:t>sprep_ris=# \dt</w:t>
      </w:r>
    </w:p>
    <w:p w14:paraId="76FA2A9A" w14:textId="77777777" w:rsidR="00636479" w:rsidRDefault="00636479" w:rsidP="00636479">
      <w:pPr>
        <w:pStyle w:val="Unix"/>
      </w:pPr>
      <w:r>
        <w:t xml:space="preserve">sprep_ris=# </w:t>
      </w:r>
      <w:r w:rsidRPr="00FE5A27">
        <w:t>SELECT * FROM pg_catalog.pg_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206" w:name="_On_Ubuntu_14.04_1"/>
      <w:bookmarkEnd w:id="206"/>
      <w:r>
        <w:t>Ubuntu 14.04</w:t>
      </w:r>
    </w:p>
    <w:p w14:paraId="6F75D69A" w14:textId="549F6101"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181" w:history="1">
        <w:r w:rsidR="00486985" w:rsidRPr="005D2021">
          <w:rPr>
            <w:rStyle w:val="Hyperlink"/>
          </w:rPr>
          <w:t>here</w:t>
        </w:r>
      </w:hyperlink>
      <w:r w:rsidR="00486985">
        <w:t xml:space="preserve">. </w:t>
      </w:r>
    </w:p>
    <w:p w14:paraId="0159491F" w14:textId="30235E76" w:rsidR="00B06EA8" w:rsidRDefault="00B06EA8" w:rsidP="008B6883">
      <w:pPr>
        <w:pStyle w:val="BodyText2"/>
      </w:pPr>
      <w:r>
        <w:t xml:space="preserve">On Google Compute Engine, following instructions </w:t>
      </w:r>
      <w:hyperlink r:id="rId1182"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4C69498D" w14:textId="77777777" w:rsidR="009C0D6F" w:rsidRDefault="009C0D6F" w:rsidP="009C0D6F">
      <w:pPr>
        <w:pStyle w:val="Heading2"/>
      </w:pPr>
      <w:r>
        <w:lastRenderedPageBreak/>
        <w:t>Design</w:t>
      </w:r>
    </w:p>
    <w:p w14:paraId="7E378A79" w14:textId="77777777" w:rsidR="009C0D6F" w:rsidRDefault="009C0D6F" w:rsidP="009C0D6F">
      <w:pPr>
        <w:pStyle w:val="Heading3"/>
      </w:pPr>
      <w:r>
        <w:t>Case Studies</w:t>
      </w:r>
    </w:p>
    <w:p w14:paraId="251F6851" w14:textId="77777777" w:rsidR="009C0D6F" w:rsidRDefault="009C0D6F" w:rsidP="009C0D6F">
      <w:pPr>
        <w:pStyle w:val="Heading4"/>
      </w:pPr>
      <w:r>
        <w:t>ForestParkMap</w:t>
      </w:r>
    </w:p>
    <w:p w14:paraId="40F1A7F8" w14:textId="77777777" w:rsidR="009C0D6F" w:rsidRPr="00B04114" w:rsidRDefault="009C0D6F" w:rsidP="009C0D6F">
      <w:pPr>
        <w:pStyle w:val="BodyText2"/>
      </w:pPr>
      <w:r>
        <w:t xml:space="preserve">Similar to what we are doing and powered by Drupal - </w:t>
      </w:r>
      <w:hyperlink r:id="rId1183" w:history="1">
        <w:r w:rsidRPr="00B04114">
          <w:rPr>
            <w:rStyle w:val="Hyperlink"/>
          </w:rPr>
          <w:t>here</w:t>
        </w:r>
      </w:hyperlink>
      <w:r>
        <w:t xml:space="preserve">. And a guide to its development </w:t>
      </w:r>
      <w:hyperlink r:id="rId1184" w:history="1">
        <w:r w:rsidRPr="009010A3">
          <w:rPr>
            <w:rStyle w:val="Hyperlink"/>
          </w:rPr>
          <w:t>here</w:t>
        </w:r>
      </w:hyperlink>
      <w:r>
        <w:t>.</w:t>
      </w:r>
    </w:p>
    <w:p w14:paraId="11C5A5F2" w14:textId="77777777" w:rsidR="009C0D6F" w:rsidRDefault="009C0D6F" w:rsidP="009C0D6F">
      <w:pPr>
        <w:pStyle w:val="Heading3"/>
      </w:pPr>
      <w:r>
        <w:t>Colours and colour blindness</w:t>
      </w:r>
    </w:p>
    <w:p w14:paraId="667BE803" w14:textId="77777777" w:rsidR="009C0D6F" w:rsidRPr="00A75EB7" w:rsidRDefault="009C0D6F" w:rsidP="009C0D6F">
      <w:pPr>
        <w:pStyle w:val="BodyText2"/>
      </w:pPr>
      <w:r>
        <w:t xml:space="preserve">We need to change the palettes for the water transitions for the Nature paper to be able to deal with colour blindness and there is a really good tool </w:t>
      </w:r>
      <w:hyperlink r:id="rId1185" w:history="1">
        <w:r w:rsidRPr="00A75EB7">
          <w:rPr>
            <w:rStyle w:val="Hyperlink"/>
          </w:rPr>
          <w:t>here</w:t>
        </w:r>
      </w:hyperlink>
      <w:r>
        <w:t xml:space="preserve"> which simulates colour blindness. It runs in the tray and simulates colour blindness with whatever is on the screen. </w:t>
      </w:r>
    </w:p>
    <w:p w14:paraId="3A80B6A6" w14:textId="77777777" w:rsidR="009C0D6F" w:rsidRDefault="009C0D6F" w:rsidP="009C0D6F">
      <w:pPr>
        <w:pStyle w:val="Heading4"/>
      </w:pPr>
      <w:r>
        <w:t>CartoColors</w:t>
      </w:r>
    </w:p>
    <w:p w14:paraId="76EBC5EF" w14:textId="77777777" w:rsidR="009C0D6F" w:rsidRPr="009F7263" w:rsidRDefault="009C0D6F" w:rsidP="009C0D6F">
      <w:pPr>
        <w:pStyle w:val="BodyText2"/>
      </w:pPr>
      <w:r>
        <w:t xml:space="preserve">Are </w:t>
      </w:r>
      <w:hyperlink r:id="rId1186" w:history="1">
        <w:r w:rsidRPr="009F7263">
          <w:rPr>
            <w:rStyle w:val="Hyperlink"/>
          </w:rPr>
          <w:t>here</w:t>
        </w:r>
      </w:hyperlink>
      <w:r>
        <w:t>.</w:t>
      </w:r>
    </w:p>
    <w:p w14:paraId="13F9CC34" w14:textId="037420F5" w:rsidR="00512FD2" w:rsidRDefault="00512FD2" w:rsidP="00512FD2">
      <w:pPr>
        <w:pStyle w:val="Heading4"/>
      </w:pPr>
      <w:r>
        <w:t>ColorBrewer</w:t>
      </w:r>
    </w:p>
    <w:p w14:paraId="192118A5" w14:textId="23FF7AAA" w:rsidR="00512FD2" w:rsidRPr="00512FD2" w:rsidRDefault="00837495" w:rsidP="00512FD2">
      <w:pPr>
        <w:pStyle w:val="BodyText2"/>
      </w:pPr>
      <w:hyperlink r:id="rId1187" w:anchor="type=sequential&amp;scheme=Purples&amp;n=9" w:history="1">
        <w:r w:rsidR="00512FD2" w:rsidRPr="00512FD2">
          <w:rPr>
            <w:rStyle w:val="Hyperlink"/>
          </w:rPr>
          <w:t>Colorbrewer</w:t>
        </w:r>
      </w:hyperlink>
      <w:r w:rsidR="00512FD2">
        <w:t xml:space="preserve"> is good at generating graduated colors.</w:t>
      </w:r>
    </w:p>
    <w:p w14:paraId="4E15548A" w14:textId="77777777" w:rsidR="009C0D6F" w:rsidRDefault="009C0D6F" w:rsidP="009C0D6F">
      <w:pPr>
        <w:pStyle w:val="Heading3"/>
      </w:pPr>
      <w:r>
        <w:t>CSS</w:t>
      </w:r>
    </w:p>
    <w:p w14:paraId="23590F92" w14:textId="77777777" w:rsidR="009C0D6F" w:rsidRDefault="009C0D6F" w:rsidP="009C0D6F">
      <w:pPr>
        <w:pStyle w:val="Heading4"/>
      </w:pPr>
      <w:r>
        <w:t>Issues</w:t>
      </w:r>
    </w:p>
    <w:p w14:paraId="2AB71AEC" w14:textId="77777777" w:rsidR="009C0D6F" w:rsidRPr="00B537F8" w:rsidRDefault="009C0D6F" w:rsidP="009C0D6F">
      <w:pPr>
        <w:pStyle w:val="BodyText2"/>
      </w:pPr>
      <w:r>
        <w:t xml:space="preserve">z-index is an issue in full-screen mode in Leaflet. See </w:t>
      </w:r>
      <w:hyperlink r:id="rId1188" w:history="1">
        <w:r w:rsidRPr="00B537F8">
          <w:rPr>
            <w:rStyle w:val="Hyperlink"/>
          </w:rPr>
          <w:t>this</w:t>
        </w:r>
      </w:hyperlink>
      <w:r>
        <w:t xml:space="preserve"> link. </w:t>
      </w:r>
    </w:p>
    <w:p w14:paraId="4D90A321" w14:textId="77777777" w:rsidR="009C0D6F" w:rsidRDefault="009C0D6F" w:rsidP="009C0D6F">
      <w:pPr>
        <w:pStyle w:val="Heading4"/>
      </w:pPr>
      <w:r>
        <w:t>Icons</w:t>
      </w:r>
    </w:p>
    <w:p w14:paraId="40CF0932" w14:textId="77777777" w:rsidR="009C0D6F" w:rsidRPr="00FE6F7F" w:rsidRDefault="00837495" w:rsidP="009C0D6F">
      <w:pPr>
        <w:pStyle w:val="BodyText2"/>
      </w:pPr>
      <w:hyperlink r:id="rId1189" w:history="1">
        <w:r w:rsidR="009C0D6F" w:rsidRPr="00A95575">
          <w:rPr>
            <w:rStyle w:val="Hyperlink"/>
          </w:rPr>
          <w:t>http://fortawesome.github.io/Font-Awesome/</w:t>
        </w:r>
      </w:hyperlink>
      <w:r w:rsidR="009C0D6F">
        <w:t xml:space="preserve"> is really good for icons and it is based on css</w:t>
      </w:r>
    </w:p>
    <w:p w14:paraId="61A0A5B1" w14:textId="77777777" w:rsidR="009C0D6F" w:rsidRDefault="009C0D6F" w:rsidP="009C0D6F">
      <w:pPr>
        <w:pStyle w:val="Heading3"/>
      </w:pPr>
      <w:r>
        <w:t>Design Frameworks</w:t>
      </w:r>
    </w:p>
    <w:p w14:paraId="6B017208" w14:textId="77777777" w:rsidR="009C0D6F" w:rsidRDefault="009C0D6F" w:rsidP="009C0D6F">
      <w:pPr>
        <w:pStyle w:val="Heading4"/>
      </w:pPr>
      <w:bookmarkStart w:id="207" w:name="_Google_Material_Design"/>
      <w:bookmarkEnd w:id="207"/>
      <w:r>
        <w:t>Google Material Design</w:t>
      </w:r>
    </w:p>
    <w:p w14:paraId="31808AFA" w14:textId="77777777" w:rsidR="009C0D6F" w:rsidRPr="00057664" w:rsidRDefault="009C0D6F" w:rsidP="009C0D6F">
      <w:pPr>
        <w:pStyle w:val="BodyText2"/>
      </w:pPr>
      <w:r>
        <w:t xml:space="preserve">The website is </w:t>
      </w:r>
      <w:hyperlink r:id="rId1190" w:history="1">
        <w:r w:rsidRPr="005F3CC9">
          <w:rPr>
            <w:rStyle w:val="Hyperlink"/>
          </w:rPr>
          <w:t>here</w:t>
        </w:r>
      </w:hyperlink>
      <w:r>
        <w:t>.</w:t>
      </w:r>
    </w:p>
    <w:p w14:paraId="2B606C38" w14:textId="77777777" w:rsidR="009C0D6F" w:rsidRDefault="009C0D6F" w:rsidP="009C0D6F">
      <w:pPr>
        <w:pStyle w:val="Heading5"/>
      </w:pPr>
      <w:r>
        <w:t>Templates</w:t>
      </w:r>
    </w:p>
    <w:p w14:paraId="2D245A31" w14:textId="77777777" w:rsidR="009C0D6F" w:rsidRDefault="009C0D6F" w:rsidP="009C0D6F">
      <w:pPr>
        <w:pStyle w:val="Heading6"/>
      </w:pPr>
      <w:r>
        <w:t>Material Components</w:t>
      </w:r>
    </w:p>
    <w:p w14:paraId="66A4C5F7" w14:textId="77777777" w:rsidR="009C0D6F" w:rsidRPr="00024959" w:rsidRDefault="009C0D6F" w:rsidP="009C0D6F">
      <w:pPr>
        <w:pStyle w:val="BodyText2"/>
      </w:pPr>
      <w:r>
        <w:t xml:space="preserve">Material Components is </w:t>
      </w:r>
      <w:hyperlink r:id="rId1191" w:history="1">
        <w:r w:rsidRPr="00024959">
          <w:rPr>
            <w:rStyle w:val="Hyperlink"/>
          </w:rPr>
          <w:t>here</w:t>
        </w:r>
      </w:hyperlink>
      <w:r>
        <w:t xml:space="preserve"> and has a rich set of Material Design Components although it is still in beta (end 2017). Material Components for the Web (MDC Web) are </w:t>
      </w:r>
      <w:hyperlink r:id="rId1192" w:history="1">
        <w:r w:rsidRPr="00A26DFD">
          <w:rPr>
            <w:rStyle w:val="Hyperlink"/>
          </w:rPr>
          <w:t>here</w:t>
        </w:r>
      </w:hyperlink>
      <w:r>
        <w:t xml:space="preserve"> and there are demos for each component in the Demo link.</w:t>
      </w:r>
    </w:p>
    <w:p w14:paraId="5A4B8F76" w14:textId="77777777" w:rsidR="009C0D6F" w:rsidRDefault="009C0D6F" w:rsidP="009C0D6F">
      <w:pPr>
        <w:pStyle w:val="Heading6"/>
      </w:pPr>
      <w:r>
        <w:t>Material Design Lite</w:t>
      </w:r>
    </w:p>
    <w:p w14:paraId="1FCB8FF0" w14:textId="77777777" w:rsidR="009C0D6F" w:rsidRPr="00057664" w:rsidRDefault="009C0D6F" w:rsidP="009C0D6F">
      <w:pPr>
        <w:pStyle w:val="BodyText2"/>
      </w:pPr>
      <w:r>
        <w:t xml:space="preserve">Is </w:t>
      </w:r>
      <w:hyperlink r:id="rId1193" w:history="1">
        <w:r w:rsidRPr="00057664">
          <w:rPr>
            <w:rStyle w:val="Hyperlink"/>
          </w:rPr>
          <w:t>here</w:t>
        </w:r>
      </w:hyperlink>
      <w:r>
        <w:t xml:space="preserve"> but has been replaced by Material Components which is </w:t>
      </w:r>
      <w:hyperlink r:id="rId1194" w:history="1">
        <w:r w:rsidRPr="00024959">
          <w:rPr>
            <w:rStyle w:val="Hyperlink"/>
          </w:rPr>
          <w:t>here</w:t>
        </w:r>
      </w:hyperlink>
      <w:r>
        <w:t xml:space="preserve">. </w:t>
      </w:r>
    </w:p>
    <w:p w14:paraId="5F5DBD82" w14:textId="77777777" w:rsidR="009C0D6F" w:rsidRDefault="009C0D6F" w:rsidP="009C0D6F">
      <w:pPr>
        <w:pStyle w:val="Heading3"/>
      </w:pPr>
      <w:r>
        <w:t>Favicons</w:t>
      </w:r>
    </w:p>
    <w:p w14:paraId="2A3BFD78" w14:textId="77777777" w:rsidR="009C0D6F" w:rsidRDefault="009C0D6F" w:rsidP="009C0D6F">
      <w:pPr>
        <w:pStyle w:val="ListBullet"/>
      </w:pPr>
      <w:r>
        <w:t xml:space="preserve">Put a </w:t>
      </w:r>
      <w:r w:rsidRPr="00583FE0">
        <w:t>favicon.ico in the webroot.</w:t>
      </w:r>
      <w:r>
        <w:t xml:space="preserve"> </w:t>
      </w:r>
    </w:p>
    <w:p w14:paraId="5A77A4E2" w14:textId="77777777" w:rsidR="009C0D6F" w:rsidRDefault="009C0D6F" w:rsidP="009C0D6F">
      <w:pPr>
        <w:pStyle w:val="ListBullet"/>
      </w:pPr>
      <w:r>
        <w:t xml:space="preserve">Add a reference in the &lt;head&gt; tag, e.g. </w:t>
      </w:r>
      <w:r w:rsidRPr="00925BE3">
        <w:t>&lt;link rel="icon" href="cbd11.ico" type="image/x-icon"&gt;</w:t>
      </w:r>
    </w:p>
    <w:p w14:paraId="3AFD4619" w14:textId="77777777" w:rsidR="009C0D6F" w:rsidRPr="00583FE0" w:rsidRDefault="009C0D6F" w:rsidP="009C0D6F">
      <w:pPr>
        <w:pStyle w:val="BodyText2"/>
      </w:pPr>
      <w:r>
        <w:t xml:space="preserve">Tool for creating </w:t>
      </w:r>
      <w:hyperlink r:id="rId1195" w:history="1">
        <w:r w:rsidRPr="00925BE3">
          <w:rPr>
            <w:rStyle w:val="Hyperlink"/>
          </w:rPr>
          <w:t>here</w:t>
        </w:r>
      </w:hyperlink>
      <w:r>
        <w:t>.</w:t>
      </w:r>
    </w:p>
    <w:p w14:paraId="2176F850" w14:textId="77777777" w:rsidR="009C0D6F" w:rsidRDefault="009C0D6F" w:rsidP="009C0D6F">
      <w:pPr>
        <w:pStyle w:val="Heading3"/>
      </w:pPr>
      <w:r>
        <w:t>Fonts</w:t>
      </w:r>
    </w:p>
    <w:p w14:paraId="6C20D69F" w14:textId="77777777" w:rsidR="009C0D6F" w:rsidRDefault="009C0D6F" w:rsidP="009C0D6F">
      <w:pPr>
        <w:pStyle w:val="Heading4"/>
      </w:pPr>
      <w:r>
        <w:lastRenderedPageBreak/>
        <w:t>Installing</w:t>
      </w:r>
    </w:p>
    <w:p w14:paraId="42D68F7E" w14:textId="77777777" w:rsidR="009C0D6F" w:rsidRPr="00B60A90" w:rsidRDefault="009C0D6F" w:rsidP="009C0D6F">
      <w:pPr>
        <w:pStyle w:val="BodyText2"/>
      </w:pPr>
      <w:r>
        <w:t xml:space="preserve">Installing fonts is easy - follow the guide </w:t>
      </w:r>
      <w:hyperlink r:id="rId1196" w:history="1">
        <w:r w:rsidRPr="00CD1163">
          <w:rPr>
            <w:rStyle w:val="Hyperlink"/>
          </w:rPr>
          <w:t>here</w:t>
        </w:r>
      </w:hyperlink>
      <w:r>
        <w:t>.</w:t>
      </w:r>
    </w:p>
    <w:p w14:paraId="3C4BA6D2" w14:textId="77777777" w:rsidR="009C0D6F" w:rsidRDefault="009C0D6F" w:rsidP="009C0D6F">
      <w:pPr>
        <w:pStyle w:val="Heading3"/>
      </w:pPr>
      <w:r>
        <w:t>Visualisation</w:t>
      </w:r>
    </w:p>
    <w:p w14:paraId="3D4B9C28" w14:textId="77777777" w:rsidR="009C0D6F" w:rsidRDefault="009C0D6F" w:rsidP="009C0D6F">
      <w:pPr>
        <w:pStyle w:val="Heading4"/>
      </w:pPr>
      <w:r>
        <w:t>Sparklines</w:t>
      </w:r>
    </w:p>
    <w:p w14:paraId="18B28A84" w14:textId="77777777" w:rsidR="009C0D6F" w:rsidRDefault="009C0D6F" w:rsidP="009C0D6F">
      <w:pPr>
        <w:pStyle w:val="BodyText2"/>
      </w:pPr>
      <w:r>
        <w:t>Are lovely:</w:t>
      </w:r>
    </w:p>
    <w:p w14:paraId="1478B795" w14:textId="77777777" w:rsidR="009C0D6F" w:rsidRPr="004F4B19" w:rsidRDefault="009C0D6F" w:rsidP="009C0D6F">
      <w:pPr>
        <w:pStyle w:val="BodyText2"/>
      </w:pPr>
      <w:r>
        <w:rPr>
          <w:noProof/>
          <w:lang w:bidi="ar-SA"/>
        </w:rPr>
        <w:drawing>
          <wp:inline distT="0" distB="0" distL="0" distR="0" wp14:anchorId="7627897F" wp14:editId="65D2BA15">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197">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208" w:name="_Toc315774623"/>
      <w:r>
        <w:t>ArcGIS</w:t>
      </w:r>
    </w:p>
    <w:p w14:paraId="0CA2324E" w14:textId="58413071" w:rsidR="004B461D" w:rsidRDefault="004B461D" w:rsidP="007D2F52">
      <w:pPr>
        <w:pStyle w:val="Heading4"/>
      </w:pPr>
      <w:r>
        <w:t>ArcGIS</w:t>
      </w:r>
      <w:bookmarkEnd w:id="208"/>
      <w:r>
        <w:t xml:space="preserve"> </w:t>
      </w:r>
      <w:r w:rsidR="00CC2849">
        <w:t xml:space="preserve">for </w:t>
      </w:r>
      <w:r>
        <w:t>Desktop</w:t>
      </w:r>
    </w:p>
    <w:p w14:paraId="4570906F" w14:textId="77777777" w:rsidR="004B461D" w:rsidRDefault="004B461D" w:rsidP="000E5536">
      <w:pPr>
        <w:pStyle w:val="Heading5"/>
      </w:pPr>
      <w:bookmarkStart w:id="209" w:name="_Ref352067525"/>
      <w:bookmarkStart w:id="210" w:name="_Toc315774624"/>
      <w:r>
        <w:t>Accessing PostGIS</w:t>
      </w:r>
      <w:bookmarkEnd w:id="209"/>
    </w:p>
    <w:p w14:paraId="0A61D1B6" w14:textId="77777777" w:rsidR="004B461D" w:rsidRDefault="004B461D" w:rsidP="000E5536">
      <w:pPr>
        <w:pStyle w:val="Heading6"/>
      </w:pPr>
      <w:bookmarkStart w:id="211" w:name="_Ref323214465"/>
      <w:r>
        <w:t>In 10</w:t>
      </w:r>
      <w:bookmarkEnd w:id="211"/>
    </w:p>
    <w:p w14:paraId="65B6EF5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8B6883">
      <w:pPr>
        <w:pStyle w:val="BodyText2"/>
      </w:pPr>
      <w:r>
        <w:t xml:space="preserve">However, you can </w:t>
      </w:r>
      <w:hyperlink r:id="rId1198"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8B6883">
      <w:pPr>
        <w:pStyle w:val="BodyText2"/>
      </w:pPr>
      <w:r>
        <w:t>You can also connect from ArcGIS Desktop to PostGIS using the PostGIS ODBC drivers (</w:t>
      </w:r>
      <w:hyperlink r:id="rId1199" w:history="1">
        <w:r w:rsidRPr="006D7445">
          <w:rPr>
            <w:rStyle w:val="Hyperlink"/>
          </w:rPr>
          <w:t>http://www.postgresql.org/ftp/odbc/versions/msi/)</w:t>
        </w:r>
      </w:hyperlink>
    </w:p>
    <w:p w14:paraId="680F244A" w14:textId="77777777" w:rsidR="004B461D" w:rsidRDefault="004B461D" w:rsidP="008B6883">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8B6883">
      <w:pPr>
        <w:pStyle w:val="BodyText2"/>
      </w:pPr>
      <w:r>
        <w:lastRenderedPageBreak/>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8B6883">
      <w:pPr>
        <w:pStyle w:val="BodyText2"/>
      </w:pPr>
      <w:r>
        <w:t>Trying to create a table in a db connection to PostGIS fails with the error:</w:t>
      </w:r>
    </w:p>
    <w:p w14:paraId="4AD44938" w14:textId="26A4A920" w:rsidR="009C2295" w:rsidRDefault="009C2295" w:rsidP="008B6883">
      <w:pPr>
        <w:pStyle w:val="BodyText2"/>
      </w:pPr>
      <w:r>
        <w:t>Failed to create table. DBMS table not found [ERROR: schema “h05googleearthengine” does not exist:: SQL state: 3F000]</w:t>
      </w:r>
    </w:p>
    <w:p w14:paraId="474CCD1A" w14:textId="6741C7CC" w:rsidR="009C2295" w:rsidRPr="009C2295" w:rsidRDefault="009C2295" w:rsidP="008B6883">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7BDE5217" w14:textId="77777777" w:rsidR="00CC2849" w:rsidRDefault="00CC2849" w:rsidP="00CC2849">
      <w:pPr>
        <w:pStyle w:val="Heading5"/>
      </w:pPr>
      <w:r>
        <w:t>Add-ins</w:t>
      </w:r>
    </w:p>
    <w:p w14:paraId="1B002615" w14:textId="77777777" w:rsidR="00CC2849" w:rsidRPr="00575059" w:rsidRDefault="00CC2849" w:rsidP="008B6883">
      <w:pPr>
        <w:pStyle w:val="BodyText2"/>
      </w:pPr>
      <w:r>
        <w:t>Python add-ins. Download the Python Add-in Wizard.</w:t>
      </w:r>
    </w:p>
    <w:p w14:paraId="57BB2BB3" w14:textId="77777777" w:rsidR="004B461D" w:rsidRDefault="004B461D" w:rsidP="000E5536">
      <w:pPr>
        <w:pStyle w:val="Heading5"/>
      </w:pPr>
      <w:r>
        <w:t>ArcToolbox</w:t>
      </w:r>
      <w:bookmarkEnd w:id="210"/>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8B6883">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12" w:name="_Toc315774625"/>
      <w:r>
        <w:t>Creating Script tools</w:t>
      </w:r>
      <w:bookmarkEnd w:id="212"/>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13" w:name="_Ref387145637"/>
      <w:r>
        <w:t>ArcPy Memory leaks</w:t>
      </w:r>
      <w:bookmarkEnd w:id="213"/>
    </w:p>
    <w:p w14:paraId="41E8210F"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200" w:anchor="/Running_a_script_in_process/00150000000r000000/" w:history="1">
        <w:r w:rsidR="0029603B" w:rsidRPr="0029603B">
          <w:rPr>
            <w:rStyle w:val="Hyperlink"/>
          </w:rPr>
          <w:t>here</w:t>
        </w:r>
      </w:hyperlink>
      <w:r w:rsidR="0029603B">
        <w:t xml:space="preserve">). This was suggested by someone else – see </w:t>
      </w:r>
      <w:hyperlink r:id="rId1201"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2E0517C6" w:rsidR="00543D43" w:rsidRDefault="00543D43" w:rsidP="008B6883">
      <w:pPr>
        <w:pStyle w:val="BodyText2"/>
      </w:pPr>
      <w:r>
        <w:t>However, it is not bulletproof as Python did crash after about 1 hour for no reason.</w:t>
      </w:r>
    </w:p>
    <w:p w14:paraId="41BBA78F" w14:textId="115D8D49" w:rsidR="006A10A8" w:rsidRDefault="006A10A8" w:rsidP="006A10A8">
      <w:pPr>
        <w:pStyle w:val="Heading8"/>
      </w:pPr>
      <w:r>
        <w:t>Good practice</w:t>
      </w:r>
    </w:p>
    <w:p w14:paraId="4D01D80D" w14:textId="0D381F5D" w:rsidR="006A10A8" w:rsidRDefault="006A10A8" w:rsidP="008B6883">
      <w:pPr>
        <w:pStyle w:val="BodyText2"/>
      </w:pPr>
      <w:r>
        <w:t>On 7/12/17 finally managed to get a leaky GP tool to work OK.</w:t>
      </w:r>
    </w:p>
    <w:p w14:paraId="6C41045C" w14:textId="77777777" w:rsidR="006A10A8" w:rsidRPr="006A10A8" w:rsidRDefault="006A10A8" w:rsidP="006A10A8">
      <w:pPr>
        <w:pStyle w:val="ListBullet"/>
      </w:pPr>
      <w:r>
        <w:t>Reset cursors</w:t>
      </w:r>
    </w:p>
    <w:p w14:paraId="3D17F566" w14:textId="06549AA7" w:rsidR="006A10A8" w:rsidRDefault="006A10A8" w:rsidP="006A10A8">
      <w:pPr>
        <w:pStyle w:val="ListBullet"/>
      </w:pPr>
      <w:r>
        <w:t>Free all cursors and rows</w:t>
      </w:r>
    </w:p>
    <w:p w14:paraId="76BD9A88" w14:textId="43650118" w:rsidR="006A10A8" w:rsidRDefault="006A10A8" w:rsidP="006A10A8">
      <w:pPr>
        <w:pStyle w:val="ListBullet"/>
      </w:pPr>
      <w:r>
        <w:t>If you use create feature layer, always delete it immediately after it is no longer needed with Delete_management</w:t>
      </w:r>
    </w:p>
    <w:p w14:paraId="62B1859F" w14:textId="77777777" w:rsidR="004B461D" w:rsidRDefault="004B461D" w:rsidP="000E5536">
      <w:pPr>
        <w:pStyle w:val="Heading6"/>
      </w:pPr>
      <w:bookmarkStart w:id="214" w:name="_Toc315774626"/>
      <w:r>
        <w:t>Creating RGB Composites</w:t>
      </w:r>
    </w:p>
    <w:p w14:paraId="4F6003EC"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lastRenderedPageBreak/>
        <w:t>Python Toolboxes</w:t>
      </w:r>
    </w:p>
    <w:p w14:paraId="63CB3E96" w14:textId="77777777" w:rsidR="00CF0655" w:rsidRDefault="00CF0655" w:rsidP="00CF0655">
      <w:pPr>
        <w:pStyle w:val="Heading7"/>
      </w:pPr>
      <w:r>
        <w:t>Creating</w:t>
      </w:r>
    </w:p>
    <w:p w14:paraId="1C68440F" w14:textId="23485118" w:rsidR="00AD1169" w:rsidRDefault="00837495" w:rsidP="008B6883">
      <w:pPr>
        <w:pStyle w:val="BodyText2"/>
      </w:pPr>
      <w:hyperlink r:id="rId1202"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8B6883">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8B6883">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8B6883">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8B6883">
      <w:pPr>
        <w:pStyle w:val="BodyText2"/>
      </w:pPr>
      <w:r>
        <w:t xml:space="preserve">Good article </w:t>
      </w:r>
      <w:hyperlink r:id="rId1203"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8B6883">
      <w:pPr>
        <w:pStyle w:val="BodyText2"/>
      </w:pPr>
      <w:r>
        <w:t xml:space="preserve">Trying the advice from </w:t>
      </w:r>
      <w:hyperlink r:id="rId1204" w:history="1">
        <w:r w:rsidRPr="00617096">
          <w:rPr>
            <w:rStyle w:val="Hyperlink"/>
          </w:rPr>
          <w:t>here</w:t>
        </w:r>
      </w:hyperlink>
      <w:r>
        <w:t>.</w:t>
      </w:r>
      <w:r w:rsidR="009C751D">
        <w:t xml:space="preserve"> Nope.</w:t>
      </w:r>
    </w:p>
    <w:p w14:paraId="2B254CDC" w14:textId="0CCB2C8D" w:rsidR="009C751D" w:rsidRDefault="009C751D" w:rsidP="008B6883">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8B6883">
      <w:pPr>
        <w:pStyle w:val="BodyText2"/>
      </w:pPr>
      <w:r>
        <w:t>This worked!</w:t>
      </w:r>
    </w:p>
    <w:p w14:paraId="31834270" w14:textId="77777777" w:rsidR="004B461D" w:rsidRDefault="004B461D" w:rsidP="000E5536">
      <w:pPr>
        <w:pStyle w:val="Heading5"/>
      </w:pPr>
      <w:r>
        <w:t>ArcGIS Metadata</w:t>
      </w:r>
      <w:bookmarkEnd w:id="214"/>
    </w:p>
    <w:p w14:paraId="51BA74EF" w14:textId="77777777" w:rsidR="00601152" w:rsidRDefault="00601152" w:rsidP="000E5536">
      <w:pPr>
        <w:pStyle w:val="Heading6"/>
      </w:pPr>
      <w:r>
        <w:t>Creation</w:t>
      </w:r>
    </w:p>
    <w:p w14:paraId="7924C418" w14:textId="124FEC8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 xml:space="preserve">wont give you the geoprocessing history. To get that, change the </w:t>
      </w:r>
      <w:r>
        <w:lastRenderedPageBreak/>
        <w:t>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15" w:name="_Ref464223335"/>
      <w:r>
        <w:t>Exporting to HTML</w:t>
      </w:r>
      <w:bookmarkEnd w:id="215"/>
    </w:p>
    <w:p w14:paraId="013F2370" w14:textId="77777777" w:rsidR="00196C4A" w:rsidRDefault="00196C4A" w:rsidP="008B6883">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8B6883">
      <w:pPr>
        <w:pStyle w:val="BodyText2"/>
      </w:pPr>
      <w:r>
        <w:t xml:space="preserve">There is good documentation on using the XSLT Transformation tool in the online docs </w:t>
      </w:r>
      <w:hyperlink r:id="rId1205"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4B22F04B" w14:textId="77777777" w:rsidR="00CC2849" w:rsidRDefault="00CC2849" w:rsidP="00CC2849">
      <w:pPr>
        <w:pStyle w:val="Heading5"/>
      </w:pPr>
      <w:r>
        <w:t>ArcGIS Pro</w:t>
      </w:r>
    </w:p>
    <w:p w14:paraId="1640FF02" w14:textId="39C7AE2B" w:rsidR="004B5C48" w:rsidRDefault="004B5C48" w:rsidP="004B5C48">
      <w:pPr>
        <w:pStyle w:val="Heading6"/>
      </w:pPr>
      <w:r>
        <w:t>Analysis</w:t>
      </w:r>
    </w:p>
    <w:p w14:paraId="5644A2B5" w14:textId="63A7C250" w:rsidR="004B5C48" w:rsidRDefault="004B5C48" w:rsidP="004B5C48">
      <w:pPr>
        <w:pStyle w:val="Heading7"/>
      </w:pPr>
      <w:r>
        <w:t>Geoprocessing</w:t>
      </w:r>
    </w:p>
    <w:p w14:paraId="22D19AE3" w14:textId="77777777" w:rsidR="008B3123" w:rsidRDefault="008B3123" w:rsidP="008B3123">
      <w:pPr>
        <w:pStyle w:val="Heading8"/>
      </w:pPr>
      <w:r>
        <w:t>Custom Geoprocessing Tools</w:t>
      </w:r>
    </w:p>
    <w:p w14:paraId="5E2FB34E" w14:textId="77777777" w:rsidR="008B3123" w:rsidRDefault="008B3123" w:rsidP="008B3123">
      <w:pPr>
        <w:pStyle w:val="Heading9"/>
      </w:pPr>
      <w:r>
        <w:t>Documenting</w:t>
      </w:r>
    </w:p>
    <w:p w14:paraId="66FEA40E" w14:textId="77777777" w:rsidR="008B3123" w:rsidRPr="008B3123" w:rsidRDefault="008B3123" w:rsidP="008B3123">
      <w:pPr>
        <w:pStyle w:val="BodyText2"/>
      </w:pPr>
      <w:r>
        <w:t xml:space="preserve">Help is </w:t>
      </w:r>
      <w:hyperlink r:id="rId1206" w:history="1">
        <w:r w:rsidRPr="008B3123">
          <w:rPr>
            <w:rStyle w:val="Hyperlink"/>
          </w:rPr>
          <w:t>here</w:t>
        </w:r>
      </w:hyperlink>
      <w:r>
        <w:t>.</w:t>
      </w:r>
    </w:p>
    <w:p w14:paraId="6EF6AA56" w14:textId="77777777" w:rsidR="008B3123" w:rsidRDefault="008B3123" w:rsidP="008B3123">
      <w:pPr>
        <w:pStyle w:val="Heading8"/>
      </w:pPr>
      <w:r>
        <w:t>Messaging</w:t>
      </w:r>
    </w:p>
    <w:p w14:paraId="07F1A958" w14:textId="77777777" w:rsidR="008B3123" w:rsidRPr="005064B3" w:rsidRDefault="008B3123" w:rsidP="008B3123">
      <w:pPr>
        <w:pStyle w:val="BodyText2"/>
      </w:pPr>
      <w:r>
        <w:t>AddMessage no longer supports extended characters like TAB or CR.</w:t>
      </w:r>
    </w:p>
    <w:p w14:paraId="6F82D807" w14:textId="4928ED95" w:rsidR="004B5C48" w:rsidRDefault="004B5C48" w:rsidP="004B5C48">
      <w:pPr>
        <w:pStyle w:val="Heading8"/>
      </w:pPr>
      <w:r>
        <w:t>Temporary GP files</w:t>
      </w:r>
    </w:p>
    <w:p w14:paraId="422F38A8" w14:textId="1463D6DC"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207"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1C4FAC61" w14:textId="77777777" w:rsidR="001672E7" w:rsidRDefault="001672E7" w:rsidP="001672E7">
      <w:pPr>
        <w:pStyle w:val="Heading6"/>
      </w:pPr>
      <w:r>
        <w:t>Databases</w:t>
      </w:r>
    </w:p>
    <w:p w14:paraId="77941CE8" w14:textId="31B11295" w:rsidR="001672E7" w:rsidRDefault="001672E7" w:rsidP="001672E7">
      <w:pPr>
        <w:pStyle w:val="Heading7"/>
      </w:pPr>
      <w:r>
        <w:t>Connections</w:t>
      </w:r>
    </w:p>
    <w:p w14:paraId="08C1DF9E" w14:textId="6623C84B" w:rsidR="001672E7" w:rsidRDefault="001672E7" w:rsidP="001672E7">
      <w:pPr>
        <w:pStyle w:val="Heading8"/>
      </w:pPr>
      <w:bookmarkStart w:id="216" w:name="_PostgreSQL_1"/>
      <w:bookmarkEnd w:id="216"/>
      <w:r>
        <w:t>PostgreSQL</w:t>
      </w:r>
    </w:p>
    <w:p w14:paraId="10C30043" w14:textId="77777777" w:rsidR="001672E7" w:rsidRDefault="001672E7" w:rsidP="001672E7">
      <w:pPr>
        <w:pStyle w:val="BodyText2"/>
      </w:pPr>
      <w:r>
        <w:t xml:space="preserve">To connect to PostgreSQL it should be straightforward. </w:t>
      </w:r>
    </w:p>
    <w:p w14:paraId="05C7E1C8" w14:textId="78A5B2D5" w:rsidR="001672E7" w:rsidRDefault="001672E7" w:rsidP="0074425F">
      <w:pPr>
        <w:pStyle w:val="ListBullet"/>
      </w:pPr>
      <w:r>
        <w:t>Right click on the Databases node in the Catalog pane and select New Database Connection.</w:t>
      </w:r>
    </w:p>
    <w:p w14:paraId="07CA99DB" w14:textId="5909F41F" w:rsidR="001672E7" w:rsidRDefault="001672E7" w:rsidP="0074425F">
      <w:pPr>
        <w:pStyle w:val="ListBullet"/>
      </w:pPr>
      <w:r>
        <w:t>Fill in the details and click OK</w:t>
      </w:r>
    </w:p>
    <w:p w14:paraId="6DE729B1" w14:textId="635E2128" w:rsidR="001672E7" w:rsidRPr="001672E7" w:rsidRDefault="001672E7" w:rsidP="0074425F">
      <w:pPr>
        <w:pStyle w:val="ListBullet"/>
      </w:pPr>
      <w:r>
        <w:t xml:space="preserve">If there are permission issues these can be debugged by looking at what it is trying to do on the server in pgAdmin 4. See </w:t>
      </w:r>
      <w:hyperlink w:anchor="_Debugging_connection_issues" w:history="1">
        <w:r w:rsidR="00EC7C59" w:rsidRPr="00EC7C59">
          <w:rPr>
            <w:rStyle w:val="Hyperlink"/>
          </w:rPr>
          <w:t>Debugging connection issues</w:t>
        </w:r>
      </w:hyperlink>
      <w:r w:rsidR="00EC7C59">
        <w:t>.</w:t>
      </w:r>
    </w:p>
    <w:p w14:paraId="48B27CC9" w14:textId="6C96E257" w:rsidR="006050C3" w:rsidRDefault="006050C3" w:rsidP="006050C3">
      <w:pPr>
        <w:pStyle w:val="Heading9"/>
      </w:pPr>
      <w:r>
        <w:t>Failed to add Data</w:t>
      </w:r>
    </w:p>
    <w:p w14:paraId="7376229B" w14:textId="352F06A2" w:rsidR="006050C3" w:rsidRDefault="006050C3" w:rsidP="006050C3">
      <w:pPr>
        <w:pStyle w:val="BodyText2"/>
      </w:pPr>
      <w:r>
        <w:t>Although I can now connect to PostgreSQL using ArcGIS Pro, I am getting:</w:t>
      </w:r>
    </w:p>
    <w:p w14:paraId="681E476C" w14:textId="32301BBF" w:rsidR="006050C3" w:rsidRDefault="006050C3" w:rsidP="006050C3">
      <w:pPr>
        <w:pStyle w:val="BodyText2"/>
      </w:pPr>
      <w:r>
        <w:rPr>
          <w:noProof/>
          <w:lang w:bidi="ar-SA"/>
        </w:rPr>
        <w:drawing>
          <wp:inline distT="0" distB="0" distL="0" distR="0" wp14:anchorId="292BAFED" wp14:editId="6485CB50">
            <wp:extent cx="1856096" cy="722369"/>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08">
                      <a:extLst>
                        <a:ext uri="{28A0092B-C50C-407E-A947-70E740481C1C}">
                          <a14:useLocalDpi xmlns:a14="http://schemas.microsoft.com/office/drawing/2010/main" val="0"/>
                        </a:ext>
                      </a:extLst>
                    </a:blip>
                    <a:srcRect/>
                    <a:stretch>
                      <a:fillRect/>
                    </a:stretch>
                  </pic:blipFill>
                  <pic:spPr bwMode="auto">
                    <a:xfrm>
                      <a:off x="0" y="0"/>
                      <a:ext cx="1878076" cy="730923"/>
                    </a:xfrm>
                    <a:prstGeom prst="rect">
                      <a:avLst/>
                    </a:prstGeom>
                    <a:noFill/>
                    <a:ln>
                      <a:noFill/>
                    </a:ln>
                  </pic:spPr>
                </pic:pic>
              </a:graphicData>
            </a:graphic>
          </wp:inline>
        </w:drawing>
      </w:r>
    </w:p>
    <w:p w14:paraId="029D524E" w14:textId="6BB8B114" w:rsidR="006050C3" w:rsidRDefault="006050C3" w:rsidP="006050C3">
      <w:pPr>
        <w:pStyle w:val="BodyText2"/>
      </w:pPr>
      <w:r>
        <w:t>When I try and create a new Feature Class I get:</w:t>
      </w:r>
    </w:p>
    <w:p w14:paraId="1B97FCE7" w14:textId="703EEFBA" w:rsidR="006050C3" w:rsidRPr="006050C3" w:rsidRDefault="006050C3" w:rsidP="00837495">
      <w:pPr>
        <w:pStyle w:val="ArcGISProGPError"/>
      </w:pPr>
      <w:r>
        <w:rPr>
          <w:noProof/>
        </w:rPr>
        <w:drawing>
          <wp:inline distT="0" distB="0" distL="0" distR="0" wp14:anchorId="2C42D953" wp14:editId="4815327E">
            <wp:extent cx="136525" cy="1365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r>
        <w:rPr>
          <w:b/>
          <w:color w:val="0000FF"/>
          <w:u w:val="single"/>
        </w:rPr>
        <w:t>ERROR 999999:</w:t>
      </w:r>
      <w:r>
        <w:t xml:space="preserve"> </w:t>
      </w:r>
      <w:r w:rsidRPr="006050C3">
        <w:t>Error executing function.</w:t>
      </w:r>
    </w:p>
    <w:p w14:paraId="30CDE2CA" w14:textId="77777777" w:rsidR="006050C3" w:rsidRPr="006050C3" w:rsidRDefault="006050C3" w:rsidP="00837495">
      <w:pPr>
        <w:pStyle w:val="ArcGISProGPError"/>
      </w:pPr>
      <w:r w:rsidRPr="006050C3">
        <w:lastRenderedPageBreak/>
        <w:t>Underlying DBMS error[ERROR:  schema "d6biopama" does not exist::SQLSTATE=3F000]</w:t>
      </w:r>
    </w:p>
    <w:p w14:paraId="6582340D" w14:textId="77777777" w:rsidR="006050C3" w:rsidRPr="006050C3" w:rsidRDefault="006050C3" w:rsidP="00837495">
      <w:pPr>
        <w:pStyle w:val="ArcGISProGPError"/>
      </w:pPr>
      <w:r w:rsidRPr="006050C3">
        <w:t>Underlying DBMS error[ERROR:  schema "d6biopama" does not exist</w:t>
      </w:r>
    </w:p>
    <w:p w14:paraId="4F13BA4D" w14:textId="77777777" w:rsidR="006050C3" w:rsidRPr="006050C3" w:rsidRDefault="006050C3" w:rsidP="00837495">
      <w:pPr>
        <w:pStyle w:val="ArcGISProGPError"/>
      </w:pPr>
      <w:r w:rsidRPr="006050C3">
        <w:t>LINE 1: CREATE TABLE d6biopama.test ( OBJECTID SERIAL NOT NULL, PRIM...</w:t>
      </w:r>
    </w:p>
    <w:p w14:paraId="42DF052C" w14:textId="77777777" w:rsidR="006050C3" w:rsidRPr="006050C3" w:rsidRDefault="006050C3" w:rsidP="00837495">
      <w:pPr>
        <w:pStyle w:val="ArcGISProGPError"/>
      </w:pPr>
      <w:r w:rsidRPr="006050C3">
        <w:t>^::SQLSTATE=3F000]</w:t>
      </w:r>
    </w:p>
    <w:p w14:paraId="00D643BA" w14:textId="77777777" w:rsidR="006050C3" w:rsidRPr="006050C3" w:rsidRDefault="006050C3" w:rsidP="00837495">
      <w:pPr>
        <w:pStyle w:val="ArcGISProGPError"/>
      </w:pPr>
      <w:r w:rsidRPr="006050C3">
        <w:t>DBMS table not found</w:t>
      </w:r>
    </w:p>
    <w:p w14:paraId="276E4786" w14:textId="0ED9DFE9" w:rsidR="006050C3" w:rsidRDefault="006050C3" w:rsidP="00837495">
      <w:pPr>
        <w:pStyle w:val="ArcGISProGPError"/>
      </w:pPr>
      <w:r w:rsidRPr="006050C3">
        <w:t>Failed t</w:t>
      </w:r>
      <w:r>
        <w:t>o execute (CreateFeatureclass).</w:t>
      </w:r>
    </w:p>
    <w:p w14:paraId="50083204" w14:textId="77777777" w:rsidR="00AF178D" w:rsidRDefault="00AF178D" w:rsidP="00AF178D">
      <w:pPr>
        <w:pStyle w:val="BodyText2"/>
      </w:pPr>
      <w:r>
        <w:t>This seems to apply only to Materialized Views.</w:t>
      </w:r>
    </w:p>
    <w:p w14:paraId="576FB7E6" w14:textId="6790FC6C" w:rsidR="00AF178D" w:rsidRPr="006050C3" w:rsidRDefault="00AF178D" w:rsidP="00AF178D">
      <w:pPr>
        <w:pStyle w:val="BodyText2"/>
      </w:pPr>
      <w:r>
        <w:t xml:space="preserve">If I create the d06biopama schema then I </w:t>
      </w:r>
      <w:r w:rsidR="00A461F6">
        <w:t>can create new feature classes although I cant add them to the map as editable layers - they cannot be registered with the Geodatabase! All the same feature classes work in ArcMap 10.5 and are added as Query Layers.</w:t>
      </w:r>
    </w:p>
    <w:p w14:paraId="798BC0FC" w14:textId="444DD630" w:rsidR="0008063D" w:rsidRDefault="0008063D" w:rsidP="0008063D">
      <w:pPr>
        <w:pStyle w:val="Heading6"/>
      </w:pPr>
      <w:r>
        <w:t>Issues</w:t>
      </w:r>
    </w:p>
    <w:p w14:paraId="315F0B67" w14:textId="756C1C0A" w:rsidR="0008063D" w:rsidRDefault="0008063D" w:rsidP="0008063D">
      <w:pPr>
        <w:pStyle w:val="Heading7"/>
      </w:pPr>
      <w:r>
        <w:t>Missing features</w:t>
      </w:r>
    </w:p>
    <w:p w14:paraId="4F7CAFBB" w14:textId="6A05F492" w:rsidR="0008063D" w:rsidRPr="0008063D" w:rsidRDefault="0008063D" w:rsidP="0008063D">
      <w:pPr>
        <w:pStyle w:val="ListBullet"/>
      </w:pPr>
      <w:r>
        <w:t>You can no longer copy a path to an element in the Catalog tree</w:t>
      </w:r>
    </w:p>
    <w:p w14:paraId="73092E60" w14:textId="77777777" w:rsidR="009037FA" w:rsidRDefault="009037FA" w:rsidP="009037FA">
      <w:pPr>
        <w:pStyle w:val="Heading6"/>
      </w:pPr>
      <w:r>
        <w:t>Licensing</w:t>
      </w:r>
    </w:p>
    <w:p w14:paraId="0D72C86B" w14:textId="64490A21" w:rsidR="003E1D02" w:rsidRDefault="003E1D02" w:rsidP="003E1D02">
      <w:pPr>
        <w:pStyle w:val="Heading7"/>
      </w:pPr>
      <w:r>
        <w:t>extensions</w:t>
      </w:r>
    </w:p>
    <w:p w14:paraId="6116752B" w14:textId="7E59828C" w:rsidR="00150384" w:rsidRPr="00150384" w:rsidRDefault="00150384" w:rsidP="00150384">
      <w:pPr>
        <w:pStyle w:val="BodyText2"/>
      </w:pPr>
      <w:r>
        <w:t>To add/remove licenses for Extensions its really easy with a floating license manager.</w:t>
      </w:r>
    </w:p>
    <w:p w14:paraId="385E3D91" w14:textId="775B50B9" w:rsidR="003E1D02" w:rsidRDefault="003E1D02" w:rsidP="003E1D02">
      <w:pPr>
        <w:pStyle w:val="ListBullet"/>
      </w:pPr>
      <w:r>
        <w:t>Click on Project | Licensing | Configure your licensing options.</w:t>
      </w:r>
    </w:p>
    <w:p w14:paraId="0534C31F" w14:textId="4403FCA4" w:rsidR="003E1D02" w:rsidRPr="003E1D02" w:rsidRDefault="003E1D02" w:rsidP="003E1D02">
      <w:pPr>
        <w:pStyle w:val="ListBullet"/>
      </w:pPr>
      <w:r>
        <w:t xml:space="preserve">Select the name of the Extension that you want to license in the list </w:t>
      </w:r>
    </w:p>
    <w:p w14:paraId="4CF2F3F3" w14:textId="509506F7" w:rsidR="00F52FFF" w:rsidRDefault="00F52FFF" w:rsidP="00F52FFF">
      <w:pPr>
        <w:pStyle w:val="Heading6"/>
      </w:pPr>
      <w:r>
        <w:t>Python</w:t>
      </w:r>
    </w:p>
    <w:p w14:paraId="0C8997AA" w14:textId="03BC30DE" w:rsidR="006A280C" w:rsidRDefault="006A280C" w:rsidP="006A280C">
      <w:pPr>
        <w:pStyle w:val="Heading7"/>
      </w:pPr>
      <w:r>
        <w:t>Executable</w:t>
      </w:r>
    </w:p>
    <w:p w14:paraId="65AB5E9C" w14:textId="37EA3ABD" w:rsidR="006A280C" w:rsidRPr="006A280C" w:rsidRDefault="006A280C" w:rsidP="008B6883">
      <w:pPr>
        <w:pStyle w:val="BodyText2"/>
      </w:pPr>
      <w:r>
        <w:t>Is here: '</w:t>
      </w:r>
      <w:r w:rsidRPr="006A280C">
        <w:t>C:\Program Files\ArcGIS\Pro\bin\Python\envs\arcgispro-py3</w:t>
      </w:r>
      <w:r>
        <w:t>\python.exe'</w:t>
      </w:r>
    </w:p>
    <w:p w14:paraId="2E859682" w14:textId="77777777" w:rsidR="006A280C" w:rsidRDefault="006A280C" w:rsidP="006A280C">
      <w:pPr>
        <w:pStyle w:val="Heading7"/>
      </w:pPr>
      <w:r>
        <w:t>Package Manager</w:t>
      </w:r>
    </w:p>
    <w:p w14:paraId="55EBD4DD" w14:textId="77777777" w:rsidR="006A280C" w:rsidRPr="00B33958" w:rsidRDefault="006A280C" w:rsidP="008B6883">
      <w:pPr>
        <w:pStyle w:val="BodyText2"/>
      </w:pPr>
      <w:r>
        <w:t xml:space="preserve">To install Python Packages for use in ArcGIS Pro follow the instructions </w:t>
      </w:r>
      <w:hyperlink r:id="rId1209" w:history="1">
        <w:r w:rsidRPr="00B33958">
          <w:rPr>
            <w:rStyle w:val="Hyperlink"/>
          </w:rPr>
          <w:t>here</w:t>
        </w:r>
      </w:hyperlink>
      <w:r>
        <w:t>.</w:t>
      </w:r>
    </w:p>
    <w:p w14:paraId="535201BE" w14:textId="77777777" w:rsidR="006A280C" w:rsidRDefault="006A280C" w:rsidP="006A280C">
      <w:pPr>
        <w:pStyle w:val="Heading8"/>
      </w:pPr>
      <w:bookmarkStart w:id="217" w:name="_Adding_Python_Packages"/>
      <w:bookmarkEnd w:id="217"/>
      <w:r>
        <w:t>Adding Python Packages</w:t>
      </w:r>
    </w:p>
    <w:p w14:paraId="0C19BF9A"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52D827CC" w14:textId="77777777" w:rsidR="006A280C" w:rsidRDefault="006A280C" w:rsidP="008B6883">
      <w:pPr>
        <w:pStyle w:val="BodyText2"/>
      </w:pPr>
      <w:r>
        <w:t>I did this for the MapBox Python SDK and it is now listed in that conda environment, but it is not shown in ArcGIS Pro 'Add Packages' dialog:</w:t>
      </w:r>
    </w:p>
    <w:p w14:paraId="497BA76F" w14:textId="77777777" w:rsidR="006A280C" w:rsidRDefault="006A280C" w:rsidP="006A280C">
      <w:pPr>
        <w:pStyle w:val="Unix"/>
      </w:pPr>
      <w:r>
        <w:t>(arcgispro-py3) C:\Program Files\ArcGIS\Pro\bin\Python\Scripts&gt;conda list</w:t>
      </w:r>
    </w:p>
    <w:p w14:paraId="27D31D80" w14:textId="77777777" w:rsidR="006A280C" w:rsidRDefault="006A280C" w:rsidP="006A280C">
      <w:pPr>
        <w:pStyle w:val="Unix"/>
      </w:pPr>
      <w:r>
        <w:t># packages in environment at C:\Program Files\ArcGIS\Pro\bin\Python\envs\arcgispro-py3:</w:t>
      </w:r>
    </w:p>
    <w:p w14:paraId="691F789C" w14:textId="77777777" w:rsidR="006A280C" w:rsidRDefault="006A280C" w:rsidP="006A280C">
      <w:pPr>
        <w:pStyle w:val="Unix"/>
      </w:pPr>
      <w:r>
        <w:t>#</w:t>
      </w:r>
    </w:p>
    <w:p w14:paraId="7762F2F4" w14:textId="77777777" w:rsidR="006A280C" w:rsidRDefault="006A280C" w:rsidP="006A280C">
      <w:pPr>
        <w:pStyle w:val="Unix"/>
      </w:pPr>
      <w:r>
        <w:t xml:space="preserve">arcgispro                 </w:t>
      </w:r>
      <w:r>
        <w:tab/>
        <w:t xml:space="preserve">2.0                          </w:t>
      </w:r>
      <w:r>
        <w:tab/>
        <w:t xml:space="preserve"> 0   </w:t>
      </w:r>
      <w:r>
        <w:tab/>
      </w:r>
      <w:r>
        <w:tab/>
      </w:r>
      <w:r>
        <w:tab/>
        <w:t>esri</w:t>
      </w:r>
    </w:p>
    <w:p w14:paraId="2A0F6544" w14:textId="77777777" w:rsidR="006A280C" w:rsidRDefault="006A280C" w:rsidP="006A280C">
      <w:pPr>
        <w:pStyle w:val="Unix"/>
      </w:pPr>
      <w:r>
        <w:t>..</w:t>
      </w:r>
    </w:p>
    <w:p w14:paraId="2BACA777" w14:textId="77777777" w:rsidR="006A280C" w:rsidRDefault="006A280C" w:rsidP="006A280C">
      <w:pPr>
        <w:pStyle w:val="Unix"/>
      </w:pPr>
      <w:r>
        <w:t xml:space="preserve">mapbox                    </w:t>
      </w:r>
      <w:r>
        <w:tab/>
        <w:t xml:space="preserve">0.14.0                    </w:t>
      </w:r>
      <w:r>
        <w:tab/>
        <w:t>&lt;pip&gt;</w:t>
      </w:r>
    </w:p>
    <w:p w14:paraId="19A137D4"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58E79150" w14:textId="77777777" w:rsidR="006A280C" w:rsidRDefault="006A280C" w:rsidP="006A280C">
      <w:pPr>
        <w:pStyle w:val="Unix"/>
      </w:pPr>
      <w:r>
        <w:t xml:space="preserve">mpmath                   </w:t>
      </w:r>
      <w:r>
        <w:tab/>
        <w:t xml:space="preserve"> 0.19                     </w:t>
      </w:r>
      <w:r>
        <w:tab/>
        <w:t>py35_1</w:t>
      </w:r>
    </w:p>
    <w:p w14:paraId="46BE86F9" w14:textId="77777777" w:rsidR="006A280C" w:rsidRDefault="006A280C" w:rsidP="008B6883">
      <w:pPr>
        <w:pStyle w:val="BodyText2"/>
      </w:pPr>
      <w:r>
        <w:t>The third column shows the build string - only Python 3.5 and esri packages are shown in ArcGIS Pro!</w:t>
      </w:r>
    </w:p>
    <w:p w14:paraId="164CE14A" w14:textId="77777777" w:rsidR="006A280C" w:rsidRDefault="006A280C" w:rsidP="008B6883">
      <w:pPr>
        <w:pStyle w:val="BodyText2"/>
      </w:pPr>
      <w:r>
        <w:lastRenderedPageBreak/>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E0FB375" w14:textId="77777777" w:rsidR="00B33958" w:rsidRDefault="00B33958" w:rsidP="00B33958">
      <w:pPr>
        <w:pStyle w:val="Heading7"/>
      </w:pPr>
      <w:r>
        <w:t>Version</w:t>
      </w:r>
    </w:p>
    <w:p w14:paraId="003923A0" w14:textId="5F281D34" w:rsidR="00F52FFF" w:rsidRDefault="00F52FFF" w:rsidP="008B6883">
      <w:pPr>
        <w:pStyle w:val="BodyText2"/>
      </w:pPr>
      <w:r>
        <w:t>The Python version is now 3.</w:t>
      </w:r>
      <w:r w:rsidR="0092285A">
        <w:t>5</w:t>
      </w:r>
      <w:r>
        <w:t xml:space="preserve"> and is installed using Conda (see </w:t>
      </w:r>
      <w:hyperlink r:id="rId1210" w:history="1">
        <w:r w:rsidRPr="00F52FFF">
          <w:rPr>
            <w:rStyle w:val="Hyperlink"/>
          </w:rPr>
          <w:t>here</w:t>
        </w:r>
      </w:hyperlink>
      <w:r>
        <w:t>) into this folder '</w:t>
      </w:r>
      <w:r w:rsidRPr="00F52FFF">
        <w:t>C:\Program Files\ArcGIS\Pro\bin\Python\envs\arcgispro-py3</w:t>
      </w:r>
      <w:r>
        <w:t>'.</w:t>
      </w:r>
    </w:p>
    <w:p w14:paraId="30FD6CCF" w14:textId="77777777" w:rsidR="004B461D" w:rsidRDefault="004B461D" w:rsidP="000E5536">
      <w:pPr>
        <w:pStyle w:val="Heading5"/>
      </w:pPr>
      <w:r>
        <w:t>ArcMap</w:t>
      </w:r>
    </w:p>
    <w:p w14:paraId="3D643354" w14:textId="77777777" w:rsidR="00CC2849" w:rsidRDefault="00CC2849" w:rsidP="00CC2849">
      <w:pPr>
        <w:pStyle w:val="Heading6"/>
      </w:pPr>
      <w:r>
        <w:t>Accessing NoSQL databases</w:t>
      </w:r>
    </w:p>
    <w:p w14:paraId="4811F69B" w14:textId="77777777" w:rsidR="00CC2849" w:rsidRPr="006F0DF8" w:rsidRDefault="00CC2849" w:rsidP="008B6883">
      <w:pPr>
        <w:pStyle w:val="BodyText2"/>
      </w:pPr>
      <w:r>
        <w:t xml:space="preserve">There are a couple of articles </w:t>
      </w:r>
      <w:hyperlink r:id="rId1211" w:history="1">
        <w:r w:rsidRPr="006F0DF8">
          <w:rPr>
            <w:rStyle w:val="Hyperlink"/>
          </w:rPr>
          <w:t>here</w:t>
        </w:r>
      </w:hyperlink>
      <w:r>
        <w:t>.</w:t>
      </w:r>
    </w:p>
    <w:p w14:paraId="0543FE0B" w14:textId="77777777" w:rsidR="000B60B5" w:rsidRDefault="000B60B5" w:rsidP="000E5536">
      <w:pPr>
        <w:pStyle w:val="Heading6"/>
      </w:pPr>
      <w:r>
        <w:t>CalculateField unusual behavior</w:t>
      </w:r>
    </w:p>
    <w:p w14:paraId="1C75B25B"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30C5B8CA" w14:textId="77777777" w:rsidR="00CC2849" w:rsidRDefault="00CC2849" w:rsidP="00CC2849">
      <w:pPr>
        <w:pStyle w:val="Heading6"/>
      </w:pPr>
      <w:r>
        <w:t>Connecting to the Hadoop cluster</w:t>
      </w:r>
    </w:p>
    <w:p w14:paraId="2C4EDFC5" w14:textId="77777777" w:rsidR="00CC2849" w:rsidRPr="0044658E" w:rsidRDefault="00CC2849" w:rsidP="008B6883">
      <w:pPr>
        <w:pStyle w:val="BodyText2"/>
      </w:pPr>
      <w:r>
        <w:t xml:space="preserve">Great article </w:t>
      </w:r>
      <w:hyperlink r:id="rId1212"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A481609" w14:textId="77777777" w:rsidR="004B461D" w:rsidRDefault="004B461D" w:rsidP="000E5536">
      <w:pPr>
        <w:pStyle w:val="Heading6"/>
      </w:pPr>
      <w:r>
        <w:t>Corrupted template</w:t>
      </w:r>
    </w:p>
    <w:p w14:paraId="6A825453"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8B6883">
      <w:pPr>
        <w:pStyle w:val="BodyText2"/>
      </w:pPr>
      <w:r>
        <w:t>To get the length of a string use CHAR_LENGTH(&lt;str&gt;) in a query expression</w:t>
      </w:r>
    </w:p>
    <w:p w14:paraId="79455072" w14:textId="77777777" w:rsidR="004B461D" w:rsidRDefault="004B461D" w:rsidP="000E5536">
      <w:pPr>
        <w:pStyle w:val="Heading6"/>
      </w:pPr>
      <w:bookmarkStart w:id="218" w:name="_Ref434390506"/>
      <w:r>
        <w:t>Mapping</w:t>
      </w:r>
      <w:bookmarkEnd w:id="218"/>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213"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8B6883">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8B6883">
      <w:pPr>
        <w:pStyle w:val="BodyText2"/>
      </w:pPr>
      <w:r>
        <w:t>To center a map on a different meridian:</w:t>
      </w:r>
    </w:p>
    <w:p w14:paraId="6C21FA6D" w14:textId="503C7ED5" w:rsidR="006002E0" w:rsidRDefault="006002E0" w:rsidP="000E5536">
      <w:pPr>
        <w:pStyle w:val="ListBullet"/>
      </w:pPr>
      <w:r>
        <w:lastRenderedPageBreak/>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14"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159C785B" w14:textId="77777777" w:rsidR="00CC2849" w:rsidRDefault="00CC2849" w:rsidP="00CC2849">
      <w:pPr>
        <w:pStyle w:val="Heading5"/>
      </w:pPr>
      <w:r>
        <w:t>Geoprocessing</w:t>
      </w:r>
    </w:p>
    <w:p w14:paraId="2EC205D7" w14:textId="77777777" w:rsidR="00CC2849" w:rsidRDefault="00CC2849" w:rsidP="008B6883">
      <w:pPr>
        <w:pStyle w:val="BodyText2"/>
      </w:pPr>
      <w:r>
        <w:t xml:space="preserve">There are some articles that describe multiprocessing using ArcGIS. See </w:t>
      </w:r>
      <w:hyperlink r:id="rId1215" w:history="1">
        <w:r w:rsidRPr="00496BB4">
          <w:rPr>
            <w:rStyle w:val="Hyperlink"/>
          </w:rPr>
          <w:t>here</w:t>
        </w:r>
      </w:hyperlink>
      <w:r>
        <w:t xml:space="preserve"> for instance. </w:t>
      </w:r>
    </w:p>
    <w:p w14:paraId="6466C738"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55F59F6F" w14:textId="77777777" w:rsidR="00CC2849" w:rsidRDefault="00CC2849" w:rsidP="00CC2849">
      <w:pPr>
        <w:pStyle w:val="Heading6"/>
      </w:pPr>
      <w:r>
        <w:t>ArcPy</w:t>
      </w:r>
    </w:p>
    <w:p w14:paraId="4AF25B56" w14:textId="77777777" w:rsidR="00CC2849" w:rsidRDefault="00CC2849" w:rsidP="008B6883">
      <w:pPr>
        <w:pStyle w:val="BodyText2"/>
      </w:pPr>
      <w:r>
        <w:t>To get the current extent in lat/long:</w:t>
      </w:r>
    </w:p>
    <w:p w14:paraId="4EA6CF4D" w14:textId="77777777" w:rsidR="00CC2849" w:rsidRDefault="00CC2849" w:rsidP="00CC2849">
      <w:pPr>
        <w:pStyle w:val="Code"/>
      </w:pPr>
      <w:r w:rsidRPr="00DE0B33">
        <w:t>extent = mxd.activeDataFrame.extent.projectAs(arcpy.SpatialReference('WGS 1984'))</w:t>
      </w:r>
    </w:p>
    <w:p w14:paraId="706BADBD" w14:textId="77777777" w:rsidR="00CC2849" w:rsidRDefault="00CC2849" w:rsidP="008B6883">
      <w:pPr>
        <w:pStyle w:val="BodyText2"/>
      </w:pPr>
      <w:r>
        <w:t>To create a simple point:</w:t>
      </w:r>
    </w:p>
    <w:p w14:paraId="6DF513A8" w14:textId="77777777" w:rsidR="00CC2849" w:rsidRDefault="00CC2849" w:rsidP="00CC2849">
      <w:pPr>
        <w:pStyle w:val="Code"/>
      </w:pPr>
      <w:r>
        <w:t xml:space="preserve">P = </w:t>
      </w:r>
      <w:r w:rsidRPr="0000113A">
        <w:t>arcpy.FromWKT('point(120 0)',arcpy.SpatialReference(4326))</w:t>
      </w:r>
    </w:p>
    <w:p w14:paraId="6E0018BA" w14:textId="77777777" w:rsidR="00CC2849" w:rsidRDefault="00CC2849" w:rsidP="008B6883">
      <w:pPr>
        <w:pStyle w:val="BodyText2"/>
      </w:pPr>
      <w:r>
        <w:t>To project it:</w:t>
      </w:r>
    </w:p>
    <w:p w14:paraId="14C18BC9" w14:textId="77777777" w:rsidR="00CC2849" w:rsidRPr="00DE0B33" w:rsidRDefault="00CC2849" w:rsidP="00CC2849">
      <w:pPr>
        <w:pStyle w:val="Code"/>
      </w:pPr>
      <w:r w:rsidRPr="00A80826">
        <w:t>p.projectAs(arcpy.SpatialReference(3857))</w:t>
      </w:r>
    </w:p>
    <w:p w14:paraId="493C4319" w14:textId="77777777" w:rsidR="004E684D" w:rsidRDefault="004E684D" w:rsidP="004E684D">
      <w:pPr>
        <w:pStyle w:val="Heading6"/>
      </w:pPr>
      <w:r>
        <w:t>Issues</w:t>
      </w:r>
    </w:p>
    <w:p w14:paraId="36E6645C" w14:textId="65F86A3F" w:rsidR="004E684D" w:rsidRDefault="004E684D" w:rsidP="004E684D">
      <w:pPr>
        <w:pStyle w:val="Heading7"/>
      </w:pPr>
      <w:bookmarkStart w:id="219" w:name="_Corrupt_geometries"/>
      <w:bookmarkEnd w:id="219"/>
      <w:r>
        <w:t>Corrupt geometries</w:t>
      </w:r>
    </w:p>
    <w:p w14:paraId="0610F292" w14:textId="723D5884"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17E79CBA" w14:textId="77777777" w:rsidR="00CB0E9B" w:rsidRDefault="004E684D" w:rsidP="00CB0E9B">
      <w:pPr>
        <w:pStyle w:val="BodyText2"/>
        <w:keepNext/>
      </w:pPr>
      <w:r>
        <w:rPr>
          <w:noProof/>
          <w:lang w:bidi="ar-SA"/>
        </w:rPr>
        <w:lastRenderedPageBreak/>
        <w:drawing>
          <wp:inline distT="0" distB="0" distL="0" distR="0" wp14:anchorId="2A05DCA0" wp14:editId="1DBDFA97">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16">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2B744B30" w14:textId="5363A7FE" w:rsidR="00CB0E9B" w:rsidRDefault="00CB0E9B" w:rsidP="00CB0E9B">
      <w:pPr>
        <w:pStyle w:val="Caption"/>
      </w:pPr>
      <w:r>
        <w:t xml:space="preserve">Figure </w:t>
      </w:r>
      <w:r w:rsidR="00837495">
        <w:fldChar w:fldCharType="begin"/>
      </w:r>
      <w:r w:rsidR="00837495">
        <w:instrText xml:space="preserve"> SEQ Figure \* ARABIC </w:instrText>
      </w:r>
      <w:r w:rsidR="00837495">
        <w:fldChar w:fldCharType="separate"/>
      </w:r>
      <w:r>
        <w:rPr>
          <w:noProof/>
        </w:rPr>
        <w:t>15</w:t>
      </w:r>
      <w:r w:rsidR="00837495">
        <w:rPr>
          <w:noProof/>
        </w:rPr>
        <w:fldChar w:fldCharType="end"/>
      </w:r>
      <w:r>
        <w:t xml:space="preserve"> Corrupted geometry</w:t>
      </w:r>
    </w:p>
    <w:p w14:paraId="6AC1F4F8" w14:textId="77777777" w:rsidR="00CB0E9B" w:rsidRDefault="00CB0E9B" w:rsidP="00CB0E9B">
      <w:pPr>
        <w:pStyle w:val="BodyText2"/>
        <w:keepNext/>
      </w:pPr>
      <w:r>
        <w:rPr>
          <w:noProof/>
          <w:lang w:bidi="ar-SA"/>
        </w:rPr>
        <w:drawing>
          <wp:inline distT="0" distB="0" distL="0" distR="0" wp14:anchorId="51D1677F" wp14:editId="0BE8749C">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17">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37EE004D" w14:textId="7D8D64AA" w:rsidR="004E684D" w:rsidRPr="004E684D" w:rsidRDefault="00CB0E9B" w:rsidP="00CB0E9B">
      <w:pPr>
        <w:pStyle w:val="Caption"/>
      </w:pPr>
      <w:r>
        <w:t xml:space="preserve">Figure </w:t>
      </w:r>
      <w:r w:rsidR="00837495">
        <w:fldChar w:fldCharType="begin"/>
      </w:r>
      <w:r w:rsidR="00837495">
        <w:instrText xml:space="preserve"> SEQ Figure \* ARABIC </w:instrText>
      </w:r>
      <w:r w:rsidR="00837495">
        <w:fldChar w:fldCharType="separate"/>
      </w:r>
      <w:r>
        <w:rPr>
          <w:noProof/>
        </w:rPr>
        <w:t>16</w:t>
      </w:r>
      <w:r w:rsidR="00837495">
        <w:rPr>
          <w:noProof/>
        </w:rPr>
        <w:fldChar w:fldCharType="end"/>
      </w:r>
      <w:r>
        <w:t xml:space="preserve"> Original WGS84 feature</w:t>
      </w:r>
    </w:p>
    <w:p w14:paraId="601C6D5E" w14:textId="77777777" w:rsidR="00CC2849" w:rsidRDefault="00CC2849" w:rsidP="00CC2849">
      <w:pPr>
        <w:pStyle w:val="Heading6"/>
      </w:pPr>
      <w:r>
        <w:t>Specific Tools</w:t>
      </w:r>
    </w:p>
    <w:p w14:paraId="3D9C96B3" w14:textId="77777777" w:rsidR="00CC2849" w:rsidRDefault="00CC2849" w:rsidP="00CC2849">
      <w:pPr>
        <w:pStyle w:val="Heading7"/>
      </w:pPr>
      <w:r>
        <w:t>CalculateField</w:t>
      </w:r>
    </w:p>
    <w:p w14:paraId="3B4E2BEA"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18" w:anchor="/Calculate_Field/00170000004m000000/" w:history="1">
        <w:r w:rsidRPr="00431DA0">
          <w:rPr>
            <w:rStyle w:val="Hyperlink"/>
          </w:rPr>
          <w:t>here</w:t>
        </w:r>
      </w:hyperlink>
      <w:r>
        <w:t xml:space="preserve"> for more info.</w:t>
      </w:r>
    </w:p>
    <w:p w14:paraId="40F79683" w14:textId="77777777" w:rsidR="00CC2849" w:rsidRDefault="00CC2849" w:rsidP="00CC2849">
      <w:pPr>
        <w:pStyle w:val="Heading7"/>
      </w:pPr>
      <w:bookmarkStart w:id="220" w:name="_Ref397075401"/>
      <w:r>
        <w:t>LayerToKML</w:t>
      </w:r>
    </w:p>
    <w:p w14:paraId="7555E5A5" w14:textId="77777777" w:rsidR="00CC2849" w:rsidRPr="00007A08" w:rsidRDefault="00CC2849" w:rsidP="008B6883">
      <w:pPr>
        <w:pStyle w:val="BodyText2"/>
      </w:pPr>
      <w:r>
        <w:t xml:space="preserve">By default this exports all of the fields in the feature class to an HTML popup which is useless. See </w:t>
      </w:r>
      <w:hyperlink r:id="rId1219"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7B57E4C6" w14:textId="77777777" w:rsidR="00CC2849" w:rsidRDefault="00CC2849" w:rsidP="00CC2849">
      <w:pPr>
        <w:pStyle w:val="Heading7"/>
      </w:pPr>
      <w:r>
        <w:t>Validate Topology</w:t>
      </w:r>
      <w:bookmarkEnd w:id="220"/>
    </w:p>
    <w:p w14:paraId="75F06741" w14:textId="77777777" w:rsidR="00CC2849" w:rsidRDefault="00CC2849" w:rsidP="00CC2849">
      <w:pPr>
        <w:pStyle w:val="Heading8"/>
      </w:pPr>
      <w:r>
        <w:t>Failures</w:t>
      </w:r>
    </w:p>
    <w:p w14:paraId="22B61509"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3E51CDD1" w14:textId="77777777" w:rsidR="00CC2849" w:rsidRDefault="00CC2849" w:rsidP="00CC2849">
      <w:pPr>
        <w:pStyle w:val="GPError"/>
      </w:pPr>
      <w:r>
        <w:t>ExecuteError: ERROR 999999: Error executing function.</w:t>
      </w:r>
    </w:p>
    <w:p w14:paraId="635192B5" w14:textId="77777777" w:rsidR="00CC2849" w:rsidRDefault="00CC2849" w:rsidP="00CC2849">
      <w:pPr>
        <w:pStyle w:val="GPError"/>
      </w:pPr>
      <w:r>
        <w:t>A failure was detected inside the topology engine overlay processor. [error id: -2147467259]</w:t>
      </w:r>
    </w:p>
    <w:p w14:paraId="4B76040B" w14:textId="77777777" w:rsidR="00CC2849" w:rsidRDefault="00CC2849" w:rsidP="00CC2849">
      <w:pPr>
        <w:pStyle w:val="GPError"/>
      </w:pPr>
      <w:r>
        <w:t>Failed to execute (ValidateTopology).</w:t>
      </w:r>
    </w:p>
    <w:p w14:paraId="0985EF1E" w14:textId="77777777" w:rsidR="00CC2849" w:rsidRDefault="00CC2849" w:rsidP="00CC2849">
      <w:pPr>
        <w:pStyle w:val="Heading9"/>
      </w:pPr>
      <w:r>
        <w:t>Splitting the feature class</w:t>
      </w:r>
    </w:p>
    <w:p w14:paraId="7233128F" w14:textId="77777777" w:rsidR="00CC2849" w:rsidRPr="00BE4974" w:rsidRDefault="00CC2849" w:rsidP="008B6883">
      <w:pPr>
        <w:pStyle w:val="BodyText2"/>
      </w:pPr>
      <w:r>
        <w:t xml:space="preserve">This </w:t>
      </w:r>
      <w:hyperlink r:id="rId1220" w:history="1">
        <w:r w:rsidRPr="00A51C45">
          <w:rPr>
            <w:rStyle w:val="Hyperlink"/>
          </w:rPr>
          <w:t>error</w:t>
        </w:r>
      </w:hyperlink>
      <w:r>
        <w:t xml:space="preserve"> could be because the maximum error count (50,000) has been </w:t>
      </w:r>
      <w:hyperlink r:id="rId1221"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2C5BEEC9" w14:textId="77777777" w:rsidR="00CC2849" w:rsidRDefault="00CC2849" w:rsidP="008B6883">
      <w:pPr>
        <w:pStyle w:val="BodyText2"/>
      </w:pPr>
      <w:r>
        <w:t xml:space="preserve">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w:t>
      </w:r>
      <w:r>
        <w:lastRenderedPageBreak/>
        <w:t>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5DE47227"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1FFC39E8"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2A4636CD" w14:textId="77777777" w:rsidR="00CC2849" w:rsidRDefault="00CC2849" w:rsidP="00CC2849">
      <w:pPr>
        <w:pStyle w:val="Heading9"/>
      </w:pPr>
      <w:r>
        <w:t>Simplifying the feature class</w:t>
      </w:r>
    </w:p>
    <w:p w14:paraId="62B10ED1" w14:textId="77777777" w:rsidR="00CC2849" w:rsidRPr="00CF68BB" w:rsidRDefault="00CC2849" w:rsidP="008B6883">
      <w:pPr>
        <w:pStyle w:val="BodyText2"/>
      </w:pPr>
      <w:r>
        <w:t>Trying to simplify the feature class to see if that helps.</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DD4343">
      <w:pPr>
        <w:pStyle w:val="Tiny"/>
      </w:pPr>
      <w:r>
        <w:t>['',</w:t>
      </w:r>
    </w:p>
    <w:p w14:paraId="7F678E4A" w14:textId="77777777" w:rsidR="00410A09" w:rsidRDefault="00410A09" w:rsidP="00DD4343">
      <w:pPr>
        <w:pStyle w:val="Tiny"/>
      </w:pPr>
      <w:r>
        <w:t xml:space="preserve"> u'c:\\program files (x86)\\arcgis\\desktop10.3\\arcpy',</w:t>
      </w:r>
    </w:p>
    <w:p w14:paraId="42CA975B" w14:textId="77777777" w:rsidR="00410A09" w:rsidRDefault="00410A09" w:rsidP="00DD4343">
      <w:pPr>
        <w:pStyle w:val="Tiny"/>
      </w:pPr>
      <w:r>
        <w:t xml:space="preserve"> 'C:\\Windows\\system32\\python27.zip',</w:t>
      </w:r>
    </w:p>
    <w:p w14:paraId="711D5C3E" w14:textId="77777777" w:rsidR="00410A09" w:rsidRDefault="00410A09" w:rsidP="00DD4343">
      <w:pPr>
        <w:pStyle w:val="Tiny"/>
      </w:pPr>
      <w:r>
        <w:t xml:space="preserve"> 'C:\\Python27\\ArcGIS10.3\\Lib',</w:t>
      </w:r>
    </w:p>
    <w:p w14:paraId="0E689CBB" w14:textId="77777777" w:rsidR="00410A09" w:rsidRDefault="00410A09" w:rsidP="00DD4343">
      <w:pPr>
        <w:pStyle w:val="Tiny"/>
      </w:pPr>
      <w:r>
        <w:t xml:space="preserve"> 'C:\\Python27\\ArcGIS10.3\\DLLs',</w:t>
      </w:r>
    </w:p>
    <w:p w14:paraId="5E515C1E" w14:textId="77777777" w:rsidR="00410A09" w:rsidRDefault="00410A09" w:rsidP="00DD4343">
      <w:pPr>
        <w:pStyle w:val="Tiny"/>
      </w:pPr>
      <w:r>
        <w:t xml:space="preserve"> 'C:\\Python27\\ArcGIS10.3\\Lib\\lib-tk',</w:t>
      </w:r>
    </w:p>
    <w:p w14:paraId="7247CEDA" w14:textId="77777777" w:rsidR="00410A09" w:rsidRDefault="00410A09" w:rsidP="00DD4343">
      <w:pPr>
        <w:pStyle w:val="Tiny"/>
      </w:pPr>
      <w:r>
        <w:t xml:space="preserve"> 'C:\\Windows\\System32',</w:t>
      </w:r>
    </w:p>
    <w:p w14:paraId="47D766DF" w14:textId="77777777" w:rsidR="00410A09" w:rsidRDefault="00410A09" w:rsidP="00DD4343">
      <w:pPr>
        <w:pStyle w:val="Tiny"/>
      </w:pPr>
      <w:r>
        <w:t xml:space="preserve"> 'C:\\Program Files (x86)\\ArcGIS\\Desktop10.3\\bin',</w:t>
      </w:r>
    </w:p>
    <w:p w14:paraId="2D926596" w14:textId="77777777" w:rsidR="00410A09" w:rsidRDefault="00410A09" w:rsidP="00DD4343">
      <w:pPr>
        <w:pStyle w:val="Tiny"/>
      </w:pPr>
      <w:r>
        <w:t xml:space="preserve"> 'C:\\Python27\\ArcGIS10.3',</w:t>
      </w:r>
    </w:p>
    <w:p w14:paraId="644FE689" w14:textId="77777777" w:rsidR="00410A09" w:rsidRDefault="00410A09" w:rsidP="00DD4343">
      <w:pPr>
        <w:pStyle w:val="Tiny"/>
      </w:pPr>
      <w:r>
        <w:t xml:space="preserve"> 'C:\\Python27\\ArcGIS10.3\\lib\\site-packages',</w:t>
      </w:r>
    </w:p>
    <w:p w14:paraId="684BF4B4" w14:textId="77777777" w:rsidR="00410A09" w:rsidRDefault="00410A09" w:rsidP="00DD4343">
      <w:pPr>
        <w:pStyle w:val="Tiny"/>
      </w:pPr>
      <w:r>
        <w:t xml:space="preserve"> 'C:\\Program Files (x86)\\ArcGIS\\Desktop10.3\\ArcPy',</w:t>
      </w:r>
    </w:p>
    <w:p w14:paraId="3AF109CA" w14:textId="632DB3AD" w:rsidR="00410A09" w:rsidRDefault="00410A09" w:rsidP="00DD4343">
      <w:pPr>
        <w:pStyle w:val="Tiny"/>
      </w:pPr>
      <w:r>
        <w:t xml:space="preserve"> 'C:\\Program Files (x86)</w:t>
      </w:r>
      <w:hyperlink r:id="rId1222" w:history="1">
        <w:r w:rsidRPr="00D00B7B">
          <w:rPr>
            <w:rStyle w:val="Hyperlink"/>
          </w:rPr>
          <w:t>\\ArcGIS\\Desktop10.3\\ArcToolBox\\Scripts</w:t>
        </w:r>
      </w:hyperlink>
      <w:r>
        <w:t>']</w:t>
      </w:r>
    </w:p>
    <w:p w14:paraId="77F3E625" w14:textId="70C52E1E"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223"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8B6883">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8B6883">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21"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22" w:name="_Ref328037721"/>
      <w:r>
        <w:t>Coordinate order</w:t>
      </w:r>
      <w:bookmarkEnd w:id="222"/>
    </w:p>
    <w:p w14:paraId="5508F9DB" w14:textId="77777777" w:rsidR="000A34DF" w:rsidRPr="00DF0B13" w:rsidRDefault="000A34DF" w:rsidP="008B6883">
      <w:pPr>
        <w:pStyle w:val="BodyText2"/>
      </w:pPr>
      <w:r>
        <w:lastRenderedPageBreak/>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24" w:anchor="/WFS_services/00930000005q000000/" w:history="1">
        <w:r w:rsidRPr="00DF0B13">
          <w:rPr>
            <w:rStyle w:val="Hyperlink"/>
          </w:rPr>
          <w:t>here</w:t>
        </w:r>
      </w:hyperlink>
      <w:r>
        <w:t xml:space="preserve"> for more information.</w:t>
      </w:r>
    </w:p>
    <w:p w14:paraId="54663AEC" w14:textId="77777777" w:rsidR="000A34DF" w:rsidRPr="00FA38C3" w:rsidRDefault="000A34DF" w:rsidP="008B6883">
      <w:pPr>
        <w:pStyle w:val="BodyText2"/>
      </w:pPr>
      <w:r>
        <w:t xml:space="preserve">To see whats new in ArcGIS for Server 10.1 see </w:t>
      </w:r>
      <w:hyperlink r:id="rId1225"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21"/>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8B6883">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8B6883">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8B6883">
      <w:pPr>
        <w:pStyle w:val="BodyText2"/>
      </w:pPr>
      <w:r>
        <w:t>But there is no id_no which is a bit useless! Looked at the ArcGIS Server Logs around this time and nowhere does it capture the actual request.</w:t>
      </w:r>
    </w:p>
    <w:p w14:paraId="2B230EE4" w14:textId="77777777" w:rsidR="004B461D" w:rsidRDefault="004B461D" w:rsidP="008B6883">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8B6883">
      <w:pPr>
        <w:pStyle w:val="BodyText2"/>
      </w:pPr>
      <w:r>
        <w:t>I miraculously get 14 records which is how many requests timed out in the Service Usage Time statistics!!!</w:t>
      </w:r>
    </w:p>
    <w:p w14:paraId="5A9422C5" w14:textId="77777777" w:rsidR="004B461D" w:rsidRDefault="004B461D" w:rsidP="008B6883">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8B6883">
      <w:pPr>
        <w:pStyle w:val="BodyText2"/>
      </w:pPr>
      <w:r>
        <w:lastRenderedPageBreak/>
        <w:t xml:space="preserve">Information on what these actually mean is here: </w:t>
      </w:r>
      <w:hyperlink r:id="rId1226"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8B6883">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8B6883">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8B6883">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8B6883">
      <w:pPr>
        <w:pStyle w:val="BodyText2"/>
      </w:pPr>
      <w:r>
        <w:t>WFS Request for a small polygon (this stopped working in Chrome on 20/8/12 for some reason):</w:t>
      </w:r>
    </w:p>
    <w:p w14:paraId="6E5DFC54" w14:textId="77777777" w:rsidR="004B461D" w:rsidRDefault="00837495" w:rsidP="008B6883">
      <w:pPr>
        <w:pStyle w:val="BodyText2"/>
        <w:rPr>
          <w:rStyle w:val="Hyperlink"/>
        </w:rPr>
      </w:pPr>
      <w:hyperlink r:id="rId1227"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8B6883">
      <w:pPr>
        <w:pStyle w:val="BodyText2"/>
      </w:pPr>
      <w:r>
        <w:t>WFS Request for a small polygon in Lat Long (note version changes to 1.0.0):</w:t>
      </w:r>
    </w:p>
    <w:p w14:paraId="4BB77F62" w14:textId="77777777" w:rsidR="004B461D" w:rsidRDefault="00837495" w:rsidP="008B6883">
      <w:pPr>
        <w:pStyle w:val="BodyText2"/>
        <w:rPr>
          <w:rStyle w:val="Hyperlink"/>
        </w:rPr>
      </w:pPr>
      <w:hyperlink r:id="rId1228"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8B6883">
      <w:pPr>
        <w:pStyle w:val="BodyText2"/>
      </w:pPr>
      <w:r>
        <w:lastRenderedPageBreak/>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23" w:name="_Ref330801250"/>
      <w:r>
        <w:t>Changing ArcGIS Server Service Timeouts</w:t>
      </w:r>
      <w:bookmarkEnd w:id="223"/>
    </w:p>
    <w:p w14:paraId="05248B07"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8B6883">
      <w:pPr>
        <w:pStyle w:val="BodyText2"/>
      </w:pPr>
      <w:r>
        <w:t>You must stop the ArcGIS Server Object Manager service before making manual changes to a service configuration file.</w:t>
      </w:r>
    </w:p>
    <w:p w14:paraId="346362E7" w14:textId="77777777" w:rsidR="004B461D" w:rsidRDefault="004B461D" w:rsidP="008B6883">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8B6883">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24" w:name="_Ref330988658"/>
      <w:r>
        <w:t xml:space="preserve">Changing the </w:t>
      </w:r>
      <w:r w:rsidRPr="009E7739">
        <w:t>httpRuntime executionTimeout</w:t>
      </w:r>
      <w:bookmarkEnd w:id="224"/>
    </w:p>
    <w:p w14:paraId="6469C15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29"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8B6883">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t>Chrome</w:t>
      </w:r>
    </w:p>
    <w:p w14:paraId="7DA36DD0" w14:textId="7521CB42" w:rsidR="000D07C1" w:rsidRDefault="000D07C1" w:rsidP="000D07C1">
      <w:pPr>
        <w:pStyle w:val="Heading5"/>
      </w:pPr>
      <w:r>
        <w:t>Bugs</w:t>
      </w:r>
    </w:p>
    <w:p w14:paraId="2C7F976B" w14:textId="5F54A5E9" w:rsidR="000D07C1" w:rsidRPr="000D07C1" w:rsidRDefault="000D07C1" w:rsidP="008B6883">
      <w:pPr>
        <w:pStyle w:val="BodyText2"/>
      </w:pPr>
      <w:r>
        <w:t>When you update the cursor style in code it will not actually update the cursor until it moves. This is a documented bug.</w:t>
      </w:r>
    </w:p>
    <w:p w14:paraId="067D4F14" w14:textId="77777777" w:rsidR="00B30C63" w:rsidRDefault="00B30C63" w:rsidP="00B30C63">
      <w:pPr>
        <w:pStyle w:val="Heading3"/>
      </w:pPr>
      <w:r>
        <w:t>Conservation Tools</w:t>
      </w:r>
    </w:p>
    <w:p w14:paraId="0D468A72" w14:textId="2B1F4425" w:rsidR="00B30C63" w:rsidRDefault="00B30C63" w:rsidP="00B30C63">
      <w:pPr>
        <w:pStyle w:val="Heading4"/>
      </w:pPr>
      <w:r>
        <w:t>Zonation</w:t>
      </w:r>
    </w:p>
    <w:p w14:paraId="6985FBAE" w14:textId="5EA4727E" w:rsidR="00B30C63" w:rsidRPr="00B30C63" w:rsidRDefault="00B30C63" w:rsidP="00B30C63">
      <w:pPr>
        <w:pStyle w:val="BodyText2"/>
      </w:pPr>
      <w:r>
        <w:t xml:space="preserve">Complementarity based software </w:t>
      </w:r>
      <w:hyperlink r:id="rId1230" w:anchor="section-14300" w:history="1">
        <w:r w:rsidRPr="0015008F">
          <w:rPr>
            <w:rStyle w:val="Hyperlink"/>
          </w:rPr>
          <w:t>https://www.helsinki.fi/en/researchgroups/metapopulation-research-centre/software#section-14300</w:t>
        </w:r>
      </w:hyperlink>
      <w:r>
        <w:t xml:space="preserve"> </w:t>
      </w:r>
    </w:p>
    <w:p w14:paraId="0794BD71" w14:textId="77777777" w:rsidR="00785960" w:rsidRDefault="00785960" w:rsidP="0034374E">
      <w:pPr>
        <w:pStyle w:val="Heading3"/>
      </w:pPr>
      <w:r>
        <w:t>FME Workbench</w:t>
      </w:r>
    </w:p>
    <w:p w14:paraId="4E1DFEBE" w14:textId="6FC298C9" w:rsidR="001D55FB" w:rsidRPr="001D55FB" w:rsidRDefault="001D55FB" w:rsidP="008B6883">
      <w:pPr>
        <w:pStyle w:val="BodyText2"/>
      </w:pPr>
      <w:r>
        <w:lastRenderedPageBreak/>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231"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8B6883">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25" w:name="_Ref364943144"/>
      <w:r>
        <w:t>Image metadata</w:t>
      </w:r>
      <w:bookmarkEnd w:id="225"/>
    </w:p>
    <w:p w14:paraId="0C37C207"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32" w:history="1">
        <w:r w:rsidRPr="00F719C9">
          <w:rPr>
            <w:rStyle w:val="Hyperlink"/>
          </w:rPr>
          <w:t>here</w:t>
        </w:r>
      </w:hyperlink>
      <w:r>
        <w:t>.</w:t>
      </w:r>
    </w:p>
    <w:p w14:paraId="521B2C28" w14:textId="77777777" w:rsidR="004B461D" w:rsidRDefault="004B461D" w:rsidP="008B6883">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3"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34"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235"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8B6883">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8B6883">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8B6883">
      <w:pPr>
        <w:pStyle w:val="BodyText2"/>
      </w:pPr>
      <w:r>
        <w:t xml:space="preserve">Following the instructions </w:t>
      </w:r>
      <w:hyperlink r:id="rId1236"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37"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8B6883">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8B6883">
      <w:pPr>
        <w:pStyle w:val="BodyText2"/>
      </w:pPr>
      <w:r>
        <w:t xml:space="preserve">Following instructions </w:t>
      </w:r>
      <w:hyperlink r:id="rId1238"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8B6883">
      <w:pPr>
        <w:pStyle w:val="BodyText2"/>
      </w:pPr>
      <w:r>
        <w:t xml:space="preserve">By adding </w:t>
      </w:r>
      <w:hyperlink r:id="rId1239"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8B6883">
      <w:pPr>
        <w:pStyle w:val="BodyText2"/>
      </w:pPr>
      <w:r>
        <w:t>When I upgraded to OS Yosemite and tried to run Aptana I got the following error message:</w:t>
      </w:r>
    </w:p>
    <w:p w14:paraId="15CADCF8" w14:textId="77777777" w:rsidR="00C732A9" w:rsidRDefault="00C732A9" w:rsidP="008B6883">
      <w:pPr>
        <w:pStyle w:val="BodyText2"/>
      </w:pPr>
      <w:r w:rsidRPr="008C25E9">
        <w:t>JVM Shared library does not contain the JNI_CreateJavaVM symbol</w:t>
      </w:r>
    </w:p>
    <w:p w14:paraId="228BE67E" w14:textId="77777777" w:rsidR="00C732A9" w:rsidRDefault="00C732A9" w:rsidP="008B6883">
      <w:pPr>
        <w:pStyle w:val="BodyText2"/>
      </w:pPr>
      <w:r>
        <w:t xml:space="preserve">To remedy this install the Java for OS from </w:t>
      </w:r>
      <w:hyperlink r:id="rId1240" w:history="1">
        <w:r w:rsidRPr="008C25E9">
          <w:rPr>
            <w:rStyle w:val="Hyperlink"/>
          </w:rPr>
          <w:t>here</w:t>
        </w:r>
      </w:hyperlink>
      <w:r>
        <w:t>.</w:t>
      </w:r>
    </w:p>
    <w:p w14:paraId="6C1645CA"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41"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lastRenderedPageBreak/>
        <w:t>Project configuration is not up-to-date with pom.xml</w:t>
      </w:r>
    </w:p>
    <w:p w14:paraId="2CC929CC"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42"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8B6883">
      <w:pPr>
        <w:pStyle w:val="BodyText2"/>
      </w:pPr>
      <w:r>
        <w:t>Tried to change the JRE in the project to JRE1.7 but that didn’t fix the issue either.</w:t>
      </w:r>
    </w:p>
    <w:p w14:paraId="052EEBF7"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43"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44"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8B6883">
      <w:pPr>
        <w:pStyle w:val="BodyText2"/>
      </w:pPr>
      <w:r>
        <w:t xml:space="preserve">March 2015: After reinstalling Aptana 3.4.0 on my work PC I got this error. Following instructions </w:t>
      </w:r>
      <w:hyperlink r:id="rId1245"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lastRenderedPageBreak/>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8B6883">
      <w:pPr>
        <w:pStyle w:val="BodyText2"/>
      </w:pPr>
      <w:r>
        <w:t>This does compile now but I am getting WARNINGS that there are lots of overlapping classes in the output file.</w:t>
      </w:r>
    </w:p>
    <w:p w14:paraId="2EDDEB7B"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8B6883">
      <w:pPr>
        <w:pStyle w:val="BodyText2"/>
      </w:pPr>
      <w:r>
        <w:rPr>
          <w:noProof/>
          <w:lang w:bidi="ar-SA"/>
        </w:rPr>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6">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8B6883">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8B6883">
      <w:pPr>
        <w:pStyle w:val="BodyText2"/>
      </w:pPr>
      <w:r>
        <w:t xml:space="preserve">In Aptana and Maven you need to specify goals for successful builds. See </w:t>
      </w:r>
      <w:hyperlink r:id="rId1247"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8B6883">
      <w:pPr>
        <w:pStyle w:val="BodyText2"/>
      </w:pPr>
      <w:r>
        <w:t xml:space="preserve">Installing on Windows from </w:t>
      </w:r>
      <w:hyperlink r:id="rId1248"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lastRenderedPageBreak/>
        <w:t>Compiling to a different JRE</w:t>
      </w:r>
    </w:p>
    <w:p w14:paraId="755AB827" w14:textId="7777777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8B6883">
      <w:pPr>
        <w:pStyle w:val="BodyText2"/>
      </w:pPr>
      <w:r>
        <w:t>From Eclipse Web Developer Tools.</w:t>
      </w:r>
    </w:p>
    <w:p w14:paraId="223443DF" w14:textId="77777777" w:rsidR="00C732A9" w:rsidRDefault="00C732A9" w:rsidP="008B6883">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t xml:space="preserve">Following instructions on </w:t>
      </w:r>
      <w:hyperlink r:id="rId1249"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8B6883">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8B6883">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lastRenderedPageBreak/>
        <w:t>Web projects</w:t>
      </w:r>
    </w:p>
    <w:p w14:paraId="2E6CA9FE"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8B6883">
      <w:pPr>
        <w:pStyle w:val="BodyText2"/>
      </w:pPr>
      <w:r>
        <w:t xml:space="preserve">Following this guide </w:t>
      </w:r>
      <w:hyperlink r:id="rId1251" w:history="1">
        <w:r w:rsidRPr="00F21B98">
          <w:rPr>
            <w:rStyle w:val="Hyperlink"/>
          </w:rPr>
          <w:t>here</w:t>
        </w:r>
      </w:hyperlink>
      <w:r>
        <w:t xml:space="preserve">. Downloading zip for Windows </w:t>
      </w:r>
      <w:hyperlink r:id="rId125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8B6883">
      <w:pPr>
        <w:pStyle w:val="BodyText2"/>
      </w:pPr>
      <w:r>
        <w:t xml:space="preserve">Now if you go to </w:t>
      </w:r>
      <w:hyperlink r:id="rId125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8B6883">
      <w:pPr>
        <w:pStyle w:val="BodyText2"/>
      </w:pPr>
      <w:r>
        <w:t xml:space="preserve">Then this opens correctly: </w:t>
      </w:r>
      <w:hyperlink r:id="rId1254"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8B6883">
      <w:pPr>
        <w:pStyle w:val="BodyText2"/>
      </w:pPr>
      <w:r>
        <w:t xml:space="preserve">In order to use the Dojo FlickrRESTStore I need to set up SSL on my localhost. Following instructions </w:t>
      </w:r>
      <w:hyperlink r:id="rId1255"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8B6883">
      <w:pPr>
        <w:pStyle w:val="BodyText2"/>
      </w:pPr>
      <w:r>
        <w:t>Then answered lots of questions and it finished and created a new file in ‘</w:t>
      </w:r>
      <w:r w:rsidRPr="009A04BC">
        <w:t>C:\Users\cottaan</w:t>
      </w:r>
      <w:r>
        <w:t>\.keystore’.</w:t>
      </w:r>
    </w:p>
    <w:p w14:paraId="0035355E"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56"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8B6883">
      <w:pPr>
        <w:pStyle w:val="BodyText2"/>
      </w:pPr>
      <w:r w:rsidRPr="001807D2">
        <w:t>keystoreFile="${user.home}/.keystore" keystorePass="password"</w:t>
      </w:r>
    </w:p>
    <w:p w14:paraId="68A3848F" w14:textId="77777777" w:rsidR="00C732A9" w:rsidRDefault="00C732A9" w:rsidP="008B6883">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8B6883">
      <w:pPr>
        <w:pStyle w:val="BodyText2"/>
      </w:pPr>
      <w:r>
        <w:t xml:space="preserve">Now all requests have to be through </w:t>
      </w:r>
      <w:hyperlink r:id="rId1257"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8B6883">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8B6883">
      <w:pPr>
        <w:pStyle w:val="BodyText2"/>
      </w:pPr>
      <w:r>
        <w:t xml:space="preserve">Following the guide </w:t>
      </w:r>
      <w:hyperlink r:id="rId1258"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t>Java runtime not available</w:t>
      </w:r>
    </w:p>
    <w:p w14:paraId="6DA4CA3C"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3A82EBDD" w14:textId="77777777" w:rsidR="001D4A97" w:rsidRDefault="00C732A9" w:rsidP="008B6883">
      <w:pPr>
        <w:pStyle w:val="BodyText2"/>
      </w:pPr>
      <w:r>
        <w:t>To get code completion working for arcpy</w:t>
      </w:r>
      <w:r w:rsidR="001D4A97">
        <w:t>:</w:t>
      </w:r>
    </w:p>
    <w:p w14:paraId="029D9BC0" w14:textId="0004EF11"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0BC05E09" w14:textId="3C9F7E58"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8B6883">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6AC6B6DF"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18E34608" w14:textId="77777777" w:rsidR="004B461D" w:rsidRDefault="004B461D" w:rsidP="0034374E">
      <w:pPr>
        <w:pStyle w:val="Heading3"/>
      </w:pPr>
      <w:r>
        <w:lastRenderedPageBreak/>
        <w:t>Microsoft Office</w:t>
      </w:r>
    </w:p>
    <w:p w14:paraId="0DCB0C85" w14:textId="77777777" w:rsidR="004B461D" w:rsidRDefault="004B461D" w:rsidP="007D2F52">
      <w:pPr>
        <w:pStyle w:val="Heading4"/>
      </w:pPr>
      <w:r>
        <w:t>Excel</w:t>
      </w:r>
    </w:p>
    <w:p w14:paraId="41ABFDF1"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8B6883">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8B6883">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8B6883">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8B6883">
      <w:pPr>
        <w:pStyle w:val="BodyText2"/>
      </w:pPr>
      <w:r>
        <w:t>Is easy:</w:t>
      </w:r>
    </w:p>
    <w:p w14:paraId="39289691" w14:textId="126457BD" w:rsidR="001874DC" w:rsidRDefault="001874DC" w:rsidP="005E663B">
      <w:pPr>
        <w:pStyle w:val="ListNumber"/>
        <w:numPr>
          <w:ilvl w:val="0"/>
          <w:numId w:val="33"/>
        </w:numPr>
      </w:pPr>
      <w:r>
        <w:t>Click on Add WMS/WMTS Layer…</w:t>
      </w:r>
    </w:p>
    <w:p w14:paraId="780B0600" w14:textId="063643AD" w:rsidR="001874DC" w:rsidRDefault="001874DC" w:rsidP="005E663B">
      <w:pPr>
        <w:pStyle w:val="ListNumber"/>
        <w:numPr>
          <w:ilvl w:val="0"/>
          <w:numId w:val="33"/>
        </w:numPr>
      </w:pPr>
      <w:r>
        <w:t xml:space="preserve">Click on New and add the following in the url box: </w:t>
      </w:r>
      <w:hyperlink r:id="rId1259" w:history="1">
        <w:r w:rsidRPr="00661657">
          <w:rPr>
            <w:rStyle w:val="Hyperlink"/>
          </w:rPr>
          <w:t>http://services.arcgisonline.com/arcgis/rest/services/World_Topo_Map/MapServer/WMTS/</w:t>
        </w:r>
      </w:hyperlink>
    </w:p>
    <w:p w14:paraId="49928FA8" w14:textId="1E581AD5" w:rsidR="001874DC" w:rsidRPr="001874DC" w:rsidRDefault="001874DC" w:rsidP="005E663B">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8B6883">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8B6883">
      <w:pPr>
        <w:pStyle w:val="BodyText2"/>
      </w:pPr>
    </w:p>
    <w:p w14:paraId="18AEE9D7" w14:textId="7F519A11" w:rsidR="0001507A" w:rsidRDefault="0001507A" w:rsidP="000E5536">
      <w:pPr>
        <w:pStyle w:val="Heading5"/>
      </w:pPr>
      <w:r>
        <w:t>API</w:t>
      </w:r>
    </w:p>
    <w:p w14:paraId="094D8E1D" w14:textId="2DCB1B23" w:rsidR="0001507A" w:rsidRPr="0001507A" w:rsidRDefault="0001507A" w:rsidP="008B6883">
      <w:pPr>
        <w:pStyle w:val="BodyText2"/>
      </w:pPr>
      <w:r>
        <w:t xml:space="preserve">QGIS has an API and the docs are </w:t>
      </w:r>
      <w:hyperlink r:id="rId1260" w:history="1">
        <w:r w:rsidRPr="0001507A">
          <w:rPr>
            <w:rStyle w:val="Hyperlink"/>
          </w:rPr>
          <w:t>here</w:t>
        </w:r>
      </w:hyperlink>
      <w:r>
        <w:t>.</w:t>
      </w:r>
      <w:r w:rsidR="00526BE6">
        <w:t xml:space="preserve"> Here is the </w:t>
      </w:r>
      <w:hyperlink r:id="rId1261"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8B6883">
      <w:pPr>
        <w:pStyle w:val="BodyText2"/>
      </w:pPr>
      <w:r>
        <w:t xml:space="preserve">Following instructions </w:t>
      </w:r>
      <w:hyperlink r:id="rId1262"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8B6883">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8B6883">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8B6883">
      <w:pPr>
        <w:pStyle w:val="BodyText2"/>
      </w:pPr>
      <w:r>
        <w:t>Setting the environment variables</w:t>
      </w:r>
      <w:r w:rsidR="005B65B0">
        <w:t xml:space="preserve"> as follows works</w:t>
      </w:r>
      <w:r>
        <w:t>:</w:t>
      </w:r>
    </w:p>
    <w:p w14:paraId="5F92179F" w14:textId="77777777" w:rsidR="00932E9E" w:rsidRDefault="00932E9E" w:rsidP="008B550B">
      <w:pPr>
        <w:pStyle w:val="Unix"/>
      </w:pPr>
      <w:r>
        <w:lastRenderedPageBreak/>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8B6883">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8B6883">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8B6883">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8B6883">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8B6883">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8B6883">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8B6883">
      <w:pPr>
        <w:pStyle w:val="BodyText2"/>
      </w:pPr>
      <w:r>
        <w:t xml:space="preserve">Following instructions here: </w:t>
      </w:r>
      <w:hyperlink r:id="rId1263" w:anchor="install-docker" w:history="1">
        <w:r w:rsidRPr="00510A5D">
          <w:rPr>
            <w:rStyle w:val="Hyperlink"/>
          </w:rPr>
          <w:t>https://docs.docker.com/engine/installation/linux/ubuntu/#install-docker</w:t>
        </w:r>
      </w:hyperlink>
      <w:r>
        <w:t xml:space="preserve"> </w:t>
      </w:r>
    </w:p>
    <w:p w14:paraId="617F803E" w14:textId="7C5928BA" w:rsidR="005425BE" w:rsidRDefault="00BB4F1D" w:rsidP="008B6883">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8B6883">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8B6883">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8B6883">
      <w:pPr>
        <w:pStyle w:val="BodyText2"/>
      </w:pPr>
      <w:r>
        <w:t xml:space="preserve">Long article </w:t>
      </w:r>
      <w:hyperlink r:id="rId1264"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8B6883">
      <w:pPr>
        <w:pStyle w:val="BodyText2"/>
      </w:pPr>
      <w:r>
        <w:t>Although there is lots of space - this seems to be a known issue.</w:t>
      </w:r>
    </w:p>
    <w:p w14:paraId="6A12DC5E" w14:textId="20B6B07C" w:rsidR="00CA2B73" w:rsidRDefault="00EC3EEF" w:rsidP="008B6883">
      <w:pPr>
        <w:pStyle w:val="BodyText2"/>
      </w:pPr>
      <w:r>
        <w:t xml:space="preserve">Trying by searching in docker and then running a </w:t>
      </w:r>
      <w:r w:rsidR="005015F0">
        <w:t xml:space="preserve">image (instructions </w:t>
      </w:r>
      <w:hyperlink r:id="rId1265"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9B5185">
            <w:pPr>
              <w:pStyle w:val="TableTextHeader"/>
            </w:pPr>
            <w:r w:rsidRPr="001F5C7F">
              <w:t>Image name</w:t>
            </w:r>
          </w:p>
        </w:tc>
        <w:tc>
          <w:tcPr>
            <w:tcW w:w="4675" w:type="dxa"/>
          </w:tcPr>
          <w:p w14:paraId="190EF825" w14:textId="057A77FD" w:rsidR="00642570" w:rsidRPr="00642570" w:rsidRDefault="00642570" w:rsidP="009B5185">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26" w:name="_Ref464569146"/>
      <w:r>
        <w:t>Command line</w:t>
      </w:r>
      <w:bookmarkEnd w:id="226"/>
    </w:p>
    <w:p w14:paraId="12D5118F" w14:textId="2FE624F8" w:rsidR="00212B2D" w:rsidRDefault="00212B2D" w:rsidP="008B6883">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8B6883">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lastRenderedPageBreak/>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8B6883">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27" w:name="_Ref464651649"/>
      <w:r>
        <w:t>Set no data value</w:t>
      </w:r>
      <w:bookmarkEnd w:id="227"/>
    </w:p>
    <w:p w14:paraId="3C707610" w14:textId="6FF2E92F" w:rsidR="00A4378B" w:rsidRDefault="00A4378B" w:rsidP="008B6883">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8B6883">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8B6883">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8B6883">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8B6883">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8B6883">
      <w:pPr>
        <w:pStyle w:val="BodyText2"/>
      </w:pPr>
      <w:r>
        <w:t>Now it imports OK in Python in the command line!!!</w:t>
      </w:r>
    </w:p>
    <w:p w14:paraId="319E6EA6" w14:textId="4F0B3F07" w:rsidR="00FE12F7" w:rsidRDefault="00276E5E" w:rsidP="008B6883">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8B6883">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8B6883">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28" w:name="_Exporting_to_GeoJson"/>
      <w:bookmarkEnd w:id="228"/>
      <w:r>
        <w:t>Exporting to GeoJson</w:t>
      </w:r>
    </w:p>
    <w:p w14:paraId="4385E56F" w14:textId="143FDC37" w:rsidR="00B720C7" w:rsidRDefault="00B720C7" w:rsidP="00B720C7">
      <w:pPr>
        <w:pStyle w:val="Heading5"/>
      </w:pPr>
      <w:r>
        <w:t>On ubuntu14-04</w:t>
      </w:r>
    </w:p>
    <w:p w14:paraId="2D6CD8E3" w14:textId="6103F0EA"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lastRenderedPageBreak/>
        <w:t>ogr2ogr -f GeoJSON /mnt/disks/new_50gb_drive/wdpa_aug_2017.geojson "/mnt/disks/new_50gb_drive/WDPA_Aug2017-shapefile-polygons.shp"</w:t>
      </w:r>
    </w:p>
    <w:p w14:paraId="70EBC612" w14:textId="77777777" w:rsidR="00EB6350" w:rsidRDefault="00EB6350" w:rsidP="008B6883">
      <w:pPr>
        <w:pStyle w:val="BodyText2"/>
      </w:pPr>
      <w:r>
        <w:t>First attempt was killed after about 30 minutes and in killing the process it unmounted the new mounted disk.</w:t>
      </w:r>
    </w:p>
    <w:p w14:paraId="201A944E" w14:textId="77777777" w:rsidR="00EB6350" w:rsidRDefault="00EB6350" w:rsidP="008B6883">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8B6883">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0AC52CCC" w:rsidR="00EB6350" w:rsidRDefault="00EB6350" w:rsidP="008B6883">
      <w:pPr>
        <w:pStyle w:val="BodyText2"/>
      </w:pPr>
      <w:r>
        <w:t>It finished after 1 hour and the output is 10Gb.</w:t>
      </w:r>
    </w:p>
    <w:p w14:paraId="11ED2469" w14:textId="6EDA5299" w:rsidR="00B720C7" w:rsidRDefault="00B720C7" w:rsidP="00B720C7">
      <w:pPr>
        <w:pStyle w:val="Heading5"/>
      </w:pPr>
      <w:r>
        <w:t>On wdpa-vector-tiles</w:t>
      </w:r>
    </w:p>
    <w:p w14:paraId="495451C5" w14:textId="317D993D"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8560E08" w14:textId="177660BB" w:rsidR="00B720C7" w:rsidRPr="00EB6350" w:rsidRDefault="00B720C7" w:rsidP="00B720C7">
      <w:pPr>
        <w:pStyle w:val="Unix"/>
      </w:pPr>
      <w:r w:rsidRPr="00B720C7">
        <w:t>a_cottam@wdpa-vector-tiles:~$ ogr2ogr -f GeoJSON /mnt/disks/new_100gb_drive/wdpa_aug_2017.geojson shapefiles/marine_split_wgs84.shp</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8B6883">
      <w:pPr>
        <w:pStyle w:val="BodyText2"/>
      </w:pPr>
      <w:r>
        <w:t xml:space="preserve">On Cloud9 following instructions here: </w:t>
      </w:r>
      <w:hyperlink r:id="rId1266"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bookmarkStart w:id="229" w:name="_Setting_the_default"/>
      <w:bookmarkEnd w:id="229"/>
      <w:r>
        <w:t>Setting the default Home folder</w:t>
      </w:r>
    </w:p>
    <w:p w14:paraId="2971CD7A" w14:textId="77777777" w:rsidR="008E6697" w:rsidRDefault="008E6697" w:rsidP="008B6883">
      <w:pPr>
        <w:pStyle w:val="BodyText2"/>
      </w:pPr>
      <w:r>
        <w:t xml:space="preserve">To change the default Home folder for Jupyter Notebooks (instructions </w:t>
      </w:r>
      <w:hyperlink r:id="rId1267"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lastRenderedPageBreak/>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8B6883">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8B6883">
      <w:pPr>
        <w:pStyle w:val="BodyText2"/>
      </w:pPr>
      <w:r>
        <w:t xml:space="preserve">This will definitely have caused the kernel to die in the Jupyter Notebook. There are some suggested fixes </w:t>
      </w:r>
      <w:hyperlink r:id="rId1268"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8B6883">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8B6883">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8B6883">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B6883">
      <w:pPr>
        <w:pStyle w:val="BodyText2"/>
      </w:pPr>
      <w:r>
        <w:t xml:space="preserve">Docs are </w:t>
      </w:r>
      <w:hyperlink r:id="rId1269"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8B6883">
      <w:pPr>
        <w:pStyle w:val="BodyText2"/>
      </w:pPr>
      <w:r>
        <w:lastRenderedPageBreak/>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8B6883">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8B6883">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8B6883">
      <w:pPr>
        <w:pStyle w:val="BodyText2"/>
      </w:pPr>
      <w:r>
        <w:t xml:space="preserve">Ghislain Vieilledent has written a Jupyter Notebook on predicting deforestation in tropical forests. The notebooks are here </w:t>
      </w:r>
      <w:hyperlink r:id="rId1270" w:history="1">
        <w:r w:rsidRPr="00204887">
          <w:rPr>
            <w:rStyle w:val="Hyperlink"/>
          </w:rPr>
          <w:t>locally</w:t>
        </w:r>
      </w:hyperlink>
      <w:r>
        <w:t xml:space="preserve"> or online </w:t>
      </w:r>
      <w:hyperlink r:id="rId1271" w:history="1">
        <w:r w:rsidRPr="00204887">
          <w:rPr>
            <w:rStyle w:val="Hyperlink"/>
          </w:rPr>
          <w:t>here</w:t>
        </w:r>
      </w:hyperlink>
      <w:r>
        <w:t>.</w:t>
      </w:r>
    </w:p>
    <w:p w14:paraId="6A5D3AFC" w14:textId="00188AE6" w:rsidR="00116DBF" w:rsidRDefault="00116DBF" w:rsidP="00116DBF">
      <w:pPr>
        <w:pStyle w:val="Heading3"/>
      </w:pPr>
      <w:r>
        <w:t>Sharing</w:t>
      </w:r>
    </w:p>
    <w:p w14:paraId="10718AAE" w14:textId="77777777" w:rsidR="00CA685A" w:rsidRDefault="00CA685A" w:rsidP="00CA685A">
      <w:pPr>
        <w:pStyle w:val="Heading4"/>
      </w:pPr>
      <w:r>
        <w:t>As Files</w:t>
      </w:r>
    </w:p>
    <w:p w14:paraId="6EE1FC3E" w14:textId="77777777" w:rsidR="00CA685A" w:rsidRPr="00116DBF" w:rsidRDefault="00CA685A" w:rsidP="008B6883">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8B6883">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8B6883">
      <w:pPr>
        <w:pStyle w:val="BodyText2"/>
      </w:pPr>
      <w:r>
        <w:t xml:space="preserve">You can also share on </w:t>
      </w:r>
      <w:hyperlink r:id="rId1272"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8B6883">
      <w:pPr>
        <w:pStyle w:val="BodyText2"/>
      </w:pPr>
      <w:r>
        <w:t xml:space="preserve">U/P: </w:t>
      </w:r>
      <w:hyperlink r:id="rId1273" w:history="1">
        <w:r w:rsidRPr="006A0A80">
          <w:rPr>
            <w:rStyle w:val="Hyperlink"/>
          </w:rPr>
          <w:t>a.cottam@gmail.com</w:t>
        </w:r>
      </w:hyperlink>
      <w:r>
        <w:t xml:space="preserve"> thargal88 on 3/5/17</w:t>
      </w:r>
    </w:p>
    <w:p w14:paraId="479D7F1F" w14:textId="77777777" w:rsidR="008B57AB" w:rsidRDefault="008B57AB" w:rsidP="0020225B">
      <w:pPr>
        <w:pStyle w:val="Heading4"/>
      </w:pPr>
      <w:r>
        <w:lastRenderedPageBreak/>
        <w:t>Courses</w:t>
      </w:r>
    </w:p>
    <w:p w14:paraId="5E249E67" w14:textId="77777777" w:rsidR="00E25A60" w:rsidRDefault="00E25A60" w:rsidP="0020225B">
      <w:pPr>
        <w:pStyle w:val="Heading5"/>
      </w:pPr>
      <w:r>
        <w:t>Coursera</w:t>
      </w:r>
    </w:p>
    <w:p w14:paraId="65C8D59E" w14:textId="77777777" w:rsidR="00E25A60" w:rsidRDefault="00E25A60" w:rsidP="008B6883">
      <w:pPr>
        <w:pStyle w:val="BodyText2"/>
      </w:pPr>
      <w:r>
        <w:t xml:space="preserve">U/P: </w:t>
      </w:r>
      <w:hyperlink r:id="rId1274"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8B6883">
      <w:pPr>
        <w:pStyle w:val="BodyText2"/>
      </w:pPr>
      <w:r>
        <w:t xml:space="preserve">Presented by Andrew Ng. </w:t>
      </w:r>
      <w:r w:rsidR="00E25A60">
        <w:t xml:space="preserve">Available here </w:t>
      </w:r>
      <w:hyperlink r:id="rId1275" w:history="1">
        <w:r w:rsidR="00E25A60" w:rsidRPr="00C40FAF">
          <w:rPr>
            <w:rStyle w:val="Hyperlink"/>
          </w:rPr>
          <w:t>https://www.coursera.org/learn/machine-learning/home/welcome</w:t>
        </w:r>
      </w:hyperlink>
    </w:p>
    <w:p w14:paraId="000EA718" w14:textId="48BCB77D"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837495" w:rsidP="00F16F8D">
      <w:pPr>
        <w:pStyle w:val="ListBullet"/>
      </w:pPr>
      <w:hyperlink r:id="rId1276" w:history="1">
        <w:r w:rsidR="008B550B" w:rsidRPr="008B550B">
          <w:rPr>
            <w:rStyle w:val="Hyperlink"/>
          </w:rPr>
          <w:t>Gradient Descent Learning Rates</w:t>
        </w:r>
      </w:hyperlink>
      <w:r w:rsidR="008B550B">
        <w:t xml:space="preserve"> @6 mins</w:t>
      </w:r>
      <w:r w:rsidR="008B550B">
        <w:tab/>
      </w:r>
    </w:p>
    <w:p w14:paraId="1855A2AF" w14:textId="180B130A" w:rsidR="00320E16" w:rsidRDefault="00837495" w:rsidP="00F16F8D">
      <w:pPr>
        <w:pStyle w:val="ListBullet"/>
      </w:pPr>
      <w:hyperlink r:id="rId1277" w:history="1">
        <w:r w:rsidR="00320E16" w:rsidRPr="00320E16">
          <w:rPr>
            <w:rStyle w:val="Hyperlink"/>
          </w:rPr>
          <w:t>Normal Equation instead of Gradient Descent</w:t>
        </w:r>
      </w:hyperlink>
    </w:p>
    <w:p w14:paraId="7BE62C03" w14:textId="1A247FEF" w:rsidR="000920B8" w:rsidRDefault="00837495" w:rsidP="00F16F8D">
      <w:pPr>
        <w:pStyle w:val="ListBullet"/>
      </w:pPr>
      <w:hyperlink r:id="rId1278"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8B6883">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8B6883">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8B6883">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8B6883">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lastRenderedPageBreak/>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8B6883">
      <w:pPr>
        <w:pStyle w:val="BodyText2"/>
      </w:pPr>
      <w:r>
        <w:t xml:space="preserve">Available here: </w:t>
      </w:r>
      <w:hyperlink r:id="rId1279" w:history="1">
        <w:r w:rsidRPr="00F93921">
          <w:rPr>
            <w:rStyle w:val="Hyperlink"/>
          </w:rPr>
          <w:t>https://classroom.udacity.com/courses/ud730</w:t>
        </w:r>
      </w:hyperlink>
      <w:r>
        <w:t xml:space="preserve"> </w:t>
      </w:r>
    </w:p>
    <w:p w14:paraId="2822213F" w14:textId="5BB293CE" w:rsidR="00480177" w:rsidRPr="006E2C08" w:rsidRDefault="00480177" w:rsidP="008B6883">
      <w:pPr>
        <w:pStyle w:val="BodyText2"/>
      </w:pPr>
      <w:r>
        <w:t xml:space="preserve">How the brain works: </w:t>
      </w:r>
      <w:hyperlink r:id="rId1280"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8B6883">
      <w:pPr>
        <w:pStyle w:val="BodyText2"/>
      </w:pPr>
      <w:r>
        <w:t xml:space="preserve">Going through Develop | Get Started in the TensorFlow </w:t>
      </w:r>
      <w:hyperlink r:id="rId1281"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8B6883">
      <w:pPr>
        <w:pStyle w:val="BodyText2"/>
      </w:pPr>
      <w:r>
        <w:t xml:space="preserve">Is here </w:t>
      </w:r>
      <w:hyperlink r:id="rId1282"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8B6883">
      <w:pPr>
        <w:pStyle w:val="BodyText2"/>
      </w:pPr>
      <w:r>
        <w:t xml:space="preserve">Struggled with the first assignment - but luckily someone else has put the answers here: </w:t>
      </w:r>
      <w:hyperlink r:id="rId1283"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8B6883">
      <w:pPr>
        <w:pStyle w:val="BodyText2"/>
      </w:pPr>
      <w:r>
        <w:t>Some minor issues with versions of numpy, but it ran and these were the results:</w:t>
      </w:r>
    </w:p>
    <w:p w14:paraId="42DADB6F" w14:textId="77777777" w:rsidR="00245872" w:rsidRDefault="00245872" w:rsidP="008B6883">
      <w:pPr>
        <w:pStyle w:val="BodyText2"/>
      </w:pPr>
      <w:r>
        <w:t xml:space="preserve">in sample cross validation scores </w:t>
      </w:r>
    </w:p>
    <w:p w14:paraId="6121058B" w14:textId="77777777" w:rsidR="00245872" w:rsidRDefault="00245872" w:rsidP="008B6883">
      <w:pPr>
        <w:pStyle w:val="BodyText2"/>
      </w:pPr>
      <w:r>
        <w:t xml:space="preserve">50 letters: </w:t>
      </w:r>
      <w:r>
        <w:tab/>
      </w:r>
      <w:r>
        <w:tab/>
        <w:t>0.705661211853</w:t>
      </w:r>
    </w:p>
    <w:p w14:paraId="4ADE85A1" w14:textId="77777777" w:rsidR="00245872" w:rsidRDefault="00245872" w:rsidP="008B6883">
      <w:pPr>
        <w:pStyle w:val="BodyText2"/>
      </w:pPr>
      <w:r>
        <w:t xml:space="preserve">50 letters sanitised: </w:t>
      </w:r>
      <w:r>
        <w:tab/>
        <w:t>0.404826546003</w:t>
      </w:r>
    </w:p>
    <w:p w14:paraId="55B94D0D" w14:textId="77777777" w:rsidR="00245872" w:rsidRDefault="00245872" w:rsidP="008B6883">
      <w:pPr>
        <w:pStyle w:val="BodyText2"/>
      </w:pPr>
      <w:r>
        <w:t>100 letters:</w:t>
      </w:r>
      <w:r>
        <w:tab/>
      </w:r>
      <w:r>
        <w:tab/>
        <w:t>0.709704664342</w:t>
      </w:r>
    </w:p>
    <w:p w14:paraId="40CDC437" w14:textId="77777777" w:rsidR="00245872" w:rsidRDefault="00245872" w:rsidP="008B6883">
      <w:pPr>
        <w:pStyle w:val="BodyText2"/>
      </w:pPr>
      <w:r>
        <w:t>100 letters sanitised:</w:t>
      </w:r>
      <w:r>
        <w:tab/>
        <w:t>0.653194180898</w:t>
      </w:r>
    </w:p>
    <w:p w14:paraId="30ED3950" w14:textId="77777777" w:rsidR="00245872" w:rsidRDefault="00245872" w:rsidP="008B6883">
      <w:pPr>
        <w:pStyle w:val="BodyText2"/>
      </w:pPr>
      <w:r>
        <w:t>1000 letters:</w:t>
      </w:r>
      <w:r>
        <w:tab/>
      </w:r>
      <w:r>
        <w:tab/>
        <w:t>0.755940591252</w:t>
      </w:r>
    </w:p>
    <w:p w14:paraId="17BC88E8" w14:textId="77777777" w:rsidR="00245872" w:rsidRDefault="00245872" w:rsidP="008B6883">
      <w:pPr>
        <w:pStyle w:val="BodyText2"/>
      </w:pPr>
      <w:r>
        <w:t>1000 letters sanitised:</w:t>
      </w:r>
      <w:r>
        <w:tab/>
        <w:t>0.7599283048</w:t>
      </w:r>
    </w:p>
    <w:p w14:paraId="36DCF3C4" w14:textId="77777777" w:rsidR="00245872" w:rsidRDefault="00245872" w:rsidP="008B6883">
      <w:pPr>
        <w:pStyle w:val="BodyText2"/>
      </w:pPr>
      <w:r>
        <w:t>5000 letters:</w:t>
      </w:r>
      <w:r>
        <w:tab/>
      </w:r>
      <w:r>
        <w:tab/>
        <w:t>0.771795255023</w:t>
      </w:r>
    </w:p>
    <w:p w14:paraId="5580649E" w14:textId="0A554A65" w:rsidR="00245872" w:rsidRDefault="00245872" w:rsidP="008B6883">
      <w:pPr>
        <w:pStyle w:val="BodyText2"/>
      </w:pPr>
      <w:r>
        <w:t>5000 letters sanitised:</w:t>
      </w:r>
      <w:r>
        <w:tab/>
        <w:t>0.771799717925</w:t>
      </w:r>
    </w:p>
    <w:p w14:paraId="039B3F92"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8B6883">
      <w:pPr>
        <w:pStyle w:val="Equation"/>
      </w:pPr>
      <w:r>
        <w:lastRenderedPageBreak/>
        <w:t>α is the learning rate (i.e. the size of the step you take in gradient descent)</w:t>
      </w:r>
    </w:p>
    <w:p w14:paraId="4AC99757" w14:textId="093B6EEA" w:rsidR="00EC6DF7" w:rsidRPr="00EC6DF7" w:rsidRDefault="00EC6DF7" w:rsidP="008B6883">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8B6883">
      <w:pPr>
        <w:pStyle w:val="BodyText2"/>
      </w:pPr>
      <w:r>
        <w:t xml:space="preserve">The accuracies for Lesson 2 which uses TF and Gradient Descent are </w:t>
      </w:r>
      <w:r w:rsidRPr="00A16A3A">
        <w:t>83.1%</w:t>
      </w:r>
    </w:p>
    <w:p w14:paraId="34BB42F1" w14:textId="4D34C843" w:rsidR="00A16A3A" w:rsidRPr="00A16A3A" w:rsidRDefault="00A16A3A" w:rsidP="008B6883">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8B6883">
      <w:pPr>
        <w:pStyle w:val="BodyText2"/>
      </w:pPr>
      <w:r>
        <w:t xml:space="preserve">Excellent book written by Michael Nielson </w:t>
      </w:r>
      <w:hyperlink r:id="rId1284" w:history="1">
        <w:r w:rsidRPr="00A7340B">
          <w:rPr>
            <w:rStyle w:val="Hyperlink"/>
          </w:rPr>
          <w:t>Neural Networks and Deep Learning</w:t>
        </w:r>
      </w:hyperlink>
      <w:r>
        <w:t>. This is really good!</w:t>
      </w:r>
    </w:p>
    <w:p w14:paraId="494B5D50" w14:textId="30600212" w:rsidR="00962DC5" w:rsidRPr="00962DC5" w:rsidRDefault="00962DC5" w:rsidP="008B6883">
      <w:pPr>
        <w:pStyle w:val="BodyText2"/>
      </w:pPr>
      <w:r>
        <w:t xml:space="preserve">This is a really good introduction to image processing and covers just about everything in a plain English way: </w:t>
      </w:r>
      <w:hyperlink r:id="rId1285"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837495" w:rsidP="008B6883">
      <w:pPr>
        <w:pStyle w:val="BodyText2"/>
      </w:pPr>
      <w:hyperlink r:id="rId1286"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8B6883">
      <w:pPr>
        <w:pStyle w:val="BodyText2"/>
      </w:pPr>
      <w:r>
        <w:t xml:space="preserve">Half way down </w:t>
      </w:r>
      <w:hyperlink r:id="rId1287"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8B6883">
      <w:pPr>
        <w:pStyle w:val="BodyText2"/>
      </w:pPr>
      <w:r>
        <w:t xml:space="preserve">Good description </w:t>
      </w:r>
      <w:hyperlink r:id="rId1288"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8B6883">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8B6883">
      <w:pPr>
        <w:pStyle w:val="BodyText2"/>
      </w:pPr>
      <w:r>
        <w:t xml:space="preserve">Good page here </w:t>
      </w:r>
      <w:hyperlink r:id="rId1289" w:history="1">
        <w:r w:rsidRPr="00C40FAF">
          <w:rPr>
            <w:rStyle w:val="Hyperlink"/>
          </w:rPr>
          <w:t>http://www.rapidtables.com/math/symbols/Calculus_Symbols.htm</w:t>
        </w:r>
      </w:hyperlink>
      <w:r>
        <w:t xml:space="preserve"> </w:t>
      </w:r>
    </w:p>
    <w:p w14:paraId="15165BCD" w14:textId="11345857" w:rsidR="007B3816" w:rsidRDefault="007B3816" w:rsidP="008B6883">
      <w:pPr>
        <w:pStyle w:val="BodyText2"/>
      </w:pPr>
      <w:r>
        <w:t>h is the hypothesis function and is what maps x to y</w:t>
      </w:r>
    </w:p>
    <w:p w14:paraId="07DF66E7" w14:textId="6D2446EF" w:rsidR="00EE2652" w:rsidRDefault="00EE2652" w:rsidP="008B6883">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8B6883">
      <w:pPr>
        <w:pStyle w:val="BodyText2"/>
      </w:pPr>
      <w:r>
        <w:t>m is the number of training samples</w:t>
      </w:r>
    </w:p>
    <w:p w14:paraId="1CE36FFB" w14:textId="4948EDA4" w:rsidR="00FA7AE9" w:rsidRDefault="00FA7AE9" w:rsidP="008B6883">
      <w:pPr>
        <w:pStyle w:val="BodyText2"/>
      </w:pPr>
      <w:r>
        <w:t>n is the number of features (i.e. the number of variables)</w:t>
      </w:r>
    </w:p>
    <w:p w14:paraId="0DD19315" w14:textId="673EEC78" w:rsidR="00FA7AE9" w:rsidRDefault="00FA7AE9" w:rsidP="008B6883">
      <w:pPr>
        <w:pStyle w:val="BodyText2"/>
      </w:pPr>
      <w:r>
        <w:t>i is the i’th sample</w:t>
      </w:r>
    </w:p>
    <w:p w14:paraId="7402AB81" w14:textId="57A1FCA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8B6883">
      <w:pPr>
        <w:pStyle w:val="BodyText2"/>
      </w:pPr>
      <w:r>
        <w:lastRenderedPageBreak/>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8B6883">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90" w:history="1">
        <w:r w:rsidRPr="00790189">
          <w:rPr>
            <w:rStyle w:val="Hyperlink"/>
          </w:rPr>
          <w:t>http://172.17.0.6:8081</w:t>
        </w:r>
      </w:hyperlink>
      <w:r>
        <w:t xml:space="preserve">) </w:t>
      </w:r>
    </w:p>
    <w:p w14:paraId="1E89E010"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837495" w:rsidP="008B6883">
      <w:pPr>
        <w:pStyle w:val="BodyText2"/>
      </w:pPr>
      <w:hyperlink r:id="rId1291"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8B6883">
      <w:pPr>
        <w:pStyle w:val="BodyText2"/>
      </w:pPr>
      <w:r>
        <w:t xml:space="preserve">Following instructions </w:t>
      </w:r>
      <w:hyperlink r:id="rId1292"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8B6883">
      <w:pPr>
        <w:pStyle w:val="BodyText2"/>
      </w:pPr>
      <w:r>
        <w:t xml:space="preserve">You can group together various elements in the TensorBoard Graph by giving them Name Scopes - see </w:t>
      </w:r>
      <w:hyperlink r:id="rId1293"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8B6883">
      <w:pPr>
        <w:pStyle w:val="BodyText2"/>
      </w:pPr>
      <w:r>
        <w:t xml:space="preserve">There are a number of operations that you can use to debug a graph. See </w:t>
      </w:r>
      <w:hyperlink r:id="rId1294" w:anchor="Debugging_Operations" w:history="1">
        <w:r w:rsidRPr="00023FBF">
          <w:rPr>
            <w:rStyle w:val="Hyperlink"/>
          </w:rPr>
          <w:t>here</w:t>
        </w:r>
      </w:hyperlink>
      <w:r>
        <w:t xml:space="preserve">. tf.Print doesn’t currently output to Jupyter Notebooks. Excellent overview with slides </w:t>
      </w:r>
      <w:hyperlink r:id="rId1295" w:history="1">
        <w:r w:rsidRPr="00E94381">
          <w:rPr>
            <w:rStyle w:val="Hyperlink"/>
          </w:rPr>
          <w:t>here</w:t>
        </w:r>
      </w:hyperlink>
      <w:r>
        <w:t xml:space="preserve"> and promise of a new web-based interactive debugger tool (integrated with TensorBoard </w:t>
      </w:r>
      <w:hyperlink r:id="rId1296"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837495" w:rsidP="008B6883">
      <w:pPr>
        <w:pStyle w:val="BodyText2"/>
      </w:pPr>
      <w:hyperlink r:id="rId1297" w:history="1">
        <w:r w:rsidR="005141A1" w:rsidRPr="00F93921">
          <w:rPr>
            <w:rStyle w:val="Hyperlink"/>
          </w:rPr>
          <w:t>https://www.kaggle.com</w:t>
        </w:r>
      </w:hyperlink>
      <w:r w:rsidR="005141A1">
        <w:t xml:space="preserve"> </w:t>
      </w:r>
    </w:p>
    <w:p w14:paraId="5AA4D38B" w14:textId="18E7AE8C" w:rsidR="005141A1" w:rsidRDefault="005141A1" w:rsidP="008B6883">
      <w:pPr>
        <w:pStyle w:val="BodyText2"/>
      </w:pPr>
      <w:r>
        <w:t xml:space="preserve">U/P: </w:t>
      </w:r>
      <w:hyperlink r:id="rId1298" w:history="1">
        <w:r w:rsidRPr="00F93921">
          <w:rPr>
            <w:rStyle w:val="Hyperlink"/>
          </w:rPr>
          <w:t>a.cottam@gmail.com</w:t>
        </w:r>
      </w:hyperlink>
      <w:r>
        <w:t xml:space="preserve"> thargal88</w:t>
      </w:r>
    </w:p>
    <w:p w14:paraId="3CFEC222" w14:textId="6446BEE0" w:rsidR="00574700" w:rsidRDefault="00574700" w:rsidP="008B6883">
      <w:pPr>
        <w:pStyle w:val="BodyText2"/>
      </w:pPr>
      <w:r>
        <w:t xml:space="preserve">Competitions based around Machine Learning challenges including </w:t>
      </w:r>
      <w:hyperlink r:id="rId1299"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8B6883">
      <w:pPr>
        <w:pStyle w:val="BodyText2"/>
      </w:pPr>
      <w:r>
        <w:t xml:space="preserve">The winner of the Planet Amazon processing wrote a blog </w:t>
      </w:r>
      <w:hyperlink r:id="rId1300"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30" w:name="_Ref440289491"/>
      <w:r>
        <w:lastRenderedPageBreak/>
        <w:t>Installing</w:t>
      </w:r>
    </w:p>
    <w:p w14:paraId="7726347C" w14:textId="77777777" w:rsidR="00D335D7" w:rsidRDefault="00D335D7" w:rsidP="00D335D7">
      <w:pPr>
        <w:pStyle w:val="Heading5"/>
      </w:pPr>
      <w:r>
        <w:t>On Ubuntu 14.04</w:t>
      </w:r>
    </w:p>
    <w:p w14:paraId="0FB85FED" w14:textId="3EAD3805" w:rsidR="00D335D7" w:rsidRDefault="00D335D7" w:rsidP="008B6883">
      <w:pPr>
        <w:pStyle w:val="BodyText2"/>
      </w:pPr>
      <w:r>
        <w:t xml:space="preserve">Installing v2.1.1 on Cloud9 on 28/3/17 following instructions </w:t>
      </w:r>
      <w:hyperlink r:id="rId1301" w:anchor="installation-war" w:history="1">
        <w:r w:rsidRPr="00D335D7">
          <w:rPr>
            <w:rStyle w:val="Hyperlink"/>
          </w:rPr>
          <w:t>here</w:t>
        </w:r>
      </w:hyperlink>
      <w:r>
        <w:t xml:space="preserve">. </w:t>
      </w:r>
    </w:p>
    <w:p w14:paraId="2F44C9B6"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8B6883">
      <w:pPr>
        <w:pStyle w:val="BodyText2"/>
      </w:pPr>
      <w:r>
        <w:t xml:space="preserve">For developers: </w:t>
      </w:r>
      <w:hyperlink r:id="rId1302" w:history="1">
        <w:r>
          <w:rPr>
            <w:rStyle w:val="Hyperlink"/>
          </w:rPr>
          <w:t>http://h05-dev-vm100.jrc.it:8080/geoserver/web/</w:t>
        </w:r>
      </w:hyperlink>
      <w:r>
        <w:t xml:space="preserve"> u/p</w:t>
      </w:r>
      <w:r w:rsidR="00BB619D">
        <w:t xml:space="preserve">  Andrew/Changeme!1</w:t>
      </w:r>
    </w:p>
    <w:p w14:paraId="3F593E31" w14:textId="43154AE3" w:rsidR="00894DFA" w:rsidRDefault="00894DFA" w:rsidP="008B6883">
      <w:pPr>
        <w:pStyle w:val="BodyText2"/>
      </w:pPr>
      <w:r>
        <w:t xml:space="preserve">Live: </w:t>
      </w:r>
      <w:hyperlink r:id="rId1303"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B6883">
      <w:pPr>
        <w:pStyle w:val="BodyText2"/>
      </w:pPr>
      <w:r>
        <w:t xml:space="preserve">This is </w:t>
      </w:r>
      <w:hyperlink r:id="rId1304" w:history="1">
        <w:r>
          <w:rPr>
            <w:rStyle w:val="Hyperlink"/>
          </w:rPr>
          <w:t>http://h05-prod-vm100.jrc.it:8080/geoserver/web/</w:t>
        </w:r>
      </w:hyperlink>
    </w:p>
    <w:p w14:paraId="392BE9CE" w14:textId="77777777" w:rsidR="00153927" w:rsidRDefault="00153927" w:rsidP="007D2F52">
      <w:pPr>
        <w:pStyle w:val="Heading4"/>
      </w:pPr>
      <w:r>
        <w:t>Publishing</w:t>
      </w:r>
      <w:bookmarkEnd w:id="230"/>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8B6883">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305"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8B6883">
      <w:pPr>
        <w:pStyle w:val="BodyText2"/>
      </w:pPr>
      <w:r>
        <w:t xml:space="preserve">I have created a layer from the Google Earth Engine Validation Points. The WMS endpoint is </w:t>
      </w:r>
      <w:hyperlink r:id="rId1306"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8B6883">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8B6883">
      <w:pPr>
        <w:pStyle w:val="BodyText2"/>
      </w:pPr>
      <w:r>
        <w:t xml:space="preserve">Looks like you </w:t>
      </w:r>
      <w:hyperlink r:id="rId1307"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8B6883">
      <w:pPr>
        <w:pStyle w:val="BodyText2"/>
      </w:pPr>
      <w:r>
        <w:t xml:space="preserve">GeoServer has a REST API which is available at </w:t>
      </w:r>
      <w:hyperlink r:id="rId1308" w:history="1">
        <w:r w:rsidRPr="00A95575">
          <w:rPr>
            <w:rStyle w:val="Hyperlink"/>
          </w:rPr>
          <w:t>http://your-server/geoserver/rest</w:t>
        </w:r>
      </w:hyperlink>
      <w:r>
        <w:t>. So for example, ours is here:</w:t>
      </w:r>
    </w:p>
    <w:p w14:paraId="53CBAA96" w14:textId="77777777" w:rsidR="00334224" w:rsidRPr="00334224" w:rsidRDefault="00837495" w:rsidP="008B6883">
      <w:pPr>
        <w:pStyle w:val="BodyText2"/>
      </w:pPr>
      <w:hyperlink r:id="rId1309"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lastRenderedPageBreak/>
        <w:t>Editors</w:t>
      </w:r>
    </w:p>
    <w:p w14:paraId="74B7F601" w14:textId="77777777" w:rsidR="00345246" w:rsidRDefault="00345246" w:rsidP="008B6883">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837495" w:rsidP="000E5536">
      <w:pPr>
        <w:pStyle w:val="ListBullet"/>
      </w:pPr>
      <w:hyperlink r:id="rId1310"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8B6883">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8B6883">
      <w:pPr>
        <w:pStyle w:val="BodyText2"/>
      </w:pPr>
      <w:r>
        <w:t xml:space="preserve">Example </w:t>
      </w:r>
      <w:hyperlink r:id="rId1311"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8B6883">
      <w:pPr>
        <w:pStyle w:val="BodyText2"/>
      </w:pPr>
      <w:r>
        <w:t xml:space="preserve">Example </w:t>
      </w:r>
      <w:hyperlink r:id="rId1312" w:history="1">
        <w:r w:rsidRPr="00685D67">
          <w:rPr>
            <w:rStyle w:val="Hyperlink"/>
          </w:rPr>
          <w:t>call</w:t>
        </w:r>
      </w:hyperlink>
      <w:r>
        <w:t xml:space="preserve"> with no bounding box</w:t>
      </w:r>
    </w:p>
    <w:p w14:paraId="37AA27A4" w14:textId="77777777" w:rsidR="000118D4" w:rsidRDefault="000118D4" w:rsidP="008B6883">
      <w:pPr>
        <w:pStyle w:val="BodyText2"/>
      </w:pPr>
      <w:r>
        <w:t xml:space="preserve">Example </w:t>
      </w:r>
      <w:hyperlink r:id="rId1313" w:history="1">
        <w:r w:rsidRPr="00685D67">
          <w:rPr>
            <w:rStyle w:val="Hyperlink"/>
          </w:rPr>
          <w:t>call</w:t>
        </w:r>
      </w:hyperlink>
      <w:r>
        <w:t xml:space="preserve"> with a bounding box</w:t>
      </w:r>
    </w:p>
    <w:p w14:paraId="15BFA0AA" w14:textId="77777777" w:rsidR="000118D4" w:rsidRPr="000118D4" w:rsidRDefault="000118D4" w:rsidP="008B6883">
      <w:pPr>
        <w:pStyle w:val="BodyText2"/>
      </w:pPr>
      <w:r>
        <w:t xml:space="preserve">Example </w:t>
      </w:r>
      <w:hyperlink r:id="rId1314"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8B6883">
      <w:pPr>
        <w:pStyle w:val="BodyText2"/>
      </w:pPr>
      <w:r>
        <w:t>You can filter WMS/WFS using the cql_filter parameter which is very easy. See the docs here. Here is an example:</w:t>
      </w:r>
    </w:p>
    <w:p w14:paraId="00FA4413" w14:textId="77777777" w:rsidR="00902707" w:rsidRPr="00902707" w:rsidRDefault="00837495" w:rsidP="008B6883">
      <w:pPr>
        <w:pStyle w:val="BodyText2"/>
      </w:pPr>
      <w:hyperlink r:id="rId1315"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8B6883">
      <w:pPr>
        <w:pStyle w:val="BodyText2"/>
      </w:pPr>
      <w:r>
        <w:t xml:space="preserve">We have an instance of GeoNode that Luca has styled internally here: </w:t>
      </w:r>
      <w:hyperlink r:id="rId1316"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9B5185">
            <w:pPr>
              <w:pStyle w:val="TableTextHeader"/>
            </w:pPr>
            <w:r>
              <w:t>url</w:t>
            </w:r>
          </w:p>
        </w:tc>
        <w:tc>
          <w:tcPr>
            <w:tcW w:w="4050" w:type="dxa"/>
          </w:tcPr>
          <w:p w14:paraId="46478EF9" w14:textId="3BE4C56B"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837495" w:rsidP="00DD4343">
            <w:pPr>
              <w:pStyle w:val="Tiny"/>
            </w:pPr>
            <w:hyperlink r:id="rId1317" w:history="1">
              <w:r w:rsidR="00507AC4" w:rsidRPr="00451A61">
                <w:rPr>
                  <w:rStyle w:val="Hyperlink"/>
                </w:rPr>
                <w:t>http://h05-dev-vm36.jrc.it/</w:t>
              </w:r>
            </w:hyperlink>
          </w:p>
        </w:tc>
        <w:tc>
          <w:tcPr>
            <w:tcW w:w="4050" w:type="dxa"/>
          </w:tcPr>
          <w:p w14:paraId="67AC52CD" w14:textId="4F6DCB31"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837495" w:rsidP="00DD4343">
            <w:pPr>
              <w:pStyle w:val="Tiny"/>
            </w:pPr>
            <w:hyperlink r:id="rId1318" w:history="1">
              <w:r w:rsidR="00766E76" w:rsidRPr="00BA7BD9">
                <w:rPr>
                  <w:rStyle w:val="Hyperlink"/>
                </w:rPr>
                <w:t>http://geonode-rris.biopama.org/</w:t>
              </w:r>
            </w:hyperlink>
          </w:p>
        </w:tc>
        <w:tc>
          <w:tcPr>
            <w:tcW w:w="4050" w:type="dxa"/>
          </w:tcPr>
          <w:p w14:paraId="222D1C08" w14:textId="18B41A5F"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8B6883">
      <w:pPr>
        <w:pStyle w:val="BodyText2"/>
      </w:pPr>
    </w:p>
    <w:p w14:paraId="213B49EF" w14:textId="06A15408" w:rsidR="008956CC" w:rsidRDefault="008956CC" w:rsidP="007D2F52">
      <w:pPr>
        <w:pStyle w:val="Heading4"/>
      </w:pPr>
      <w:r>
        <w:t>Installing</w:t>
      </w:r>
    </w:p>
    <w:p w14:paraId="7A902326" w14:textId="72387BFF" w:rsidR="008956CC" w:rsidRDefault="008956CC" w:rsidP="008B6883">
      <w:pPr>
        <w:pStyle w:val="BodyText2"/>
      </w:pPr>
      <w:r>
        <w:t>Installing GeoNode on the SPREP test server</w:t>
      </w:r>
      <w:r w:rsidR="0009714E">
        <w:t xml:space="preserve"> following the instructions </w:t>
      </w:r>
      <w:hyperlink r:id="rId1319"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lastRenderedPageBreak/>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8B6883">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31" w:name="_Tileserver_PHP"/>
      <w:bookmarkStart w:id="232" w:name="_VectorTile_Servers"/>
      <w:bookmarkEnd w:id="231"/>
      <w:bookmarkEnd w:id="232"/>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8B6883">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20"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8B6883">
      <w:pPr>
        <w:pStyle w:val="BodyText2"/>
      </w:pPr>
      <w:r>
        <w:t>I can see the datasets on the home page, but when i click on them the map is black. Why these snapshots as the data is only Italy?</w:t>
      </w:r>
    </w:p>
    <w:p w14:paraId="5BCEC1D0" w14:textId="39CFC369" w:rsidR="00615425" w:rsidRDefault="00615425" w:rsidP="008B6883">
      <w:pPr>
        <w:pStyle w:val="BodyText2"/>
      </w:pPr>
      <w:r>
        <w:rPr>
          <w:noProof/>
          <w:lang w:bidi="ar-SA"/>
        </w:rPr>
        <w:lastRenderedPageBreak/>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21">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8B6883">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8B6883">
      <w:pPr>
        <w:pStyle w:val="BodyText2"/>
      </w:pPr>
      <w:r>
        <w:t xml:space="preserve">Tried </w:t>
      </w:r>
      <w:hyperlink r:id="rId1322"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23"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837495" w:rsidP="008B6883">
      <w:pPr>
        <w:pStyle w:val="BodyText2"/>
      </w:pPr>
      <w:hyperlink r:id="rId1324"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33" w:name="_On_Ubuntu_14.04_2"/>
      <w:bookmarkEnd w:id="233"/>
      <w:r>
        <w:t>On Ubuntu 14.04</w:t>
      </w:r>
    </w:p>
    <w:p w14:paraId="546AC491" w14:textId="110059BB"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25" w:history="1">
        <w:r w:rsidR="00095B7F" w:rsidRPr="00095B7F">
          <w:rPr>
            <w:rStyle w:val="Hyperlink"/>
          </w:rPr>
          <w:t>here</w:t>
        </w:r>
      </w:hyperlink>
      <w:r w:rsidR="00095B7F">
        <w:t>.</w:t>
      </w:r>
    </w:p>
    <w:p w14:paraId="075FBE9D" w14:textId="4B6370B9" w:rsidR="00B55B38" w:rsidRDefault="00B55B38" w:rsidP="008B6883">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8B6883">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8B6883">
      <w:pPr>
        <w:pStyle w:val="BodyText2"/>
      </w:pPr>
      <w:r>
        <w:t xml:space="preserve">Use Junit as it is integrated into Aptana. Good docs </w:t>
      </w:r>
      <w:hyperlink r:id="rId1326"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8B6883">
      <w:pPr>
        <w:pStyle w:val="BodyText2"/>
      </w:pPr>
      <w:r>
        <w:t xml:space="preserve">Good ESRI article about writing Javascript classes here </w:t>
      </w:r>
      <w:hyperlink r:id="rId1327" w:history="1">
        <w:r>
          <w:rPr>
            <w:rStyle w:val="Hyperlink"/>
          </w:rPr>
          <w:t>https://developers.arcgis.com/en/javascript/jstutorials/intro_javascript_classes.html</w:t>
        </w:r>
      </w:hyperlink>
      <w:r>
        <w:t>.</w:t>
      </w:r>
    </w:p>
    <w:p w14:paraId="23EAE15C" w14:textId="6B146B63" w:rsidR="00322D04" w:rsidRPr="007A309B" w:rsidRDefault="00322D04" w:rsidP="008B6883">
      <w:pPr>
        <w:pStyle w:val="BodyText2"/>
      </w:pPr>
      <w:r>
        <w:t xml:space="preserve">Good Mozilla guide to Javascript objects and inheritance </w:t>
      </w:r>
      <w:hyperlink r:id="rId1328"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8B6883">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8B6883">
      <w:pPr>
        <w:pStyle w:val="BodyText2"/>
      </w:pPr>
      <w:r>
        <w:t xml:space="preserve">There is an svg sandbox for trying things out </w:t>
      </w:r>
      <w:hyperlink r:id="rId1329"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 xml:space="preserve">Person.prototype is an object shared by all instances of Person. It forms part of a lookup chain (that has a special name, "prototype chain"): any time you attempt to access a property of Person that isn't set, JavaScript will </w:t>
      </w:r>
      <w:r w:rsidRPr="00250901">
        <w:lastRenderedPageBreak/>
        <w:t>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330" w:history="1">
        <w:r w:rsidRPr="00A85A84">
          <w:rPr>
            <w:rStyle w:val="Hyperlink"/>
          </w:rPr>
          <w:t>here</w:t>
        </w:r>
      </w:hyperlink>
      <w:r>
        <w:t>.</w:t>
      </w:r>
    </w:p>
    <w:p w14:paraId="580DEFD0" w14:textId="441B6C79" w:rsidR="002C093D" w:rsidRDefault="002C093D" w:rsidP="000E5536">
      <w:pPr>
        <w:pStyle w:val="Heading5"/>
      </w:pPr>
      <w:bookmarkStart w:id="234" w:name="_Ref412648853"/>
      <w:r>
        <w:t>regex</w:t>
      </w:r>
      <w:bookmarkEnd w:id="234"/>
    </w:p>
    <w:p w14:paraId="29B5F241" w14:textId="5B3F6133" w:rsidR="002C093D" w:rsidRDefault="002C093D" w:rsidP="008B6883">
      <w:pPr>
        <w:pStyle w:val="BodyText2"/>
      </w:pPr>
      <w:r>
        <w:t xml:space="preserve">Excellent regex expression tester here: </w:t>
      </w:r>
      <w:hyperlink r:id="rId1331"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8B6883">
      <w:pPr>
        <w:pStyle w:val="BodyText2"/>
      </w:pPr>
      <w:r>
        <w:t xml:space="preserve">Going through the Javascript tutorials. </w:t>
      </w:r>
    </w:p>
    <w:p w14:paraId="6EBCD5AD" w14:textId="77777777" w:rsidR="00D17722" w:rsidRDefault="00D17722" w:rsidP="008B6883">
      <w:pPr>
        <w:pStyle w:val="BodyText2"/>
      </w:pPr>
      <w:r>
        <w:t xml:space="preserve">What are </w:t>
      </w:r>
      <w:hyperlink r:id="rId1332" w:history="1">
        <w:r w:rsidRPr="00322173">
          <w:rPr>
            <w:rStyle w:val="Hyperlink"/>
          </w:rPr>
          <w:t>Topics</w:t>
        </w:r>
      </w:hyperlink>
      <w:r>
        <w:t>?</w:t>
      </w:r>
    </w:p>
    <w:p w14:paraId="5D5E32D9" w14:textId="77777777" w:rsidR="00D17722" w:rsidRDefault="00D17722" w:rsidP="008B6883">
      <w:pPr>
        <w:pStyle w:val="BodyText2"/>
      </w:pPr>
      <w:r>
        <w:t>Good general intro to DOM nodes and dojo instances:</w:t>
      </w:r>
    </w:p>
    <w:p w14:paraId="01D1A958" w14:textId="77777777" w:rsidR="00D17722" w:rsidRDefault="00837495" w:rsidP="000E5536">
      <w:pPr>
        <w:pStyle w:val="BodyText"/>
      </w:pPr>
      <w:hyperlink r:id="rId1333" w:history="1">
        <w:r w:rsidR="00D17722" w:rsidRPr="0077669C">
          <w:rPr>
            <w:rStyle w:val="Hyperlink"/>
          </w:rPr>
          <w:t>http://docs.dojocampus.org/dijit/info</w:t>
        </w:r>
      </w:hyperlink>
    </w:p>
    <w:p w14:paraId="635A47C5" w14:textId="77777777" w:rsidR="00D17722" w:rsidRPr="008E1FF7" w:rsidRDefault="00837495" w:rsidP="008B6883">
      <w:pPr>
        <w:pStyle w:val="BodyText2"/>
      </w:pPr>
      <w:hyperlink r:id="rId1334"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8B6883">
      <w:pPr>
        <w:pStyle w:val="BodyText2"/>
      </w:pPr>
      <w:r>
        <w:t>I am going to use the Dojo Build system (</w:t>
      </w:r>
      <w:hyperlink r:id="rId1335"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36"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337"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8B6883">
      <w:pPr>
        <w:pStyle w:val="BodyText2"/>
      </w:pPr>
      <w:r>
        <w:lastRenderedPageBreak/>
        <w:t xml:space="preserve">Here is an example of a custom chart </w:t>
      </w:r>
      <w:hyperlink r:id="rId1338"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8B6883">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8B6883">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8B6883">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8B6883">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8B6883">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8B6883">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8B6883">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8B6883">
      <w:pPr>
        <w:pStyle w:val="BodyText2"/>
      </w:pPr>
      <w:r>
        <w:t>However, with the ESRI Javascript library, this includes Dojo apparently:</w:t>
      </w:r>
    </w:p>
    <w:p w14:paraId="4C18E2E7" w14:textId="77777777" w:rsidR="00307138" w:rsidRDefault="00307138" w:rsidP="00307138">
      <w:pPr>
        <w:pStyle w:val="Code"/>
      </w:pPr>
      <w:r w:rsidRPr="007C32E6">
        <w:lastRenderedPageBreak/>
        <w:t>&lt;script src="http://js.arcgis.com/3.6/"&gt;&lt;/script&gt;</w:t>
      </w:r>
    </w:p>
    <w:p w14:paraId="71C591FB"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39"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8B6883">
      <w:pPr>
        <w:pStyle w:val="BodyText2"/>
      </w:pPr>
      <w:r>
        <w:t>So for example using the ESRI Javascript Library 3.6 I get the Dojo version 1.8.3.</w:t>
      </w:r>
    </w:p>
    <w:p w14:paraId="2DB674DF"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8B6883">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0"/>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8B6883">
      <w:pPr>
        <w:pStyle w:val="BodyText2"/>
        <w:rPr>
          <w:rStyle w:val="BodyText2Char"/>
        </w:rPr>
      </w:pPr>
      <w:r>
        <w:t xml:space="preserve">How do you debug a minified dojo javascript file where all the code is on one line? See </w:t>
      </w:r>
      <w:hyperlink r:id="rId1341"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42" w:history="1">
        <w:r w:rsidRPr="006A2B61">
          <w:rPr>
            <w:rStyle w:val="Hyperlink"/>
          </w:rPr>
          <w:t>here</w:t>
        </w:r>
      </w:hyperlink>
      <w:r w:rsidRPr="006A2B61">
        <w:rPr>
          <w:rStyle w:val="BodyText2Char"/>
        </w:rPr>
        <w:t xml:space="preserve"> (at 41 minutes). </w:t>
      </w:r>
    </w:p>
    <w:p w14:paraId="6904F5E1"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lastRenderedPageBreak/>
        <w:t>Declarative Syntax</w:t>
      </w:r>
    </w:p>
    <w:p w14:paraId="22A520CA" w14:textId="77777777" w:rsidR="00D17722" w:rsidRPr="00757DD0" w:rsidRDefault="00D17722" w:rsidP="008B6883">
      <w:pPr>
        <w:pStyle w:val="BodyText2"/>
      </w:pPr>
      <w:r>
        <w:t xml:space="preserve">Good overview </w:t>
      </w:r>
      <w:hyperlink r:id="rId1343"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8B6883">
      <w:pPr>
        <w:pStyle w:val="BodyText2"/>
      </w:pPr>
      <w:r>
        <w:t>Hitch looks good at capturing local variables and keeping them in scope.</w:t>
      </w:r>
    </w:p>
    <w:p w14:paraId="5AD74B90" w14:textId="77777777" w:rsidR="00D17722" w:rsidRDefault="00D17722" w:rsidP="008B6883">
      <w:pPr>
        <w:pStyle w:val="BodyText2"/>
      </w:pPr>
      <w:r>
        <w:t>Mouse events are normalised BUT NOT the xy positions – see this article on why Firefox does not have offsetX and offsetY values (</w:t>
      </w:r>
      <w:hyperlink r:id="rId1344"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8B6883">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8B6883">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8B6883">
      <w:pPr>
        <w:pStyle w:val="BodyText2"/>
      </w:pPr>
      <w:r>
        <w:t>There are some quirks which are difficult to understand:</w:t>
      </w:r>
    </w:p>
    <w:p w14:paraId="4823D65A" w14:textId="77777777" w:rsidR="00D17722" w:rsidRDefault="00D17722" w:rsidP="008B6883">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8B6883">
      <w:pPr>
        <w:pStyle w:val="BodyText2"/>
      </w:pPr>
      <w:r>
        <w:t xml:space="preserve">Version 1.8.4 is available </w:t>
      </w:r>
      <w:hyperlink r:id="rId1345"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346"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35" w:name="_Node_modules"/>
      <w:bookmarkEnd w:id="235"/>
      <w:r>
        <w:t>Node modules</w:t>
      </w:r>
    </w:p>
    <w:p w14:paraId="7C7A176D" w14:textId="08375DD4" w:rsidR="004E6AAB" w:rsidRDefault="004E6AAB" w:rsidP="008B6883">
      <w:pPr>
        <w:pStyle w:val="BodyText2"/>
      </w:pPr>
      <w:r>
        <w:t xml:space="preserve">You can load node modules using the </w:t>
      </w:r>
      <w:hyperlink r:id="rId1347"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8B6883">
      <w:pPr>
        <w:pStyle w:val="BodyText2"/>
      </w:pPr>
      <w:r>
        <w:lastRenderedPageBreak/>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8B6883">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348" w:history="1">
        <w:r w:rsidRPr="00A97700">
          <w:rPr>
            <w:rStyle w:val="Hyperlink"/>
          </w:rPr>
          <w:t>here</w:t>
        </w:r>
      </w:hyperlink>
      <w:r>
        <w:t xml:space="preserve"> and also in the Deferred Dependencies section in </w:t>
      </w:r>
      <w:hyperlink r:id="rId1349"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8B6883">
      <w:pPr>
        <w:pStyle w:val="BodyText2"/>
      </w:pPr>
      <w:r>
        <w:t xml:space="preserve">Good guide </w:t>
      </w:r>
      <w:hyperlink r:id="rId1350"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8B6883">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8B6883">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lastRenderedPageBreak/>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8B6883">
      <w:pPr>
        <w:pStyle w:val="BodyText2"/>
      </w:pPr>
      <w:r>
        <w:t xml:space="preserve">Aha! Found a solution. Use </w:t>
      </w:r>
      <w:hyperlink r:id="rId1351"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8B6883">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8B6883">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8B6883">
      <w:pPr>
        <w:pStyle w:val="BodyText2"/>
      </w:pPr>
      <w:r>
        <w:t xml:space="preserve">An example is used to get json data from a GeoServer WFS GetFeature request synchronously </w:t>
      </w:r>
      <w:hyperlink r:id="rId1352"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8B6883">
      <w:pPr>
        <w:pStyle w:val="BodyText2"/>
      </w:pPr>
      <w:r>
        <w:t xml:space="preserve">When you make </w:t>
      </w:r>
      <w:hyperlink r:id="rId1353"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8B6883">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8B6883">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354" w:history="1">
        <w:r w:rsidRPr="000F56B8">
          <w:rPr>
            <w:rStyle w:val="Hyperlink"/>
          </w:rPr>
          <w:t>this page</w:t>
        </w:r>
      </w:hyperlink>
      <w:r>
        <w:t>.</w:t>
      </w:r>
    </w:p>
    <w:p w14:paraId="4183013F" w14:textId="77777777" w:rsidR="00D17722" w:rsidRDefault="00D17722" w:rsidP="008B6883">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355" w:anchor="dijit-themes" w:history="1">
        <w:r w:rsidRPr="0077669C">
          <w:rPr>
            <w:rStyle w:val="Hyperlink"/>
          </w:rPr>
          <w:t>http://dojotoolkit.org/reference-guide/dijit/themes.html#dijit-themes</w:t>
        </w:r>
      </w:hyperlink>
    </w:p>
    <w:p w14:paraId="26580D72"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8B6883">
      <w:pPr>
        <w:pStyle w:val="BodyText2"/>
      </w:pPr>
      <w:r>
        <w:t xml:space="preserve">There is a good article on styling dgrids </w:t>
      </w:r>
      <w:hyperlink r:id="rId1356" w:history="1">
        <w:r w:rsidRPr="004A07DF">
          <w:rPr>
            <w:rStyle w:val="Hyperlink"/>
          </w:rPr>
          <w:t>here</w:t>
        </w:r>
      </w:hyperlink>
      <w:r>
        <w:t>.</w:t>
      </w:r>
    </w:p>
    <w:p w14:paraId="6A067F45" w14:textId="77777777" w:rsidR="00D17722" w:rsidRDefault="00D17722" w:rsidP="000E5536">
      <w:pPr>
        <w:pStyle w:val="Heading6"/>
      </w:pPr>
      <w:r>
        <w:lastRenderedPageBreak/>
        <w:t>Widgets</w:t>
      </w:r>
    </w:p>
    <w:p w14:paraId="164D7BB2" w14:textId="77777777" w:rsidR="00D17722" w:rsidRPr="00E53D8A" w:rsidRDefault="00D17722" w:rsidP="008B6883">
      <w:pPr>
        <w:pStyle w:val="BodyText2"/>
      </w:pPr>
      <w:r>
        <w:t xml:space="preserve">Good ESRI guide to creating a widget (using pre-AMD) here </w:t>
      </w:r>
      <w:hyperlink r:id="rId1357"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8B6883">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8B6883">
      <w:pPr>
        <w:pStyle w:val="BodyText2"/>
      </w:pPr>
      <w:r>
        <w:t xml:space="preserve">There is a good article on styling dgrids </w:t>
      </w:r>
      <w:hyperlink r:id="rId1358" w:history="1">
        <w:r w:rsidRPr="004A07DF">
          <w:rPr>
            <w:rStyle w:val="Hyperlink"/>
          </w:rPr>
          <w:t>here</w:t>
        </w:r>
      </w:hyperlink>
      <w:r w:rsidR="00116266">
        <w:t xml:space="preserve"> and </w:t>
      </w:r>
      <w:hyperlink r:id="rId1359"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8B6883">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8B6883">
      <w:pPr>
        <w:pStyle w:val="BodyText2"/>
      </w:pPr>
      <w:r>
        <w:t xml:space="preserve">Description of a widget lifecycle here </w:t>
      </w:r>
      <w:hyperlink r:id="rId136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8B6883">
      <w:pPr>
        <w:pStyle w:val="BodyText2"/>
      </w:pPr>
      <w:r>
        <w:t xml:space="preserve">To load template widgets see the dojo/text section in </w:t>
      </w:r>
      <w:hyperlink r:id="rId1361" w:history="1">
        <w:r w:rsidRPr="00BD3382">
          <w:rPr>
            <w:rStyle w:val="Hyperlink"/>
          </w:rPr>
          <w:t>this</w:t>
        </w:r>
      </w:hyperlink>
      <w:r>
        <w:t xml:space="preserve"> page. It explains how the dojo/text plugin is used to read text for a template. Dojo Tutorial on templating is </w:t>
      </w:r>
      <w:hyperlink r:id="rId1362" w:history="1">
        <w:r w:rsidRPr="002E5421">
          <w:rPr>
            <w:rStyle w:val="Hyperlink"/>
          </w:rPr>
          <w:t>here</w:t>
        </w:r>
      </w:hyperlink>
      <w:r>
        <w:t>.</w:t>
      </w:r>
    </w:p>
    <w:p w14:paraId="1B5D9A91"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363" w:history="1">
        <w:r w:rsidRPr="00EA400F">
          <w:rPr>
            <w:rStyle w:val="Hyperlink"/>
          </w:rPr>
          <w:t>here</w:t>
        </w:r>
      </w:hyperlink>
      <w:r>
        <w:t>).</w:t>
      </w:r>
    </w:p>
    <w:p w14:paraId="70FF7787"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8B6883">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8B6883">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lastRenderedPageBreak/>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8B6883">
      <w:pPr>
        <w:pStyle w:val="BodyText2"/>
      </w:pPr>
      <w:r>
        <w:t xml:space="preserve">Are </w:t>
      </w:r>
      <w:hyperlink r:id="rId1364"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8B6883">
      <w:pPr>
        <w:pStyle w:val="BodyText2"/>
      </w:pPr>
      <w:r>
        <w:t xml:space="preserve">Tool for adding in references in the require clause: </w:t>
      </w:r>
      <w:hyperlink r:id="rId1365" w:history="1">
        <w:r>
          <w:rPr>
            <w:rStyle w:val="Hyperlink"/>
          </w:rPr>
          <w:t>http://swingley.github.io/arg/</w:t>
        </w:r>
      </w:hyperlink>
    </w:p>
    <w:p w14:paraId="2BF24C53" w14:textId="77777777" w:rsidR="00DB4CD4" w:rsidRDefault="00DB4CD4" w:rsidP="008B6883">
      <w:pPr>
        <w:pStyle w:val="BodyText2"/>
      </w:pPr>
      <w:r>
        <w:t>The code assist plugin is now available for version 3.1:</w:t>
      </w:r>
    </w:p>
    <w:p w14:paraId="0966D4D6" w14:textId="77777777" w:rsidR="00DB4CD4" w:rsidRPr="00D54B1B" w:rsidRDefault="00837495" w:rsidP="008B6883">
      <w:pPr>
        <w:pStyle w:val="BodyText2"/>
      </w:pPr>
      <w:hyperlink r:id="rId1366" w:history="1">
        <w:r w:rsidR="00DB4CD4">
          <w:rPr>
            <w:rStyle w:val="Hyperlink"/>
          </w:rPr>
          <w:t>http://help.arcgis.com/en/webapi/javascript/arcgis/help/jsapi/api_codeassist.htm</w:t>
        </w:r>
      </w:hyperlink>
    </w:p>
    <w:p w14:paraId="48FFD090" w14:textId="77777777" w:rsidR="00DB4CD4" w:rsidRDefault="00DB4CD4" w:rsidP="008B6883">
      <w:pPr>
        <w:pStyle w:val="BodyText2"/>
      </w:pPr>
      <w:r>
        <w:t xml:space="preserve">There is a sandbox for the API </w:t>
      </w:r>
      <w:hyperlink r:id="rId1367" w:history="1">
        <w:r w:rsidRPr="007763F9">
          <w:rPr>
            <w:rStyle w:val="Hyperlink"/>
          </w:rPr>
          <w:t>here</w:t>
        </w:r>
      </w:hyperlink>
    </w:p>
    <w:p w14:paraId="18F0EE58"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368"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36"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8B6883">
      <w:pPr>
        <w:pStyle w:val="BodyText2"/>
      </w:pPr>
      <w:r>
        <w:t xml:space="preserve">Is here: </w:t>
      </w:r>
      <w:hyperlink r:id="rId1369"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8B6883">
      <w:pPr>
        <w:pStyle w:val="BodyText2"/>
      </w:pPr>
      <w:r>
        <w:t xml:space="preserve">You can format the content of infowindows according to a number of formatting </w:t>
      </w:r>
      <w:hyperlink r:id="rId1370" w:history="1">
        <w:r w:rsidRPr="00853026">
          <w:rPr>
            <w:rStyle w:val="Hyperlink"/>
          </w:rPr>
          <w:t>objects</w:t>
        </w:r>
      </w:hyperlink>
      <w:r>
        <w:t xml:space="preserve">. Number formats can be defined according to the specification here </w:t>
      </w:r>
      <w:hyperlink r:id="rId1371" w:anchor="Number_Format_Patterns" w:history="1">
        <w:r>
          <w:rPr>
            <w:rStyle w:val="Hyperlink"/>
          </w:rPr>
          <w:t>http://www.unicode.org/reports/tr35/tr35-numbers.html#Number_Format_Patterns</w:t>
        </w:r>
      </w:hyperlink>
      <w:r>
        <w:t>.</w:t>
      </w:r>
    </w:p>
    <w:bookmarkEnd w:id="236"/>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37" w:name="_Ref396389122"/>
      <w:r>
        <w:t>WMSLayer</w:t>
      </w:r>
      <w:bookmarkEnd w:id="237"/>
    </w:p>
    <w:p w14:paraId="1CEF0C4A" w14:textId="77777777" w:rsidR="00DB4CD4" w:rsidRDefault="00DB4CD4" w:rsidP="008B6883">
      <w:pPr>
        <w:pStyle w:val="BodyText2"/>
      </w:pPr>
      <w:r>
        <w:t xml:space="preserve">To use the </w:t>
      </w:r>
      <w:hyperlink r:id="rId1372"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8B6883">
      <w:pPr>
        <w:pStyle w:val="BodyText2"/>
      </w:pPr>
      <w:r>
        <w:t xml:space="preserve">Full code is part of </w:t>
      </w:r>
      <w:hyperlink r:id="rId1373"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8B6883">
      <w:pPr>
        <w:pStyle w:val="BodyText2"/>
      </w:pPr>
      <w:r>
        <w:t xml:space="preserve">Leaflet used to use cloudmade as its base maps but it is not mapbox. </w:t>
      </w:r>
    </w:p>
    <w:p w14:paraId="17BB11C9" w14:textId="7B8BCC80" w:rsidR="00BE7613" w:rsidRDefault="00BE7613" w:rsidP="008B6883">
      <w:pPr>
        <w:pStyle w:val="BodyText2"/>
      </w:pPr>
      <w:r>
        <w:t xml:space="preserve">There is a Mapbox GL plugin here: </w:t>
      </w:r>
      <w:hyperlink r:id="rId1374" w:history="1">
        <w:r w:rsidRPr="00540B56">
          <w:rPr>
            <w:rStyle w:val="Hyperlink"/>
          </w:rPr>
          <w:t>https://github.com/mapbox/mapbox-gl-leaflet</w:t>
        </w:r>
      </w:hyperlink>
      <w:r>
        <w:t xml:space="preserve"> </w:t>
      </w:r>
    </w:p>
    <w:p w14:paraId="3D315066" w14:textId="637F58EE" w:rsidR="00DA0407" w:rsidRPr="00962E5E" w:rsidRDefault="00DA0407" w:rsidP="008B6883">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8B6883">
      <w:pPr>
        <w:pStyle w:val="BodyText2"/>
      </w:pPr>
      <w:r>
        <w:t xml:space="preserve">Leaflet isn’t very compatible with Dojo and AMD - see the post </w:t>
      </w:r>
      <w:hyperlink r:id="rId1375"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lastRenderedPageBreak/>
        <w:t>getElement() fails</w:t>
      </w:r>
    </w:p>
    <w:p w14:paraId="5068A783"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8B6883">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376"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8B6883">
      <w:pPr>
        <w:pStyle w:val="BodyText2"/>
      </w:pPr>
      <w:r>
        <w:t xml:space="preserve">I asked a question in </w:t>
      </w:r>
      <w:hyperlink r:id="rId1377"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8B6883">
      <w:pPr>
        <w:pStyle w:val="BodyText2"/>
      </w:pPr>
      <w:r>
        <w:t xml:space="preserve">I am using npm to install the </w:t>
      </w:r>
      <w:hyperlink r:id="rId1378"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837495" w:rsidP="008B6883">
      <w:pPr>
        <w:pStyle w:val="BodyText2"/>
      </w:pPr>
      <w:hyperlink r:id="rId1379"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80" w:history="1">
        <w:r w:rsidR="001D2394" w:rsidRPr="001D2394">
          <w:rPr>
            <w:rStyle w:val="Hyperlink"/>
          </w:rPr>
          <w:t>here</w:t>
        </w:r>
      </w:hyperlink>
      <w:r w:rsidR="001D2394">
        <w:t>.</w:t>
      </w:r>
    </w:p>
    <w:p w14:paraId="6F0700BC" w14:textId="17BEF5D5"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381" w:anchor="mouseevent-property" w:history="1">
        <w:r w:rsidR="002F6A5B" w:rsidRPr="002F6A5B">
          <w:rPr>
            <w:rStyle w:val="Hyperlink"/>
          </w:rPr>
          <w:t>here</w:t>
        </w:r>
      </w:hyperlink>
      <w:r w:rsidR="002F6A5B">
        <w:t xml:space="preserve">. The original event properties are documented </w:t>
      </w:r>
      <w:hyperlink r:id="rId1382"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8B6883">
      <w:pPr>
        <w:pStyle w:val="BodyText2"/>
      </w:pPr>
      <w:r>
        <w:rPr>
          <w:noProof/>
          <w:lang w:bidi="ar-SA"/>
        </w:rPr>
        <w:lastRenderedPageBreak/>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3">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8B6883">
      <w:pPr>
        <w:pStyle w:val="BodyText2"/>
      </w:pPr>
      <w:r>
        <w:t xml:space="preserve">The following is a farmland feature and is on openstreetmap.org </w:t>
      </w:r>
      <w:hyperlink r:id="rId1384" w:history="1">
        <w:r w:rsidRPr="001B086A">
          <w:rPr>
            <w:rStyle w:val="Hyperlink"/>
          </w:rPr>
          <w:t>here</w:t>
        </w:r>
      </w:hyperlink>
      <w:r>
        <w:t xml:space="preserve">. </w:t>
      </w:r>
    </w:p>
    <w:p w14:paraId="3377DFAC" w14:textId="05C74EE2" w:rsidR="001B086A" w:rsidRDefault="001B086A" w:rsidP="008B6883">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8B6883">
      <w:pPr>
        <w:pStyle w:val="BodyText2"/>
      </w:pPr>
      <w:r>
        <w:t xml:space="preserve">According to </w:t>
      </w:r>
      <w:hyperlink r:id="rId1386"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8B688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8B6883">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8B6883">
      <w:pPr>
        <w:pStyle w:val="BodyText2"/>
      </w:pPr>
      <w:r w:rsidRPr="00996F1C">
        <w:t>map.fire("dataloading", null);</w:t>
      </w:r>
      <w:r>
        <w:t xml:space="preserve"> //to cause the loader to show</w:t>
      </w:r>
    </w:p>
    <w:p w14:paraId="4306CB87" w14:textId="77777777" w:rsidR="00AA3803" w:rsidRDefault="00AA3803" w:rsidP="008B6883">
      <w:pPr>
        <w:pStyle w:val="BodyText2"/>
      </w:pPr>
      <w:r>
        <w:lastRenderedPageBreak/>
        <w:t>map.fire("dataload</w:t>
      </w:r>
      <w:r w:rsidRPr="00996F1C">
        <w:t>", null);</w:t>
      </w:r>
      <w:r>
        <w:t xml:space="preserve"> //to cause the loader to hide</w:t>
      </w:r>
    </w:p>
    <w:p w14:paraId="76BAE44A" w14:textId="77777777" w:rsidR="00AA3803" w:rsidRPr="00996F1C" w:rsidRDefault="00AA3803" w:rsidP="008B6883">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8B6883">
      <w:pPr>
        <w:pStyle w:val="BodyText2"/>
      </w:pPr>
      <w:r>
        <w:t xml:space="preserve">Trying to get </w:t>
      </w:r>
      <w:hyperlink r:id="rId1387"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837495" w:rsidP="008B6883">
      <w:pPr>
        <w:pStyle w:val="BodyText2"/>
      </w:pPr>
      <w:hyperlink r:id="rId1388"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2FAD7196" w14:textId="77777777" w:rsidR="00351C32" w:rsidRDefault="00351C32" w:rsidP="00351C32">
      <w:pPr>
        <w:pStyle w:val="Heading7"/>
      </w:pPr>
      <w:r>
        <w:t>Integration</w:t>
      </w:r>
    </w:p>
    <w:p w14:paraId="2BEB5365" w14:textId="1B2DD30C" w:rsidR="00351C32" w:rsidRDefault="00351C32" w:rsidP="00351C32">
      <w:pPr>
        <w:pStyle w:val="Heading8"/>
      </w:pPr>
      <w:r>
        <w:t>With React</w:t>
      </w:r>
    </w:p>
    <w:p w14:paraId="48063FDC" w14:textId="5556E16A" w:rsidR="00351C32" w:rsidRDefault="00351C32" w:rsidP="00351C32">
      <w:pPr>
        <w:pStyle w:val="BodyText2"/>
      </w:pPr>
      <w:r>
        <w:t xml:space="preserve">There is a GitHub library with some </w:t>
      </w:r>
      <w:hyperlink r:id="rId1389" w:history="1">
        <w:r w:rsidRPr="00351C32">
          <w:rPr>
            <w:rStyle w:val="Hyperlink"/>
          </w:rPr>
          <w:t>examples</w:t>
        </w:r>
      </w:hyperlink>
      <w:r>
        <w:t xml:space="preserve"> and an </w:t>
      </w:r>
      <w:hyperlink r:id="rId1390" w:history="1">
        <w:r w:rsidRPr="00351C32">
          <w:rPr>
            <w:rStyle w:val="Hyperlink"/>
          </w:rPr>
          <w:t>article</w:t>
        </w:r>
      </w:hyperlink>
      <w:r>
        <w:t xml:space="preserve"> from MapBox about integration.</w:t>
      </w:r>
    </w:p>
    <w:p w14:paraId="011284E4" w14:textId="1C273578" w:rsidR="006D1BD8" w:rsidRDefault="006D1BD8" w:rsidP="00351C32">
      <w:pPr>
        <w:pStyle w:val="BodyText2"/>
      </w:pPr>
      <w:r>
        <w:t>Add the MapBox GL JS library to the dependencies in the package.json file:</w:t>
      </w:r>
    </w:p>
    <w:p w14:paraId="5454AAC8" w14:textId="77777777" w:rsidR="006D1BD8" w:rsidRDefault="006D1BD8" w:rsidP="006D1BD8">
      <w:pPr>
        <w:pStyle w:val="Code"/>
      </w:pPr>
      <w:r>
        <w:t xml:space="preserve">  },</w:t>
      </w:r>
    </w:p>
    <w:p w14:paraId="4F28AF65" w14:textId="77777777" w:rsidR="006D1BD8" w:rsidRDefault="006D1BD8" w:rsidP="006D1BD8">
      <w:pPr>
        <w:pStyle w:val="Code"/>
      </w:pPr>
      <w:r>
        <w:t xml:space="preserve">  "dependencies": {</w:t>
      </w:r>
    </w:p>
    <w:p w14:paraId="66DD8F61" w14:textId="77777777" w:rsidR="006D1BD8" w:rsidRDefault="006D1BD8" w:rsidP="006D1BD8">
      <w:pPr>
        <w:pStyle w:val="Code"/>
      </w:pPr>
      <w:r>
        <w:t xml:space="preserve">    "mapbox-gl": "^0.39.1",</w:t>
      </w:r>
    </w:p>
    <w:p w14:paraId="5CD26656" w14:textId="77777777" w:rsidR="006D1BD8" w:rsidRDefault="006D1BD8" w:rsidP="006D1BD8">
      <w:pPr>
        <w:pStyle w:val="Code"/>
      </w:pPr>
      <w:r>
        <w:t xml:space="preserve">    "react": "^15.5.0",</w:t>
      </w:r>
    </w:p>
    <w:p w14:paraId="0EACD2E1" w14:textId="77777777" w:rsidR="006D1BD8" w:rsidRDefault="006D1BD8" w:rsidP="006D1BD8">
      <w:pPr>
        <w:pStyle w:val="Code"/>
      </w:pPr>
      <w:r>
        <w:t xml:space="preserve">    "react-dom": "^15.5.0"</w:t>
      </w:r>
    </w:p>
    <w:p w14:paraId="1722A8DB" w14:textId="77777777" w:rsidR="006D1BD8" w:rsidRDefault="006D1BD8" w:rsidP="006D1BD8">
      <w:pPr>
        <w:pStyle w:val="Code"/>
      </w:pPr>
      <w:r>
        <w:t xml:space="preserve">  }</w:t>
      </w:r>
    </w:p>
    <w:p w14:paraId="273AF0D2" w14:textId="4A15D41E" w:rsidR="006D1BD8" w:rsidRDefault="006D1BD8" w:rsidP="006D1BD8">
      <w:pPr>
        <w:pStyle w:val="Code"/>
      </w:pPr>
      <w:r>
        <w:t>}</w:t>
      </w:r>
    </w:p>
    <w:p w14:paraId="42776009" w14:textId="0BB3C976" w:rsidR="006D1BD8" w:rsidRDefault="006D1BD8" w:rsidP="006D1BD8">
      <w:pPr>
        <w:pStyle w:val="BodyText2"/>
      </w:pPr>
      <w:r>
        <w:t>Then install:</w:t>
      </w:r>
    </w:p>
    <w:p w14:paraId="35FECFB1" w14:textId="77777777" w:rsidR="006D1BD8" w:rsidRDefault="006D1BD8" w:rsidP="006D1BD8">
      <w:pPr>
        <w:pStyle w:val="Unix"/>
      </w:pPr>
      <w:r>
        <w:t>blishten:~/workspace (gh-pages) $ cd biopama-demo-react/</w:t>
      </w:r>
    </w:p>
    <w:p w14:paraId="0B445E5B" w14:textId="0B729C49" w:rsidR="006D1BD8" w:rsidRPr="00351C32" w:rsidRDefault="006D1BD8" w:rsidP="006D1BD8">
      <w:pPr>
        <w:pStyle w:val="Unix"/>
      </w:pPr>
      <w:r>
        <w:t>blishten:~/workspace/biopama-demo-react (gh-pages) $ npm install</w:t>
      </w:r>
    </w:p>
    <w:p w14:paraId="7AC17E5E" w14:textId="456BBF54" w:rsidR="003C3659" w:rsidRDefault="003C3659" w:rsidP="003C3659">
      <w:pPr>
        <w:pStyle w:val="Heading9"/>
      </w:pPr>
      <w:r>
        <w:t>With no wrapper</w:t>
      </w:r>
    </w:p>
    <w:p w14:paraId="5AB14B54" w14:textId="18F9CB0D"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41EF747C" w14:textId="1DCC3002" w:rsidR="003C3659" w:rsidRDefault="003C3659" w:rsidP="003C3659">
      <w:pPr>
        <w:pStyle w:val="Unix"/>
      </w:pPr>
      <w:r w:rsidRPr="003C3659">
        <w:t>biopama@Ubuntu-1710-artful-64-minimal:~/public_html/beta/wireframes/regional$ npm install mapbox-gl</w:t>
      </w:r>
    </w:p>
    <w:p w14:paraId="3D5A8316" w14:textId="6193A5B4" w:rsidR="003C3659" w:rsidRDefault="003C3659" w:rsidP="003C3659">
      <w:pPr>
        <w:pStyle w:val="BodyText2"/>
      </w:pPr>
      <w:r>
        <w:t>Then in your code:</w:t>
      </w:r>
    </w:p>
    <w:p w14:paraId="7848D755" w14:textId="74DC62EB" w:rsidR="003C3659" w:rsidRDefault="003C3659" w:rsidP="003C3659">
      <w:pPr>
        <w:pStyle w:val="Code"/>
      </w:pPr>
      <w:r w:rsidRPr="003C3659">
        <w:t>import mapboxgl from 'mapbox-gl';</w:t>
      </w:r>
    </w:p>
    <w:p w14:paraId="4BA849A1" w14:textId="77777777" w:rsidR="003C3659" w:rsidRDefault="003C3659" w:rsidP="003C3659">
      <w:pPr>
        <w:pStyle w:val="Code"/>
      </w:pPr>
      <w:r>
        <w:t>class Map extends React.Component {</w:t>
      </w:r>
    </w:p>
    <w:p w14:paraId="121D9283" w14:textId="77777777" w:rsidR="003C3659" w:rsidRDefault="003C3659" w:rsidP="003C3659">
      <w:pPr>
        <w:pStyle w:val="Code"/>
      </w:pPr>
      <w:r>
        <w:t xml:space="preserve">  componentDidMount() {</w:t>
      </w:r>
    </w:p>
    <w:p w14:paraId="138A6A15" w14:textId="77777777" w:rsidR="003C3659" w:rsidRDefault="003C3659" w:rsidP="003C3659">
      <w:pPr>
        <w:pStyle w:val="Code"/>
      </w:pPr>
      <w:r>
        <w:t xml:space="preserve">    mapboxgl.accessToken = 'pk.eyJ1IjoiYmxpc2h0ZW4iLCJhIjoiMEZrNzFqRSJ9.0QBRA2HxTb8YHErUFRMPZg'; //this is my access token</w:t>
      </w:r>
    </w:p>
    <w:p w14:paraId="40146DD6" w14:textId="77777777" w:rsidR="003C3659" w:rsidRDefault="003C3659" w:rsidP="003C3659">
      <w:pPr>
        <w:pStyle w:val="Code"/>
      </w:pPr>
      <w:r>
        <w:t xml:space="preserve">    this.map = new mapboxgl.Map({</w:t>
      </w:r>
    </w:p>
    <w:p w14:paraId="6AC68C26" w14:textId="77777777" w:rsidR="003C3659" w:rsidRDefault="003C3659" w:rsidP="003C3659">
      <w:pPr>
        <w:pStyle w:val="Code"/>
      </w:pPr>
      <w:r>
        <w:t xml:space="preserve">      container: this.mapContainer,</w:t>
      </w:r>
    </w:p>
    <w:p w14:paraId="5DFB6CBD" w14:textId="77777777" w:rsidR="003C3659" w:rsidRDefault="003C3659" w:rsidP="003C3659">
      <w:pPr>
        <w:pStyle w:val="Code"/>
      </w:pPr>
      <w:r>
        <w:t xml:space="preserve">      center: [21, -2], //salonga</w:t>
      </w:r>
    </w:p>
    <w:p w14:paraId="11876DE6" w14:textId="77777777" w:rsidR="003C3659" w:rsidRDefault="003C3659" w:rsidP="003C3659">
      <w:pPr>
        <w:pStyle w:val="Code"/>
      </w:pPr>
      <w:r>
        <w:t xml:space="preserve">      zoom: 3,</w:t>
      </w:r>
    </w:p>
    <w:p w14:paraId="138FBEDD" w14:textId="77777777" w:rsidR="003C3659" w:rsidRDefault="003C3659" w:rsidP="003C3659">
      <w:pPr>
        <w:pStyle w:val="Code"/>
      </w:pPr>
      <w:r>
        <w:t xml:space="preserve">      style: 'mapbox://styles/blishten/cj6f4n2j026qf2rnunkauikjm'</w:t>
      </w:r>
    </w:p>
    <w:p w14:paraId="0C99E181" w14:textId="77777777" w:rsidR="003C3659" w:rsidRDefault="003C3659" w:rsidP="003C3659">
      <w:pPr>
        <w:pStyle w:val="Code"/>
      </w:pPr>
      <w:r>
        <w:t xml:space="preserve">    });</w:t>
      </w:r>
    </w:p>
    <w:p w14:paraId="066CD4B4" w14:textId="77777777" w:rsidR="003C3659" w:rsidRDefault="003C3659" w:rsidP="003C3659">
      <w:pPr>
        <w:pStyle w:val="Code"/>
      </w:pPr>
      <w:r>
        <w:t xml:space="preserve">    this.map.on("load", (e) =&gt; this.props.onLoad(e));</w:t>
      </w:r>
    </w:p>
    <w:p w14:paraId="1828B1C5" w14:textId="77777777" w:rsidR="003C3659" w:rsidRDefault="003C3659" w:rsidP="003C3659">
      <w:pPr>
        <w:pStyle w:val="Code"/>
      </w:pPr>
      <w:r>
        <w:t xml:space="preserve">  }</w:t>
      </w:r>
    </w:p>
    <w:p w14:paraId="4F4A47DE" w14:textId="77777777" w:rsidR="003C3659" w:rsidRDefault="003C3659" w:rsidP="003C3659">
      <w:pPr>
        <w:pStyle w:val="Code"/>
      </w:pPr>
      <w:r>
        <w:t xml:space="preserve">  componentWillUnmount() {</w:t>
      </w:r>
    </w:p>
    <w:p w14:paraId="6FB3E271" w14:textId="77777777" w:rsidR="003C3659" w:rsidRDefault="003C3659" w:rsidP="003C3659">
      <w:pPr>
        <w:pStyle w:val="Code"/>
      </w:pPr>
      <w:r>
        <w:t xml:space="preserve">    this.map.remove();</w:t>
      </w:r>
    </w:p>
    <w:p w14:paraId="6302FE3D" w14:textId="77777777" w:rsidR="003C3659" w:rsidRDefault="003C3659" w:rsidP="003C3659">
      <w:pPr>
        <w:pStyle w:val="Code"/>
      </w:pPr>
      <w:r>
        <w:t xml:space="preserve">  }</w:t>
      </w:r>
    </w:p>
    <w:p w14:paraId="2B1BFFFC" w14:textId="77777777" w:rsidR="003C3659" w:rsidRDefault="003C3659" w:rsidP="003C3659">
      <w:pPr>
        <w:pStyle w:val="Code"/>
      </w:pPr>
      <w:r>
        <w:t xml:space="preserve">  render() {</w:t>
      </w:r>
    </w:p>
    <w:p w14:paraId="6C382410" w14:textId="77777777" w:rsidR="003C3659" w:rsidRDefault="003C3659" w:rsidP="003C3659">
      <w:pPr>
        <w:pStyle w:val="Code"/>
      </w:pPr>
      <w:r>
        <w:t xml:space="preserve">    const style = {</w:t>
      </w:r>
    </w:p>
    <w:p w14:paraId="40CC5886" w14:textId="77777777" w:rsidR="003C3659" w:rsidRDefault="003C3659" w:rsidP="003C3659">
      <w:pPr>
        <w:pStyle w:val="Code"/>
      </w:pPr>
      <w:r>
        <w:t xml:space="preserve">      position: 'absolute',</w:t>
      </w:r>
    </w:p>
    <w:p w14:paraId="7A6CD6EE" w14:textId="77777777" w:rsidR="003C3659" w:rsidRDefault="003C3659" w:rsidP="003C3659">
      <w:pPr>
        <w:pStyle w:val="Code"/>
      </w:pPr>
      <w:r>
        <w:t xml:space="preserve">      top: 0,</w:t>
      </w:r>
    </w:p>
    <w:p w14:paraId="3C7E68E3" w14:textId="77777777" w:rsidR="003C3659" w:rsidRDefault="003C3659" w:rsidP="003C3659">
      <w:pPr>
        <w:pStyle w:val="Code"/>
      </w:pPr>
      <w:r>
        <w:t xml:space="preserve">      bottom: 0,</w:t>
      </w:r>
    </w:p>
    <w:p w14:paraId="588AB331" w14:textId="77777777" w:rsidR="003C3659" w:rsidRDefault="003C3659" w:rsidP="003C3659">
      <w:pPr>
        <w:pStyle w:val="Code"/>
      </w:pPr>
      <w:r>
        <w:t xml:space="preserve">      width: '100%'</w:t>
      </w:r>
    </w:p>
    <w:p w14:paraId="5C0939C3" w14:textId="77777777" w:rsidR="003C3659" w:rsidRDefault="003C3659" w:rsidP="003C3659">
      <w:pPr>
        <w:pStyle w:val="Code"/>
      </w:pPr>
      <w:r>
        <w:t xml:space="preserve">    };</w:t>
      </w:r>
    </w:p>
    <w:p w14:paraId="68F9DB4F" w14:textId="77777777" w:rsidR="003C3659" w:rsidRDefault="003C3659" w:rsidP="003C3659">
      <w:pPr>
        <w:pStyle w:val="Code"/>
      </w:pPr>
      <w:r>
        <w:t xml:space="preserve">    return &lt;div style={style} ref={el =&gt; this.mapContainer = el} /&gt;;</w:t>
      </w:r>
    </w:p>
    <w:p w14:paraId="545F4E00" w14:textId="77777777" w:rsidR="003C3659" w:rsidRDefault="003C3659" w:rsidP="003C3659">
      <w:pPr>
        <w:pStyle w:val="Code"/>
      </w:pPr>
      <w:r>
        <w:t xml:space="preserve">  }</w:t>
      </w:r>
    </w:p>
    <w:p w14:paraId="45CBBACC" w14:textId="02BD5334" w:rsidR="003C3659" w:rsidRDefault="003C3659" w:rsidP="003C3659">
      <w:pPr>
        <w:pStyle w:val="Code"/>
      </w:pPr>
      <w:r>
        <w:t>}</w:t>
      </w:r>
    </w:p>
    <w:p w14:paraId="342DA4B1" w14:textId="5F5A1487" w:rsidR="003C3659" w:rsidRDefault="003C3659" w:rsidP="003C3659">
      <w:pPr>
        <w:pStyle w:val="Code"/>
      </w:pPr>
      <w:r>
        <w:t>..</w:t>
      </w:r>
    </w:p>
    <w:p w14:paraId="6B5CE2BF" w14:textId="0268BEAA" w:rsidR="003C3659" w:rsidRDefault="003C3659" w:rsidP="003C3659">
      <w:pPr>
        <w:pStyle w:val="Code"/>
      </w:pPr>
      <w:r w:rsidRPr="003C3659">
        <w:t>&lt;Map /&gt;</w:t>
      </w:r>
    </w:p>
    <w:p w14:paraId="07672F91" w14:textId="78370CC8" w:rsidR="003C3659" w:rsidRPr="003C3659" w:rsidRDefault="003C3659" w:rsidP="003C3659">
      <w:pPr>
        <w:pStyle w:val="Code"/>
      </w:pPr>
      <w:r>
        <w:t>..</w:t>
      </w:r>
    </w:p>
    <w:p w14:paraId="3D82A9BC" w14:textId="6B0120AA" w:rsidR="00AD2184" w:rsidRDefault="00AD2184" w:rsidP="00AD2184">
      <w:pPr>
        <w:pStyle w:val="Heading9"/>
      </w:pPr>
      <w:r>
        <w:t>With a React wrapper</w:t>
      </w:r>
    </w:p>
    <w:p w14:paraId="02B180DB" w14:textId="77777777" w:rsidR="003C23C9" w:rsidRDefault="00837495" w:rsidP="00774F68">
      <w:pPr>
        <w:pStyle w:val="BodyText2"/>
      </w:pPr>
      <w:hyperlink r:id="rId1391"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392"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393" w:history="1">
        <w:r w:rsidR="008568A7" w:rsidRPr="008568A7">
          <w:rPr>
            <w:rStyle w:val="Hyperlink"/>
          </w:rPr>
          <w:t>here</w:t>
        </w:r>
      </w:hyperlink>
      <w:r w:rsidR="00C67460">
        <w:t xml:space="preserve"> and </w:t>
      </w:r>
      <w:hyperlink r:id="rId1394"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4012A264" w14:textId="77777777" w:rsidR="003C23C9" w:rsidRDefault="003C23C9" w:rsidP="003C23C9">
      <w:pPr>
        <w:pStyle w:val="Code"/>
      </w:pPr>
      <w:r>
        <w:t>const center = [0, 0];</w:t>
      </w:r>
    </w:p>
    <w:p w14:paraId="25ECAFCB" w14:textId="77777777" w:rsidR="003C23C9" w:rsidRDefault="003C23C9" w:rsidP="003C23C9">
      <w:pPr>
        <w:pStyle w:val="Code"/>
      </w:pPr>
      <w:r>
        <w:t>console.log(center === center) // true</w:t>
      </w:r>
    </w:p>
    <w:p w14:paraId="0420D3F2" w14:textId="77777777" w:rsidR="003C23C9" w:rsidRDefault="003C23C9" w:rsidP="003C23C9">
      <w:pPr>
        <w:pStyle w:val="Code"/>
      </w:pPr>
      <w:r>
        <w:t>console.log(center === [0, 0]) // false</w:t>
      </w:r>
    </w:p>
    <w:p w14:paraId="4EDCC62C" w14:textId="7A6F8C2E" w:rsidR="00774F68" w:rsidRPr="00774F68" w:rsidRDefault="003C23C9" w:rsidP="003C23C9">
      <w:pPr>
        <w:pStyle w:val="Code"/>
      </w:pPr>
      <w:r>
        <w:t xml:space="preserve">console.log([0, 0] === [0, 0]) // false </w:t>
      </w:r>
    </w:p>
    <w:p w14:paraId="30ACACD7" w14:textId="43A19C47" w:rsidR="006779E9" w:rsidRDefault="006779E9" w:rsidP="006779E9">
      <w:pPr>
        <w:pStyle w:val="Heading7"/>
      </w:pPr>
      <w:r>
        <w:t>Issues</w:t>
      </w:r>
    </w:p>
    <w:p w14:paraId="50629691" w14:textId="3C45C13C" w:rsidR="00A8421C" w:rsidRDefault="00A8421C" w:rsidP="00A8421C">
      <w:pPr>
        <w:pStyle w:val="Heading8"/>
      </w:pPr>
      <w:r>
        <w:t>Duplicate labels</w:t>
      </w:r>
    </w:p>
    <w:p w14:paraId="5B12E460" w14:textId="254CB38F"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0E11A7C1" w14:textId="77777777" w:rsidR="004264BF" w:rsidRDefault="004264BF" w:rsidP="004264BF">
      <w:pPr>
        <w:pStyle w:val="Heading8"/>
      </w:pPr>
      <w:r>
        <w:t>Event to capture when rendering complete</w:t>
      </w:r>
    </w:p>
    <w:p w14:paraId="565D3E4D" w14:textId="77777777" w:rsidR="004264BF" w:rsidRPr="006B5E4B" w:rsidRDefault="004264BF" w:rsidP="004264BF">
      <w:pPr>
        <w:pStyle w:val="BodyText2"/>
      </w:pPr>
      <w:r>
        <w:t xml:space="preserve">Not straightforward. Good discussion </w:t>
      </w:r>
      <w:hyperlink r:id="rId1395" w:history="1">
        <w:r w:rsidRPr="006B5E4B">
          <w:rPr>
            <w:rStyle w:val="Hyperlink"/>
          </w:rPr>
          <w:t>here</w:t>
        </w:r>
      </w:hyperlink>
      <w:r>
        <w:t>.</w:t>
      </w:r>
    </w:p>
    <w:p w14:paraId="075F6E13" w14:textId="77777777" w:rsidR="005C4D55" w:rsidRDefault="005C4D55" w:rsidP="005C4D55">
      <w:pPr>
        <w:pStyle w:val="Heading8"/>
      </w:pPr>
      <w:r>
        <w:t>Map location, zoom, bearing and pitch</w:t>
      </w:r>
    </w:p>
    <w:p w14:paraId="1B8547FB" w14:textId="6F0B2619" w:rsidR="005C4D55" w:rsidRDefault="005C4D55" w:rsidP="005C4D55">
      <w:pPr>
        <w:pStyle w:val="Heading9"/>
      </w:pPr>
      <w:r>
        <w:t>Persisting</w:t>
      </w:r>
    </w:p>
    <w:p w14:paraId="19C16FB1" w14:textId="4B6812A3" w:rsidR="005C4D55" w:rsidRPr="005C4D55" w:rsidRDefault="005C4D55" w:rsidP="005C4D55">
      <w:pPr>
        <w:pStyle w:val="BodyText2"/>
      </w:pPr>
      <w:r>
        <w:t xml:space="preserve">Internally MapboxGL uses </w:t>
      </w:r>
      <w:hyperlink r:id="rId1396"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397"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30FD1334" w14:textId="77777777" w:rsidR="004264BF" w:rsidRDefault="004264BF" w:rsidP="004264BF">
      <w:pPr>
        <w:pStyle w:val="Heading8"/>
      </w:pPr>
      <w:r>
        <w:t>Page crashing</w:t>
      </w:r>
    </w:p>
    <w:p w14:paraId="77D68AE7" w14:textId="77777777" w:rsidR="004264BF" w:rsidRPr="00516C96" w:rsidRDefault="004264BF" w:rsidP="004264BF">
      <w:pPr>
        <w:pStyle w:val="BodyText2"/>
      </w:pPr>
      <w:r>
        <w:t>When labels for the Africa WDPA page are turned on, the page frequently crashes.</w:t>
      </w:r>
    </w:p>
    <w:p w14:paraId="326EF05C" w14:textId="77777777" w:rsidR="004264BF" w:rsidRDefault="004264BF" w:rsidP="004264BF">
      <w:pPr>
        <w:pStyle w:val="Heading8"/>
      </w:pPr>
      <w:r>
        <w:t>Rendering</w:t>
      </w:r>
    </w:p>
    <w:p w14:paraId="6507D582" w14:textId="77777777" w:rsidR="004264BF" w:rsidRDefault="004264BF" w:rsidP="004264BF">
      <w:pPr>
        <w:pStyle w:val="BodyText2"/>
      </w:pPr>
      <w:r>
        <w:t>When I tried to add labels to the Africa map of protected areas, not all features are shown, e.g. see below and the edges of the polygons become distorted.</w:t>
      </w:r>
    </w:p>
    <w:p w14:paraId="7896BF21" w14:textId="77777777" w:rsidR="004264BF" w:rsidRDefault="004264BF" w:rsidP="004264BF">
      <w:pPr>
        <w:pStyle w:val="BodyText2"/>
      </w:pPr>
      <w:r>
        <w:rPr>
          <w:noProof/>
          <w:lang w:bidi="ar-SA"/>
        </w:rPr>
        <w:drawing>
          <wp:inline distT="0" distB="0" distL="0" distR="0" wp14:anchorId="298BFF1E" wp14:editId="7AC6EE9F">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8">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3CBD49F7" wp14:editId="44CB5A7A">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9">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4A2F4C33" w14:textId="77777777" w:rsidR="004264BF" w:rsidRDefault="004264BF" w:rsidP="004264BF">
      <w:pPr>
        <w:pStyle w:val="BodyText2"/>
      </w:pPr>
      <w:r>
        <w:t>In the console I see the following warning:</w:t>
      </w:r>
    </w:p>
    <w:p w14:paraId="138B1A12" w14:textId="77777777" w:rsidR="004264BF" w:rsidRDefault="004264BF" w:rsidP="004264BF">
      <w:pPr>
        <w:pStyle w:val="ConsoleWarning"/>
      </w:pPr>
      <w:r w:rsidRPr="006779E9">
        <w:lastRenderedPageBreak/>
        <w:t>Vector tile source "osm" layer "protected_areas" does not use vector tile spec v2 and therefore may have some rendering errors.</w:t>
      </w:r>
    </w:p>
    <w:p w14:paraId="5A73DA56"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428ED33E" w14:textId="605F70AA" w:rsidR="004264BF" w:rsidRDefault="004264BF" w:rsidP="004264BF">
      <w:pPr>
        <w:pStyle w:val="Heading8"/>
      </w:pPr>
      <w:r>
        <w:t>setFilter is asynchronous</w:t>
      </w:r>
    </w:p>
    <w:p w14:paraId="487203E5" w14:textId="1C4FD1DD"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400" w:history="1">
        <w:r w:rsidRPr="004264BF">
          <w:rPr>
            <w:rStyle w:val="Hyperlink"/>
          </w:rPr>
          <w:t>here</w:t>
        </w:r>
      </w:hyperlink>
      <w:r>
        <w:t>.</w:t>
      </w:r>
    </w:p>
    <w:p w14:paraId="1ABE8D58" w14:textId="241440E2" w:rsidR="00516C96" w:rsidRDefault="00516C96" w:rsidP="00516C96">
      <w:pPr>
        <w:pStyle w:val="Heading8"/>
      </w:pPr>
      <w:r>
        <w:t>Tile boundaries not show property</w:t>
      </w:r>
    </w:p>
    <w:p w14:paraId="3809E4D6" w14:textId="1D101606" w:rsidR="00516C96" w:rsidRDefault="00516C96" w:rsidP="008B6883">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8B6883">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01">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837495" w:rsidP="008B6883">
      <w:pPr>
        <w:pStyle w:val="BodyText2"/>
      </w:pPr>
      <w:hyperlink r:id="rId1402"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lastRenderedPageBreak/>
        <w:t xml:space="preserve">                }</w:t>
      </w:r>
    </w:p>
    <w:p w14:paraId="1651665A" w14:textId="16405A61" w:rsidR="007229D3" w:rsidRDefault="007229D3" w:rsidP="007229D3">
      <w:pPr>
        <w:pStyle w:val="Code"/>
      </w:pPr>
      <w:r>
        <w:t xml:space="preserve">            });</w:t>
      </w:r>
    </w:p>
    <w:p w14:paraId="3DD7F96E" w14:textId="64AB3282" w:rsidR="007229D3" w:rsidRDefault="007229D3" w:rsidP="008B688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B6883">
      <w:pPr>
        <w:pStyle w:val="BodyText2"/>
      </w:pPr>
      <w:r>
        <w:t>Features can still be queried even though they are not rendered in the inspect plugin.</w:t>
      </w:r>
    </w:p>
    <w:p w14:paraId="6259B10D" w14:textId="219BC651" w:rsidR="00C6005A" w:rsidRDefault="00C6005A" w:rsidP="008B6883">
      <w:pPr>
        <w:pStyle w:val="BodyText2"/>
      </w:pPr>
      <w:r>
        <w:t>When the plugin is added to the map, when the cursor passes over a feature it changes to a pointer.</w:t>
      </w:r>
    </w:p>
    <w:p w14:paraId="7013C9EB" w14:textId="00C72B26"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8B6883">
      <w:pPr>
        <w:pStyle w:val="BodyText2"/>
      </w:pPr>
      <w:r>
        <w:t xml:space="preserve">Very cool: </w:t>
      </w:r>
      <w:hyperlink r:id="rId1403"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8B6883">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837495" w:rsidP="008B6883">
      <w:pPr>
        <w:pStyle w:val="BodyText2"/>
      </w:pPr>
      <w:hyperlink r:id="rId1404"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8B6883">
      <w:pPr>
        <w:pStyle w:val="BodyText2"/>
      </w:pPr>
      <w:r>
        <w:t xml:space="preserve">The Tangram Javascript library allows you to show only one label per polygon but </w:t>
      </w:r>
      <w:hyperlink r:id="rId1405" w:anchor="generate_label_centroids" w:history="1">
        <w:r w:rsidRPr="00630E5E">
          <w:rPr>
            <w:rStyle w:val="Hyperlink"/>
          </w:rPr>
          <w:t>only with GeoJSON and TopoJSON sources</w:t>
        </w:r>
      </w:hyperlink>
      <w:r>
        <w:t xml:space="preserve"> (see the tutorial </w:t>
      </w:r>
      <w:hyperlink r:id="rId1406"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8B6883">
      <w:pPr>
        <w:pStyle w:val="BodyText2"/>
      </w:pPr>
      <w:r>
        <w:t xml:space="preserve">There are some artefacts in the generalization which are not good. Here is a live example for Salonga: </w:t>
      </w:r>
      <w:hyperlink r:id="rId1407"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8B6883">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8B6883">
      <w:pPr>
        <w:pStyle w:val="BodyText2"/>
      </w:pPr>
      <w:r>
        <w:t>At tile edges the tiles are duplicated which shows up if you use transparency in the features:</w:t>
      </w:r>
    </w:p>
    <w:p w14:paraId="78FC9AD7" w14:textId="57A9567C" w:rsidR="00C52750" w:rsidRPr="00C52750" w:rsidRDefault="00C52750" w:rsidP="008B6883">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8">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38" w:name="_vt2geojson"/>
      <w:bookmarkEnd w:id="238"/>
      <w:r>
        <w:t>Turf</w:t>
      </w:r>
    </w:p>
    <w:p w14:paraId="0004FCFD" w14:textId="2E54C2E6" w:rsidR="002D1492" w:rsidRPr="002D1492" w:rsidRDefault="002D1492" w:rsidP="008B6883">
      <w:pPr>
        <w:pStyle w:val="BodyText2"/>
      </w:pPr>
      <w:r>
        <w:t xml:space="preserve">Turf is used in MapBox to do spatial analysis in the client. </w:t>
      </w:r>
      <w:hyperlink r:id="rId1409"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8B6883">
      <w:pPr>
        <w:pStyle w:val="BodyText2"/>
      </w:pPr>
      <w:r>
        <w:t xml:space="preserve">You can apply a function to an array of features straight from MapBox using the argument list syntax (from </w:t>
      </w:r>
      <w:hyperlink r:id="rId1410"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8B6883">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6DB459F0" w:rsidR="00A85082" w:rsidRDefault="00A85082" w:rsidP="00A85082">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17</w:t>
            </w:r>
            <w:r w:rsidR="00837495">
              <w:rPr>
                <w:noProof/>
              </w:rPr>
              <w:fldChar w:fldCharType="end"/>
            </w:r>
            <w:r>
              <w:t xml:space="preserve"> Flatten</w:t>
            </w:r>
          </w:p>
          <w:p w14:paraId="2EA6759A" w14:textId="0260A46C" w:rsidR="00953721" w:rsidRDefault="00953721" w:rsidP="008B6883">
            <w:pPr>
              <w:pStyle w:val="BodyText2"/>
            </w:pPr>
            <w:r>
              <w:rPr>
                <w:noProof/>
                <w:lang w:bidi="ar-SA"/>
              </w:rPr>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11">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556FB86E" w:rsidR="00A85082" w:rsidRDefault="00A85082" w:rsidP="00A85082">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18</w:t>
            </w:r>
            <w:r w:rsidR="00837495">
              <w:rPr>
                <w:noProof/>
              </w:rPr>
              <w:fldChar w:fldCharType="end"/>
            </w:r>
            <w:r>
              <w:t xml:space="preserve"> Union</w:t>
            </w:r>
          </w:p>
          <w:p w14:paraId="42FA5815" w14:textId="05C3D36D" w:rsidR="00953721" w:rsidRDefault="00953721" w:rsidP="008B6883">
            <w:pPr>
              <w:pStyle w:val="BodyText2"/>
            </w:pPr>
            <w:r>
              <w:rPr>
                <w:noProof/>
                <w:lang w:bidi="ar-SA"/>
              </w:rPr>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12">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4F30D808" w:rsidR="00A85082" w:rsidRPr="00953721" w:rsidRDefault="00A85082" w:rsidP="00A85082">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19</w:t>
            </w:r>
            <w:r w:rsidR="00837495">
              <w:rPr>
                <w:noProof/>
              </w:rPr>
              <w:fldChar w:fldCharType="end"/>
            </w:r>
            <w:r>
              <w:t xml:space="preserve"> Combine</w:t>
            </w:r>
          </w:p>
          <w:p w14:paraId="1911EDE1" w14:textId="7F598CC3" w:rsidR="00953721" w:rsidRDefault="00953721" w:rsidP="008B6883">
            <w:pPr>
              <w:pStyle w:val="BodyText2"/>
            </w:pPr>
            <w:r>
              <w:rPr>
                <w:noProof/>
                <w:lang w:bidi="ar-SA"/>
              </w:rPr>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13">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8B6883">
      <w:pPr>
        <w:pStyle w:val="BodyText2"/>
      </w:pPr>
    </w:p>
    <w:p w14:paraId="04869A28" w14:textId="75A0EDA1" w:rsidR="0054012F" w:rsidRDefault="0054012F" w:rsidP="0054012F">
      <w:pPr>
        <w:pStyle w:val="Heading8"/>
      </w:pPr>
      <w:r>
        <w:t>Errors</w:t>
      </w:r>
    </w:p>
    <w:p w14:paraId="39C9290F" w14:textId="7E73D43C" w:rsidR="0054012F" w:rsidRPr="0054012F" w:rsidRDefault="0054012F" w:rsidP="008B6883">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14"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8B6883">
      <w:pPr>
        <w:pStyle w:val="BodyText2"/>
      </w:pPr>
      <w:r>
        <w:t xml:space="preserve">For converting MapBox vector tiles into geojson format - </w:t>
      </w:r>
      <w:hyperlink r:id="rId1415" w:history="1">
        <w:r w:rsidRPr="009D0E48">
          <w:rPr>
            <w:rStyle w:val="Hyperlink"/>
          </w:rPr>
          <w:t>vt2geojson</w:t>
        </w:r>
      </w:hyperlink>
      <w:r>
        <w:t xml:space="preserve">. </w:t>
      </w:r>
    </w:p>
    <w:p w14:paraId="343A8C9E" w14:textId="35FEA4F1" w:rsidR="004C558C" w:rsidRDefault="004C558C" w:rsidP="004C558C">
      <w:pPr>
        <w:pStyle w:val="Heading7"/>
      </w:pPr>
      <w:r>
        <w:lastRenderedPageBreak/>
        <w:t>Installing</w:t>
      </w:r>
    </w:p>
    <w:p w14:paraId="70D770DD" w14:textId="77777777" w:rsidR="004C558C" w:rsidRDefault="004C558C" w:rsidP="008B6883">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8B6883">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19C5ACF7" w14:textId="62BA7B6D" w:rsidR="004623B4" w:rsidRDefault="004623B4" w:rsidP="004623B4">
      <w:pPr>
        <w:pStyle w:val="Heading5"/>
      </w:pPr>
      <w:r>
        <w:t>React</w:t>
      </w:r>
    </w:p>
    <w:p w14:paraId="271DFFDB" w14:textId="57708FDF" w:rsidR="004623B4" w:rsidRPr="004623B4" w:rsidRDefault="004623B4" w:rsidP="004623B4">
      <w:pPr>
        <w:pStyle w:val="BodyText2"/>
      </w:pPr>
      <w:r>
        <w:t xml:space="preserve">Is </w:t>
      </w:r>
      <w:hyperlink r:id="rId1416"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548DC0CB" w14:textId="77777777" w:rsidR="007F3004" w:rsidRDefault="007F3004" w:rsidP="007F3004">
      <w:pPr>
        <w:pStyle w:val="Heading6"/>
      </w:pPr>
      <w:r>
        <w:t>Building</w:t>
      </w:r>
    </w:p>
    <w:p w14:paraId="5D2A0057" w14:textId="77777777" w:rsidR="007F3004" w:rsidRPr="00143EB8" w:rsidRDefault="007F3004" w:rsidP="007F3004">
      <w:pPr>
        <w:pStyle w:val="Unix"/>
      </w:pPr>
      <w:r>
        <w:t>npm run build</w:t>
      </w:r>
    </w:p>
    <w:p w14:paraId="2F5BE638" w14:textId="77777777" w:rsidR="007F3004" w:rsidRPr="00130BFA" w:rsidRDefault="007F3004" w:rsidP="007F3004">
      <w:pPr>
        <w:pStyle w:val="Heading7"/>
      </w:pPr>
      <w:r>
        <w:t>Issues</w:t>
      </w:r>
    </w:p>
    <w:p w14:paraId="739BB94C" w14:textId="77777777" w:rsidR="007F3004" w:rsidRDefault="007F3004" w:rsidP="007F3004">
      <w:pPr>
        <w:pStyle w:val="Heading8"/>
      </w:pPr>
      <w:r>
        <w:t>Errors</w:t>
      </w:r>
    </w:p>
    <w:p w14:paraId="38209956" w14:textId="77777777" w:rsidR="007F3004" w:rsidRDefault="007F3004" w:rsidP="007F3004">
      <w:pPr>
        <w:pStyle w:val="Unix"/>
      </w:pPr>
      <w:r>
        <w:t>sh: 1: react-scripts: not found</w:t>
      </w:r>
    </w:p>
    <w:p w14:paraId="55A7547A" w14:textId="77777777" w:rsidR="007F3004" w:rsidRDefault="007F3004" w:rsidP="007F3004">
      <w:pPr>
        <w:pStyle w:val="Unix"/>
      </w:pPr>
      <w:r>
        <w:t>npm ERR! file sh</w:t>
      </w:r>
    </w:p>
    <w:p w14:paraId="0F60BD2A" w14:textId="77777777" w:rsidR="007F3004" w:rsidRDefault="007F3004" w:rsidP="007F3004">
      <w:pPr>
        <w:pStyle w:val="Unix"/>
      </w:pPr>
      <w:r>
        <w:t>npm ERR! code ELIFECYCLE</w:t>
      </w:r>
    </w:p>
    <w:p w14:paraId="0D45BCDE" w14:textId="77777777" w:rsidR="007F3004" w:rsidRDefault="007F3004" w:rsidP="007F3004">
      <w:pPr>
        <w:pStyle w:val="Unix"/>
      </w:pPr>
      <w:r>
        <w:t>npm ERR! errno ENOENT</w:t>
      </w:r>
    </w:p>
    <w:p w14:paraId="476B4480" w14:textId="77777777" w:rsidR="007F3004" w:rsidRDefault="007F3004" w:rsidP="007F3004">
      <w:pPr>
        <w:pStyle w:val="Unix"/>
      </w:pPr>
      <w:r>
        <w:t>npm ERR! syscall spawn</w:t>
      </w:r>
    </w:p>
    <w:p w14:paraId="792FB0A6" w14:textId="77777777" w:rsidR="007F3004" w:rsidRDefault="007F3004" w:rsidP="007F3004">
      <w:pPr>
        <w:pStyle w:val="Unix"/>
      </w:pPr>
      <w:r>
        <w:t>npm ERR! acp@0.1.0 build: `react-scripts build`</w:t>
      </w:r>
    </w:p>
    <w:p w14:paraId="3598BB74" w14:textId="77777777" w:rsidR="007F3004" w:rsidRDefault="007F3004" w:rsidP="007F3004">
      <w:pPr>
        <w:pStyle w:val="Unix"/>
      </w:pPr>
      <w:r>
        <w:t>npm ERR! spawn ENOENT</w:t>
      </w:r>
    </w:p>
    <w:p w14:paraId="3F5C2164" w14:textId="77777777" w:rsidR="007F3004" w:rsidRDefault="007F3004" w:rsidP="007F3004">
      <w:pPr>
        <w:pStyle w:val="Unix"/>
      </w:pPr>
      <w:r>
        <w:t xml:space="preserve">npm ERR! </w:t>
      </w:r>
    </w:p>
    <w:p w14:paraId="4C79C169" w14:textId="77777777" w:rsidR="007F3004" w:rsidRDefault="007F3004" w:rsidP="007F3004">
      <w:pPr>
        <w:pStyle w:val="Unix"/>
      </w:pPr>
      <w:r>
        <w:t>npm ERR! Failed at the acp@0.1.0 build script.</w:t>
      </w:r>
    </w:p>
    <w:p w14:paraId="75FDA8F1" w14:textId="77777777" w:rsidR="007F3004" w:rsidRDefault="007F3004" w:rsidP="007F3004">
      <w:pPr>
        <w:pStyle w:val="Unix"/>
      </w:pPr>
      <w:r>
        <w:t>npm ERR! This is probably not a problem with npm. There is likely additional logging output above.</w:t>
      </w:r>
    </w:p>
    <w:p w14:paraId="1F47108D" w14:textId="77777777" w:rsidR="007F3004" w:rsidRDefault="007F3004" w:rsidP="007F3004">
      <w:pPr>
        <w:pStyle w:val="Unix"/>
      </w:pPr>
      <w:r>
        <w:t>npm WARN Local package.json exists, but node_modules missing, did you mean to install?</w:t>
      </w:r>
    </w:p>
    <w:p w14:paraId="0452B363" w14:textId="77777777" w:rsidR="007F3004" w:rsidRDefault="007F3004" w:rsidP="007F3004">
      <w:pPr>
        <w:pStyle w:val="Unix"/>
      </w:pPr>
      <w:r>
        <w:t>npm ERR! A complete log of this run can be found in:</w:t>
      </w:r>
    </w:p>
    <w:p w14:paraId="73B89F59" w14:textId="77777777" w:rsidR="007F3004" w:rsidRDefault="007F3004" w:rsidP="007F3004">
      <w:pPr>
        <w:pStyle w:val="Unix"/>
      </w:pPr>
      <w:r>
        <w:t>npm ERR!     /home/biopama/.npm/_logs/2018-02-21T08_51_55_267Z-debug.log</w:t>
      </w:r>
    </w:p>
    <w:p w14:paraId="0CC616FD" w14:textId="77777777" w:rsidR="007F3004" w:rsidRDefault="007F3004" w:rsidP="007F3004">
      <w:pPr>
        <w:pStyle w:val="Unix"/>
      </w:pPr>
      <w:r>
        <w:t xml:space="preserve">biopama@Ubuntu-1710-artful-64-minimal:~/public_html/beta/wireframes/acp$ </w:t>
      </w:r>
    </w:p>
    <w:p w14:paraId="266CB2EA" w14:textId="77777777" w:rsidR="007F3004" w:rsidRDefault="007F3004" w:rsidP="007F3004">
      <w:pPr>
        <w:pStyle w:val="BodyText2"/>
      </w:pPr>
      <w:r>
        <w:t>This was because the node_modules were not installed in the folder so I installed them:</w:t>
      </w:r>
    </w:p>
    <w:p w14:paraId="33188E08" w14:textId="77777777" w:rsidR="007F3004" w:rsidRDefault="007F3004" w:rsidP="007F3004">
      <w:pPr>
        <w:pStyle w:val="Unix"/>
      </w:pPr>
      <w:r w:rsidRPr="00130BFA">
        <w:t>biopama@Ubuntu-1710-artful-64-minimal:~/public_html/beta/wireframes/acp$ npm install</w:t>
      </w:r>
    </w:p>
    <w:p w14:paraId="500D8646" w14:textId="77777777" w:rsidR="007F3004" w:rsidRPr="00130BFA" w:rsidRDefault="007F3004" w:rsidP="007F3004">
      <w:pPr>
        <w:pStyle w:val="BodyText2"/>
      </w:pPr>
      <w:r>
        <w:t>Now it builds OK.</w:t>
      </w:r>
    </w:p>
    <w:p w14:paraId="31E4FC34" w14:textId="77777777" w:rsidR="007F3004" w:rsidRDefault="007F3004" w:rsidP="007F3004">
      <w:pPr>
        <w:pStyle w:val="Heading8"/>
      </w:pPr>
      <w:r>
        <w:t>404 errors in build</w:t>
      </w:r>
    </w:p>
    <w:p w14:paraId="38AC2963" w14:textId="77777777" w:rsidR="007F3004" w:rsidRPr="000A5587" w:rsidRDefault="007F3004" w:rsidP="007F3004">
      <w:pPr>
        <w:pStyle w:val="Heading9"/>
      </w:pPr>
      <w:r>
        <w:t>No home folder set</w:t>
      </w:r>
    </w:p>
    <w:p w14:paraId="3FBC9448"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091556A" w14:textId="77777777" w:rsidR="007F3004" w:rsidRDefault="007F3004" w:rsidP="007F3004">
      <w:pPr>
        <w:pStyle w:val="Heading9"/>
      </w:pPr>
      <w:bookmarkStart w:id="239" w:name="_Rewrites_not_enabled"/>
      <w:bookmarkEnd w:id="239"/>
      <w:r>
        <w:t>Rewrites not enabled in Apache</w:t>
      </w:r>
    </w:p>
    <w:p w14:paraId="22869362"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17" w:history="1">
        <w:r w:rsidRPr="00914DB2">
          <w:rPr>
            <w:rStyle w:val="Hyperlink"/>
          </w:rPr>
          <w:t>https://andrewcottam.github.io/wireframes/regional/build/indicator/2</w:t>
        </w:r>
      </w:hyperlink>
      <w:r>
        <w:t xml:space="preserve"> it works in GitHub but </w:t>
      </w:r>
    </w:p>
    <w:p w14:paraId="1FD0E235" w14:textId="77777777" w:rsidR="007F3004" w:rsidRPr="000A5587" w:rsidRDefault="00837495" w:rsidP="007F3004">
      <w:pPr>
        <w:pStyle w:val="BodyText2"/>
      </w:pPr>
      <w:hyperlink r:id="rId1418" w:history="1">
        <w:r w:rsidR="007F3004" w:rsidRPr="00914DB2">
          <w:rPr>
            <w:rStyle w:val="Hyperlink"/>
          </w:rPr>
          <w:t>http://beta.biopama.org/wireframes/regional/build/indicator/2</w:t>
        </w:r>
      </w:hyperlink>
      <w:r w:rsidR="007F3004">
        <w:t xml:space="preserve"> gives me a 404 error. This is because Apache is not configured correctly to rewrite the request to the </w:t>
      </w:r>
      <w:hyperlink r:id="rId1419" w:history="1">
        <w:r w:rsidR="007F3004" w:rsidRPr="00914DB2">
          <w:rPr>
            <w:rStyle w:val="Hyperlink"/>
          </w:rPr>
          <w:t>http://beta.biopama.org/wireframes/regional/build/index.html</w:t>
        </w:r>
      </w:hyperlink>
      <w:r w:rsidR="007F3004">
        <w:t xml:space="preserve"> page. See Apache configuration.</w:t>
      </w:r>
    </w:p>
    <w:p w14:paraId="2B82C94C" w14:textId="77777777" w:rsidR="007F3004" w:rsidRDefault="007F3004" w:rsidP="007F3004">
      <w:pPr>
        <w:pStyle w:val="Heading8"/>
      </w:pPr>
      <w:r>
        <w:t>Paths</w:t>
      </w:r>
    </w:p>
    <w:p w14:paraId="53712B5F" w14:textId="77777777" w:rsidR="007F3004" w:rsidRDefault="007F3004" w:rsidP="007F3004">
      <w:pPr>
        <w:pStyle w:val="BodyText2"/>
      </w:pPr>
      <w:r>
        <w:t xml:space="preserve">Dev and deploy have 2 different url paths and this can cause problems when deploying. Good article here about </w:t>
      </w:r>
      <w:hyperlink r:id="rId1420"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3799AF48" w14:textId="77777777" w:rsidR="007F3004" w:rsidRDefault="007F3004" w:rsidP="007F3004">
      <w:pPr>
        <w:pStyle w:val="BodyText2"/>
      </w:pPr>
      <w:r>
        <w:t>One solution to storing the path is to use Global Variables in the Window Object:</w:t>
      </w:r>
    </w:p>
    <w:p w14:paraId="1DE639D8" w14:textId="77777777" w:rsidR="007F3004" w:rsidRDefault="007F3004" w:rsidP="007F3004">
      <w:pPr>
        <w:pStyle w:val="Code"/>
      </w:pPr>
      <w:r w:rsidRPr="00953B47">
        <w:lastRenderedPageBreak/>
        <w:t>window.basepath = (process.env.NODE_ENV==='production') ? "/wireframes/acp/build/" : "/wireframes/acp/";</w:t>
      </w:r>
    </w:p>
    <w:p w14:paraId="2445E165" w14:textId="77777777" w:rsidR="007F3004" w:rsidRDefault="007F3004" w:rsidP="007F3004">
      <w:pPr>
        <w:pStyle w:val="BodyText2"/>
      </w:pPr>
      <w:r>
        <w:t>Then bind to this value:</w:t>
      </w:r>
    </w:p>
    <w:p w14:paraId="27E4B5F0" w14:textId="77777777" w:rsidR="007F3004" w:rsidRPr="00407D24" w:rsidRDefault="007F3004" w:rsidP="007F3004">
      <w:pPr>
        <w:pStyle w:val="Code"/>
      </w:pPr>
      <w:r w:rsidRPr="00963618">
        <w:t>&lt;Route path={window.basepath + "Region/:region"} component={Region}/&gt;</w:t>
      </w:r>
    </w:p>
    <w:p w14:paraId="0C246E4A" w14:textId="77777777" w:rsidR="007F3004" w:rsidRDefault="007F3004" w:rsidP="007F3004">
      <w:pPr>
        <w:pStyle w:val="Heading8"/>
      </w:pPr>
      <w:r>
        <w:t>Failed to compile</w:t>
      </w:r>
    </w:p>
    <w:p w14:paraId="6CA7C5E7"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7B601185" w14:textId="77777777" w:rsidR="007F3004" w:rsidRPr="00941D32" w:rsidRDefault="007F3004" w:rsidP="007F3004">
      <w:pPr>
        <w:pStyle w:val="BodyText2"/>
      </w:pPr>
      <w:r>
        <w:t>Reinstall react-router and react-router-dom.</w:t>
      </w:r>
    </w:p>
    <w:p w14:paraId="2649F0FA" w14:textId="77777777" w:rsidR="001C38DB" w:rsidRDefault="001C38DB" w:rsidP="001C38DB">
      <w:pPr>
        <w:pStyle w:val="Heading6"/>
      </w:pPr>
      <w:r>
        <w:t>Components</w:t>
      </w:r>
    </w:p>
    <w:p w14:paraId="161CBC7B" w14:textId="68831D92" w:rsidR="001C38DB" w:rsidRDefault="001C38DB" w:rsidP="001C38DB">
      <w:pPr>
        <w:pStyle w:val="Heading7"/>
      </w:pPr>
      <w:r>
        <w:t>react-router</w:t>
      </w:r>
    </w:p>
    <w:p w14:paraId="7FE65AE4" w14:textId="77777777" w:rsidR="00941D32" w:rsidRDefault="00941D32" w:rsidP="00941D32">
      <w:pPr>
        <w:pStyle w:val="Heading8"/>
      </w:pPr>
      <w:r>
        <w:t>Installation</w:t>
      </w:r>
    </w:p>
    <w:p w14:paraId="4339D6A9" w14:textId="6C841458" w:rsidR="00941D32" w:rsidRDefault="00941D32" w:rsidP="00941D32">
      <w:pPr>
        <w:pStyle w:val="Unix"/>
      </w:pPr>
      <w:r w:rsidRPr="00941D32">
        <w:t>npm install --save react-router</w:t>
      </w:r>
    </w:p>
    <w:p w14:paraId="220D5321" w14:textId="2EBDD123" w:rsidR="00EC5C7A" w:rsidRDefault="00EC5C7A" w:rsidP="00EC5C7A">
      <w:pPr>
        <w:pStyle w:val="BodyText2"/>
      </w:pPr>
      <w:r>
        <w:t>You may also need react-router-dom:</w:t>
      </w:r>
    </w:p>
    <w:p w14:paraId="430CE4CF" w14:textId="1215330E" w:rsidR="00EC5C7A" w:rsidRPr="00941D32" w:rsidRDefault="00EC5C7A" w:rsidP="00941D32">
      <w:pPr>
        <w:pStyle w:val="Unix"/>
      </w:pPr>
      <w:r w:rsidRPr="00EC5C7A">
        <w:t>npm install --save react-router-dom</w:t>
      </w:r>
    </w:p>
    <w:p w14:paraId="66E1F2BF" w14:textId="1928171C" w:rsidR="001C38DB" w:rsidRDefault="00242769" w:rsidP="001C38DB">
      <w:pPr>
        <w:pStyle w:val="Heading8"/>
      </w:pPr>
      <w:r>
        <w:t>Using</w:t>
      </w:r>
    </w:p>
    <w:p w14:paraId="4B2A10F7" w14:textId="082E39AD" w:rsidR="001C38DB" w:rsidRDefault="001C38DB" w:rsidP="001C38DB">
      <w:pPr>
        <w:pStyle w:val="BodyText2"/>
      </w:pPr>
      <w:r>
        <w:t>The &lt;Route&gt; component path attribute matches the full url and not the relative url.</w:t>
      </w:r>
    </w:p>
    <w:p w14:paraId="70674942" w14:textId="3C20BB39"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21" w:history="1">
        <w:r w:rsidRPr="007B3A95">
          <w:rPr>
            <w:rStyle w:val="Hyperlink"/>
          </w:rPr>
          <w:t>here</w:t>
        </w:r>
      </w:hyperlink>
      <w:r>
        <w:t>).</w:t>
      </w:r>
    </w:p>
    <w:p w14:paraId="4EBB4935" w14:textId="13C2F89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0E3B7CF9" w14:textId="1AC1586E" w:rsidR="00982B0D" w:rsidRDefault="00982B0D" w:rsidP="00982B0D">
      <w:pPr>
        <w:pStyle w:val="Code"/>
      </w:pPr>
      <w:r w:rsidRPr="00982B0D">
        <w:t>&lt;Route path={"indic</w:t>
      </w:r>
      <w:r>
        <w:t>ator/:id/:iso3?"}</w:t>
      </w:r>
      <w:r w:rsidRPr="00982B0D">
        <w:t>/&gt;</w:t>
      </w:r>
    </w:p>
    <w:p w14:paraId="066A3BF9" w14:textId="323D0B7D" w:rsidR="00B1327A" w:rsidRPr="00982B0D" w:rsidRDefault="00647AD4" w:rsidP="00B1327A">
      <w:pPr>
        <w:pStyle w:val="BodyText2"/>
      </w:pPr>
      <w:r>
        <w:t xml:space="preserve">The path is set as a string and converted to a regex and </w:t>
      </w:r>
      <w:hyperlink r:id="rId1422" w:history="1">
        <w:r w:rsidRPr="00647AD4">
          <w:rPr>
            <w:rStyle w:val="Hyperlink"/>
          </w:rPr>
          <w:t>then matched</w:t>
        </w:r>
      </w:hyperlink>
      <w:r>
        <w:t xml:space="preserve">. </w:t>
      </w:r>
      <w:r w:rsidR="00B1327A">
        <w:t xml:space="preserve">This is documented in the path-to-regexp node module </w:t>
      </w:r>
      <w:hyperlink r:id="rId1423" w:history="1">
        <w:r w:rsidR="00B1327A" w:rsidRPr="00B1327A">
          <w:rPr>
            <w:rStyle w:val="Hyperlink"/>
          </w:rPr>
          <w:t>here</w:t>
        </w:r>
      </w:hyperlink>
      <w:r w:rsidR="00B1327A">
        <w:t xml:space="preserve"> toge</w:t>
      </w:r>
      <w:r>
        <w:t>ther with lots of other options</w:t>
      </w:r>
      <w:r w:rsidR="00B1327A">
        <w:t>.</w:t>
      </w:r>
    </w:p>
    <w:p w14:paraId="3BCC9DC9" w14:textId="510500E5" w:rsidR="00D17513" w:rsidRDefault="00D17513" w:rsidP="00D17513">
      <w:pPr>
        <w:pStyle w:val="Heading7"/>
      </w:pPr>
      <w:bookmarkStart w:id="240" w:name="_react-fontawesome"/>
      <w:bookmarkEnd w:id="240"/>
      <w:r>
        <w:t>react-fontawesome</w:t>
      </w:r>
    </w:p>
    <w:p w14:paraId="5074A1AF" w14:textId="77777777" w:rsidR="00D17513" w:rsidRDefault="00837495" w:rsidP="00D17513">
      <w:pPr>
        <w:pStyle w:val="BodyText2"/>
      </w:pPr>
      <w:hyperlink r:id="rId1424" w:history="1">
        <w:r w:rsidR="00D17513" w:rsidRPr="00D17513">
          <w:rPr>
            <w:rStyle w:val="Hyperlink"/>
          </w:rPr>
          <w:t>Here</w:t>
        </w:r>
      </w:hyperlink>
      <w:r w:rsidR="00D17513">
        <w:t xml:space="preserve">. </w:t>
      </w:r>
    </w:p>
    <w:p w14:paraId="48003479" w14:textId="15852841" w:rsidR="00D17513" w:rsidRDefault="009B79D1" w:rsidP="00D17513">
      <w:pPr>
        <w:pStyle w:val="Heading8"/>
      </w:pPr>
      <w:r>
        <w:t>Installing</w:t>
      </w:r>
    </w:p>
    <w:p w14:paraId="4571056F" w14:textId="62660F4F" w:rsidR="00D17513" w:rsidRDefault="009B79D1" w:rsidP="00D17513">
      <w:pPr>
        <w:pStyle w:val="Unix"/>
      </w:pPr>
      <w:r w:rsidRPr="009B79D1">
        <w:t>npm install --save react-fontawesome</w:t>
      </w:r>
    </w:p>
    <w:p w14:paraId="3675C896" w14:textId="1A363DFF" w:rsidR="00D17513" w:rsidRDefault="00D17513" w:rsidP="00D17513">
      <w:pPr>
        <w:pStyle w:val="Heading8"/>
      </w:pPr>
      <w:r>
        <w:t>Using</w:t>
      </w:r>
    </w:p>
    <w:p w14:paraId="2DF516B6" w14:textId="6DBD35E4" w:rsidR="00D17513" w:rsidRDefault="00D17513" w:rsidP="00D17513">
      <w:pPr>
        <w:pStyle w:val="BodyText2"/>
      </w:pPr>
      <w:r>
        <w:t>Reference the CDN font awesome css by add</w:t>
      </w:r>
      <w:r w:rsidR="00C965C7">
        <w:t xml:space="preserve">ing this to the index.html page (see </w:t>
      </w:r>
      <w:hyperlink r:id="rId1425" w:anchor="using-cdn-version" w:history="1">
        <w:r w:rsidR="00C965C7" w:rsidRPr="00C965C7">
          <w:rPr>
            <w:rStyle w:val="Hyperlink"/>
          </w:rPr>
          <w:t>here</w:t>
        </w:r>
      </w:hyperlink>
      <w:r w:rsidR="00C965C7">
        <w:t>):</w:t>
      </w:r>
    </w:p>
    <w:p w14:paraId="2E5562C4" w14:textId="5E799E2F" w:rsidR="00D17513" w:rsidRDefault="00D17513" w:rsidP="00D17513">
      <w:pPr>
        <w:pStyle w:val="Code"/>
      </w:pPr>
      <w:r w:rsidRPr="00D17513">
        <w:t>&lt;link href="https://maxcdn.bootstrapcdn.com/font-awesome/4.7.0/css/font-awesome.min.css" rel="stylesheet" /&gt;</w:t>
      </w:r>
    </w:p>
    <w:p w14:paraId="7AB66104" w14:textId="6985050B" w:rsidR="00836931" w:rsidRDefault="00836931" w:rsidP="00836931">
      <w:pPr>
        <w:pStyle w:val="BodyText2"/>
      </w:pPr>
      <w:r>
        <w:t>Then use it like this:</w:t>
      </w:r>
    </w:p>
    <w:p w14:paraId="2F1F6DD5" w14:textId="6311CE2C" w:rsidR="00836931" w:rsidRPr="00D17513" w:rsidRDefault="00836931" w:rsidP="00D17513">
      <w:pPr>
        <w:pStyle w:val="Code"/>
      </w:pPr>
      <w:r w:rsidRPr="00836931">
        <w:t>{(this.state.favorited) ?  &lt;FontAwesome name='star' style={{ color:'#FAB800' }}/&gt; : &lt;FontAwesome name='star' /&gt;}</w:t>
      </w:r>
    </w:p>
    <w:p w14:paraId="3381F3B1" w14:textId="12142768" w:rsidR="00642770" w:rsidRDefault="00642770" w:rsidP="00642770">
      <w:pPr>
        <w:pStyle w:val="Heading7"/>
      </w:pPr>
      <w:bookmarkStart w:id="241" w:name="_react-mapbox-gl"/>
      <w:bookmarkEnd w:id="241"/>
      <w:r>
        <w:t>react-mapbox-gl</w:t>
      </w:r>
    </w:p>
    <w:p w14:paraId="2A388C16" w14:textId="5B700ECF" w:rsidR="00260BE3" w:rsidRPr="00260BE3" w:rsidRDefault="00837495" w:rsidP="00260BE3">
      <w:pPr>
        <w:pStyle w:val="BodyText2"/>
      </w:pPr>
      <w:hyperlink r:id="rId1426" w:history="1">
        <w:r w:rsidR="00260BE3" w:rsidRPr="00260BE3">
          <w:rPr>
            <w:rStyle w:val="Hyperlink"/>
          </w:rPr>
          <w:t>This</w:t>
        </w:r>
      </w:hyperlink>
      <w:r w:rsidR="00260BE3">
        <w:t xml:space="preserve"> is the Github page for react-mapbox-gl.</w:t>
      </w:r>
    </w:p>
    <w:p w14:paraId="3361B439" w14:textId="3AB1C44E" w:rsidR="00642770" w:rsidRDefault="00642770" w:rsidP="00642770">
      <w:pPr>
        <w:pStyle w:val="Heading8"/>
      </w:pPr>
      <w:r>
        <w:t>Installing</w:t>
      </w:r>
    </w:p>
    <w:p w14:paraId="50C4C884" w14:textId="2DE5A25B" w:rsidR="00642770" w:rsidRPr="00642770" w:rsidRDefault="00642770" w:rsidP="00642770">
      <w:pPr>
        <w:pStyle w:val="Unix"/>
      </w:pPr>
      <w:r w:rsidRPr="00642770">
        <w:t>npm install react-mapbox-gl --save</w:t>
      </w:r>
    </w:p>
    <w:p w14:paraId="3A59BFAF" w14:textId="048C8D1E" w:rsidR="00642770" w:rsidRDefault="00642770" w:rsidP="00642770">
      <w:pPr>
        <w:pStyle w:val="Heading8"/>
      </w:pPr>
      <w:r>
        <w:t>Using</w:t>
      </w:r>
    </w:p>
    <w:p w14:paraId="0400C214" w14:textId="77777777" w:rsidR="001C4E22" w:rsidRDefault="001C4E22" w:rsidP="001C4E22">
      <w:pPr>
        <w:pStyle w:val="Heading6"/>
      </w:pPr>
      <w:r>
        <w:lastRenderedPageBreak/>
        <w:t>Components in separate files</w:t>
      </w:r>
    </w:p>
    <w:p w14:paraId="2C221DC2" w14:textId="77777777" w:rsidR="001C4E22" w:rsidRPr="001C4E22" w:rsidRDefault="001C4E22" w:rsidP="001C4E22">
      <w:pPr>
        <w:pStyle w:val="BodyText2"/>
      </w:pPr>
      <w:r>
        <w:t xml:space="preserve">Following instructions </w:t>
      </w:r>
      <w:hyperlink r:id="rId1427" w:history="1">
        <w:r w:rsidRPr="001C4E22">
          <w:rPr>
            <w:rStyle w:val="Hyperlink"/>
          </w:rPr>
          <w:t>here</w:t>
        </w:r>
      </w:hyperlink>
      <w:r>
        <w:t>.</w:t>
      </w:r>
    </w:p>
    <w:p w14:paraId="29184340" w14:textId="3C361C5E" w:rsidR="000D2314" w:rsidRDefault="000D2314" w:rsidP="000D2314">
      <w:pPr>
        <w:pStyle w:val="Heading6"/>
      </w:pPr>
      <w:r>
        <w:t>Creating React apps</w:t>
      </w:r>
    </w:p>
    <w:p w14:paraId="64FFAAAE" w14:textId="6E10FCCF" w:rsidR="00C323C7" w:rsidRDefault="00C323C7" w:rsidP="00C323C7">
      <w:pPr>
        <w:pStyle w:val="BodyText2"/>
      </w:pPr>
      <w:r>
        <w:t>Once create-react-app is installed you can create React apps:</w:t>
      </w:r>
    </w:p>
    <w:p w14:paraId="689937D7" w14:textId="172AEE2B" w:rsidR="000D2314" w:rsidRDefault="000D2314" w:rsidP="000D2314">
      <w:pPr>
        <w:pStyle w:val="Unix"/>
      </w:pPr>
      <w:r>
        <w:t>blishten:~/workspace (gh-pages) $ create-react-app nodejs-tutorial</w:t>
      </w:r>
    </w:p>
    <w:p w14:paraId="02EB1E17" w14:textId="752AECFC" w:rsidR="000D2314" w:rsidRPr="000D2314" w:rsidRDefault="000D2314" w:rsidP="00407D24">
      <w:pPr>
        <w:pStyle w:val="BodyText2"/>
      </w:pPr>
      <w:r>
        <w:t>Creating a new React app in /home/ubuntu/workspace/nodejs-tutorial.</w:t>
      </w:r>
    </w:p>
    <w:p w14:paraId="30DC15D3" w14:textId="132553E2" w:rsidR="00197C4B" w:rsidRDefault="00197C4B" w:rsidP="00197C4B">
      <w:pPr>
        <w:pStyle w:val="Heading6"/>
      </w:pPr>
      <w:r>
        <w:t>CSS</w:t>
      </w:r>
    </w:p>
    <w:p w14:paraId="1A0FCA57" w14:textId="42C17972" w:rsidR="00197C4B" w:rsidRDefault="00197C4B" w:rsidP="00197C4B">
      <w:pPr>
        <w:pStyle w:val="BodyText2"/>
      </w:pPr>
      <w:r>
        <w:t>You need to import css files like this:</w:t>
      </w:r>
    </w:p>
    <w:p w14:paraId="135CE142" w14:textId="785D72CF" w:rsidR="00197C4B" w:rsidRDefault="00197C4B" w:rsidP="00197C4B">
      <w:pPr>
        <w:pStyle w:val="Code"/>
      </w:pPr>
      <w:r w:rsidRPr="00197C4B">
        <w:t>import './App.css';</w:t>
      </w:r>
    </w:p>
    <w:p w14:paraId="340A7685" w14:textId="693BD504" w:rsidR="003B5A27" w:rsidRPr="00197C4B" w:rsidRDefault="003B5A27" w:rsidP="003B5A27">
      <w:pPr>
        <w:pStyle w:val="BodyText2"/>
      </w:pPr>
      <w:r>
        <w:t>The css gets built into the page by React.</w:t>
      </w:r>
    </w:p>
    <w:p w14:paraId="7532CCEC" w14:textId="0CB9D369" w:rsidR="00B60A90" w:rsidRDefault="00B60A90" w:rsidP="00B60A90">
      <w:pPr>
        <w:pStyle w:val="Heading6"/>
      </w:pPr>
      <w:r>
        <w:t>Fonts</w:t>
      </w:r>
    </w:p>
    <w:p w14:paraId="4FF0102D" w14:textId="47211254" w:rsidR="00B60A90" w:rsidRDefault="00B60A90" w:rsidP="00B60A90">
      <w:pPr>
        <w:pStyle w:val="BodyText2"/>
      </w:pPr>
      <w:r>
        <w:t xml:space="preserve">Mapbox Studio </w:t>
      </w:r>
      <w:r w:rsidR="004B248F">
        <w:t>uses the 'Open Sans' font which is shown in a style element in the HTML page:</w:t>
      </w:r>
    </w:p>
    <w:p w14:paraId="3D7B2B36" w14:textId="77777777" w:rsidR="004B248F" w:rsidRDefault="004B248F" w:rsidP="004B248F">
      <w:pPr>
        <w:pStyle w:val="Code"/>
      </w:pPr>
      <w:r>
        <w:t>&lt;style type="text/css" data-href="vendor/dotcom-page-shell/page-shell-styles.css"&gt;</w:t>
      </w:r>
    </w:p>
    <w:p w14:paraId="39357D6D" w14:textId="77777777" w:rsidR="004B248F" w:rsidRDefault="004B248F" w:rsidP="004B248F">
      <w:pPr>
        <w:pStyle w:val="Code"/>
      </w:pPr>
      <w:r>
        <w:t>..</w:t>
      </w:r>
    </w:p>
    <w:p w14:paraId="54198B06"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72F74982"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13CBE263" w14:textId="77777777" w:rsidR="004B248F" w:rsidRDefault="004B248F" w:rsidP="004B248F">
      <w:pPr>
        <w:pStyle w:val="Code"/>
      </w:pPr>
      <w:r>
        <w:t>..</w:t>
      </w:r>
    </w:p>
    <w:p w14:paraId="02C8936D" w14:textId="0FB8A1A5" w:rsidR="004B248F" w:rsidRDefault="004B248F" w:rsidP="004B248F">
      <w:pPr>
        <w:pStyle w:val="Code"/>
      </w:pPr>
      <w:r>
        <w:t>&lt;/style&gt;</w:t>
      </w:r>
    </w:p>
    <w:p w14:paraId="388E50CF" w14:textId="09CDD171" w:rsidR="00B60A90" w:rsidRDefault="00837495" w:rsidP="00B60A90">
      <w:pPr>
        <w:pStyle w:val="BodyText2"/>
      </w:pPr>
      <w:hyperlink r:id="rId1428" w:history="1">
        <w:r w:rsidR="00B60A90" w:rsidRPr="009E4FEF">
          <w:rPr>
            <w:rStyle w:val="Hyperlink"/>
          </w:rPr>
          <w:t>https://api.mapbox.com/mapbox-assembly/mbx/v0.23.1/opensans-italic.woff2</w:t>
        </w:r>
      </w:hyperlink>
      <w:r w:rsidR="00B60A90">
        <w:t xml:space="preserve"> </w:t>
      </w:r>
    </w:p>
    <w:p w14:paraId="37E8A1BC" w14:textId="125FF218" w:rsidR="00CD1163" w:rsidRPr="00B60A90" w:rsidRDefault="00CD1163" w:rsidP="00B60A90">
      <w:pPr>
        <w:pStyle w:val="BodyText2"/>
      </w:pPr>
      <w:r>
        <w:t xml:space="preserve">Installing fonts with React is easy - follow the guide </w:t>
      </w:r>
      <w:hyperlink r:id="rId1429" w:history="1">
        <w:r w:rsidRPr="00CD1163">
          <w:rPr>
            <w:rStyle w:val="Hyperlink"/>
          </w:rPr>
          <w:t>here</w:t>
        </w:r>
      </w:hyperlink>
      <w:r>
        <w:t>.</w:t>
      </w:r>
    </w:p>
    <w:p w14:paraId="6A992C0F" w14:textId="3AA5CB81" w:rsidR="00650061" w:rsidRDefault="00650061" w:rsidP="00650061">
      <w:pPr>
        <w:pStyle w:val="Heading6"/>
      </w:pPr>
      <w:r>
        <w:t>Tools</w:t>
      </w:r>
    </w:p>
    <w:p w14:paraId="0E9DE0CF" w14:textId="07FC0752" w:rsidR="00650061" w:rsidRDefault="00650061" w:rsidP="00650061">
      <w:pPr>
        <w:pStyle w:val="Heading7"/>
      </w:pPr>
      <w:r>
        <w:t>React DevTools Extension for Chrome</w:t>
      </w:r>
    </w:p>
    <w:p w14:paraId="6AB19500" w14:textId="00C115ED" w:rsidR="00650061" w:rsidRPr="00650061" w:rsidRDefault="00650061" w:rsidP="00650061">
      <w:pPr>
        <w:pStyle w:val="BodyText2"/>
      </w:pPr>
      <w:r>
        <w:t xml:space="preserve">From </w:t>
      </w:r>
      <w:hyperlink r:id="rId1430" w:anchor="developer-tools" w:history="1">
        <w:r w:rsidRPr="00650061">
          <w:rPr>
            <w:rStyle w:val="Hyperlink"/>
          </w:rPr>
          <w:t>here</w:t>
        </w:r>
      </w:hyperlink>
      <w:r>
        <w:t xml:space="preserve"> lets you inspect the React component tree in the console.</w:t>
      </w:r>
    </w:p>
    <w:p w14:paraId="4670F6DD" w14:textId="4A88C463" w:rsidR="009E73FC" w:rsidRDefault="009E73FC" w:rsidP="009E73FC">
      <w:pPr>
        <w:pStyle w:val="Heading6"/>
      </w:pPr>
      <w:r>
        <w:t>Using Font Awesome</w:t>
      </w:r>
    </w:p>
    <w:p w14:paraId="7BE2E6B9" w14:textId="472A3EB4" w:rsidR="009E73FC" w:rsidRPr="009E73FC" w:rsidRDefault="009E73FC" w:rsidP="009E73FC">
      <w:pPr>
        <w:pStyle w:val="BodyText2"/>
      </w:pPr>
      <w:r>
        <w:t xml:space="preserve">There are some issues with using font awesome where the icons don’t update in React - see </w:t>
      </w:r>
      <w:hyperlink r:id="rId1431" w:history="1">
        <w:r w:rsidRPr="009E73FC">
          <w:rPr>
            <w:rStyle w:val="Hyperlink"/>
          </w:rPr>
          <w:t>here</w:t>
        </w:r>
      </w:hyperlink>
      <w:r>
        <w:t xml:space="preserve">. In this case they recommend using the official Font Awesome </w:t>
      </w:r>
      <w:r w:rsidR="009B556A">
        <w:t>React Package (</w:t>
      </w:r>
      <w:hyperlink r:id="rId1432"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7DF5E2A4" w14:textId="77777777" w:rsidR="007F3004" w:rsidRDefault="007F3004" w:rsidP="007F3004">
      <w:pPr>
        <w:pStyle w:val="Heading6"/>
      </w:pPr>
      <w:r>
        <w:t>WebpackDevServer</w:t>
      </w:r>
    </w:p>
    <w:p w14:paraId="5D04AB3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1729E7CE" w14:textId="77777777" w:rsidR="007F3004" w:rsidRDefault="007F3004" w:rsidP="007F3004">
      <w:pPr>
        <w:pStyle w:val="Heading7"/>
      </w:pPr>
      <w:r>
        <w:t>Starting</w:t>
      </w:r>
    </w:p>
    <w:p w14:paraId="3DAE767E" w14:textId="77777777" w:rsidR="007F3004" w:rsidRDefault="007F3004" w:rsidP="007F3004">
      <w:pPr>
        <w:pStyle w:val="Unix"/>
      </w:pPr>
      <w:r w:rsidRPr="00BB1F9B">
        <w:t>cd biopama-demo-react</w:t>
      </w:r>
    </w:p>
    <w:p w14:paraId="6904A380" w14:textId="77777777" w:rsidR="007F3004" w:rsidRDefault="007F3004" w:rsidP="007F3004">
      <w:pPr>
        <w:pStyle w:val="Unix"/>
      </w:pPr>
      <w:r>
        <w:t>npm start</w:t>
      </w:r>
    </w:p>
    <w:p w14:paraId="72015CA2" w14:textId="77777777" w:rsidR="007F3004" w:rsidRPr="00BB1F9B" w:rsidRDefault="007F3004" w:rsidP="007F3004">
      <w:pPr>
        <w:pStyle w:val="BodyText2"/>
      </w:pPr>
      <w:r>
        <w:t>The website is then available at localserver:8080/</w:t>
      </w:r>
    </w:p>
    <w:p w14:paraId="394BABB6" w14:textId="77777777" w:rsidR="007F3004" w:rsidRDefault="007F3004" w:rsidP="007F3004">
      <w:pPr>
        <w:pStyle w:val="Heading7"/>
      </w:pPr>
      <w:r>
        <w:t>Stopping</w:t>
      </w:r>
    </w:p>
    <w:p w14:paraId="27073E82"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5BF5CF73" w14:textId="77777777" w:rsidR="007F3004" w:rsidRDefault="007F3004" w:rsidP="007F3004">
      <w:pPr>
        <w:pStyle w:val="Unix"/>
      </w:pPr>
      <w:r>
        <w:t>ps -u biopama</w:t>
      </w:r>
    </w:p>
    <w:p w14:paraId="002460E6" w14:textId="77777777" w:rsidR="007F3004" w:rsidRPr="00AA6B15" w:rsidRDefault="007F3004" w:rsidP="007F3004">
      <w:pPr>
        <w:pStyle w:val="BodyText2"/>
      </w:pPr>
      <w:r>
        <w:t>Find the 'node' processes and kill them.</w:t>
      </w:r>
    </w:p>
    <w:p w14:paraId="4AE01063" w14:textId="63DBCB56" w:rsidR="003140AD" w:rsidRDefault="003140AD" w:rsidP="00E52C57">
      <w:pPr>
        <w:pStyle w:val="Heading5"/>
      </w:pPr>
      <w:r>
        <w:lastRenderedPageBreak/>
        <w:t>Component Libraries</w:t>
      </w:r>
    </w:p>
    <w:p w14:paraId="6FF797D9" w14:textId="1340638F" w:rsidR="00E52C57" w:rsidRDefault="00E52C57" w:rsidP="00E52C57">
      <w:pPr>
        <w:pStyle w:val="Heading6"/>
      </w:pPr>
      <w:r>
        <w:t>Bootstrap</w:t>
      </w:r>
    </w:p>
    <w:p w14:paraId="28382311" w14:textId="5159822B"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56BCC8C4" w14:textId="2F2B1A4B" w:rsidR="003140AD" w:rsidRDefault="003140AD" w:rsidP="00E52C57">
      <w:pPr>
        <w:pStyle w:val="Heading6"/>
      </w:pPr>
      <w:r>
        <w:t>Material-UI</w:t>
      </w:r>
    </w:p>
    <w:p w14:paraId="239C7887" w14:textId="5BF3B899" w:rsidR="003140AD" w:rsidRPr="003140AD" w:rsidRDefault="003140AD" w:rsidP="00E52C57">
      <w:pPr>
        <w:pStyle w:val="BodyText2"/>
      </w:pPr>
      <w:r>
        <w:t xml:space="preserve">These are Google Material Design inspired components that have been built for React. Available at </w:t>
      </w:r>
      <w:hyperlink r:id="rId1433" w:history="1">
        <w:r w:rsidRPr="00E3308A">
          <w:rPr>
            <w:rStyle w:val="Hyperlink"/>
          </w:rPr>
          <w:t>http://www.material-ui.com</w:t>
        </w:r>
      </w:hyperlink>
      <w:r>
        <w:t xml:space="preserve">. </w:t>
      </w:r>
    </w:p>
    <w:p w14:paraId="12E9C1E6" w14:textId="50F31928" w:rsidR="002867E5" w:rsidRDefault="002867E5" w:rsidP="00E52C57">
      <w:pPr>
        <w:pStyle w:val="Heading7"/>
      </w:pPr>
      <w:r>
        <w:t>Installing</w:t>
      </w:r>
    </w:p>
    <w:p w14:paraId="1918EF8C" w14:textId="7E6D3623"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3399A2FE" w14:textId="48429064" w:rsidR="006E5EFB" w:rsidRDefault="006E5EFB" w:rsidP="006E5EFB">
      <w:pPr>
        <w:pStyle w:val="Heading7"/>
      </w:pPr>
      <w:r>
        <w:t>Issues</w:t>
      </w:r>
    </w:p>
    <w:p w14:paraId="69F9FE97" w14:textId="2FD9F25C" w:rsidR="006E5EFB" w:rsidRDefault="006E5EFB" w:rsidP="006E5EFB">
      <w:pPr>
        <w:pStyle w:val="Heading8"/>
      </w:pPr>
      <w:r>
        <w:t>Static images not showing</w:t>
      </w:r>
    </w:p>
    <w:p w14:paraId="57339234" w14:textId="06D6B1DE" w:rsidR="006E5EFB" w:rsidRDefault="006E5EFB" w:rsidP="006E5EFB">
      <w:pPr>
        <w:pStyle w:val="BodyText2"/>
      </w:pPr>
      <w:r>
        <w:t>I want to put images into an Avatar using the src='' syntax and this works for hard path images, e.g. the following works:</w:t>
      </w:r>
    </w:p>
    <w:p w14:paraId="757258AD" w14:textId="169478BD" w:rsidR="006E5EFB" w:rsidRDefault="006E5EFB" w:rsidP="006E5EFB">
      <w:pPr>
        <w:pStyle w:val="Code"/>
      </w:pPr>
      <w:r w:rsidRPr="006E5EFB">
        <w:t>&lt;Avatar src='https://www.fillmurray.com/300/300'/&gt;</w:t>
      </w:r>
    </w:p>
    <w:p w14:paraId="58E8A909" w14:textId="27296D76"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7B590801" w14:textId="01D04D9F" w:rsidR="00676B06" w:rsidRDefault="00676B06" w:rsidP="00676B06">
      <w:pPr>
        <w:pStyle w:val="Code"/>
      </w:pPr>
      <w:r w:rsidRPr="00676B06">
        <w:t>import uxceo from './uxceo-128.jpg';</w:t>
      </w:r>
    </w:p>
    <w:p w14:paraId="2F3E73CD" w14:textId="049739EF" w:rsidR="00676B06" w:rsidRDefault="00676B06" w:rsidP="00676B06">
      <w:pPr>
        <w:pStyle w:val="Code"/>
      </w:pPr>
      <w:r>
        <w:t>..</w:t>
      </w:r>
    </w:p>
    <w:p w14:paraId="38962B10" w14:textId="007BDB92" w:rsidR="00676B06" w:rsidRPr="006E5EFB" w:rsidRDefault="00676B06" w:rsidP="00676B06">
      <w:pPr>
        <w:pStyle w:val="Code"/>
      </w:pPr>
      <w:r w:rsidRPr="00676B06">
        <w:t>leftAvatar={&lt;Avatar src={uxceo}/&gt;}</w:t>
      </w:r>
    </w:p>
    <w:p w14:paraId="4EE1F1DD" w14:textId="71C7BA08" w:rsidR="000C1E25" w:rsidRDefault="000C1E25" w:rsidP="000C1E25">
      <w:pPr>
        <w:pStyle w:val="Heading7"/>
      </w:pPr>
      <w:r>
        <w:t>Styling</w:t>
      </w:r>
    </w:p>
    <w:p w14:paraId="1638CB68" w14:textId="1D898DAB"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410CA972" w14:textId="2BC71F55"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1109BC0D" w14:textId="2333F71F"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1B9C262C" w14:textId="3E2EF48C" w:rsidR="000C1E25" w:rsidRDefault="000C1E25" w:rsidP="000C1E25">
      <w:pPr>
        <w:pStyle w:val="BodyText"/>
        <w:rPr>
          <w:rStyle w:val="CommentReference"/>
        </w:rPr>
      </w:pPr>
      <w:r w:rsidRPr="000C1E25">
        <w:rPr>
          <w:rStyle w:val="CommentReference"/>
        </w:rPr>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2A68830A" w14:textId="77777777" w:rsidR="000C1E25" w:rsidRPr="000C1E25" w:rsidRDefault="000C1E25" w:rsidP="000C1E25">
      <w:pPr>
        <w:pStyle w:val="BodyText2"/>
        <w:rPr>
          <w:rStyle w:val="CommentReference"/>
          <w:sz w:val="18"/>
          <w:szCs w:val="20"/>
        </w:rPr>
      </w:pP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8B6883">
      <w:pPr>
        <w:pStyle w:val="BodyText2"/>
      </w:pPr>
      <w:r>
        <w:t xml:space="preserve">Mixed content (https and http resources in the same page) is blocked by most browsers and needs to be fixed. See the guide </w:t>
      </w:r>
      <w:hyperlink r:id="rId1434"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35"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8B6883">
      <w:pPr>
        <w:pStyle w:val="BodyText2"/>
      </w:pPr>
      <w:r>
        <w:t>In Chrome if a page has all https calls it is shown like this:</w:t>
      </w:r>
    </w:p>
    <w:p w14:paraId="199375DA" w14:textId="377CB4C4" w:rsidR="00647D3F" w:rsidRDefault="00647D3F" w:rsidP="008B6883">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6">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8B6883">
      <w:pPr>
        <w:pStyle w:val="BodyText2"/>
      </w:pPr>
      <w:r>
        <w:t>If it is not all https calls it is shown like this:</w:t>
      </w:r>
    </w:p>
    <w:p w14:paraId="266A3983" w14:textId="53A78B85" w:rsidR="00647D3F" w:rsidRDefault="00647D3F" w:rsidP="008B6883">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7">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5DA03F10" w14:textId="047D2A01" w:rsidR="0075462D" w:rsidRDefault="0075462D" w:rsidP="008B6883">
      <w:pPr>
        <w:pStyle w:val="BodyText2"/>
      </w:pPr>
      <w:r>
        <w:lastRenderedPageBreak/>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4CC71418" w14:textId="77777777" w:rsidR="0075462D" w:rsidRPr="004C0990" w:rsidRDefault="0075462D" w:rsidP="008B6883">
      <w:pPr>
        <w:pStyle w:val="BodyText2"/>
      </w:pPr>
      <w:r>
        <w:rPr>
          <w:noProof/>
          <w:lang w:bidi="ar-SA"/>
        </w:rPr>
        <w:drawing>
          <wp:inline distT="0" distB="0" distL="0" distR="0" wp14:anchorId="5FA1E54C" wp14:editId="1F343996">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8">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A847108" w14:textId="4067E55D"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8B6883">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8B6883">
      <w:pPr>
        <w:pStyle w:val="BodyText2"/>
      </w:pPr>
      <w:r>
        <w:t>This is probably what is used in the Chrome debugger to get a list of handlers for elements.</w:t>
      </w:r>
    </w:p>
    <w:p w14:paraId="06983FB8" w14:textId="339DA6E8" w:rsidR="0066748F" w:rsidRDefault="004623B4" w:rsidP="0066748F">
      <w:pPr>
        <w:pStyle w:val="Heading4"/>
      </w:pPr>
      <w:r>
        <w:t>n</w:t>
      </w:r>
      <w:r w:rsidR="0066748F">
        <w:t>ode</w:t>
      </w:r>
      <w:r w:rsidR="000206C1">
        <w:t>.</w:t>
      </w:r>
      <w:r>
        <w:t>j</w:t>
      </w:r>
      <w:r w:rsidR="0066748F">
        <w:t>s</w:t>
      </w:r>
    </w:p>
    <w:p w14:paraId="0A114F73" w14:textId="15DD6521" w:rsidR="000206C1" w:rsidRPr="000206C1" w:rsidRDefault="004623B4" w:rsidP="000206C1">
      <w:pPr>
        <w:pStyle w:val="BodyText2"/>
      </w:pPr>
      <w:r>
        <w:t xml:space="preserve">Good practical introduction </w:t>
      </w:r>
      <w:hyperlink r:id="rId1439" w:history="1">
        <w:r w:rsidRPr="004623B4">
          <w:rPr>
            <w:rStyle w:val="Hyperlink"/>
          </w:rPr>
          <w:t>here</w:t>
        </w:r>
      </w:hyperlink>
      <w:r>
        <w:t>.</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8B6883">
      <w:pPr>
        <w:pStyle w:val="BodyText2"/>
      </w:pPr>
      <w:r>
        <w:t xml:space="preserve">U/P: </w:t>
      </w:r>
      <w:hyperlink r:id="rId1440"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54849B60" w14:textId="6DECF740" w:rsidR="0045596E" w:rsidRDefault="0066748F" w:rsidP="0045596E">
      <w:pPr>
        <w:pStyle w:val="BodyText2"/>
      </w:pPr>
      <w:r>
        <w:t>npm is installed as part of node.js and this is already installed on the C9 webapps workspace.</w:t>
      </w:r>
      <w:bookmarkStart w:id="242" w:name="_Using_on_the"/>
      <w:bookmarkEnd w:id="242"/>
    </w:p>
    <w:p w14:paraId="6C6A1394" w14:textId="77777777" w:rsidR="00506DFF" w:rsidRDefault="00506DFF" w:rsidP="00506DFF">
      <w:pPr>
        <w:pStyle w:val="Heading7"/>
      </w:pPr>
      <w:r>
        <w:t>Commands</w:t>
      </w:r>
    </w:p>
    <w:p w14:paraId="752F2F5C" w14:textId="668AACD8" w:rsidR="00190555" w:rsidRDefault="00190555" w:rsidP="00190555">
      <w:pPr>
        <w:pStyle w:val="Heading8"/>
      </w:pPr>
      <w:r>
        <w:t>Config</w:t>
      </w:r>
    </w:p>
    <w:p w14:paraId="7115C9A9" w14:textId="6F886F4E" w:rsidR="00190555" w:rsidRDefault="00190555" w:rsidP="00190555">
      <w:pPr>
        <w:pStyle w:val="BodyText2"/>
      </w:pPr>
      <w:r>
        <w:t>To see the settings for npm:</w:t>
      </w:r>
    </w:p>
    <w:p w14:paraId="6022FB8F" w14:textId="3EB2B532" w:rsidR="00190555" w:rsidRDefault="00190555" w:rsidP="00190555">
      <w:pPr>
        <w:pStyle w:val="Unix"/>
      </w:pPr>
      <w:r w:rsidRPr="00190555">
        <w:t>npm config ls -l</w:t>
      </w:r>
    </w:p>
    <w:p w14:paraId="68DE0FA3" w14:textId="2D7AEE00" w:rsidR="00006573" w:rsidRPr="00190555" w:rsidRDefault="00006573" w:rsidP="00006573">
      <w:pPr>
        <w:pStyle w:val="BodyText2"/>
      </w:pPr>
      <w:r>
        <w:t>This shows you everything.</w:t>
      </w:r>
    </w:p>
    <w:p w14:paraId="76F5CB89" w14:textId="62B12FF5" w:rsidR="00506DFF" w:rsidRDefault="00506DFF" w:rsidP="00506DFF">
      <w:pPr>
        <w:pStyle w:val="Heading8"/>
      </w:pPr>
      <w:r>
        <w:t>Install</w:t>
      </w:r>
    </w:p>
    <w:p w14:paraId="4289A771" w14:textId="19397F41"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4DD3B296" w14:textId="56BADF6F" w:rsidR="00E170FF" w:rsidRDefault="00E170FF" w:rsidP="00E170FF">
      <w:pPr>
        <w:pStyle w:val="Heading9"/>
      </w:pPr>
      <w:bookmarkStart w:id="243" w:name="_Installing_globally_without"/>
      <w:bookmarkEnd w:id="243"/>
      <w:r>
        <w:t>Installing globally without being sudo</w:t>
      </w:r>
    </w:p>
    <w:p w14:paraId="5A1A8E39" w14:textId="397829A4" w:rsidR="00E170FF" w:rsidRDefault="00E170FF" w:rsidP="00E170FF">
      <w:pPr>
        <w:pStyle w:val="BodyText2"/>
      </w:pPr>
      <w:r>
        <w:t xml:space="preserve">Following instructions </w:t>
      </w:r>
      <w:hyperlink r:id="rId1441" w:history="1">
        <w:r w:rsidRPr="00E170FF">
          <w:rPr>
            <w:rStyle w:val="Hyperlink"/>
          </w:rPr>
          <w:t>here</w:t>
        </w:r>
      </w:hyperlink>
      <w:r>
        <w:t xml:space="preserve"> for the Penrose mac</w:t>
      </w:r>
      <w:r w:rsidR="001C69E3">
        <w:t>h</w:t>
      </w:r>
      <w:r>
        <w:t>ine.</w:t>
      </w:r>
    </w:p>
    <w:p w14:paraId="51E23AAA" w14:textId="3793CDA5" w:rsidR="006D48B0" w:rsidRDefault="006D48B0" w:rsidP="006D48B0">
      <w:pPr>
        <w:pStyle w:val="Unix"/>
      </w:pPr>
      <w:r w:rsidRPr="006D48B0">
        <w:t>biopama@Ubuntu-1710-artful-64-minimal:~$ mkdir ~/.npm-global</w:t>
      </w:r>
    </w:p>
    <w:p w14:paraId="3C45116D" w14:textId="0925D180" w:rsidR="006D48B0" w:rsidRDefault="006D48B0" w:rsidP="006D48B0">
      <w:pPr>
        <w:pStyle w:val="Unix"/>
      </w:pPr>
      <w:r w:rsidRPr="006D48B0">
        <w:t>biopama@Ubuntu-1710-artful-64-minimal:~$ vi .profile</w:t>
      </w:r>
    </w:p>
    <w:p w14:paraId="0AE2CC0F" w14:textId="3D846092" w:rsidR="006D48B0" w:rsidRDefault="006D48B0" w:rsidP="006D48B0">
      <w:pPr>
        <w:pStyle w:val="BodyText2"/>
      </w:pPr>
      <w:r>
        <w:t>Add this line:</w:t>
      </w:r>
    </w:p>
    <w:p w14:paraId="1A799DA7" w14:textId="1F09DE7A" w:rsidR="006D48B0" w:rsidRDefault="006D48B0" w:rsidP="006D48B0">
      <w:pPr>
        <w:pStyle w:val="Unix"/>
      </w:pPr>
      <w:r w:rsidRPr="006D48B0">
        <w:t>export PATH=~/.npm-global/bin:$PATH</w:t>
      </w:r>
    </w:p>
    <w:p w14:paraId="58A8B13B" w14:textId="08F74E05" w:rsidR="00A44122" w:rsidRDefault="00A44122" w:rsidP="00A44122">
      <w:pPr>
        <w:pStyle w:val="BodyText2"/>
      </w:pPr>
      <w:r>
        <w:t>Then back on the cmd line:</w:t>
      </w:r>
    </w:p>
    <w:p w14:paraId="4BCDCA2A" w14:textId="7C9EA57A" w:rsidR="006D48B0" w:rsidRDefault="006D48B0" w:rsidP="006D48B0">
      <w:pPr>
        <w:pStyle w:val="Unix"/>
      </w:pPr>
      <w:r w:rsidRPr="006D48B0">
        <w:t>biopama@Ubuntu-1710-artful-64-minimal:~$ source ~/.profile</w:t>
      </w:r>
    </w:p>
    <w:p w14:paraId="6D3F3D57" w14:textId="1AFAC19F" w:rsidR="006D48B0" w:rsidRDefault="006D48B0" w:rsidP="00A44122">
      <w:pPr>
        <w:pStyle w:val="BodyText2"/>
      </w:pPr>
      <w:r>
        <w:lastRenderedPageBreak/>
        <w:t xml:space="preserve">After the test all globally installed packages are now installed in the </w:t>
      </w:r>
      <w:r w:rsidR="00A44122">
        <w:t>'</w:t>
      </w:r>
      <w:r w:rsidR="00A44122" w:rsidRPr="00A44122">
        <w:t>/home/biopama/.npm-global/lib/node_modules/</w:t>
      </w:r>
      <w:r w:rsidR="00A44122">
        <w:t>' folder</w:t>
      </w:r>
    </w:p>
    <w:p w14:paraId="57D1E38D" w14:textId="3B102AC2" w:rsidR="00824CD9" w:rsidRDefault="00824CD9" w:rsidP="00824CD9">
      <w:pPr>
        <w:pStyle w:val="Heading8"/>
      </w:pPr>
      <w:r>
        <w:t>List</w:t>
      </w:r>
    </w:p>
    <w:p w14:paraId="7645191C" w14:textId="28A89911" w:rsidR="00824CD9" w:rsidRDefault="00824CD9" w:rsidP="00824CD9">
      <w:pPr>
        <w:pStyle w:val="Unix"/>
      </w:pPr>
      <w:r>
        <w:t>npm list</w:t>
      </w:r>
    </w:p>
    <w:p w14:paraId="6704EE93" w14:textId="2C3627BC" w:rsidR="00824CD9" w:rsidRPr="00824CD9" w:rsidRDefault="00824CD9" w:rsidP="00824CD9">
      <w:pPr>
        <w:pStyle w:val="BodyText2"/>
      </w:pPr>
      <w:r>
        <w:t>This lists all locally installed packages.</w:t>
      </w:r>
    </w:p>
    <w:p w14:paraId="5DF7D0AD" w14:textId="6FAACB56" w:rsidR="0045596E" w:rsidRDefault="00C078E7" w:rsidP="00506DFF">
      <w:pPr>
        <w:pStyle w:val="Heading8"/>
      </w:pPr>
      <w:r>
        <w:t>Start</w:t>
      </w:r>
    </w:p>
    <w:p w14:paraId="06478334" w14:textId="7C953C0C"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3DC521FD" w14:textId="5C31C563" w:rsidR="00824CD9" w:rsidRDefault="00824CD9" w:rsidP="00824CD9">
      <w:pPr>
        <w:pStyle w:val="Heading8"/>
      </w:pPr>
      <w:r>
        <w:t>Uninstall</w:t>
      </w:r>
    </w:p>
    <w:p w14:paraId="7C6E5E2C" w14:textId="474DF088" w:rsidR="00824CD9" w:rsidRPr="00824CD9" w:rsidRDefault="00824CD9" w:rsidP="00824CD9">
      <w:pPr>
        <w:pStyle w:val="Unix"/>
      </w:pPr>
      <w:r>
        <w:t xml:space="preserve">npm uninstall </w:t>
      </w:r>
    </w:p>
    <w:p w14:paraId="79CE347A" w14:textId="3B1200BA" w:rsidR="0066748F" w:rsidRDefault="0066748F" w:rsidP="0066748F">
      <w:pPr>
        <w:pStyle w:val="Heading5"/>
      </w:pPr>
      <w:r>
        <w:t>Using on the client</w:t>
      </w:r>
    </w:p>
    <w:p w14:paraId="3CB2AB19" w14:textId="7ABCC921"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42" w:history="1">
        <w:r w:rsidRPr="0066748F">
          <w:rPr>
            <w:rStyle w:val="Hyperlink"/>
          </w:rPr>
          <w:t>here</w:t>
        </w:r>
      </w:hyperlink>
      <w:r>
        <w:t xml:space="preserve">. </w:t>
      </w:r>
    </w:p>
    <w:p w14:paraId="377CEDAD" w14:textId="5255E146"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8B6883">
      <w:pPr>
        <w:pStyle w:val="BodyText2"/>
      </w:pPr>
      <w:r>
        <w:t xml:space="preserve">Is </w:t>
      </w:r>
      <w:hyperlink r:id="rId1443"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444"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8B6883">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B6883">
      <w:pPr>
        <w:pStyle w:val="BodyText2"/>
      </w:pPr>
      <w:r>
        <w:t>Giving up 11/8/17.</w:t>
      </w:r>
      <w:r w:rsidR="00A50191">
        <w:t xml:space="preserve"> There is a Travis job here </w:t>
      </w:r>
      <w:hyperlink r:id="rId1445" w:history="1">
        <w:r w:rsidR="00A50191" w:rsidRPr="00B109F0">
          <w:rPr>
            <w:rStyle w:val="Hyperlink"/>
          </w:rPr>
          <w:t>https://travis-ci.org/smeijer/leaflet-geosearch/jobs/260632062</w:t>
        </w:r>
      </w:hyperlink>
      <w:r w:rsidR="00A50191">
        <w:t xml:space="preserve">. </w:t>
      </w:r>
    </w:p>
    <w:p w14:paraId="28C73299" w14:textId="5F62480B" w:rsidR="007B3C74" w:rsidRDefault="007B3C74" w:rsidP="007B3C74">
      <w:pPr>
        <w:pStyle w:val="Heading5"/>
      </w:pPr>
      <w:r>
        <w:t>Import</w:t>
      </w:r>
    </w:p>
    <w:p w14:paraId="5872BB04" w14:textId="62F6BCF9" w:rsidR="007B3C74" w:rsidRPr="007B3C74" w:rsidRDefault="007B3C74" w:rsidP="007B3C74">
      <w:pPr>
        <w:pStyle w:val="BodyText2"/>
      </w:pPr>
      <w:r w:rsidRPr="007B3C74">
        <w:t xml:space="preserve">Scoped packages in npm are preceded by an '@' symbol: </w:t>
      </w:r>
      <w:hyperlink r:id="rId1446" w:history="1">
        <w:r w:rsidRPr="006E7F00">
          <w:rPr>
            <w:rStyle w:val="Hyperlink"/>
          </w:rPr>
          <w:t>https://docs.npmjs.com/misc/scope</w:t>
        </w:r>
      </w:hyperlink>
      <w:r>
        <w:t xml:space="preserve"> </w:t>
      </w:r>
    </w:p>
    <w:p w14:paraId="13C57690" w14:textId="168D4921" w:rsidR="00E5692C" w:rsidRDefault="00E5692C" w:rsidP="00E5692C">
      <w:pPr>
        <w:pStyle w:val="Heading5"/>
      </w:pPr>
      <w:bookmarkStart w:id="244" w:name="_Packages"/>
      <w:bookmarkEnd w:id="244"/>
      <w:r>
        <w:t>Packages</w:t>
      </w:r>
    </w:p>
    <w:p w14:paraId="5C1B2020" w14:textId="52DF3584" w:rsidR="00E5692C" w:rsidRDefault="00E5692C" w:rsidP="00E5692C">
      <w:pPr>
        <w:pStyle w:val="Heading6"/>
      </w:pPr>
      <w:r>
        <w:t>diffract</w:t>
      </w:r>
    </w:p>
    <w:p w14:paraId="4FBD9CE7" w14:textId="77777777" w:rsidR="009F1DF2" w:rsidRDefault="009F1DF2" w:rsidP="009F1DF2">
      <w:pPr>
        <w:pStyle w:val="BodyText2"/>
      </w:pPr>
      <w:r w:rsidRPr="00425B6A">
        <w:t>A set of d3 based visualization components built for React</w:t>
      </w:r>
    </w:p>
    <w:p w14:paraId="383918F8"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08A4F10E" w14:textId="11A898BF" w:rsidR="00E5692C" w:rsidRDefault="00E5692C" w:rsidP="00E5692C">
      <w:pPr>
        <w:pStyle w:val="Heading7"/>
      </w:pPr>
      <w:r>
        <w:t>Issues</w:t>
      </w:r>
    </w:p>
    <w:p w14:paraId="0250AEF0" w14:textId="5946BEF0" w:rsidR="00E5692C" w:rsidRDefault="00E5692C" w:rsidP="00E5692C">
      <w:pPr>
        <w:pStyle w:val="Heading8"/>
      </w:pPr>
      <w:r>
        <w:t>Errors</w:t>
      </w:r>
    </w:p>
    <w:p w14:paraId="3237C573" w14:textId="27602D4D" w:rsidR="00E5692C" w:rsidRDefault="009F1DF2" w:rsidP="009F1DF2">
      <w:pPr>
        <w:pStyle w:val="ReactError"/>
      </w:pPr>
      <w:r w:rsidRPr="009F1DF2">
        <w:t>TypeError: Cannot read property 'number' of undefined</w:t>
      </w:r>
    </w:p>
    <w:p w14:paraId="2FB6A24A" w14:textId="6DF7107F" w:rsidR="00F61B86" w:rsidRPr="009F1DF2" w:rsidRDefault="00F61B86" w:rsidP="00F61B86">
      <w:pPr>
        <w:pStyle w:val="BodyText2"/>
      </w:pPr>
      <w:r>
        <w:lastRenderedPageBreak/>
        <w:t xml:space="preserve">This is because </w:t>
      </w:r>
      <w:r w:rsidRPr="00F61B86">
        <w:t>React.PropTypes has moved into a different package since React v15.5.</w:t>
      </w:r>
      <w:r>
        <w:t xml:space="preserve"> See </w:t>
      </w:r>
      <w:hyperlink r:id="rId1447" w:history="1">
        <w:r w:rsidRPr="00F61B86">
          <w:rPr>
            <w:rStyle w:val="Hyperlink"/>
          </w:rPr>
          <w:t>here</w:t>
        </w:r>
      </w:hyperlink>
      <w:r>
        <w:t xml:space="preserve">. But I cant migrate the diffract components to use the new package </w:t>
      </w:r>
      <w:r>
        <w:sym w:font="Wingdings" w:char="F04C"/>
      </w:r>
    </w:p>
    <w:p w14:paraId="49D2A524" w14:textId="3095E0B8" w:rsidR="00D079DB" w:rsidRDefault="00D079DB" w:rsidP="00D079DB">
      <w:pPr>
        <w:pStyle w:val="Heading6"/>
      </w:pPr>
      <w:bookmarkStart w:id="245" w:name="_mapbox-gl"/>
      <w:bookmarkEnd w:id="245"/>
      <w:r>
        <w:t>jsonp</w:t>
      </w:r>
    </w:p>
    <w:p w14:paraId="00DAC75E" w14:textId="28E0A928" w:rsidR="00D079DB" w:rsidRPr="00D079DB" w:rsidRDefault="00D079DB" w:rsidP="00D079DB">
      <w:pPr>
        <w:pStyle w:val="Unix"/>
      </w:pPr>
      <w:r w:rsidRPr="00D079DB">
        <w:t>biopama@Ubuntu-1710-artful-64-minimal:~/public_html/beta/wireframes/regional$ npm install jsonp</w:t>
      </w:r>
    </w:p>
    <w:p w14:paraId="76A6B0A0" w14:textId="63668783" w:rsidR="00E5692C" w:rsidRDefault="00E5692C" w:rsidP="00E5692C">
      <w:pPr>
        <w:pStyle w:val="Heading6"/>
      </w:pPr>
      <w:r>
        <w:t>mapbox-gl</w:t>
      </w:r>
    </w:p>
    <w:p w14:paraId="732316C2"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AA6EBF6" w14:textId="34A30AC5" w:rsidR="00E5692C" w:rsidRDefault="00E5692C" w:rsidP="00E5692C">
      <w:pPr>
        <w:pStyle w:val="Heading6"/>
      </w:pPr>
      <w:r>
        <w:t>material-ui</w:t>
      </w:r>
    </w:p>
    <w:p w14:paraId="6DE10141" w14:textId="4716A5E4"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199152D" w14:textId="188DBC73" w:rsidR="004724F6" w:rsidRDefault="004724F6" w:rsidP="004724F6">
      <w:pPr>
        <w:pStyle w:val="Heading6"/>
      </w:pPr>
      <w:r>
        <w:t>prop-types</w:t>
      </w:r>
    </w:p>
    <w:p w14:paraId="371DE57F" w14:textId="77777777" w:rsidR="004724F6" w:rsidRDefault="004724F6" w:rsidP="004724F6">
      <w:pPr>
        <w:pStyle w:val="Unix"/>
      </w:pPr>
      <w:r w:rsidRPr="004724F6">
        <w:t>biopama@Ubuntu-1710-artful-64-minimal:~/public_html/beta/wireframes/acp$ npm install --save prop-types</w:t>
      </w:r>
    </w:p>
    <w:p w14:paraId="6F69A85E" w14:textId="37F46D9D" w:rsidR="00E5692C" w:rsidRDefault="00E5692C" w:rsidP="00E5692C">
      <w:pPr>
        <w:pStyle w:val="Heading6"/>
      </w:pPr>
      <w:r>
        <w:t>typeface-roboto</w:t>
      </w:r>
    </w:p>
    <w:p w14:paraId="738B87B7"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BCD0D6" w14:textId="47AEA0B7" w:rsidR="00E5692C" w:rsidRDefault="00E5692C" w:rsidP="00E5692C">
      <w:pPr>
        <w:pStyle w:val="Heading6"/>
      </w:pPr>
      <w:r>
        <w:t>react-sparklines</w:t>
      </w:r>
    </w:p>
    <w:p w14:paraId="56ABB7F9" w14:textId="77777777" w:rsidR="009F1DF2" w:rsidRDefault="009F1DF2" w:rsidP="009F1DF2">
      <w:pPr>
        <w:pStyle w:val="Unix"/>
      </w:pPr>
      <w:r w:rsidRPr="00464659">
        <w:t>biopama@Ubuntu-1710-artful-64-minimal:~/public_html/beta/wireframes/acp$ npm install react-sparklines</w:t>
      </w:r>
      <w:r>
        <w:t xml:space="preserve"> --save</w:t>
      </w:r>
    </w:p>
    <w:p w14:paraId="51C3BBDE" w14:textId="77777777" w:rsidR="00D41639" w:rsidRDefault="00D41639" w:rsidP="00D41639">
      <w:pPr>
        <w:pStyle w:val="Heading6"/>
      </w:pPr>
      <w:r>
        <w:t>recharts</w:t>
      </w:r>
    </w:p>
    <w:p w14:paraId="04D2C610" w14:textId="09E6920B" w:rsidR="00195C73" w:rsidRDefault="00195C73" w:rsidP="00195C73">
      <w:pPr>
        <w:pStyle w:val="Unix"/>
      </w:pPr>
      <w:r w:rsidRPr="00195C73">
        <w:t>biopama@Ubuntu-1710-artful-64-minimal:~/public_html/beta/wireframes/acp$ npm install recharts</w:t>
      </w:r>
    </w:p>
    <w:p w14:paraId="0F8746E3" w14:textId="240F94F8" w:rsidR="00D5677B" w:rsidRDefault="00D5677B" w:rsidP="00D5677B">
      <w:pPr>
        <w:pStyle w:val="Heading6"/>
      </w:pPr>
      <w:r>
        <w:t>victory-pie</w:t>
      </w:r>
    </w:p>
    <w:p w14:paraId="1E37AC7A" w14:textId="44F7F4F0" w:rsidR="00D5677B" w:rsidRPr="00D5677B" w:rsidRDefault="00D5677B" w:rsidP="00D5677B">
      <w:pPr>
        <w:pStyle w:val="BodyText2"/>
      </w:pPr>
      <w:r>
        <w:t>Couldn't get it installed!</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46" w:name="_On_Windows_10"/>
      <w:bookmarkEnd w:id="246"/>
      <w:r>
        <w:t>On Windows 10</w:t>
      </w:r>
    </w:p>
    <w:p w14:paraId="4D642A37" w14:textId="76796CB3" w:rsidR="00FB26B0" w:rsidRDefault="00FB26B0" w:rsidP="008B6883">
      <w:pPr>
        <w:pStyle w:val="BodyText2"/>
      </w:pPr>
      <w:r>
        <w:t>Downloaded the following exe and installed on the work Windows P</w:t>
      </w:r>
      <w:r w:rsidR="007C7BE7">
        <w:t xml:space="preserve">C with no rights issues </w:t>
      </w:r>
      <w:hyperlink r:id="rId1448"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8B6883">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lastRenderedPageBreak/>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lastRenderedPageBreak/>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47" w:name="_Ubuntu_14.04_4"/>
      <w:bookmarkEnd w:id="247"/>
      <w:r>
        <w:t>Ubuntu 14.04</w:t>
      </w:r>
    </w:p>
    <w:p w14:paraId="1303B568" w14:textId="18400505" w:rsidR="00304A12" w:rsidRPr="00304A12" w:rsidRDefault="00304A12" w:rsidP="008B6883">
      <w:pPr>
        <w:pStyle w:val="BodyText2"/>
      </w:pPr>
      <w:r>
        <w:t xml:space="preserve">Following instructions </w:t>
      </w:r>
      <w:hyperlink r:id="rId1449"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8B6883">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8B6883">
      <w:pPr>
        <w:pStyle w:val="BodyText2"/>
      </w:pPr>
      <w:r>
        <w:lastRenderedPageBreak/>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8B6883">
      <w:pPr>
        <w:pStyle w:val="BodyText2"/>
      </w:pPr>
      <w:r>
        <w:t>This lets you get beyond the import ee statement, but then you get an error when you try to authenticate:</w:t>
      </w:r>
    </w:p>
    <w:p w14:paraId="19E68B36" w14:textId="77777777" w:rsidR="00583D55" w:rsidRDefault="00583D55" w:rsidP="008B6883">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8B6883">
      <w:pPr>
        <w:pStyle w:val="BodyText2"/>
      </w:pPr>
      <w:r>
        <w:t xml:space="preserve">Be carefull as these are persisted as soon as you add them unless you click Kernel Restart. </w:t>
      </w:r>
    </w:p>
    <w:p w14:paraId="204B9134"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8B6883">
      <w:pPr>
        <w:pStyle w:val="BodyText2"/>
      </w:pPr>
      <w:r>
        <w:t xml:space="preserve">The gflags egg file hadn’t been unzipped! But having problems adding it (as have </w:t>
      </w:r>
      <w:hyperlink r:id="rId1450"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8B6883">
      <w:pPr>
        <w:pStyle w:val="BodyText2"/>
      </w:pPr>
      <w:r>
        <w:t xml:space="preserve">Following the instructions </w:t>
      </w:r>
      <w:hyperlink r:id="rId1451"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8B6883">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8B6883">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8B6883">
      <w:pPr>
        <w:pStyle w:val="BodyText2"/>
      </w:pPr>
      <w:r>
        <w:t>Four most useful commands:</w:t>
      </w:r>
    </w:p>
    <w:p w14:paraId="49A9D2DC" w14:textId="77777777" w:rsidR="00583D55" w:rsidRDefault="00583D55" w:rsidP="008B6883">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lastRenderedPageBreak/>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8B6883">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8B6883">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8B6883">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8B6883">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8B6883">
      <w:pPr>
        <w:pStyle w:val="BodyText2"/>
      </w:pPr>
      <w:r>
        <w:t xml:space="preserve">You can connect it to a running Python Kernel - see here: </w:t>
      </w:r>
      <w:hyperlink r:id="rId1452"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8B6883">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lastRenderedPageBreak/>
        <w:t>Using</w:t>
      </w:r>
    </w:p>
    <w:p w14:paraId="5AADAEB2" w14:textId="79D3C8F8" w:rsidR="00F57C88" w:rsidRDefault="00F57C88" w:rsidP="00302003">
      <w:pPr>
        <w:pStyle w:val="Heading7"/>
      </w:pPr>
      <w:r>
        <w:t>Magics</w:t>
      </w:r>
    </w:p>
    <w:p w14:paraId="4CD1C050" w14:textId="652C85D2" w:rsidR="00F57C88" w:rsidRPr="00F57C88" w:rsidRDefault="00F57C88" w:rsidP="008B6883">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8B6883">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453" w:anchor="windows'" w:history="1">
        <w:r w:rsidRPr="0077669C">
          <w:rPr>
            <w:rStyle w:val="Hyperlink"/>
          </w:rPr>
          <w:t>http://pypi.python.org/pypi/setuptools#windows'</w:t>
        </w:r>
      </w:hyperlink>
    </w:p>
    <w:p w14:paraId="55229B30" w14:textId="77777777" w:rsidR="009D2154" w:rsidRDefault="009D2154" w:rsidP="008B6883">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8B6883">
      <w:pPr>
        <w:pStyle w:val="BodyText2"/>
      </w:pPr>
      <w:r>
        <w:t>and while it was running I updated the feedback in the 'Species To Raster' tool and then in the next iteration the feedback was shown!! Brilliant.</w:t>
      </w:r>
    </w:p>
    <w:p w14:paraId="6FF9A2DD" w14:textId="77777777" w:rsidR="009D2154" w:rsidRDefault="009D2154" w:rsidP="008B6883">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8B6883">
      <w:pPr>
        <w:pStyle w:val="BodyText2"/>
      </w:pPr>
      <w:r>
        <w:t>In Aptana click Window | Preferences | PyDev | Interpreter – Python and click on New..</w:t>
      </w:r>
    </w:p>
    <w:p w14:paraId="05827536"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8B6883">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lastRenderedPageBreak/>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8B6883">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4EC9AA6C" w14:textId="391025FF" w:rsidR="00E6217F" w:rsidRPr="00E6217F" w:rsidRDefault="00E6217F" w:rsidP="00E6217F">
      <w:pPr>
        <w:pStyle w:val="Heading4"/>
      </w:pPr>
      <w:r>
        <w:t>Packages</w:t>
      </w:r>
    </w:p>
    <w:p w14:paraId="7C9C7CBE" w14:textId="77777777" w:rsidR="00D5148F" w:rsidRDefault="00D5148F" w:rsidP="000E5536">
      <w:pPr>
        <w:pStyle w:val="Heading5"/>
      </w:pPr>
      <w:r>
        <w:t>CairoSVG</w:t>
      </w:r>
    </w:p>
    <w:p w14:paraId="1A6A72B9" w14:textId="77777777" w:rsidR="00D5148F" w:rsidRDefault="00D5148F" w:rsidP="008B6883">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48" w:name="_Ref416881125"/>
      <w:r>
        <w:t>Fiona</w:t>
      </w:r>
    </w:p>
    <w:p w14:paraId="047D314A" w14:textId="424C3037" w:rsidR="0076379C" w:rsidRDefault="0076379C" w:rsidP="0076379C">
      <w:pPr>
        <w:pStyle w:val="Heading6"/>
      </w:pPr>
      <w:r>
        <w:t>Installation</w:t>
      </w:r>
    </w:p>
    <w:p w14:paraId="131764FD" w14:textId="5F240914" w:rsidR="00C839B4" w:rsidRDefault="00C839B4" w:rsidP="008B6883">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8B6883">
      <w:pPr>
        <w:pStyle w:val="BodyText2"/>
      </w:pPr>
      <w:r>
        <w:lastRenderedPageBreak/>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8B6883">
      <w:pPr>
        <w:pStyle w:val="BodyText2"/>
      </w:pPr>
      <w:r>
        <w:t xml:space="preserve">User manual here </w:t>
      </w:r>
      <w:hyperlink r:id="rId1454"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48"/>
    </w:p>
    <w:p w14:paraId="6E731132" w14:textId="77777777" w:rsidR="00D5148F" w:rsidRDefault="00D5148F" w:rsidP="008B550B">
      <w:pPr>
        <w:pStyle w:val="Unix"/>
      </w:pPr>
      <w:r>
        <w:t xml:space="preserve">wget </w:t>
      </w:r>
      <w:hyperlink r:id="rId1455"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49" w:name="_Ref416955918"/>
      <w:r>
        <w:t>GDAL Bindings</w:t>
      </w:r>
    </w:p>
    <w:p w14:paraId="4B886D5F" w14:textId="77777777" w:rsidR="00221477" w:rsidRDefault="00221477" w:rsidP="008B6883">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837495" w:rsidP="008B6883">
      <w:pPr>
        <w:pStyle w:val="BodyText2"/>
      </w:pPr>
      <w:hyperlink r:id="rId1456"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50" w:name="_display"/>
      <w:bookmarkEnd w:id="250"/>
      <w:r>
        <w:t>display</w:t>
      </w:r>
    </w:p>
    <w:p w14:paraId="6CD176F1" w14:textId="441DA0A3" w:rsidR="00B51437" w:rsidRDefault="00B51437" w:rsidP="008B6883">
      <w:pPr>
        <w:pStyle w:val="BodyText2"/>
      </w:pPr>
      <w:r>
        <w:t xml:space="preserve">For rendering and showing various media. </w:t>
      </w:r>
    </w:p>
    <w:p w14:paraId="3FA86901" w14:textId="7350E1B3" w:rsidR="00B51437" w:rsidRPr="00B51437" w:rsidRDefault="00B51437" w:rsidP="008B6883">
      <w:pPr>
        <w:pStyle w:val="BodyText2"/>
      </w:pPr>
      <w:r>
        <w:t xml:space="preserve">If you want to display images in loops in IPython notebooks then you need to use the IPython.display.display function as noted </w:t>
      </w:r>
      <w:hyperlink r:id="rId1457" w:history="1">
        <w:r w:rsidRPr="00B51437">
          <w:rPr>
            <w:rStyle w:val="Hyperlink"/>
          </w:rPr>
          <w:t>here</w:t>
        </w:r>
      </w:hyperlink>
      <w:r>
        <w:t>.</w:t>
      </w:r>
    </w:p>
    <w:p w14:paraId="3B85A4BA" w14:textId="77777777" w:rsidR="00D5148F" w:rsidRDefault="00D5148F" w:rsidP="000E5536">
      <w:pPr>
        <w:pStyle w:val="Heading5"/>
      </w:pPr>
      <w:r>
        <w:t>lxml</w:t>
      </w:r>
      <w:bookmarkEnd w:id="249"/>
    </w:p>
    <w:p w14:paraId="110D3A88" w14:textId="77777777" w:rsidR="00D5148F" w:rsidRDefault="00D5148F" w:rsidP="008B6883">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458"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8B6883">
      <w:pPr>
        <w:pStyle w:val="BodyText2"/>
      </w:pPr>
      <w:r w:rsidRPr="00930A2D">
        <w:t>error: command 'x86_64-linux-gnu-gcc' failed with exit status 1</w:t>
      </w:r>
    </w:p>
    <w:p w14:paraId="05CAB648" w14:textId="77777777" w:rsidR="00D5148F" w:rsidRPr="005C3442" w:rsidRDefault="00D5148F" w:rsidP="008B6883">
      <w:pPr>
        <w:pStyle w:val="BodyText2"/>
      </w:pPr>
      <w:r>
        <w:t xml:space="preserve">Tried installing libxml2 and libxslt but same error. Tried adding swap memory (following </w:t>
      </w:r>
      <w:hyperlink r:id="rId1459" w:history="1">
        <w:r w:rsidRPr="00F526CC">
          <w:rPr>
            <w:rStyle w:val="Hyperlink"/>
          </w:rPr>
          <w:t>this</w:t>
        </w:r>
      </w:hyperlink>
      <w:r>
        <w:t xml:space="preserve"> link). Same error. Installed lib32x1 and installed fine.</w:t>
      </w:r>
    </w:p>
    <w:p w14:paraId="47295324" w14:textId="468E7672" w:rsidR="00E669E5" w:rsidRDefault="00E669E5" w:rsidP="00AB7559">
      <w:pPr>
        <w:pStyle w:val="Heading5"/>
      </w:pPr>
      <w:bookmarkStart w:id="251" w:name="_mapboxgl"/>
      <w:bookmarkEnd w:id="251"/>
      <w:r>
        <w:t>mapboxgl</w:t>
      </w:r>
    </w:p>
    <w:p w14:paraId="6262D472" w14:textId="07E2CF9E" w:rsidR="00A762F3" w:rsidRDefault="00A762F3" w:rsidP="00A762F3">
      <w:pPr>
        <w:pStyle w:val="BodyText2"/>
      </w:pPr>
      <w:r>
        <w:t xml:space="preserve">This is a client library for use in Jupyter - repo </w:t>
      </w:r>
      <w:hyperlink r:id="rId1460" w:history="1">
        <w:r w:rsidRPr="00A762F3">
          <w:rPr>
            <w:rStyle w:val="Hyperlink"/>
          </w:rPr>
          <w:t>here</w:t>
        </w:r>
      </w:hyperlink>
      <w:r>
        <w:t>.</w:t>
      </w:r>
      <w:r w:rsidR="006C7FE1">
        <w:t xml:space="preserve"> Installing on the c9 vector-tiles workspace on 26/2/18.</w:t>
      </w:r>
    </w:p>
    <w:p w14:paraId="60ED10C5" w14:textId="50A7084D" w:rsidR="00A762F3" w:rsidRPr="00A762F3" w:rsidRDefault="00A762F3" w:rsidP="00A762F3">
      <w:pPr>
        <w:pStyle w:val="Unix"/>
      </w:pPr>
      <w:r w:rsidRPr="00A762F3">
        <w:t>blishten:~/workspace (master) $ pip install mapboxgl</w:t>
      </w:r>
    </w:p>
    <w:p w14:paraId="44D9F92A" w14:textId="5B7C35D0" w:rsidR="00AB7559" w:rsidRDefault="00AB7559" w:rsidP="00AB7559">
      <w:pPr>
        <w:pStyle w:val="Heading5"/>
      </w:pPr>
      <w:r>
        <w:t>MapBox</w:t>
      </w:r>
      <w:r w:rsidR="00E669E5">
        <w:t xml:space="preserve"> SDK</w:t>
      </w:r>
    </w:p>
    <w:p w14:paraId="10F28686" w14:textId="559E7452" w:rsidR="00AB7559" w:rsidRDefault="00AB7559" w:rsidP="008B6883">
      <w:pPr>
        <w:pStyle w:val="BodyText2"/>
      </w:pPr>
      <w:r>
        <w:t xml:space="preserve">The MapBox Python SDK is a wrapper around the MapBox tools and services. Its homepage is </w:t>
      </w:r>
      <w:hyperlink r:id="rId1461" w:history="1">
        <w:r w:rsidRPr="00AB7559">
          <w:rPr>
            <w:rStyle w:val="Hyperlink"/>
          </w:rPr>
          <w:t>here</w:t>
        </w:r>
      </w:hyperlink>
      <w:r>
        <w:t>.</w:t>
      </w:r>
      <w:r w:rsidR="00D6292C">
        <w:t xml:space="preserve"> I have the following use cases:</w:t>
      </w:r>
    </w:p>
    <w:p w14:paraId="3AE1605B" w14:textId="7D344D34" w:rsidR="00D6292C" w:rsidRPr="00AB7559" w:rsidRDefault="00D6292C" w:rsidP="00D6292C">
      <w:pPr>
        <w:pStyle w:val="ListBullet"/>
      </w:pPr>
      <w:r>
        <w:t>Use the Upload API to automatically upload shapefiles to my MapBox account</w:t>
      </w:r>
    </w:p>
    <w:p w14:paraId="704A001D" w14:textId="6CAC3FFF" w:rsidR="00F449FE" w:rsidRDefault="00F449FE" w:rsidP="00F449FE">
      <w:pPr>
        <w:pStyle w:val="Heading6"/>
      </w:pPr>
      <w:bookmarkStart w:id="252" w:name="_Installation_1"/>
      <w:bookmarkEnd w:id="252"/>
      <w:r>
        <w:lastRenderedPageBreak/>
        <w:t>Installation</w:t>
      </w:r>
    </w:p>
    <w:p w14:paraId="60D7C1D1" w14:textId="66A12C87" w:rsidR="00F449FE" w:rsidRDefault="00561918" w:rsidP="008B6883">
      <w:pPr>
        <w:pStyle w:val="BodyText2"/>
      </w:pPr>
      <w:r>
        <w:t xml:space="preserve">I want to be able to use the SDK from Python that has been installed using Conda in ArcGIS Pro (see </w:t>
      </w:r>
      <w:hyperlink r:id="rId1462" w:history="1">
        <w:r w:rsidRPr="00561918">
          <w:rPr>
            <w:rStyle w:val="Hyperlink"/>
          </w:rPr>
          <w:t>here</w:t>
        </w:r>
      </w:hyperlink>
      <w:r>
        <w:t>).</w:t>
      </w:r>
      <w:r w:rsidR="00B33958">
        <w:t xml:space="preserve"> First installing it in Windows:</w:t>
      </w:r>
    </w:p>
    <w:p w14:paraId="50361B85" w14:textId="19704402" w:rsidR="00B33958" w:rsidRDefault="00B33958" w:rsidP="00B33958">
      <w:pPr>
        <w:pStyle w:val="Unix"/>
      </w:pPr>
      <w:r w:rsidRPr="00B33958">
        <w:t>C:\Users\cottaan&gt;pip install mapbox</w:t>
      </w:r>
    </w:p>
    <w:p w14:paraId="02EDBC99" w14:textId="13796DE9"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7E8DE66B" w14:textId="71A6EDFE" w:rsidR="00F449FE" w:rsidRDefault="00F449FE" w:rsidP="00F449FE">
      <w:pPr>
        <w:pStyle w:val="Heading6"/>
      </w:pPr>
      <w:r>
        <w:t>Using</w:t>
      </w:r>
    </w:p>
    <w:p w14:paraId="43027943" w14:textId="77777777" w:rsidR="00374E7A" w:rsidRDefault="005B67DE" w:rsidP="008B6883">
      <w:pPr>
        <w:pStyle w:val="BodyText2"/>
      </w:pPr>
      <w:r>
        <w:t xml:space="preserve">Example </w:t>
      </w:r>
      <w:hyperlink r:id="rId1463" w:anchor="uploads" w:history="1">
        <w:r w:rsidRPr="005B67DE">
          <w:rPr>
            <w:rStyle w:val="Hyperlink"/>
          </w:rPr>
          <w:t>here</w:t>
        </w:r>
      </w:hyperlink>
      <w:r>
        <w:t xml:space="preserve"> on how to use the Uploads API.</w:t>
      </w:r>
      <w:r w:rsidR="002A029B">
        <w:t xml:space="preserve"> </w:t>
      </w:r>
    </w:p>
    <w:p w14:paraId="2C05128D" w14:textId="0F62718E" w:rsidR="009421FD" w:rsidRDefault="002A029B" w:rsidP="008B6883">
      <w:pPr>
        <w:pStyle w:val="BodyText2"/>
      </w:pPr>
      <w:r>
        <w:t xml:space="preserve">In PyCharm set the Access token in the Run Configuration | </w:t>
      </w:r>
      <w:r w:rsidR="00D62164">
        <w:t>Environment Variables:</w:t>
      </w:r>
    </w:p>
    <w:p w14:paraId="215684FB" w14:textId="7E5E9AD8" w:rsidR="002A029B" w:rsidRDefault="002A029B" w:rsidP="008B6883">
      <w:pPr>
        <w:pStyle w:val="BodyText2"/>
      </w:pPr>
      <w:r w:rsidRPr="002A029B">
        <w:t>MAPBOX_ACCESS_TOKEN</w:t>
      </w:r>
      <w:r w:rsidR="00663A48">
        <w:t xml:space="preserve"> </w:t>
      </w:r>
      <w:r w:rsidR="00663A48" w:rsidRPr="00663A48">
        <w:t>sk.eyJ1IjoiYmxpc2h0ZW4iLCJhIjoiY2piNm1tOGwxMG9lajMzcXBlZDR4aWVjdiJ9.Z1Jq4UAgGpXukvnUReLO1g</w:t>
      </w:r>
    </w:p>
    <w:p w14:paraId="06B8D559" w14:textId="77777777" w:rsidR="004B461D" w:rsidRDefault="004B461D" w:rsidP="000E5536">
      <w:pPr>
        <w:pStyle w:val="Heading5"/>
      </w:pPr>
      <w:r>
        <w:t>Matplotlib</w:t>
      </w:r>
    </w:p>
    <w:p w14:paraId="7BDD7272" w14:textId="77777777" w:rsidR="004B461D" w:rsidRPr="00761258" w:rsidRDefault="004B461D" w:rsidP="008B6883">
      <w:pPr>
        <w:pStyle w:val="BodyText2"/>
      </w:pPr>
      <w:r>
        <w:t xml:space="preserve">Very useful library for plotting and charting. API documentation is </w:t>
      </w:r>
      <w:hyperlink r:id="rId1464"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8B6883">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8B6883">
      <w:pPr>
        <w:pStyle w:val="BodyText2"/>
      </w:pPr>
      <w:r>
        <w:t xml:space="preserve">Issues with installing on the map server machine. Following the instructions </w:t>
      </w:r>
      <w:hyperlink r:id="rId1465" w:anchor="linux-installation" w:history="1">
        <w:r w:rsidRPr="003C68FB">
          <w:rPr>
            <w:rStyle w:val="Hyperlink"/>
          </w:rPr>
          <w:t>here</w:t>
        </w:r>
      </w:hyperlink>
      <w:r>
        <w:t xml:space="preserve">. Too complex – so following the instructions </w:t>
      </w:r>
      <w:hyperlink r:id="rId1466" w:history="1">
        <w:r w:rsidRPr="00953A9F">
          <w:rPr>
            <w:rStyle w:val="Hyperlink"/>
          </w:rPr>
          <w:t>here</w:t>
        </w:r>
      </w:hyperlink>
      <w:r>
        <w:t xml:space="preserve"> instead.</w:t>
      </w:r>
    </w:p>
    <w:p w14:paraId="2C20C54B" w14:textId="77777777" w:rsidR="00D5148F" w:rsidRDefault="00D5148F" w:rsidP="000E5536">
      <w:pPr>
        <w:pStyle w:val="Heading5"/>
      </w:pPr>
      <w:bookmarkStart w:id="253" w:name="_Ref416948190"/>
      <w:bookmarkStart w:id="254" w:name="_Ref416946800"/>
      <w:r>
        <w:t>OrderedDict</w:t>
      </w:r>
      <w:bookmarkEnd w:id="253"/>
    </w:p>
    <w:p w14:paraId="003DA791" w14:textId="77777777" w:rsidR="00D5148F" w:rsidRDefault="00D5148F" w:rsidP="008B550B">
      <w:pPr>
        <w:pStyle w:val="Unix"/>
      </w:pPr>
      <w:r>
        <w:t xml:space="preserve">wget </w:t>
      </w:r>
      <w:hyperlink r:id="rId1467"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28958974" w14:textId="235C6AB5" w:rsidR="006F6E16" w:rsidRDefault="006F6E16" w:rsidP="000E5536">
      <w:pPr>
        <w:pStyle w:val="Heading5"/>
      </w:pPr>
      <w:bookmarkStart w:id="255" w:name="_pandas"/>
      <w:bookmarkEnd w:id="255"/>
      <w:r>
        <w:t>pandas</w:t>
      </w:r>
    </w:p>
    <w:p w14:paraId="5A1D3AE4" w14:textId="13511559" w:rsidR="006C7FE1" w:rsidRDefault="006C7FE1" w:rsidP="006C7FE1">
      <w:pPr>
        <w:pStyle w:val="BodyText2"/>
      </w:pPr>
      <w:r>
        <w:t>Installing on the c9 vector-tiles workspace on 26/2/18.</w:t>
      </w:r>
    </w:p>
    <w:p w14:paraId="2B765AA0" w14:textId="76208F0F" w:rsidR="006F6E16" w:rsidRPr="006F6E16" w:rsidRDefault="006F6E16" w:rsidP="006F6E16">
      <w:pPr>
        <w:pStyle w:val="Unix"/>
      </w:pPr>
      <w:r w:rsidRPr="006F6E16">
        <w:t>blishten:~/workspace (master) $ pip install pandas</w:t>
      </w:r>
    </w:p>
    <w:p w14:paraId="46110CB3" w14:textId="7B167BBA" w:rsidR="00D5148F" w:rsidRDefault="00D5148F" w:rsidP="000E5536">
      <w:pPr>
        <w:pStyle w:val="Heading5"/>
      </w:pPr>
      <w:r>
        <w:t>pdfkit</w:t>
      </w:r>
      <w:bookmarkEnd w:id="254"/>
    </w:p>
    <w:p w14:paraId="17210712" w14:textId="77777777" w:rsidR="00D5148F" w:rsidRDefault="00D5148F" w:rsidP="008B6883">
      <w:pPr>
        <w:pStyle w:val="BodyText2"/>
      </w:pPr>
      <w:r>
        <w:t xml:space="preserve">Installation instructions from here </w:t>
      </w:r>
      <w:hyperlink r:id="rId1468"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6C789D45" w14:textId="1D2A0A27" w:rsidR="00DE561C" w:rsidRDefault="00DE561C" w:rsidP="000E5536">
      <w:pPr>
        <w:pStyle w:val="Heading5"/>
      </w:pPr>
      <w:bookmarkStart w:id="256" w:name="_pysal"/>
      <w:bookmarkEnd w:id="256"/>
      <w:r>
        <w:t>pysal</w:t>
      </w:r>
    </w:p>
    <w:p w14:paraId="6A3A1C9F" w14:textId="7CEE9058" w:rsidR="00B253CA" w:rsidRDefault="00B253CA" w:rsidP="00B253CA">
      <w:pPr>
        <w:pStyle w:val="BodyText2"/>
      </w:pPr>
      <w:r>
        <w:t xml:space="preserve">This is a </w:t>
      </w:r>
      <w:r w:rsidR="006C7FE1">
        <w:t>Python Spatial Analysis library. Installing on the c9 vector-tiles workspace on 26/2/18.</w:t>
      </w:r>
    </w:p>
    <w:p w14:paraId="70D43C2D" w14:textId="7360F8EA" w:rsidR="00DE561C" w:rsidRPr="00DE561C" w:rsidRDefault="00DE561C" w:rsidP="00DE561C">
      <w:pPr>
        <w:pStyle w:val="Unix"/>
      </w:pPr>
      <w:r w:rsidRPr="00DE561C">
        <w:t>blishten:~/workspace (master) $ pip install pysal</w:t>
      </w:r>
    </w:p>
    <w:p w14:paraId="436B64D2" w14:textId="7EB7CE77" w:rsidR="00393512" w:rsidRDefault="00393512" w:rsidP="000E5536">
      <w:pPr>
        <w:pStyle w:val="Heading5"/>
      </w:pPr>
      <w:r>
        <w:lastRenderedPageBreak/>
        <w:t>psycopg2</w:t>
      </w:r>
    </w:p>
    <w:p w14:paraId="0A07A9E1" w14:textId="33DDCE9F" w:rsidR="00393512" w:rsidRDefault="00393512" w:rsidP="008B6883">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8B6883">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8B6883">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837495" w:rsidP="008B6883">
      <w:pPr>
        <w:pStyle w:val="BodyText2"/>
      </w:pPr>
      <w:hyperlink r:id="rId1469"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8B6883">
      <w:pPr>
        <w:pStyle w:val="BodyText2"/>
      </w:pPr>
      <w:r>
        <w:t xml:space="preserve">Are replacements for the Python GDAL bindings. For an overview see this </w:t>
      </w:r>
      <w:hyperlink r:id="rId1470"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B6883">
      <w:pPr>
        <w:pStyle w:val="BodyText2"/>
      </w:pPr>
      <w:r>
        <w:t>20/10/16</w:t>
      </w:r>
      <w:r>
        <w:tab/>
        <w:t xml:space="preserve">Following instructions </w:t>
      </w:r>
      <w:hyperlink r:id="rId1471" w:anchor="installing-rasterio" w:history="1">
        <w:r w:rsidRPr="009C2FDB">
          <w:rPr>
            <w:rStyle w:val="Hyperlink"/>
          </w:rPr>
          <w:t>here</w:t>
        </w:r>
      </w:hyperlink>
      <w:r>
        <w:t>. Installed, but import rasterio fails.</w:t>
      </w:r>
    </w:p>
    <w:p w14:paraId="737CDC06" w14:textId="1AA72F3B" w:rsidR="00A51A95" w:rsidRDefault="00A51A95" w:rsidP="008B6883">
      <w:pPr>
        <w:pStyle w:val="BodyText2"/>
      </w:pPr>
      <w:r>
        <w:t xml:space="preserve">Trying to install in the ArcGIS path (using the Windows section in </w:t>
      </w:r>
      <w:hyperlink r:id="rId1472"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8B6883">
      <w:pPr>
        <w:pStyle w:val="BodyText2"/>
      </w:pPr>
      <w:r>
        <w:t xml:space="preserve">Retrying on 22/12/16 with my new computer following instructions from </w:t>
      </w:r>
      <w:hyperlink r:id="rId1473"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lastRenderedPageBreak/>
        <w:t>Use</w:t>
      </w:r>
    </w:p>
    <w:p w14:paraId="34CA01FF" w14:textId="5C90DBA2" w:rsidR="00DC4072" w:rsidRPr="00DC4072" w:rsidRDefault="00837495" w:rsidP="008B6883">
      <w:pPr>
        <w:pStyle w:val="BodyText2"/>
      </w:pPr>
      <w:hyperlink r:id="rId1474"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57" w:name="_Ref416879796"/>
      <w:r>
        <w:t>TensorFlow</w:t>
      </w:r>
    </w:p>
    <w:p w14:paraId="09529766" w14:textId="1EC5A79D" w:rsidR="00B0675D" w:rsidRDefault="00B0675D" w:rsidP="00B0675D">
      <w:pPr>
        <w:pStyle w:val="Heading6"/>
      </w:pPr>
      <w:bookmarkStart w:id="258" w:name="_Installing"/>
      <w:bookmarkEnd w:id="258"/>
      <w:r>
        <w:t>Installing</w:t>
      </w:r>
    </w:p>
    <w:p w14:paraId="419DB480" w14:textId="77777777" w:rsidR="00E643C4" w:rsidRDefault="00E643C4" w:rsidP="00E643C4">
      <w:pPr>
        <w:pStyle w:val="Heading7"/>
      </w:pPr>
      <w:bookmarkStart w:id="259" w:name="_Ubuntu_14.04_2"/>
      <w:bookmarkEnd w:id="259"/>
      <w:r>
        <w:t>Ubuntu 14.04</w:t>
      </w:r>
    </w:p>
    <w:p w14:paraId="1254DBA7" w14:textId="77777777" w:rsidR="003A049B" w:rsidRDefault="003A049B" w:rsidP="003A049B">
      <w:pPr>
        <w:pStyle w:val="Heading8"/>
      </w:pPr>
      <w:r>
        <w:t>Native pip</w:t>
      </w:r>
    </w:p>
    <w:p w14:paraId="4086EACA" w14:textId="0367F8A7" w:rsidR="00B0675D" w:rsidRDefault="00B0675D" w:rsidP="008B6883">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475"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60" w:name="_Anaconda"/>
      <w:bookmarkEnd w:id="260"/>
      <w:r>
        <w:t>Anaconda</w:t>
      </w:r>
    </w:p>
    <w:p w14:paraId="538165D6" w14:textId="40F61BF9" w:rsidR="001440B6" w:rsidRDefault="001440B6" w:rsidP="008B6883">
      <w:pPr>
        <w:pStyle w:val="BodyText2"/>
      </w:pPr>
      <w:r>
        <w:t xml:space="preserve">Following instructions </w:t>
      </w:r>
      <w:hyperlink r:id="rId1476"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8B6883">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477" w:history="1">
        <w:r w:rsidR="008F28E2" w:rsidRPr="006A0A80">
          <w:rPr>
            <w:rStyle w:val="Hyperlink"/>
          </w:rPr>
          <w:t>https://storage.googleapis.com/tensorflow/linux/cpu/tensorflow-1.1.0-cp27-none-linux_x86_64.whl</w:t>
        </w:r>
      </w:hyperlink>
    </w:p>
    <w:p w14:paraId="28E9A85D" w14:textId="31E861CC" w:rsidR="008F28E2" w:rsidRDefault="008F28E2" w:rsidP="008B6883">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8B6883">
      <w:pPr>
        <w:pStyle w:val="BodyText2"/>
      </w:pPr>
      <w:r>
        <w:t xml:space="preserve">Following instructions </w:t>
      </w:r>
      <w:hyperlink r:id="rId1478"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8B6883">
      <w:pPr>
        <w:pStyle w:val="BodyText2"/>
      </w:pPr>
      <w:r>
        <w:t xml:space="preserve">This is used in Google App Engine and is similar to webpy. Website </w:t>
      </w:r>
      <w:hyperlink r:id="rId1479" w:history="1">
        <w:r w:rsidRPr="00D5148F">
          <w:rPr>
            <w:rStyle w:val="Hyperlink"/>
          </w:rPr>
          <w:t>here</w:t>
        </w:r>
      </w:hyperlink>
      <w:r>
        <w:t xml:space="preserve"> and GAE documentation </w:t>
      </w:r>
      <w:hyperlink r:id="rId1480" w:history="1">
        <w:r w:rsidRPr="00D17568">
          <w:rPr>
            <w:rStyle w:val="Hyperlink"/>
          </w:rPr>
          <w:t>here</w:t>
        </w:r>
      </w:hyperlink>
      <w:r>
        <w:t>.</w:t>
      </w:r>
    </w:p>
    <w:p w14:paraId="0BAB598A" w14:textId="7F12EBDF" w:rsidR="00EA1721" w:rsidRDefault="00EA1721" w:rsidP="000E5536">
      <w:pPr>
        <w:pStyle w:val="Heading5"/>
      </w:pPr>
      <w:r>
        <w:t>WebPy</w:t>
      </w:r>
      <w:bookmarkEnd w:id="257"/>
    </w:p>
    <w:p w14:paraId="4796CBBD" w14:textId="2E31AFC2" w:rsidR="00EA1721" w:rsidRDefault="00EA1721" w:rsidP="008B6883">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481"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8B6883">
      <w:pPr>
        <w:pStyle w:val="BodyText2"/>
      </w:pPr>
      <w:r>
        <w:t xml:space="preserve">Machine learning resources for Python: </w:t>
      </w:r>
      <w:hyperlink r:id="rId1482"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lastRenderedPageBreak/>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48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8B6883">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8B6883">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61"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62" w:name="_Ubuntu_14.04_3"/>
      <w:bookmarkEnd w:id="262"/>
      <w:r>
        <w:t>Ubuntu 14.04</w:t>
      </w:r>
    </w:p>
    <w:p w14:paraId="69EC447A" w14:textId="4FF01AFC" w:rsidR="008902C5" w:rsidRDefault="008902C5" w:rsidP="008B6883">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484"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8B6883">
      <w:pPr>
        <w:pStyle w:val="BodyText2"/>
      </w:pPr>
      <w:r>
        <w:lastRenderedPageBreak/>
        <w:t>Make sure you o</w:t>
      </w:r>
      <w:r w:rsidR="00CF1A97">
        <w:t>pen a new terminal</w:t>
      </w:r>
      <w:r>
        <w:t>. You may also need to update your Python Run Configuration to use the Anaconda Python executable.</w:t>
      </w:r>
    </w:p>
    <w:p w14:paraId="3968E127" w14:textId="03F8AA0F" w:rsidR="00240B20" w:rsidRDefault="00240B20" w:rsidP="00240B20">
      <w:pPr>
        <w:pStyle w:val="Heading8"/>
      </w:pPr>
      <w:r>
        <w:t xml:space="preserve">Windows </w:t>
      </w:r>
    </w:p>
    <w:p w14:paraId="75A0C4A8" w14:textId="77C93018"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22ED2ADB" w14:textId="6A4A4AC4" w:rsidR="00325B75" w:rsidRPr="00325B75" w:rsidRDefault="00325B75" w:rsidP="00240B20">
      <w:pPr>
        <w:pStyle w:val="Heading7"/>
      </w:pPr>
      <w:r>
        <w:t>Using</w:t>
      </w:r>
    </w:p>
    <w:p w14:paraId="2AEE810D" w14:textId="6C9B7EC6" w:rsidR="00325B75" w:rsidRDefault="00240B20" w:rsidP="00325B75">
      <w:pPr>
        <w:pStyle w:val="Heading8"/>
      </w:pPr>
      <w:r>
        <w:t xml:space="preserve">Anaconda </w:t>
      </w:r>
      <w:r w:rsidR="00325B75">
        <w:t>Launcher</w:t>
      </w:r>
    </w:p>
    <w:p w14:paraId="511EAA70" w14:textId="5B56352F"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C745525" w14:textId="721D7091" w:rsidR="00240B20" w:rsidRDefault="00240B20" w:rsidP="00240B20">
      <w:pPr>
        <w:pStyle w:val="Heading8"/>
      </w:pPr>
      <w:r>
        <w:t>Environments</w:t>
      </w:r>
    </w:p>
    <w:p w14:paraId="16E8052D" w14:textId="77777777" w:rsidR="0001656D" w:rsidRDefault="0001656D" w:rsidP="0001656D">
      <w:pPr>
        <w:pStyle w:val="Heading9"/>
      </w:pPr>
      <w:bookmarkStart w:id="263" w:name="_Activating"/>
      <w:bookmarkEnd w:id="263"/>
      <w:r>
        <w:t>Listing</w:t>
      </w:r>
    </w:p>
    <w:p w14:paraId="5E1B5F72"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5B2978EC" w14:textId="77777777" w:rsidR="0001656D" w:rsidRDefault="0001656D" w:rsidP="0001656D">
      <w:pPr>
        <w:pStyle w:val="Unix"/>
      </w:pPr>
      <w:r>
        <w:t>C:\Program Files\ArcGIS\Pro\bin\Python\Scripts&gt;conda info --envs</w:t>
      </w:r>
    </w:p>
    <w:p w14:paraId="6110CDC6" w14:textId="77777777" w:rsidR="0001656D" w:rsidRDefault="0001656D" w:rsidP="0001656D">
      <w:pPr>
        <w:pStyle w:val="Unix"/>
      </w:pPr>
      <w:r>
        <w:t># conda environments:</w:t>
      </w:r>
    </w:p>
    <w:p w14:paraId="5CB30F2D" w14:textId="77777777" w:rsidR="0001656D" w:rsidRDefault="0001656D" w:rsidP="0001656D">
      <w:pPr>
        <w:pStyle w:val="Unix"/>
      </w:pPr>
      <w:r>
        <w:t>#</w:t>
      </w:r>
    </w:p>
    <w:p w14:paraId="5C5A20EA" w14:textId="77777777" w:rsidR="0001656D" w:rsidRDefault="0001656D" w:rsidP="0001656D">
      <w:pPr>
        <w:pStyle w:val="Unix"/>
      </w:pPr>
      <w:r>
        <w:t>arcgispro-py3         *  C:\Program Files\ArcGIS\Pro\bin\Python\envs\arcgispro-py3</w:t>
      </w:r>
    </w:p>
    <w:p w14:paraId="08AD9C9C" w14:textId="77777777" w:rsidR="0001656D" w:rsidRPr="00240B20" w:rsidRDefault="0001656D" w:rsidP="0001656D">
      <w:pPr>
        <w:pStyle w:val="Unix"/>
      </w:pPr>
      <w:r>
        <w:t>root                     C:\Program Files\ArcGIS\Pro\bin\Python</w:t>
      </w:r>
    </w:p>
    <w:p w14:paraId="5F86CF86" w14:textId="6575A950" w:rsidR="00240B20" w:rsidRDefault="00240B20" w:rsidP="00240B20">
      <w:pPr>
        <w:pStyle w:val="Heading9"/>
      </w:pPr>
      <w:r>
        <w:t>Activating</w:t>
      </w:r>
    </w:p>
    <w:p w14:paraId="607FB579" w14:textId="7E3A1411" w:rsidR="00242BDC" w:rsidRDefault="00242BDC" w:rsidP="008B6883">
      <w:pPr>
        <w:pStyle w:val="BodyText2"/>
      </w:pPr>
      <w:r>
        <w:t>To activate a specific environment, change to the folder where the conda.exe file is located then do this:</w:t>
      </w:r>
    </w:p>
    <w:p w14:paraId="1520CAFC" w14:textId="3C5886B8" w:rsidR="00242BDC" w:rsidRDefault="00242BDC" w:rsidP="00242BDC">
      <w:pPr>
        <w:pStyle w:val="Unix"/>
      </w:pPr>
      <w:r>
        <w:t>activate arcgispro-py3</w:t>
      </w:r>
    </w:p>
    <w:p w14:paraId="2B350BED" w14:textId="39815C28" w:rsidR="00242BDC" w:rsidRDefault="00242BDC" w:rsidP="008B6883">
      <w:pPr>
        <w:pStyle w:val="BodyText2"/>
      </w:pPr>
      <w:r>
        <w:t>However, I do not have sufficient privelages to install packages to this conda environment:</w:t>
      </w:r>
    </w:p>
    <w:p w14:paraId="598EF7D3" w14:textId="77777777" w:rsidR="00242BDC" w:rsidRDefault="00242BDC" w:rsidP="00242BDC">
      <w:pPr>
        <w:pStyle w:val="Unix"/>
      </w:pPr>
      <w:r>
        <w:t>C:\Program Files\ArcGIS\Pro\bin\Python\Scripts&gt;activate arcgispro-py3</w:t>
      </w:r>
    </w:p>
    <w:p w14:paraId="69D656D8" w14:textId="77777777" w:rsidR="00242BDC" w:rsidRDefault="00242BDC" w:rsidP="00242BDC">
      <w:pPr>
        <w:pStyle w:val="Unix"/>
      </w:pPr>
      <w:r>
        <w:t>CondaEnvironmentError: Environment error: Insufficient privileges to install Condapackages in environment arcgispro-py3.</w:t>
      </w:r>
    </w:p>
    <w:p w14:paraId="33C28DAC" w14:textId="4D7A6167" w:rsidR="00242BDC" w:rsidRDefault="00242BDC" w:rsidP="00242BDC">
      <w:pPr>
        <w:pStyle w:val="Unix"/>
      </w:pPr>
      <w:r>
        <w:t>To install packages, please open a Python Command Prompt session with administrative privileges by right clicking on the link and selecting "Run as Administrator".</w:t>
      </w:r>
    </w:p>
    <w:p w14:paraId="32B9480B" w14:textId="03C5ED84" w:rsidR="00242BDC" w:rsidRDefault="00242BDC" w:rsidP="00242BDC">
      <w:pPr>
        <w:pStyle w:val="Unix"/>
      </w:pPr>
      <w:r>
        <w:t>(arcgispro-py3) C:\Program Files\ArcGIS\Pro\bin\Python\Scripts&gt;</w:t>
      </w:r>
    </w:p>
    <w:p w14:paraId="5B3599AC" w14:textId="2A5B5F5F" w:rsidR="00CE5EF8" w:rsidRDefault="00813071" w:rsidP="008B6883">
      <w:pPr>
        <w:pStyle w:val="BodyText2"/>
      </w:pPr>
      <w:r>
        <w:t>Christian came and ran the cmd prompt as Admin and this allowed him to activate the conda environment.</w:t>
      </w:r>
    </w:p>
    <w:p w14:paraId="0E668BB8" w14:textId="6D5F042F" w:rsidR="007D593C" w:rsidRDefault="007D593C" w:rsidP="008B6883">
      <w:pPr>
        <w:pStyle w:val="BodyText2"/>
      </w:pPr>
      <w:r>
        <w:t>If you don’t have admin rights you can still list the packages under a specific environment using the n switch:</w:t>
      </w:r>
    </w:p>
    <w:p w14:paraId="458DA8EC" w14:textId="3F144A3A" w:rsidR="007D593C" w:rsidRDefault="007D593C" w:rsidP="007D593C">
      <w:pPr>
        <w:pStyle w:val="Unix"/>
      </w:pPr>
      <w:r w:rsidRPr="007D593C">
        <w:t>cd C:\Program Files\ArcGIS\Pro\bin\Python\Scripts</w:t>
      </w:r>
    </w:p>
    <w:p w14:paraId="08707382" w14:textId="4AB0ACC6" w:rsidR="007D593C" w:rsidRPr="00242BDC" w:rsidRDefault="007D593C" w:rsidP="007D593C">
      <w:pPr>
        <w:pStyle w:val="Unix"/>
      </w:pPr>
      <w:r w:rsidRPr="007D593C">
        <w:t>C:\Program Files\ArcGIS\Pro\bin\Python\Scripts&gt;conda list -n arcgispro-py3</w:t>
      </w:r>
    </w:p>
    <w:p w14:paraId="55F91617" w14:textId="2DCFD28A" w:rsidR="00BC1C24" w:rsidRDefault="00BC1C24" w:rsidP="000E5536">
      <w:pPr>
        <w:pStyle w:val="Heading6"/>
      </w:pPr>
      <w:r>
        <w:t>Pip</w:t>
      </w:r>
      <w:bookmarkEnd w:id="261"/>
    </w:p>
    <w:p w14:paraId="55862671" w14:textId="167DA4E7" w:rsidR="00F526CC" w:rsidRDefault="00F526CC" w:rsidP="000E5536">
      <w:pPr>
        <w:pStyle w:val="Heading7"/>
      </w:pPr>
      <w:r>
        <w:t>Installing</w:t>
      </w:r>
    </w:p>
    <w:p w14:paraId="4FD15C54" w14:textId="111B8486" w:rsidR="00BC1C24" w:rsidRDefault="00BC1C24" w:rsidP="008B6883">
      <w:pPr>
        <w:pStyle w:val="BodyText2"/>
      </w:pPr>
      <w:r>
        <w:t xml:space="preserve">Follow instructions here to install Pip: </w:t>
      </w:r>
      <w:hyperlink r:id="rId1485"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486"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8B6883">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8B6883">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64" w:name="_Toc315774591"/>
      <w:r>
        <w:lastRenderedPageBreak/>
        <w:t>R</w:t>
      </w:r>
      <w:bookmarkEnd w:id="264"/>
    </w:p>
    <w:p w14:paraId="43CF2F67" w14:textId="77777777" w:rsidR="004B461D" w:rsidRDefault="004B461D" w:rsidP="008B6883">
      <w:pPr>
        <w:pStyle w:val="BodyText2"/>
      </w:pPr>
      <w:r>
        <w:t>Installed and running from the 2.13.1 GUI</w:t>
      </w:r>
    </w:p>
    <w:p w14:paraId="7E5A4F4A" w14:textId="77777777" w:rsidR="004B461D" w:rsidRDefault="004B461D" w:rsidP="007D2F52">
      <w:pPr>
        <w:pStyle w:val="Heading4"/>
      </w:pPr>
      <w:bookmarkStart w:id="265" w:name="_Toc315774592"/>
      <w:r>
        <w:t>ArcGIS Library:</w:t>
      </w:r>
      <w:bookmarkEnd w:id="265"/>
    </w:p>
    <w:p w14:paraId="69A0D805" w14:textId="77777777" w:rsidR="004B461D" w:rsidRDefault="004B461D" w:rsidP="000E5536">
      <w:pPr>
        <w:pStyle w:val="BodyText"/>
      </w:pPr>
      <w:r>
        <w:t xml:space="preserve">Installed ArcGIS R Library from here: </w:t>
      </w:r>
      <w:hyperlink r:id="rId1487" w:history="1">
        <w:r w:rsidRPr="0077669C">
          <w:rPr>
            <w:rStyle w:val="Hyperlink"/>
          </w:rPr>
          <w:t>http://resources.arcgis.com/gallery/file/geoprocessing/details?entryID=F855D6D1-1422-2418-A0B2-643E624A8925</w:t>
        </w:r>
      </w:hyperlink>
    </w:p>
    <w:p w14:paraId="5A8C27AF" w14:textId="77777777" w:rsidR="004B461D" w:rsidRDefault="004B461D" w:rsidP="008B6883">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8B6883">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8B6883">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8B6883">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8B6883">
      <w:pPr>
        <w:pStyle w:val="BodyText2"/>
      </w:pPr>
      <w:r>
        <w:t>file.show(filepath)     - opens the file!!</w:t>
      </w:r>
    </w:p>
    <w:p w14:paraId="6AC92B26" w14:textId="77777777" w:rsidR="009C0D6F" w:rsidRDefault="009C0D6F" w:rsidP="009C0D6F">
      <w:pPr>
        <w:pStyle w:val="Heading2"/>
      </w:pPr>
      <w:r>
        <w:t>SSH</w:t>
      </w:r>
    </w:p>
    <w:p w14:paraId="4289489D" w14:textId="77777777" w:rsidR="009C0D6F" w:rsidRDefault="009C0D6F" w:rsidP="009C0D6F">
      <w:pPr>
        <w:pStyle w:val="BodyText2"/>
      </w:pPr>
      <w:r>
        <w:t>Listing files on a remote server:</w:t>
      </w:r>
    </w:p>
    <w:p w14:paraId="27B399F6" w14:textId="77777777" w:rsidR="009C0D6F" w:rsidRPr="006E60E0" w:rsidRDefault="009C0D6F" w:rsidP="009C0D6F">
      <w:pPr>
        <w:pStyle w:val="Code"/>
      </w:pPr>
      <w:r w:rsidRPr="006E60E0">
        <w:t>(envname)[dopa@h05-nn01 ~]$ ssh cottaan@cruise 'ls -d /exports/monde/GBIFSpeciesFiles/*'</w:t>
      </w:r>
    </w:p>
    <w:p w14:paraId="30262D90" w14:textId="77777777" w:rsidR="009C0D6F" w:rsidRDefault="009C0D6F" w:rsidP="009C0D6F">
      <w:pPr>
        <w:pStyle w:val="Heading3"/>
      </w:pPr>
      <w:r>
        <w:t>Connecting to remote machines</w:t>
      </w:r>
    </w:p>
    <w:p w14:paraId="43AEB3D2" w14:textId="77777777" w:rsidR="009C0D6F" w:rsidRDefault="009C0D6F" w:rsidP="009C0D6F">
      <w:pPr>
        <w:pStyle w:val="BodyText2"/>
      </w:pPr>
      <w:r>
        <w:t>Our outgoing IP addresses are:</w:t>
      </w:r>
    </w:p>
    <w:p w14:paraId="20355635" w14:textId="77777777" w:rsidR="009C0D6F" w:rsidRDefault="009C0D6F" w:rsidP="009C0D6F">
      <w:pPr>
        <w:pStyle w:val="Code"/>
      </w:pPr>
      <w:r>
        <w:t>139.191.170.x</w:t>
      </w:r>
    </w:p>
    <w:p w14:paraId="3938FDB4" w14:textId="77777777" w:rsidR="009C0D6F" w:rsidRDefault="009C0D6F" w:rsidP="009C0D6F">
      <w:pPr>
        <w:pStyle w:val="Code"/>
      </w:pPr>
      <w:r>
        <w:t>139.191.147.x</w:t>
      </w:r>
    </w:p>
    <w:p w14:paraId="5A69C30C"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488" w:history="1">
        <w:r w:rsidRPr="005335A5">
          <w:rPr>
            <w:rStyle w:val="Hyperlink"/>
          </w:rPr>
          <w:t>here</w:t>
        </w:r>
      </w:hyperlink>
      <w:r>
        <w:t>):</w:t>
      </w:r>
    </w:p>
    <w:p w14:paraId="266C8957"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2CDD8A40"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A0D8334"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036F4673" w14:textId="77777777" w:rsidR="009C0D6F" w:rsidRDefault="009C0D6F" w:rsidP="009C0D6F">
      <w:pPr>
        <w:pStyle w:val="BodyText"/>
      </w:pPr>
      <w:r>
        <w:t>From the MapServer machine to the Hadoop test cluster – but this didn’t work – you still have to enter a password:</w:t>
      </w:r>
    </w:p>
    <w:p w14:paraId="5EEE541C" w14:textId="77777777" w:rsidR="009C0D6F" w:rsidRDefault="009C0D6F" w:rsidP="009C0D6F">
      <w:pPr>
        <w:pStyle w:val="Code"/>
      </w:pPr>
      <w:r>
        <w:t>[webuser@h05-dev-vm3 dopa-services]$ ssh-keygen -t rsa</w:t>
      </w:r>
    </w:p>
    <w:p w14:paraId="781DA80F" w14:textId="77777777" w:rsidR="009C0D6F" w:rsidRDefault="009C0D6F" w:rsidP="009C0D6F">
      <w:pPr>
        <w:pStyle w:val="Code"/>
      </w:pPr>
      <w:r>
        <w:t>[webuser@h05-dev-vm3 dopa-services]$ ssh dopa@h05-nn01 mkdir -p .ssh</w:t>
      </w:r>
    </w:p>
    <w:p w14:paraId="24C54B40" w14:textId="77777777" w:rsidR="009C0D6F" w:rsidRDefault="009C0D6F" w:rsidP="009C0D6F">
      <w:pPr>
        <w:pStyle w:val="Code"/>
      </w:pPr>
      <w:r>
        <w:t>[webuser@h05-dev-vm3 /]$ cat /home/webuser/.ssh/id_rsa.pub | ssh dopa@h05-nn01 'cat &gt;&gt; .ssh/authorized_keys'</w:t>
      </w:r>
    </w:p>
    <w:p w14:paraId="3FE49D35"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489" w:history="1">
        <w:r>
          <w:rPr>
            <w:rStyle w:val="Hyperlink"/>
          </w:rPr>
          <w:t>https://github.com/fabric/fabric</w:t>
        </w:r>
      </w:hyperlink>
    </w:p>
    <w:p w14:paraId="406FD49E" w14:textId="77777777" w:rsidR="009C0D6F" w:rsidRDefault="009C0D6F" w:rsidP="009C0D6F">
      <w:pPr>
        <w:pStyle w:val="Heading4"/>
      </w:pPr>
      <w:r>
        <w:t>ssh tunnelling</w:t>
      </w:r>
    </w:p>
    <w:p w14:paraId="1D3C8D7D" w14:textId="77777777" w:rsidR="009C0D6F" w:rsidRDefault="009C0D6F" w:rsidP="009C0D6F">
      <w:pPr>
        <w:pStyle w:val="Heading5"/>
      </w:pPr>
      <w:bookmarkStart w:id="266" w:name="_Ref417388580"/>
      <w:r>
        <w:lastRenderedPageBreak/>
        <w:t>Using Putty</w:t>
      </w:r>
      <w:bookmarkEnd w:id="266"/>
    </w:p>
    <w:p w14:paraId="370CB0F4" w14:textId="77777777" w:rsidR="009C0D6F" w:rsidRDefault="009C0D6F" w:rsidP="009C0D6F">
      <w:pPr>
        <w:pStyle w:val="BodyText2"/>
      </w:pPr>
      <w:r>
        <w:t xml:space="preserve">You can create a session in putty that allows you to tunnel all traffic through a specific local port to a remote one. </w:t>
      </w:r>
      <w:hyperlink r:id="rId1490" w:history="1">
        <w:r w:rsidRPr="00BE083E">
          <w:rPr>
            <w:rStyle w:val="Hyperlink"/>
          </w:rPr>
          <w:t>Heres</w:t>
        </w:r>
      </w:hyperlink>
      <w:r>
        <w:t xml:space="preserve"> how to set up. For SPREP here are the putty windows:</w:t>
      </w:r>
    </w:p>
    <w:p w14:paraId="7CED517C" w14:textId="77777777" w:rsidR="009C0D6F" w:rsidRDefault="009C0D6F" w:rsidP="009C0D6F">
      <w:pPr>
        <w:pStyle w:val="BodyText2"/>
      </w:pPr>
      <w:r>
        <w:rPr>
          <w:noProof/>
          <w:lang w:bidi="ar-SA"/>
        </w:rPr>
        <w:drawing>
          <wp:inline distT="0" distB="0" distL="0" distR="0" wp14:anchorId="0B4D8C56" wp14:editId="390D666E">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1">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75C01E0" w14:textId="77777777" w:rsidR="009C0D6F" w:rsidRDefault="009C0D6F" w:rsidP="009C0D6F">
      <w:pPr>
        <w:pStyle w:val="ListBullet"/>
      </w:pPr>
      <w:r>
        <w:t>Open the putty session and login</w:t>
      </w:r>
    </w:p>
    <w:p w14:paraId="5FC0C3B7" w14:textId="77777777" w:rsidR="009C0D6F" w:rsidRDefault="009C0D6F" w:rsidP="009C0D6F">
      <w:pPr>
        <w:pStyle w:val="ListBullet"/>
      </w:pPr>
      <w:r>
        <w:t>Open the client that will use the ssh tunnel (e.g. pgAdmin)</w:t>
      </w:r>
    </w:p>
    <w:p w14:paraId="01213F6B" w14:textId="77777777" w:rsidR="009C0D6F" w:rsidRPr="00BE083E" w:rsidRDefault="009C0D6F" w:rsidP="009C0D6F">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38A899D" w14:textId="77777777" w:rsidR="009C0D6F" w:rsidRDefault="009C0D6F" w:rsidP="009C0D6F">
      <w:pPr>
        <w:pStyle w:val="Heading5"/>
      </w:pPr>
      <w:r>
        <w:t>In pgAdmin</w:t>
      </w:r>
    </w:p>
    <w:p w14:paraId="24CE5083"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19F37601" w14:textId="77777777" w:rsidR="009C0D6F" w:rsidRDefault="009C0D6F" w:rsidP="009C0D6F">
      <w:pPr>
        <w:pStyle w:val="BodyText2"/>
      </w:pPr>
      <w:r>
        <w:rPr>
          <w:noProof/>
          <w:lang w:bidi="ar-SA"/>
        </w:rPr>
        <w:drawing>
          <wp:inline distT="0" distB="0" distL="0" distR="0" wp14:anchorId="521F63B9" wp14:editId="1941A147">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2">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C02B19F" w14:textId="77777777" w:rsidR="009C0D6F" w:rsidRDefault="009C0D6F" w:rsidP="009C0D6F">
      <w:pPr>
        <w:pStyle w:val="Heading3"/>
      </w:pPr>
      <w:bookmarkStart w:id="267" w:name="_Connections"/>
      <w:bookmarkEnd w:id="267"/>
      <w:r>
        <w:lastRenderedPageBreak/>
        <w:t>Connections</w:t>
      </w:r>
    </w:p>
    <w:p w14:paraId="7E64EF82"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6"/>
        <w:gridCol w:w="1407"/>
        <w:gridCol w:w="1000"/>
        <w:gridCol w:w="1217"/>
        <w:gridCol w:w="3710"/>
      </w:tblGrid>
      <w:tr w:rsidR="009C0D6F" w:rsidRPr="00E5005D" w14:paraId="46A6826F"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01454AC3" w14:textId="77777777" w:rsidR="009C0D6F" w:rsidRPr="00DD4343" w:rsidRDefault="009C0D6F" w:rsidP="00237F98">
            <w:pPr>
              <w:pStyle w:val="Tiny"/>
            </w:pPr>
            <w:r w:rsidRPr="00DD4343">
              <w:t>Machine</w:t>
            </w:r>
          </w:p>
        </w:tc>
        <w:tc>
          <w:tcPr>
            <w:tcW w:w="1407" w:type="dxa"/>
          </w:tcPr>
          <w:p w14:paraId="5A51CA1E"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0EC3D258"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217" w:type="dxa"/>
          </w:tcPr>
          <w:p w14:paraId="09693910"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10" w:type="dxa"/>
          </w:tcPr>
          <w:p w14:paraId="24BECC0B"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79080BED"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CE6BE41" w14:textId="77777777" w:rsidR="009C0D6F" w:rsidRPr="00DD4343" w:rsidRDefault="009C0D6F" w:rsidP="00237F98">
            <w:pPr>
              <w:pStyle w:val="Tiny"/>
            </w:pPr>
            <w:r w:rsidRPr="00DD4343">
              <w:t>h05-dev-vm3</w:t>
            </w:r>
          </w:p>
        </w:tc>
        <w:tc>
          <w:tcPr>
            <w:tcW w:w="1407" w:type="dxa"/>
          </w:tcPr>
          <w:p w14:paraId="3B1DACF7"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7C81423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217" w:type="dxa"/>
          </w:tcPr>
          <w:p w14:paraId="05D53011"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10" w:type="dxa"/>
          </w:tcPr>
          <w:p w14:paraId="5EA19CC5"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381ABDDA"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44BE858C" w14:textId="77777777" w:rsidR="009C0D6F" w:rsidRPr="00DD4343" w:rsidRDefault="009C0D6F" w:rsidP="00237F98">
            <w:pPr>
              <w:pStyle w:val="Tiny"/>
            </w:pPr>
            <w:r w:rsidRPr="00DD4343">
              <w:t>h05-dev-vm8</w:t>
            </w:r>
          </w:p>
        </w:tc>
        <w:tc>
          <w:tcPr>
            <w:tcW w:w="1407" w:type="dxa"/>
          </w:tcPr>
          <w:p w14:paraId="5C162ED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0FC5EC"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2A28C414"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78F708D5"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75AE17B9"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F23261" w14:textId="77777777" w:rsidR="009C0D6F" w:rsidRPr="00DD4343" w:rsidRDefault="009C0D6F" w:rsidP="00237F98">
            <w:pPr>
              <w:pStyle w:val="Tiny"/>
            </w:pPr>
            <w:r w:rsidRPr="00DD4343">
              <w:t>h05-stg-vm8</w:t>
            </w:r>
          </w:p>
        </w:tc>
        <w:tc>
          <w:tcPr>
            <w:tcW w:w="1407" w:type="dxa"/>
          </w:tcPr>
          <w:p w14:paraId="0A83997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75A25499"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217" w:type="dxa"/>
          </w:tcPr>
          <w:p w14:paraId="6F945589"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10" w:type="dxa"/>
          </w:tcPr>
          <w:p w14:paraId="28A24E99"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DF32AA9"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2D113BC" w14:textId="77777777" w:rsidR="009C0D6F" w:rsidRPr="00DD4343" w:rsidRDefault="009C0D6F" w:rsidP="00237F98">
            <w:pPr>
              <w:pStyle w:val="Tiny"/>
            </w:pPr>
            <w:r w:rsidRPr="00DD4343">
              <w:t>h05-dev-vm11</w:t>
            </w:r>
          </w:p>
        </w:tc>
        <w:tc>
          <w:tcPr>
            <w:tcW w:w="1407" w:type="dxa"/>
          </w:tcPr>
          <w:p w14:paraId="19EEF322"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21F0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299DAB9C"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20CD4595"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318B6C2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B884CF" w14:textId="77777777" w:rsidR="009C0D6F" w:rsidRPr="00DD4343" w:rsidRDefault="009C0D6F" w:rsidP="00237F98">
            <w:pPr>
              <w:pStyle w:val="Tiny"/>
            </w:pPr>
            <w:r w:rsidRPr="00DD4343">
              <w:t>h03-dev-vm7</w:t>
            </w:r>
          </w:p>
        </w:tc>
        <w:tc>
          <w:tcPr>
            <w:tcW w:w="1407" w:type="dxa"/>
          </w:tcPr>
          <w:p w14:paraId="65CBFD4C"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5DC12F7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217" w:type="dxa"/>
          </w:tcPr>
          <w:p w14:paraId="5745CBEE"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10" w:type="dxa"/>
          </w:tcPr>
          <w:p w14:paraId="2BAD470C"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B7B3BF5"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4CC1EBDD" w14:textId="77777777" w:rsidR="009C0D6F" w:rsidRPr="00DD4343" w:rsidRDefault="009C0D6F" w:rsidP="00237F98">
            <w:pPr>
              <w:pStyle w:val="Tiny"/>
            </w:pPr>
            <w:r w:rsidRPr="00DD4343">
              <w:t>hadoop-h05</w:t>
            </w:r>
          </w:p>
        </w:tc>
        <w:tc>
          <w:tcPr>
            <w:tcW w:w="1407" w:type="dxa"/>
          </w:tcPr>
          <w:p w14:paraId="46825E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12664C04"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217" w:type="dxa"/>
          </w:tcPr>
          <w:p w14:paraId="797EE09C"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137BB27E"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2EF2ED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1B7D19E" w14:textId="77777777" w:rsidR="009C0D6F" w:rsidRPr="00DD4343" w:rsidRDefault="009C0D6F" w:rsidP="00237F98">
            <w:pPr>
              <w:pStyle w:val="Tiny"/>
            </w:pPr>
            <w:r w:rsidRPr="00DD4343">
              <w:t>Hadoop-m1 (Hadoop-m1.jrc.it)</w:t>
            </w:r>
          </w:p>
        </w:tc>
        <w:tc>
          <w:tcPr>
            <w:tcW w:w="1407" w:type="dxa"/>
          </w:tcPr>
          <w:p w14:paraId="53F142EF"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69A1AEE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7AC0ADB5"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4CD5035F"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4F689920"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4CE524C8" w14:textId="77777777" w:rsidR="009C0D6F" w:rsidRPr="00DD4343" w:rsidRDefault="009C0D6F" w:rsidP="00237F98">
            <w:pPr>
              <w:pStyle w:val="Tiny"/>
            </w:pPr>
            <w:r w:rsidRPr="00DD4343">
              <w:t>hadoop-sn (139.191.147.220)</w:t>
            </w:r>
          </w:p>
        </w:tc>
        <w:tc>
          <w:tcPr>
            <w:tcW w:w="1407" w:type="dxa"/>
          </w:tcPr>
          <w:p w14:paraId="0DC0E05B"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B6BB26A"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217" w:type="dxa"/>
          </w:tcPr>
          <w:p w14:paraId="2DA85E8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2F404375"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34CE2FA0"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AC72E3F" w14:textId="77777777" w:rsidR="009C0D6F" w:rsidRPr="00DD4343" w:rsidRDefault="009C0D6F" w:rsidP="00237F98">
            <w:pPr>
              <w:pStyle w:val="Tiny"/>
            </w:pPr>
            <w:r w:rsidRPr="00DD4343">
              <w:t>Hadoop-m2 (139.191.147.222)</w:t>
            </w:r>
          </w:p>
        </w:tc>
        <w:tc>
          <w:tcPr>
            <w:tcW w:w="1407" w:type="dxa"/>
          </w:tcPr>
          <w:p w14:paraId="46462DF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0D5EE335"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0C3F26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6DBE3398"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277BF150"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6505EC0F" w14:textId="77777777" w:rsidR="009C0D6F" w:rsidRPr="00DD4343" w:rsidRDefault="009C0D6F" w:rsidP="00237F98">
            <w:pPr>
              <w:pStyle w:val="Tiny"/>
            </w:pPr>
            <w:r w:rsidRPr="00DD4343">
              <w:t>h05-nn01.jrc.it</w:t>
            </w:r>
          </w:p>
        </w:tc>
        <w:tc>
          <w:tcPr>
            <w:tcW w:w="1407" w:type="dxa"/>
          </w:tcPr>
          <w:p w14:paraId="2F3DDA9C"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72F8605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217" w:type="dxa"/>
          </w:tcPr>
          <w:p w14:paraId="3D96043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10" w:type="dxa"/>
          </w:tcPr>
          <w:p w14:paraId="3F2C747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5E91D84"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8E550DE" w14:textId="77777777" w:rsidR="009C0D6F" w:rsidRPr="00DD4343" w:rsidRDefault="009C0D6F" w:rsidP="00237F98">
            <w:pPr>
              <w:pStyle w:val="Tiny"/>
            </w:pPr>
            <w:r w:rsidRPr="00DD4343">
              <w:t>cruise</w:t>
            </w:r>
          </w:p>
        </w:tc>
        <w:tc>
          <w:tcPr>
            <w:tcW w:w="1407" w:type="dxa"/>
          </w:tcPr>
          <w:p w14:paraId="705C477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1F2D7805"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217" w:type="dxa"/>
          </w:tcPr>
          <w:p w14:paraId="2E6213A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10" w:type="dxa"/>
          </w:tcPr>
          <w:p w14:paraId="0399FF7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7F83BB"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B1E22C7" w14:textId="77777777" w:rsidR="009C0D6F" w:rsidRPr="00DD4343" w:rsidRDefault="009C0D6F" w:rsidP="00237F98">
            <w:pPr>
              <w:pStyle w:val="Tiny"/>
            </w:pPr>
            <w:r w:rsidRPr="00DD4343">
              <w:t>species.jrc.org</w:t>
            </w:r>
          </w:p>
        </w:tc>
        <w:tc>
          <w:tcPr>
            <w:tcW w:w="1407" w:type="dxa"/>
          </w:tcPr>
          <w:p w14:paraId="6E28ED4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322C2F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217" w:type="dxa"/>
          </w:tcPr>
          <w:p w14:paraId="579E240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10" w:type="dxa"/>
          </w:tcPr>
          <w:p w14:paraId="68D8A6A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5284646"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68ED75F2" w14:textId="77777777" w:rsidR="009C0D6F" w:rsidRPr="00DD4343" w:rsidRDefault="009C0D6F" w:rsidP="00237F98">
            <w:pPr>
              <w:pStyle w:val="Tiny"/>
            </w:pPr>
            <w:r w:rsidRPr="00DD4343">
              <w:t>123.176.76.184</w:t>
            </w:r>
          </w:p>
        </w:tc>
        <w:tc>
          <w:tcPr>
            <w:tcW w:w="1407" w:type="dxa"/>
          </w:tcPr>
          <w:p w14:paraId="78D2BD05"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47AA6F8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217" w:type="dxa"/>
          </w:tcPr>
          <w:p w14:paraId="7085CB6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10" w:type="dxa"/>
          </w:tcPr>
          <w:p w14:paraId="57D86F0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217A4F39"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51CA008" w14:textId="77777777" w:rsidR="009C0D6F" w:rsidRPr="00DD4343" w:rsidRDefault="009C0D6F" w:rsidP="00237F98">
            <w:pPr>
              <w:pStyle w:val="Tiny"/>
            </w:pPr>
            <w:r w:rsidRPr="00DD4343">
              <w:t>195.201.0.30</w:t>
            </w:r>
            <w:r>
              <w:t>:6736</w:t>
            </w:r>
          </w:p>
        </w:tc>
        <w:tc>
          <w:tcPr>
            <w:tcW w:w="1407" w:type="dxa"/>
          </w:tcPr>
          <w:p w14:paraId="06341A0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7D6CD65"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217" w:type="dxa"/>
          </w:tcPr>
          <w:p w14:paraId="2692492D"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10" w:type="dxa"/>
          </w:tcPr>
          <w:p w14:paraId="153B5D63" w14:textId="1A175BBB"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493" w:history="1">
              <w:r w:rsidRPr="009E4FEF">
                <w:rPr>
                  <w:rStyle w:val="Hyperlink"/>
                </w:rPr>
                <w:t>www.biopama.org</w:t>
              </w:r>
            </w:hyperlink>
            <w:r w:rsidR="00B52381">
              <w:t xml:space="preserve"> and beta.biopama.org </w:t>
            </w:r>
          </w:p>
        </w:tc>
      </w:tr>
    </w:tbl>
    <w:p w14:paraId="6C3DF048" w14:textId="77777777" w:rsidR="009C0D6F" w:rsidRDefault="009C0D6F" w:rsidP="009C0D6F">
      <w:pPr>
        <w:pStyle w:val="Heading3"/>
      </w:pPr>
      <w:bookmarkStart w:id="268" w:name="_Ref398800010"/>
      <w:r>
        <w:t>SOCK proxy</w:t>
      </w:r>
      <w:bookmarkEnd w:id="268"/>
    </w:p>
    <w:p w14:paraId="1F37EB4D"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3F4AA73D" w14:textId="77777777" w:rsidR="009C0D6F" w:rsidRPr="00035D81" w:rsidRDefault="009C0D6F" w:rsidP="009C0D6F">
      <w:pPr>
        <w:pStyle w:val="TableText"/>
        <w:rPr>
          <w:rStyle w:val="text"/>
        </w:rPr>
      </w:pPr>
      <w:r w:rsidRPr="00035D81">
        <w:rPr>
          <w:rStyle w:val="text"/>
        </w:rPr>
        <w:t>10.0.100.229    hadoop-m1</w:t>
      </w:r>
    </w:p>
    <w:p w14:paraId="2DFEA6D4" w14:textId="77777777" w:rsidR="009C0D6F" w:rsidRPr="00035D81" w:rsidRDefault="009C0D6F" w:rsidP="009C0D6F">
      <w:pPr>
        <w:pStyle w:val="TableText"/>
        <w:rPr>
          <w:rStyle w:val="text"/>
        </w:rPr>
      </w:pPr>
      <w:r w:rsidRPr="00035D81">
        <w:rPr>
          <w:rStyle w:val="text"/>
        </w:rPr>
        <w:t>10.0.100.238    hadoop-m2</w:t>
      </w:r>
    </w:p>
    <w:p w14:paraId="1D52DA6D" w14:textId="77777777" w:rsidR="009C0D6F" w:rsidRPr="00035D81" w:rsidRDefault="009C0D6F" w:rsidP="009C0D6F">
      <w:pPr>
        <w:pStyle w:val="TableText"/>
        <w:rPr>
          <w:rStyle w:val="text"/>
        </w:rPr>
      </w:pPr>
      <w:r w:rsidRPr="00035D81">
        <w:rPr>
          <w:rStyle w:val="text"/>
        </w:rPr>
        <w:t>10.0.100.231    hadoop-01</w:t>
      </w:r>
    </w:p>
    <w:p w14:paraId="0E923F0C" w14:textId="77777777" w:rsidR="009C0D6F" w:rsidRPr="00035D81" w:rsidRDefault="009C0D6F" w:rsidP="009C0D6F">
      <w:pPr>
        <w:pStyle w:val="TableText"/>
        <w:rPr>
          <w:rStyle w:val="text"/>
        </w:rPr>
      </w:pPr>
      <w:r w:rsidRPr="00035D81">
        <w:rPr>
          <w:rStyle w:val="text"/>
        </w:rPr>
        <w:t>10.0.100.232    hadoop-02</w:t>
      </w:r>
    </w:p>
    <w:p w14:paraId="1B8972B9" w14:textId="77777777" w:rsidR="009C0D6F" w:rsidRPr="00035D81" w:rsidRDefault="009C0D6F" w:rsidP="009C0D6F">
      <w:pPr>
        <w:pStyle w:val="TableText"/>
        <w:rPr>
          <w:rStyle w:val="text"/>
        </w:rPr>
      </w:pPr>
      <w:r w:rsidRPr="00035D81">
        <w:rPr>
          <w:rStyle w:val="text"/>
        </w:rPr>
        <w:t>10.0.100.233    hadoop-03</w:t>
      </w:r>
    </w:p>
    <w:p w14:paraId="0302E200" w14:textId="77777777" w:rsidR="009C0D6F" w:rsidRPr="00035D81" w:rsidRDefault="009C0D6F" w:rsidP="009C0D6F">
      <w:pPr>
        <w:pStyle w:val="TableText"/>
        <w:rPr>
          <w:rStyle w:val="text"/>
        </w:rPr>
      </w:pPr>
      <w:r w:rsidRPr="00035D81">
        <w:rPr>
          <w:rStyle w:val="text"/>
        </w:rPr>
        <w:t>10.0.100.234    hadoop-04</w:t>
      </w:r>
    </w:p>
    <w:p w14:paraId="20A4D5B8" w14:textId="77777777" w:rsidR="009C0D6F" w:rsidRPr="00035D81" w:rsidRDefault="009C0D6F" w:rsidP="009C0D6F">
      <w:pPr>
        <w:pStyle w:val="TableText"/>
        <w:rPr>
          <w:rStyle w:val="text"/>
        </w:rPr>
      </w:pPr>
      <w:r w:rsidRPr="00035D81">
        <w:rPr>
          <w:rStyle w:val="text"/>
        </w:rPr>
        <w:t>10.0.100.235    hadoop-05</w:t>
      </w:r>
    </w:p>
    <w:p w14:paraId="6EA7C4C4" w14:textId="77777777" w:rsidR="009C0D6F" w:rsidRPr="00035D81" w:rsidRDefault="009C0D6F" w:rsidP="009C0D6F">
      <w:pPr>
        <w:pStyle w:val="TableText"/>
        <w:rPr>
          <w:rStyle w:val="text"/>
        </w:rPr>
      </w:pPr>
      <w:r w:rsidRPr="00035D81">
        <w:rPr>
          <w:rStyle w:val="text"/>
        </w:rPr>
        <w:t>10.0.100.236    hadoop-06</w:t>
      </w:r>
    </w:p>
    <w:p w14:paraId="35348AA4" w14:textId="77777777" w:rsidR="009C0D6F" w:rsidRPr="00035D81" w:rsidRDefault="009C0D6F" w:rsidP="009C0D6F">
      <w:pPr>
        <w:pStyle w:val="TableText"/>
        <w:rPr>
          <w:rStyle w:val="text"/>
        </w:rPr>
      </w:pPr>
      <w:r w:rsidRPr="00035D81">
        <w:rPr>
          <w:rStyle w:val="text"/>
        </w:rPr>
        <w:t>10.0.100.237    hadoop-07</w:t>
      </w:r>
    </w:p>
    <w:p w14:paraId="3BB77DBC" w14:textId="77777777" w:rsidR="009C0D6F" w:rsidRPr="00035D81" w:rsidRDefault="009C0D6F" w:rsidP="009C0D6F">
      <w:pPr>
        <w:pStyle w:val="TableText"/>
        <w:rPr>
          <w:rStyle w:val="text"/>
        </w:rPr>
      </w:pPr>
      <w:r w:rsidRPr="00035D81">
        <w:rPr>
          <w:rStyle w:val="text"/>
        </w:rPr>
        <w:t>10.0.100.230    hadoop-sn</w:t>
      </w:r>
    </w:p>
    <w:p w14:paraId="095F6C11" w14:textId="77777777" w:rsidR="009C0D6F" w:rsidRDefault="009C0D6F" w:rsidP="009C0D6F">
      <w:pPr>
        <w:pStyle w:val="BodyText2"/>
      </w:pPr>
      <w:r>
        <w:t>To set this up in ssh:</w:t>
      </w:r>
    </w:p>
    <w:p w14:paraId="2CC188B1" w14:textId="77777777" w:rsidR="009C0D6F" w:rsidRDefault="009C0D6F" w:rsidP="009C0D6F">
      <w:pPr>
        <w:pStyle w:val="ListBullet"/>
      </w:pPr>
      <w:r>
        <w:t xml:space="preserve">Open the Hadoop-m2 ssh connection and click on ssh | tunnels </w:t>
      </w:r>
    </w:p>
    <w:p w14:paraId="17A5B0D7" w14:textId="77777777" w:rsidR="009C0D6F" w:rsidRDefault="009C0D6F" w:rsidP="009C0D6F">
      <w:pPr>
        <w:pStyle w:val="ListBullet"/>
      </w:pPr>
      <w:r>
        <w:t>Set source port = 1080, destination=dynamic and click Add</w:t>
      </w:r>
    </w:p>
    <w:p w14:paraId="4A7DE6F8" w14:textId="77777777" w:rsidR="009C0D6F" w:rsidRDefault="009C0D6F" w:rsidP="009C0D6F">
      <w:pPr>
        <w:pStyle w:val="ListBullet"/>
      </w:pPr>
      <w:r>
        <w:t>In Firefox go to options | advanced | network | settings | SOCKS Host = localhost and port=1080</w:t>
      </w:r>
    </w:p>
    <w:p w14:paraId="5B12A124" w14:textId="77777777" w:rsidR="009C0D6F" w:rsidRDefault="009C0D6F" w:rsidP="009C0D6F">
      <w:pPr>
        <w:pStyle w:val="ListBullet"/>
      </w:pPr>
      <w:r>
        <w:t xml:space="preserve">You can then open the connection and enter an ip address in a browser and it will find the node (e.g. </w:t>
      </w:r>
      <w:hyperlink r:id="rId1494" w:history="1">
        <w:r w:rsidRPr="001F25C7">
          <w:rPr>
            <w:rStyle w:val="Hyperlink"/>
          </w:rPr>
          <w:t>http://10.0.100.234:8042/node</w:t>
        </w:r>
      </w:hyperlink>
      <w:r>
        <w:t xml:space="preserve">) </w:t>
      </w:r>
    </w:p>
    <w:p w14:paraId="74BCD53D" w14:textId="77777777" w:rsidR="009C0D6F" w:rsidRDefault="009C0D6F" w:rsidP="009C0D6F">
      <w:pPr>
        <w:pStyle w:val="ListBullet"/>
      </w:pPr>
      <w:r>
        <w:t xml:space="preserve">You can also simply click on the links from </w:t>
      </w:r>
      <w:hyperlink r:id="rId1495" w:history="1">
        <w:r w:rsidRPr="0065259E">
          <w:rPr>
            <w:rStyle w:val="Hyperlink"/>
          </w:rPr>
          <w:t>Cloudera Manager</w:t>
        </w:r>
      </w:hyperlink>
      <w:r>
        <w:t xml:space="preserve"> to the UIs and the actual IP addresses of the Hadoop network are found</w:t>
      </w:r>
    </w:p>
    <w:p w14:paraId="7453D515" w14:textId="335F206B" w:rsidR="00F3221A" w:rsidRDefault="00F3221A" w:rsidP="003B37F4">
      <w:pPr>
        <w:pStyle w:val="Heading2"/>
      </w:pPr>
      <w:r>
        <w:t>UNIX</w:t>
      </w:r>
      <w:bookmarkEnd w:id="198"/>
    </w:p>
    <w:p w14:paraId="4F228961" w14:textId="77777777" w:rsidR="00F3221A" w:rsidRDefault="00F3221A" w:rsidP="000E5536">
      <w:pPr>
        <w:pStyle w:val="BodyText"/>
      </w:pPr>
      <w:r>
        <w:t xml:space="preserve">Doing the tutorial here: </w:t>
      </w:r>
      <w:hyperlink r:id="rId1496"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11294F70" w14:textId="77777777" w:rsidR="00006B76" w:rsidRDefault="00006B76" w:rsidP="007D2F52">
      <w:pPr>
        <w:pStyle w:val="Heading4"/>
      </w:pPr>
      <w:bookmarkStart w:id="269" w:name="_Toc315774630"/>
      <w:bookmarkStart w:id="270" w:name="_Toc315774629"/>
      <w:r>
        <w:t>File commands</w:t>
      </w:r>
    </w:p>
    <w:p w14:paraId="78D94437" w14:textId="77777777" w:rsidR="00006B76" w:rsidRDefault="00006B76" w:rsidP="008B6883">
      <w:pPr>
        <w:pStyle w:val="BodyText2"/>
      </w:pPr>
      <w:r>
        <w:t>Use scp to copy files between unix boxes:</w:t>
      </w:r>
    </w:p>
    <w:p w14:paraId="421AEB97" w14:textId="77777777" w:rsidR="00006B76" w:rsidRPr="00006B76" w:rsidRDefault="00006B76" w:rsidP="008B550B">
      <w:pPr>
        <w:pStyle w:val="Code"/>
      </w:pPr>
      <w:r w:rsidRPr="00006B76">
        <w:lastRenderedPageBreak/>
        <w:t>[dopa@h05-nn01 ~]$ scp cottaan@cruise:/exports/monde/GBIFSpeciesFiles/10054.gz test.gz</w:t>
      </w:r>
    </w:p>
    <w:p w14:paraId="52A093BA" w14:textId="77777777" w:rsidR="009C0D6F" w:rsidRDefault="009C0D6F" w:rsidP="009C0D6F">
      <w:pPr>
        <w:pStyle w:val="Heading4"/>
      </w:pPr>
      <w:bookmarkStart w:id="271" w:name="_Ref347406831"/>
      <w:r>
        <w:t>Finding things</w:t>
      </w:r>
    </w:p>
    <w:p w14:paraId="75502A39"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497" w:history="1">
        <w:r w:rsidRPr="006B5742">
          <w:rPr>
            <w:rStyle w:val="Hyperlink"/>
          </w:rPr>
          <w:t>http://content.hccfl.edu/pollock/unix/findcmd.htm</w:t>
        </w:r>
      </w:hyperlink>
      <w:r>
        <w:t xml:space="preserve">). </w:t>
      </w:r>
    </w:p>
    <w:p w14:paraId="1F70BCE1" w14:textId="77777777" w:rsidR="009C0D6F" w:rsidRDefault="009C0D6F" w:rsidP="009C0D6F">
      <w:pPr>
        <w:pStyle w:val="Code"/>
      </w:pPr>
      <w:r>
        <w:t xml:space="preserve">$ </w:t>
      </w:r>
      <w:r w:rsidRPr="00717013">
        <w:t>find / -name foo 2&gt;/dev/null</w:t>
      </w:r>
    </w:p>
    <w:p w14:paraId="430AB411" w14:textId="77777777" w:rsidR="009C0D6F" w:rsidRDefault="009C0D6F" w:rsidP="009C0D6F">
      <w:pPr>
        <w:pStyle w:val="Code"/>
      </w:pPr>
      <w:r w:rsidRPr="00717013">
        <w:t xml:space="preserve">find / -name </w:t>
      </w:r>
      <w:r w:rsidRPr="00D80421">
        <w:t>dataDownload</w:t>
      </w:r>
      <w:r>
        <w:t xml:space="preserve"> </w:t>
      </w:r>
      <w:r w:rsidRPr="00717013">
        <w:t>2&gt;/dev/null</w:t>
      </w:r>
    </w:p>
    <w:p w14:paraId="0CAAD016" w14:textId="77777777" w:rsidR="009C0D6F" w:rsidRDefault="009C0D6F" w:rsidP="009C0D6F">
      <w:pPr>
        <w:pStyle w:val="Code"/>
      </w:pPr>
      <w:r w:rsidRPr="00D80421">
        <w:t>dataDownload</w:t>
      </w:r>
    </w:p>
    <w:p w14:paraId="0FFDA2A7" w14:textId="77777777" w:rsidR="009C0D6F" w:rsidRDefault="009C0D6F" w:rsidP="009C0D6F">
      <w:pPr>
        <w:pStyle w:val="BodyText"/>
      </w:pPr>
      <w:r>
        <w:t>To use wildcards, use \*:</w:t>
      </w:r>
    </w:p>
    <w:p w14:paraId="10559F29" w14:textId="77777777" w:rsidR="009C0D6F" w:rsidRDefault="009C0D6F" w:rsidP="009C0D6F">
      <w:pPr>
        <w:pStyle w:val="Code"/>
      </w:pPr>
      <w:r>
        <w:t xml:space="preserve">$ </w:t>
      </w:r>
      <w:r w:rsidRPr="00717013">
        <w:t>find / -name foo</w:t>
      </w:r>
      <w:r>
        <w:t>\*bar</w:t>
      </w:r>
      <w:r w:rsidRPr="00717013">
        <w:t xml:space="preserve"> 2&gt;/dev/null</w:t>
      </w:r>
    </w:p>
    <w:p w14:paraId="3FC7AE1A" w14:textId="77777777" w:rsidR="009C0D6F" w:rsidRDefault="009C0D6F" w:rsidP="009C0D6F">
      <w:pPr>
        <w:pStyle w:val="Code"/>
      </w:pPr>
      <w:r w:rsidRPr="00612CF8">
        <w:t>[dopa@hadoop-h05 /]$ find -name *core.java 2&gt;/dev/null</w:t>
      </w:r>
    </w:p>
    <w:p w14:paraId="6A6EFCDA" w14:textId="77777777" w:rsidR="009C0D6F" w:rsidRDefault="009C0D6F" w:rsidP="009C0D6F">
      <w:pPr>
        <w:pStyle w:val="Code"/>
      </w:pPr>
      <w:r w:rsidRPr="007B2B40">
        <w:t>[dopa@hadoop-h05 /]$ locate *core.jar</w:t>
      </w:r>
      <w:r>
        <w:t xml:space="preserve"> IS THE BEST</w:t>
      </w:r>
    </w:p>
    <w:p w14:paraId="3EE71621" w14:textId="77777777" w:rsidR="009C0D6F" w:rsidRDefault="009C0D6F" w:rsidP="009C0D6F">
      <w:pPr>
        <w:pStyle w:val="BodyText"/>
      </w:pPr>
      <w:r>
        <w:t>Will find all files that start with foo and end in bar.</w:t>
      </w:r>
    </w:p>
    <w:p w14:paraId="4248CF26" w14:textId="77777777" w:rsidR="009C0D6F" w:rsidRDefault="009C0D6F" w:rsidP="009C0D6F">
      <w:pPr>
        <w:pStyle w:val="BodyText"/>
      </w:pPr>
      <w:r>
        <w:t>To find a directory:</w:t>
      </w:r>
    </w:p>
    <w:p w14:paraId="7E3FB280" w14:textId="77777777" w:rsidR="009C0D6F" w:rsidRDefault="009C0D6F" w:rsidP="009C0D6F">
      <w:pPr>
        <w:pStyle w:val="Code"/>
      </w:pPr>
      <w:r>
        <w:t xml:space="preserve">$ </w:t>
      </w:r>
      <w:r w:rsidRPr="00717013">
        <w:t xml:space="preserve">find / </w:t>
      </w:r>
      <w:r>
        <w:t xml:space="preserve">-type d </w:t>
      </w:r>
      <w:r w:rsidRPr="00717013">
        <w:t>-name foo 2&gt;/dev/null</w:t>
      </w:r>
    </w:p>
    <w:p w14:paraId="6CAFE690" w14:textId="77777777" w:rsidR="009C0D6F" w:rsidRDefault="009C0D6F" w:rsidP="009C0D6F">
      <w:pPr>
        <w:pStyle w:val="BodyText2"/>
      </w:pPr>
      <w:r>
        <w:t>To find a file:</w:t>
      </w:r>
    </w:p>
    <w:p w14:paraId="332D0B23"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52BF11CB" w14:textId="77777777" w:rsidR="009C0D6F" w:rsidRDefault="009C0D6F" w:rsidP="009C0D6F">
      <w:pPr>
        <w:pStyle w:val="Heading4"/>
      </w:pPr>
      <w:r>
        <w:t>Getting/Setting Environment Variables</w:t>
      </w:r>
      <w:bookmarkEnd w:id="271"/>
    </w:p>
    <w:p w14:paraId="071A6E2B" w14:textId="77777777" w:rsidR="009C0D6F" w:rsidRDefault="009C0D6F" w:rsidP="009C0D6F">
      <w:pPr>
        <w:pStyle w:val="BodyText2"/>
      </w:pPr>
      <w:r>
        <w:t>To check environment variables, use set (for all of them) or echo $&lt;variable&gt;:</w:t>
      </w:r>
    </w:p>
    <w:p w14:paraId="1C011DCC" w14:textId="77777777" w:rsidR="009C0D6F" w:rsidRDefault="009C0D6F" w:rsidP="009C0D6F">
      <w:pPr>
        <w:pStyle w:val="Code"/>
      </w:pPr>
      <w:r>
        <w:t>$ set</w:t>
      </w:r>
    </w:p>
    <w:p w14:paraId="71E0DB18" w14:textId="77777777" w:rsidR="009C0D6F" w:rsidRDefault="009C0D6F" w:rsidP="009C0D6F">
      <w:pPr>
        <w:pStyle w:val="Code"/>
      </w:pPr>
      <w:r>
        <w:t>$ echo $JAVA_HOME</w:t>
      </w:r>
    </w:p>
    <w:p w14:paraId="5A422C91" w14:textId="77777777" w:rsidR="009C0D6F" w:rsidRDefault="009C0D6F" w:rsidP="009C0D6F">
      <w:pPr>
        <w:pStyle w:val="BodyText2"/>
      </w:pPr>
      <w:r>
        <w:t>To see the path to executables, use which:</w:t>
      </w:r>
    </w:p>
    <w:p w14:paraId="37B49277" w14:textId="77777777" w:rsidR="009C0D6F" w:rsidRPr="00A216D3" w:rsidRDefault="009C0D6F" w:rsidP="009C0D6F">
      <w:pPr>
        <w:pStyle w:val="Code"/>
      </w:pPr>
      <w:r>
        <w:t>$ which java</w:t>
      </w:r>
    </w:p>
    <w:p w14:paraId="2563A644" w14:textId="77777777" w:rsidR="009C0D6F" w:rsidRDefault="009C0D6F" w:rsidP="009C0D6F">
      <w:pPr>
        <w:pStyle w:val="BodyText2"/>
      </w:pPr>
      <w:r>
        <w:t>To set environment variables use export (here we are configuring the Java path):</w:t>
      </w:r>
    </w:p>
    <w:p w14:paraId="7AEE39AB" w14:textId="77777777" w:rsidR="009C0D6F" w:rsidRDefault="009C0D6F" w:rsidP="009C0D6F">
      <w:pPr>
        <w:pStyle w:val="Code"/>
      </w:pPr>
      <w:r w:rsidRPr="00B161EB">
        <w:t>$ export JAVA_HOME=/usr/java/jdk1.6.0_31/bin/java</w:t>
      </w:r>
    </w:p>
    <w:p w14:paraId="20275374" w14:textId="77777777" w:rsidR="009C0D6F" w:rsidRDefault="009C0D6F" w:rsidP="009C0D6F">
      <w:pPr>
        <w:pStyle w:val="Code"/>
      </w:pPr>
      <w:r>
        <w:t xml:space="preserve">$ </w:t>
      </w:r>
      <w:r w:rsidRPr="00AB7D4F">
        <w:t>export PATH=$PATH:/usr/java/</w:t>
      </w:r>
      <w:r w:rsidRPr="00B161EB">
        <w:t>jdk1.6.0_31</w:t>
      </w:r>
      <w:r>
        <w:t>/</w:t>
      </w:r>
      <w:r w:rsidRPr="00AB7D4F">
        <w:t>bin</w:t>
      </w:r>
    </w:p>
    <w:p w14:paraId="4AB08691" w14:textId="77777777" w:rsidR="007317D6" w:rsidRDefault="007317D6" w:rsidP="007D2F52">
      <w:pPr>
        <w:pStyle w:val="Heading4"/>
      </w:pPr>
      <w:r>
        <w:t>History</w:t>
      </w:r>
    </w:p>
    <w:p w14:paraId="712737CC"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8B6883">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8B6883">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4629994B" w14:textId="77777777" w:rsidR="009C0D6F" w:rsidRDefault="009C0D6F" w:rsidP="009C0D6F">
      <w:pPr>
        <w:pStyle w:val="Heading4"/>
      </w:pPr>
      <w:bookmarkStart w:id="272" w:name="_Ref353435953"/>
      <w:r>
        <w:t>Running commands on other machines</w:t>
      </w:r>
    </w:p>
    <w:p w14:paraId="44EABE84" w14:textId="77777777" w:rsidR="009C0D6F" w:rsidRPr="000E4A4B" w:rsidRDefault="009C0D6F"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6F2024CA" w14:textId="77777777" w:rsidR="009C0D6F" w:rsidRDefault="009C0D6F" w:rsidP="009C0D6F">
      <w:pPr>
        <w:pStyle w:val="Heading4"/>
      </w:pPr>
      <w:r>
        <w:t>Working with disks and files</w:t>
      </w:r>
      <w:bookmarkEnd w:id="272"/>
    </w:p>
    <w:p w14:paraId="3F303F36"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8F5CEC3" w14:textId="77777777" w:rsidR="009C0D6F" w:rsidRDefault="009C0D6F" w:rsidP="009C0D6F">
      <w:pPr>
        <w:pStyle w:val="BodyText2"/>
      </w:pPr>
      <w:r>
        <w:t>[root@h05-nn01 /]# df -k</w:t>
      </w:r>
    </w:p>
    <w:p w14:paraId="4909E801"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1C164E0D"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1EBCFA7A" w14:textId="77777777" w:rsidR="009C0D6F" w:rsidRDefault="009C0D6F" w:rsidP="009C0D6F">
      <w:pPr>
        <w:pStyle w:val="BodyText"/>
      </w:pPr>
    </w:p>
    <w:p w14:paraId="52E1E52C" w14:textId="77777777" w:rsidR="009C0D6F" w:rsidRDefault="009C0D6F" w:rsidP="009C0D6F">
      <w:pPr>
        <w:pStyle w:val="BodyText"/>
      </w:pPr>
      <w:r>
        <w:lastRenderedPageBreak/>
        <w:t>sudo -s - switches to the root user (exit exits)</w:t>
      </w:r>
    </w:p>
    <w:p w14:paraId="3F21B46F"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0B13CBF0" w14:textId="77777777" w:rsidR="009C0D6F" w:rsidRDefault="009C0D6F" w:rsidP="009C0D6F">
      <w:pPr>
        <w:pStyle w:val="BodyText"/>
      </w:pPr>
      <w:r>
        <w:t>rm –r &lt;folder&gt; to empty a folder and delete it</w:t>
      </w:r>
    </w:p>
    <w:p w14:paraId="11835FDA" w14:textId="77777777" w:rsidR="009C0D6F" w:rsidRDefault="009C0D6F" w:rsidP="009C0D6F">
      <w:pPr>
        <w:pStyle w:val="BodyText"/>
      </w:pPr>
      <w:r>
        <w:t>pwd - display the path of the current directory</w:t>
      </w:r>
    </w:p>
    <w:p w14:paraId="7800E15E" w14:textId="77777777" w:rsidR="009C0D6F" w:rsidRDefault="009C0D6F" w:rsidP="009C0D6F">
      <w:pPr>
        <w:pStyle w:val="BodyText"/>
      </w:pPr>
      <w:r>
        <w:t>clear - clears the screen</w:t>
      </w:r>
    </w:p>
    <w:p w14:paraId="54D2D5AC" w14:textId="77777777" w:rsidR="009C0D6F" w:rsidRDefault="009C0D6F" w:rsidP="009C0D6F">
      <w:pPr>
        <w:pStyle w:val="BodyText"/>
      </w:pPr>
      <w:r>
        <w:t>cat - can be used to display the contents of a file on the screen, e.g. cat home.html</w:t>
      </w:r>
    </w:p>
    <w:p w14:paraId="375C1182" w14:textId="77777777" w:rsidR="009C0D6F" w:rsidRDefault="009C0D6F" w:rsidP="009C0D6F">
      <w:pPr>
        <w:pStyle w:val="BodyText"/>
      </w:pPr>
      <w:r>
        <w:t>vi – similar to cat</w:t>
      </w:r>
    </w:p>
    <w:p w14:paraId="621882E3" w14:textId="77777777" w:rsidR="009C0D6F" w:rsidRDefault="009C0D6F" w:rsidP="009C0D6F">
      <w:pPr>
        <w:pStyle w:val="BodyText"/>
      </w:pPr>
      <w:r>
        <w:t>less - writes the contents of a file to the screen a page at a time - you can also use it to search - q to quit, space for next page</w:t>
      </w:r>
    </w:p>
    <w:p w14:paraId="6162366C" w14:textId="77777777" w:rsidR="009C0D6F" w:rsidRDefault="009C0D6F" w:rsidP="009C0D6F">
      <w:pPr>
        <w:pStyle w:val="BodyText"/>
      </w:pPr>
      <w:r>
        <w:t>more – similar to less – use space for paging by page</w:t>
      </w:r>
    </w:p>
    <w:p w14:paraId="0FCEC606" w14:textId="77777777" w:rsidR="009C0D6F" w:rsidRDefault="009C0D6F" w:rsidP="009C0D6F">
      <w:pPr>
        <w:pStyle w:val="BodyText"/>
      </w:pPr>
      <w:r>
        <w:t>grep - searches for words in files, e.g. grep menu home.html</w:t>
      </w:r>
    </w:p>
    <w:p w14:paraId="0A8F802B" w14:textId="77777777" w:rsidR="009C0D6F" w:rsidRDefault="009C0D6F" w:rsidP="009C0D6F">
      <w:pPr>
        <w:pStyle w:val="BodyText"/>
      </w:pPr>
      <w:r>
        <w:t>This is cool: cat list1 list2 | grep p | sort - means search list1 and list2 for the letter p and output the result to the console sorted using pipes |</w:t>
      </w:r>
    </w:p>
    <w:p w14:paraId="3E3496A3" w14:textId="77777777" w:rsidR="009C0D6F" w:rsidRDefault="009C0D6F" w:rsidP="009C0D6F">
      <w:pPr>
        <w:pStyle w:val="BodyText"/>
      </w:pPr>
      <w:r>
        <w:t>ls | grep em - shows all files/directories with em in - in the current folder</w:t>
      </w:r>
    </w:p>
    <w:p w14:paraId="0283BAB8" w14:textId="77777777" w:rsidR="009C0D6F" w:rsidRDefault="009C0D6F" w:rsidP="009C0D6F">
      <w:pPr>
        <w:pStyle w:val="BodyText"/>
      </w:pPr>
      <w:r>
        <w:t>who - shows you who is currently logged in</w:t>
      </w:r>
    </w:p>
    <w:p w14:paraId="129ECD9C" w14:textId="77777777" w:rsidR="009C0D6F" w:rsidRDefault="009C0D6F" w:rsidP="009C0D6F">
      <w:pPr>
        <w:pStyle w:val="BodyText"/>
      </w:pPr>
      <w:r>
        <w:t>man wc - shows the manual for 'word count'</w:t>
      </w:r>
    </w:p>
    <w:p w14:paraId="714285F4" w14:textId="77777777" w:rsidR="009C0D6F" w:rsidRDefault="009C0D6F" w:rsidP="009C0D6F">
      <w:pPr>
        <w:pStyle w:val="BodyText"/>
      </w:pPr>
      <w:r>
        <w:t>whatis wc - shows a summarised manual for 'word count'</w:t>
      </w:r>
    </w:p>
    <w:p w14:paraId="2019DFE6" w14:textId="77777777" w:rsidR="009C0D6F" w:rsidRDefault="009C0D6F" w:rsidP="009C0D6F">
      <w:pPr>
        <w:pStyle w:val="BodyText"/>
      </w:pPr>
      <w:r>
        <w:t>uname - prints the name, version and details about the operating system.</w:t>
      </w:r>
    </w:p>
    <w:p w14:paraId="1BAF3095" w14:textId="77777777" w:rsidR="009C0D6F" w:rsidRDefault="009C0D6F" w:rsidP="009C0D6F">
      <w:pPr>
        <w:pStyle w:val="BodyText"/>
      </w:pPr>
      <w:r>
        <w:t>tail -f /var/log/apache2/error_log - shows you the last page of the apache error log and automatically updates it!!</w:t>
      </w:r>
    </w:p>
    <w:p w14:paraId="2AE7762F" w14:textId="77777777" w:rsidR="009C0D6F" w:rsidRDefault="009C0D6F" w:rsidP="009C0D6F">
      <w:pPr>
        <w:pStyle w:val="BodyText2"/>
      </w:pPr>
      <w:r>
        <w:t>wget &lt;url&gt; to get a url and use –O &lt;filename&gt; to rename the downloaded file</w:t>
      </w:r>
    </w:p>
    <w:p w14:paraId="0CADA971" w14:textId="77777777" w:rsidR="009C0D6F" w:rsidRDefault="009C0D6F" w:rsidP="009C0D6F">
      <w:pPr>
        <w:pStyle w:val="BodyText"/>
      </w:pPr>
      <w:r>
        <w:t>For ehab it is:</w:t>
      </w:r>
    </w:p>
    <w:p w14:paraId="7D4A08A6" w14:textId="77777777" w:rsidR="009C0D6F" w:rsidRDefault="009C0D6F" w:rsidP="009C0D6F">
      <w:pPr>
        <w:pStyle w:val="BodyText"/>
      </w:pPr>
      <w:r>
        <w:t xml:space="preserve">Linux </w:t>
      </w:r>
      <w:r>
        <w:tab/>
      </w:r>
      <w:r>
        <w:tab/>
      </w:r>
      <w:r>
        <w:tab/>
      </w:r>
      <w:r>
        <w:tab/>
      </w:r>
      <w:r>
        <w:tab/>
      </w:r>
      <w:r>
        <w:tab/>
      </w:r>
      <w:r>
        <w:tab/>
      </w:r>
      <w:r>
        <w:tab/>
      </w:r>
      <w:r>
        <w:tab/>
      </w:r>
      <w:r>
        <w:tab/>
        <w:t>Kernel name</w:t>
      </w:r>
    </w:p>
    <w:p w14:paraId="1C3AB5C7" w14:textId="77777777" w:rsidR="009C0D6F" w:rsidRDefault="009C0D6F" w:rsidP="009C0D6F">
      <w:pPr>
        <w:pStyle w:val="BodyText"/>
      </w:pPr>
      <w:r>
        <w:t xml:space="preserve">h03-dev-vm7 </w:t>
      </w:r>
      <w:r>
        <w:tab/>
      </w:r>
      <w:r>
        <w:tab/>
      </w:r>
      <w:r>
        <w:tab/>
      </w:r>
      <w:r>
        <w:tab/>
      </w:r>
      <w:r>
        <w:tab/>
      </w:r>
      <w:r>
        <w:tab/>
      </w:r>
      <w:r>
        <w:tab/>
      </w:r>
      <w:r>
        <w:tab/>
        <w:t>Network node hostname</w:t>
      </w:r>
    </w:p>
    <w:p w14:paraId="135C554F" w14:textId="77777777" w:rsidR="009C0D6F" w:rsidRDefault="009C0D6F" w:rsidP="009C0D6F">
      <w:pPr>
        <w:pStyle w:val="BodyText"/>
      </w:pPr>
      <w:r>
        <w:t xml:space="preserve">2.6.34.7-0.7-desktop </w:t>
      </w:r>
      <w:r>
        <w:tab/>
      </w:r>
      <w:r>
        <w:tab/>
      </w:r>
      <w:r>
        <w:tab/>
      </w:r>
      <w:r>
        <w:tab/>
      </w:r>
      <w:r>
        <w:tab/>
      </w:r>
      <w:r>
        <w:tab/>
        <w:t>Kernel release</w:t>
      </w:r>
    </w:p>
    <w:p w14:paraId="58416C26" w14:textId="77777777" w:rsidR="009C0D6F" w:rsidRDefault="009C0D6F" w:rsidP="009C0D6F">
      <w:pPr>
        <w:pStyle w:val="BodyText"/>
      </w:pPr>
      <w:r>
        <w:t xml:space="preserve">#1 SMP PREEMPT 2010-12-13 11:13:53 +0100 </w:t>
      </w:r>
      <w:r>
        <w:tab/>
        <w:t>Kernel Version</w:t>
      </w:r>
    </w:p>
    <w:p w14:paraId="60DECD56"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5E784CC8" w14:textId="77777777" w:rsidR="009C0D6F" w:rsidRDefault="009C0D6F" w:rsidP="009C0D6F">
      <w:pPr>
        <w:pStyle w:val="BodyText"/>
      </w:pPr>
      <w:r>
        <w:t xml:space="preserve">x86_64 </w:t>
      </w:r>
      <w:r>
        <w:tab/>
      </w:r>
      <w:r>
        <w:tab/>
      </w:r>
      <w:r>
        <w:tab/>
      </w:r>
      <w:r>
        <w:tab/>
      </w:r>
      <w:r>
        <w:tab/>
      </w:r>
      <w:r>
        <w:tab/>
      </w:r>
      <w:r>
        <w:tab/>
      </w:r>
      <w:r>
        <w:tab/>
      </w:r>
      <w:r>
        <w:tab/>
      </w:r>
      <w:r>
        <w:tab/>
        <w:t>Processor</w:t>
      </w:r>
    </w:p>
    <w:p w14:paraId="48268E1D"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0A26D93D" w14:textId="77777777" w:rsidR="009C0D6F" w:rsidRDefault="009C0D6F" w:rsidP="009C0D6F">
      <w:pPr>
        <w:pStyle w:val="BodyText2"/>
      </w:pPr>
      <w:r>
        <w:t>GNU/Linux</w:t>
      </w:r>
      <w:r>
        <w:tab/>
      </w:r>
      <w:r>
        <w:tab/>
      </w:r>
      <w:r>
        <w:tab/>
      </w:r>
      <w:r>
        <w:tab/>
      </w:r>
      <w:r>
        <w:tab/>
      </w:r>
      <w:r>
        <w:tab/>
      </w:r>
      <w:r>
        <w:tab/>
      </w:r>
      <w:r>
        <w:tab/>
      </w:r>
      <w:r>
        <w:tab/>
        <w:t>Operating System (i.e. GNU operating system with Linux as the Kernel)</w:t>
      </w:r>
    </w:p>
    <w:p w14:paraId="0F689F74" w14:textId="77777777" w:rsidR="009C0D6F" w:rsidRDefault="009C0D6F" w:rsidP="009C0D6F">
      <w:pPr>
        <w:pStyle w:val="BodyText"/>
      </w:pPr>
      <w:r>
        <w:t xml:space="preserve">How do you know the hardware? Like processors etc? </w:t>
      </w:r>
    </w:p>
    <w:p w14:paraId="3BB9D1A6" w14:textId="77777777" w:rsidR="009C0D6F" w:rsidRDefault="009C0D6F" w:rsidP="009C0D6F">
      <w:pPr>
        <w:pStyle w:val="BodyText"/>
      </w:pPr>
      <w:r>
        <w:t xml:space="preserve">See here: </w:t>
      </w:r>
      <w:hyperlink r:id="rId1498" w:history="1">
        <w:r w:rsidRPr="0077669C">
          <w:rPr>
            <w:rStyle w:val="Hyperlink"/>
          </w:rPr>
          <w:t>http://www.howtogeek.com/howto/ubuntu/display-number-of-processors-on-linux/</w:t>
        </w:r>
      </w:hyperlink>
    </w:p>
    <w:p w14:paraId="62ACA319" w14:textId="77777777" w:rsidR="009C0D6F" w:rsidRDefault="009C0D6F" w:rsidP="009C0D6F">
      <w:pPr>
        <w:pStyle w:val="BodyText"/>
      </w:pPr>
      <w:r>
        <w:t>cat /proc/cpuinfo | grep processor | wc -l</w:t>
      </w:r>
    </w:p>
    <w:p w14:paraId="13F9CF1A" w14:textId="77777777" w:rsidR="009C0D6F" w:rsidRDefault="009C0D6F" w:rsidP="009C0D6F">
      <w:pPr>
        <w:pStyle w:val="BodyText2"/>
      </w:pPr>
      <w:r>
        <w:t>THERE IS ONLY 1 PROCESSOR ON EHABITAT!!</w:t>
      </w:r>
    </w:p>
    <w:p w14:paraId="718AC3D3" w14:textId="77777777" w:rsidR="009C0D6F" w:rsidRDefault="009C0D6F" w:rsidP="009C0D6F">
      <w:pPr>
        <w:pStyle w:val="BodyText"/>
      </w:pPr>
      <w:r>
        <w:t>find - equivalent to a file search</w:t>
      </w:r>
    </w:p>
    <w:p w14:paraId="73877C5F"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2FBB3921" w14:textId="77777777" w:rsidR="009C0D6F" w:rsidRDefault="009C0D6F" w:rsidP="009C0D6F">
      <w:pPr>
        <w:pStyle w:val="BodyText"/>
      </w:pPr>
      <w:r>
        <w:t>find -name readme.*</w:t>
      </w:r>
      <w:r>
        <w:tab/>
      </w:r>
      <w:r>
        <w:tab/>
      </w:r>
      <w:r>
        <w:tab/>
      </w:r>
      <w:r>
        <w:tab/>
      </w:r>
      <w:r>
        <w:tab/>
      </w:r>
      <w:r>
        <w:tab/>
      </w:r>
      <w:r>
        <w:tab/>
        <w:t>All files starting with the name readme</w:t>
      </w:r>
    </w:p>
    <w:p w14:paraId="3C8B8121" w14:textId="77777777" w:rsidR="009C0D6F" w:rsidRDefault="009C0D6F" w:rsidP="009C0D6F">
      <w:pPr>
        <w:pStyle w:val="BodyText"/>
      </w:pPr>
      <w:r>
        <w:t>find -name *.txt</w:t>
      </w:r>
      <w:r>
        <w:tab/>
      </w:r>
      <w:r>
        <w:tab/>
      </w:r>
      <w:r>
        <w:tab/>
      </w:r>
      <w:r>
        <w:tab/>
      </w:r>
      <w:r>
        <w:tab/>
      </w:r>
      <w:r>
        <w:tab/>
      </w:r>
      <w:r>
        <w:tab/>
        <w:t>All text files</w:t>
      </w:r>
    </w:p>
    <w:p w14:paraId="4EE5962B" w14:textId="77777777" w:rsidR="009C0D6F" w:rsidRDefault="009C0D6F" w:rsidP="009C0D6F">
      <w:pPr>
        <w:pStyle w:val="BodyText"/>
      </w:pPr>
      <w:r>
        <w:t xml:space="preserve">chmod test </w:t>
      </w:r>
      <w:r w:rsidRPr="00181253">
        <w:t>rwxrwxrwx</w:t>
      </w:r>
      <w:r>
        <w:tab/>
      </w:r>
      <w:r>
        <w:tab/>
        <w:t>-</w:t>
      </w:r>
      <w:r>
        <w:tab/>
        <w:t>gives all permissions for the test file</w:t>
      </w:r>
    </w:p>
    <w:p w14:paraId="58BEDEE3" w14:textId="77777777" w:rsidR="009C0D6F" w:rsidRDefault="009C0D6F" w:rsidP="009C0D6F">
      <w:pPr>
        <w:pStyle w:val="BodyText"/>
      </w:pPr>
      <w:r>
        <w:t>ps shows you the current processes running on the server – the TTY is the controlling terminal. If kill &lt;pid&gt; doesn’t work then enter kill -9 &lt;pid&gt;</w:t>
      </w:r>
    </w:p>
    <w:p w14:paraId="2D79A08E" w14:textId="77777777" w:rsidR="009C0D6F" w:rsidRDefault="009C0D6F" w:rsidP="009C0D6F">
      <w:pPr>
        <w:pStyle w:val="BodyText"/>
      </w:pPr>
      <w:r>
        <w:t>ps –A shows you all running processes</w:t>
      </w:r>
    </w:p>
    <w:p w14:paraId="2E112541" w14:textId="77777777" w:rsidR="009C0D6F" w:rsidRDefault="009C0D6F" w:rsidP="009C0D6F">
      <w:pPr>
        <w:pStyle w:val="BodyText"/>
      </w:pPr>
    </w:p>
    <w:p w14:paraId="62CEF4E5" w14:textId="77777777" w:rsidR="009C0D6F" w:rsidRDefault="009C0D6F" w:rsidP="009C0D6F">
      <w:pPr>
        <w:pStyle w:val="BodyText"/>
      </w:pPr>
      <w:r>
        <w:t>ll is a shortcut for ls –l</w:t>
      </w:r>
    </w:p>
    <w:p w14:paraId="3895DD91" w14:textId="77777777" w:rsidR="009C0D6F" w:rsidRDefault="009C0D6F" w:rsidP="009C0D6F">
      <w:pPr>
        <w:pStyle w:val="BodyText"/>
      </w:pPr>
      <w:r>
        <w:t>which python shows you where the executable path is for an executable</w:t>
      </w:r>
    </w:p>
    <w:p w14:paraId="6861DE7D" w14:textId="77777777" w:rsidR="009C0D6F" w:rsidRDefault="009C0D6F" w:rsidP="009C0D6F">
      <w:pPr>
        <w:pStyle w:val="BodyText"/>
      </w:pPr>
      <w:r>
        <w:t>pwd – print working directory shows you the full path of the current directory</w:t>
      </w:r>
    </w:p>
    <w:p w14:paraId="0DA140F2" w14:textId="77777777" w:rsidR="009C0D6F" w:rsidRDefault="009C0D6F" w:rsidP="009C0D6F">
      <w:pPr>
        <w:pStyle w:val="BodyText"/>
      </w:pPr>
      <w:r>
        <w:t>history – shows you the full history</w:t>
      </w:r>
    </w:p>
    <w:p w14:paraId="7E454E17" w14:textId="77777777" w:rsidR="009C0D6F" w:rsidRDefault="009C0D6F" w:rsidP="009C0D6F">
      <w:pPr>
        <w:pStyle w:val="BodyText"/>
      </w:pPr>
      <w:r>
        <w:t>you can then do:</w:t>
      </w:r>
    </w:p>
    <w:p w14:paraId="43D1C1D0" w14:textId="77777777" w:rsidR="009C0D6F" w:rsidRDefault="009C0D6F" w:rsidP="009C0D6F">
      <w:pPr>
        <w:pStyle w:val="BodyText"/>
      </w:pPr>
      <w:r>
        <w:t>history | grep rm</w:t>
      </w:r>
    </w:p>
    <w:p w14:paraId="61053355" w14:textId="77777777" w:rsidR="009C0D6F" w:rsidRDefault="009C0D6F" w:rsidP="009C0D6F">
      <w:pPr>
        <w:pStyle w:val="Code"/>
      </w:pPr>
      <w:r>
        <w:t xml:space="preserve">time </w:t>
      </w:r>
    </w:p>
    <w:p w14:paraId="1F8F3DDD" w14:textId="77777777" w:rsidR="009C0D6F" w:rsidRDefault="009C0D6F" w:rsidP="009C0D6F">
      <w:pPr>
        <w:pStyle w:val="BodyText2"/>
      </w:pPr>
      <w:r>
        <w:t>time is very useful for seeing how long things take – put it before any command</w:t>
      </w:r>
    </w:p>
    <w:p w14:paraId="00540924" w14:textId="77777777" w:rsidR="00F12A7E" w:rsidRDefault="00F12A7E" w:rsidP="0034374E">
      <w:pPr>
        <w:pStyle w:val="Heading3"/>
      </w:pPr>
      <w:r>
        <w:t>GUI to UNIX from Windows</w:t>
      </w:r>
      <w:bookmarkEnd w:id="269"/>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lastRenderedPageBreak/>
        <w:t>Virtual Network Computing seems to be the way to go:</w:t>
      </w:r>
    </w:p>
    <w:p w14:paraId="16EF1B49" w14:textId="77777777" w:rsidR="00F12A7E" w:rsidRDefault="00837495" w:rsidP="000E5536">
      <w:pPr>
        <w:pStyle w:val="BodyText"/>
      </w:pPr>
      <w:hyperlink r:id="rId1499"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8B6883">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8B6883">
      <w:pPr>
        <w:pStyle w:val="BodyText2"/>
      </w:pPr>
      <w:r>
        <w:t>webuser@h03-dev-vm7:~&gt; vncserver</w:t>
      </w:r>
    </w:p>
    <w:p w14:paraId="5BD6DCD0" w14:textId="77777777" w:rsidR="00F12A7E" w:rsidRDefault="00F12A7E" w:rsidP="008B6883">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8B6883">
      <w:pPr>
        <w:pStyle w:val="BodyText2"/>
      </w:pPr>
      <w:r>
        <w:t>Would you like to enter a view-only password (y/n)? n</w:t>
      </w:r>
    </w:p>
    <w:p w14:paraId="58EABCDA" w14:textId="77777777" w:rsidR="00F12A7E" w:rsidRDefault="00F12A7E" w:rsidP="008B6883">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8B6883">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500"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501"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502"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503"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504"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505"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8B6883">
      <w:pPr>
        <w:pStyle w:val="BodyText2"/>
      </w:pPr>
      <w:r>
        <w:lastRenderedPageBreak/>
        <w:t>VNCServer log file:</w:t>
      </w:r>
    </w:p>
    <w:p w14:paraId="4B9CCF36" w14:textId="77777777" w:rsidR="00F12A7E" w:rsidRDefault="00F12A7E" w:rsidP="000E5536">
      <w:pPr>
        <w:pStyle w:val="BodyText"/>
      </w:pPr>
      <w:r>
        <w:t xml:space="preserve">27/09/2011 14:08:32 </w:t>
      </w:r>
      <w:hyperlink r:id="rId1506"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507" w:history="1">
        <w:r w:rsidRPr="0077669C">
          <w:rPr>
            <w:rStyle w:val="Hyperlink"/>
          </w:rPr>
          <w:t>httpd: get '' for 139.191.147.152    -- HOORAY THIS IS MY DESKTOP MACHINE!</w:t>
        </w:r>
      </w:hyperlink>
    </w:p>
    <w:p w14:paraId="20AB171A" w14:textId="77777777" w:rsidR="00F12A7E" w:rsidRDefault="00F12A7E" w:rsidP="008B6883">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8B6883">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8B6883">
      <w:pPr>
        <w:pStyle w:val="BodyText2"/>
      </w:pPr>
      <w:r>
        <w:t>To get this written to a file append –O test.xml to the code</w:t>
      </w:r>
    </w:p>
    <w:p w14:paraId="11AB4ADE" w14:textId="459C6EFB" w:rsidR="00F3221A" w:rsidRDefault="00F3221A" w:rsidP="0034374E">
      <w:pPr>
        <w:pStyle w:val="Heading3"/>
      </w:pPr>
      <w:r>
        <w:t>rpm - package manager</w:t>
      </w:r>
      <w:bookmarkEnd w:id="270"/>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508"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509"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8B6883">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510"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lastRenderedPageBreak/>
        <w:t>* Archives or compressed : Red (.tar, .gz, .zip, .rpm)</w:t>
      </w:r>
    </w:p>
    <w:p w14:paraId="57427472" w14:textId="77777777" w:rsidR="00F3221A" w:rsidRDefault="00F3221A" w:rsidP="008B6883">
      <w:pPr>
        <w:pStyle w:val="BodyText2"/>
      </w:pPr>
      <w:r>
        <w:t>* Image files : Magenta (.jpg, gif, bmp, png, tif)</w:t>
      </w:r>
    </w:p>
    <w:p w14:paraId="2B7A265D" w14:textId="77777777" w:rsidR="00F3221A" w:rsidRDefault="00F3221A" w:rsidP="008B6883">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8B6883">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520F132E" w14:textId="1BA6C0AA" w:rsidR="00EC66C5" w:rsidRDefault="00EC66C5" w:rsidP="0034374E">
      <w:pPr>
        <w:pStyle w:val="Heading3"/>
      </w:pPr>
      <w:bookmarkStart w:id="273" w:name="_Toc315774616"/>
      <w:r>
        <w:t>Creating files</w:t>
      </w:r>
    </w:p>
    <w:p w14:paraId="275FA76D" w14:textId="360C746D" w:rsidR="00EC66C5" w:rsidRDefault="00EC66C5" w:rsidP="008B6883">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8B6883">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8B6883">
      <w:pPr>
        <w:pStyle w:val="BodyText2"/>
      </w:pPr>
      <w:r>
        <w:t>And you can tell by the reply.</w:t>
      </w:r>
    </w:p>
    <w:p w14:paraId="16517C62" w14:textId="06FBE8DC" w:rsidR="006C3E31" w:rsidRDefault="006C3E31" w:rsidP="006C3E31">
      <w:pPr>
        <w:pStyle w:val="Heading4"/>
      </w:pPr>
      <w:bookmarkStart w:id="274" w:name="_Disk_usage"/>
      <w:bookmarkEnd w:id="274"/>
      <w:r>
        <w:t>Disk usage</w:t>
      </w:r>
    </w:p>
    <w:p w14:paraId="76A806BE" w14:textId="7DF844D1" w:rsidR="006C3E31" w:rsidRDefault="006C3E31" w:rsidP="008B6883">
      <w:pPr>
        <w:pStyle w:val="BodyText2"/>
      </w:pPr>
      <w:r>
        <w:t xml:space="preserve">If you run out of disk space (I have on Cloud9) you can use the suggestions in </w:t>
      </w:r>
      <w:hyperlink r:id="rId1511"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8B6883">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75" w:name="_GeoServer"/>
      <w:bookmarkEnd w:id="275"/>
      <w:r>
        <w:t>Apache2</w:t>
      </w:r>
    </w:p>
    <w:p w14:paraId="5514B739" w14:textId="77777777" w:rsidR="00FA60C8" w:rsidRDefault="00FA60C8" w:rsidP="008B6883">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8B6883">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8B6883">
      <w:pPr>
        <w:pStyle w:val="BodyText2"/>
      </w:pPr>
      <w:r>
        <w:t xml:space="preserve">Go to the </w:t>
      </w:r>
      <w:hyperlink r:id="rId1512" w:history="1">
        <w:r w:rsidRPr="00B67D6A">
          <w:rPr>
            <w:rStyle w:val="Hyperlink"/>
          </w:rPr>
          <w:t>address</w:t>
        </w:r>
      </w:hyperlink>
      <w:r>
        <w:t xml:space="preserve"> and you should see this: </w:t>
      </w:r>
    </w:p>
    <w:p w14:paraId="041080BE" w14:textId="02487055" w:rsidR="00B67D6A" w:rsidRPr="00B67D6A" w:rsidRDefault="00B67D6A" w:rsidP="008B6883">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13">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76" w:name="_Brew"/>
      <w:bookmarkEnd w:id="276"/>
      <w:r>
        <w:t>Configuration</w:t>
      </w:r>
    </w:p>
    <w:p w14:paraId="475137E3" w14:textId="25CF5E2B" w:rsidR="009B2F56" w:rsidRDefault="009B2F56" w:rsidP="008B6883">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77" w:name="_Serving_pre-compressed_content"/>
      <w:bookmarkEnd w:id="277"/>
      <w:r>
        <w:t>Modules</w:t>
      </w:r>
    </w:p>
    <w:p w14:paraId="7B17406F" w14:textId="18FEB5DC" w:rsidR="00641363" w:rsidRDefault="00641363" w:rsidP="008B688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14" w:anchor="precompressed" w:history="1">
        <w:r w:rsidR="00A627D1" w:rsidRPr="00A627D1">
          <w:rPr>
            <w:rStyle w:val="Hyperlink"/>
          </w:rPr>
          <w:t>Here</w:t>
        </w:r>
      </w:hyperlink>
      <w:r w:rsidR="002E702D">
        <w:t xml:space="preserve"> are the docs and a good guide is </w:t>
      </w:r>
      <w:hyperlink r:id="rId1515" w:history="1">
        <w:r w:rsidR="002E702D" w:rsidRPr="002E702D">
          <w:rPr>
            <w:rStyle w:val="Hyperlink"/>
          </w:rPr>
          <w:t>here</w:t>
        </w:r>
      </w:hyperlink>
      <w:r w:rsidR="002E702D">
        <w:t>.</w:t>
      </w:r>
    </w:p>
    <w:p w14:paraId="19D561A9" w14:textId="5AB1A98C" w:rsidR="002E702D" w:rsidRDefault="002E702D" w:rsidP="008B6883">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8B6883">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8B6883">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8B688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8B688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6726F1DE" w14:textId="1D5BEE54" w:rsidR="003075D0" w:rsidRDefault="003075D0" w:rsidP="003075D0">
      <w:pPr>
        <w:pStyle w:val="Heading5"/>
      </w:pPr>
      <w:bookmarkStart w:id="278" w:name="_Brew_1"/>
      <w:bookmarkEnd w:id="278"/>
      <w:r>
        <w:t>Bootstrap</w:t>
      </w:r>
    </w:p>
    <w:p w14:paraId="6AD2BFC4" w14:textId="5F8B3099" w:rsidR="000C5FC5" w:rsidRDefault="000C5FC5" w:rsidP="000C5FC5">
      <w:pPr>
        <w:pStyle w:val="BodyText2"/>
      </w:pPr>
      <w:r>
        <w:t>Installing on C9 node-js workspace on 19/01/2018.</w:t>
      </w:r>
      <w:r w:rsidR="00926AE7">
        <w:t xml:space="preserve"> Following instructions </w:t>
      </w:r>
      <w:hyperlink r:id="rId1516" w:anchor="npm" w:history="1">
        <w:r w:rsidR="00926AE7" w:rsidRPr="00926AE7">
          <w:rPr>
            <w:rStyle w:val="Hyperlink"/>
          </w:rPr>
          <w:t>here</w:t>
        </w:r>
      </w:hyperlink>
      <w:r w:rsidR="00926AE7">
        <w:t>.</w:t>
      </w:r>
    </w:p>
    <w:p w14:paraId="5D92708C" w14:textId="37779F99" w:rsidR="004E2581" w:rsidRDefault="004E2581" w:rsidP="00926AE7">
      <w:pPr>
        <w:pStyle w:val="Unix"/>
      </w:pPr>
      <w:r w:rsidRPr="004E2581">
        <w:t>blishten:~/workspace/biopama-demo-bootstrap (gh-pages) $ npm i jquery popper.js</w:t>
      </w:r>
    </w:p>
    <w:p w14:paraId="03327A17" w14:textId="116FD5C1" w:rsidR="004E2581" w:rsidRPr="000C5FC5" w:rsidRDefault="004E2581" w:rsidP="00926AE7">
      <w:pPr>
        <w:pStyle w:val="Unix"/>
      </w:pPr>
      <w:r w:rsidRPr="004E2581">
        <w:t>blishten:~/workspace/biopama-demo-bootstrap (gh-pages) $ npm install bootstrap</w:t>
      </w:r>
    </w:p>
    <w:p w14:paraId="7117FB64" w14:textId="77777777" w:rsidR="00287D6D" w:rsidRDefault="00287D6D" w:rsidP="00287D6D">
      <w:pPr>
        <w:pStyle w:val="Heading5"/>
      </w:pPr>
      <w:r>
        <w:t>Brew</w:t>
      </w:r>
    </w:p>
    <w:p w14:paraId="40142097" w14:textId="02AB96F3" w:rsidR="00287D6D" w:rsidRDefault="00287D6D" w:rsidP="008B6883">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8B688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8B6883">
      <w:pPr>
        <w:pStyle w:val="BodyText2"/>
      </w:pPr>
      <w:r>
        <w:t xml:space="preserve">Then following the steps above. </w:t>
      </w:r>
    </w:p>
    <w:p w14:paraId="38A84BF4" w14:textId="31A3C54B" w:rsidR="001E1ECE" w:rsidRDefault="001E1ECE" w:rsidP="001E1ECE">
      <w:pPr>
        <w:pStyle w:val="Heading5"/>
      </w:pPr>
      <w:bookmarkStart w:id="279" w:name="_GDAL_1"/>
      <w:bookmarkEnd w:id="279"/>
      <w:r>
        <w:t>GDAL</w:t>
      </w:r>
    </w:p>
    <w:p w14:paraId="08B05213" w14:textId="77777777" w:rsidR="001E1ECE" w:rsidRDefault="001E1ECE" w:rsidP="008B6883">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8B6883">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8B6883">
      <w:pPr>
        <w:pStyle w:val="BodyText2"/>
      </w:pPr>
      <w:r>
        <w:t xml:space="preserve">Following instructions </w:t>
      </w:r>
      <w:hyperlink r:id="rId1517"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lastRenderedPageBreak/>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80" w:name="_phpPgAdmin_1"/>
      <w:bookmarkEnd w:id="280"/>
      <w:r>
        <w:t>phpPgAdmin</w:t>
      </w:r>
    </w:p>
    <w:p w14:paraId="51C1823A" w14:textId="77777777" w:rsidR="00441930" w:rsidRDefault="00441930" w:rsidP="008B6883">
      <w:pPr>
        <w:pStyle w:val="BodyText2"/>
      </w:pPr>
      <w:r>
        <w:t xml:space="preserve">Installing on C9 Python workspace. Following instructions </w:t>
      </w:r>
      <w:hyperlink r:id="rId1518"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81" w:name="_PostGIS"/>
      <w:bookmarkEnd w:id="281"/>
      <w:r>
        <w:t>PostGIS</w:t>
      </w:r>
    </w:p>
    <w:p w14:paraId="6BEF4518" w14:textId="2EDDC72A" w:rsidR="00BA000A" w:rsidRDefault="00BA000A" w:rsidP="008B6883">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8B6883">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82" w:name="_Tippecanoe"/>
      <w:bookmarkEnd w:id="282"/>
      <w:r>
        <w:t>TileServer PHP</w:t>
      </w:r>
    </w:p>
    <w:p w14:paraId="2BD4D302" w14:textId="41B0A896" w:rsidR="008163B3" w:rsidRDefault="00E907F6" w:rsidP="008B6883">
      <w:pPr>
        <w:pStyle w:val="BodyText2"/>
      </w:pPr>
      <w:r>
        <w:t xml:space="preserve">Following instructions </w:t>
      </w:r>
      <w:hyperlink r:id="rId1519"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20"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B6883">
      <w:pPr>
        <w:pStyle w:val="BodyText2"/>
      </w:pPr>
      <w:r>
        <w:t xml:space="preserve">Probably missing a prerequisite. Checking mod_rewrite is enabled from </w:t>
      </w:r>
      <w:hyperlink r:id="rId1521"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22"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8B6883">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83" w:name="_Switching"/>
      <w:bookmarkEnd w:id="283"/>
      <w:r>
        <w:t>Switching</w:t>
      </w:r>
    </w:p>
    <w:p w14:paraId="335847D8" w14:textId="639F752D" w:rsidR="006C3E31" w:rsidRDefault="006C3E31" w:rsidP="008B6883">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84" w:name="_Apache2"/>
      <w:bookmarkEnd w:id="284"/>
      <w:r>
        <w:lastRenderedPageBreak/>
        <w:t>Apache2</w:t>
      </w:r>
    </w:p>
    <w:p w14:paraId="7EE865AB" w14:textId="01499F33" w:rsidR="00501D81" w:rsidRDefault="00501D81" w:rsidP="008B6883">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8B6883">
      <w:pPr>
        <w:pStyle w:val="BodyText2"/>
      </w:pPr>
      <w:r>
        <w:t xml:space="preserve">In order to allow connections, in the GCE VM dashboard click on the VM and edit it to enable http and https connections. </w:t>
      </w:r>
    </w:p>
    <w:p w14:paraId="3AA29342" w14:textId="17EB9CF8" w:rsidR="0035376A" w:rsidRDefault="0035376A" w:rsidP="0035376A">
      <w:pPr>
        <w:pStyle w:val="Heading5"/>
      </w:pPr>
      <w:bookmarkStart w:id="285" w:name="_Node.js_1"/>
      <w:bookmarkEnd w:id="285"/>
      <w:r>
        <w:t>GDAL</w:t>
      </w:r>
    </w:p>
    <w:p w14:paraId="761BB7AD" w14:textId="436B447C" w:rsidR="00156211" w:rsidRDefault="00156211" w:rsidP="00156211">
      <w:pPr>
        <w:pStyle w:val="BodyText2"/>
      </w:pPr>
      <w:r>
        <w:t>On the wdpa-vector-tiles GCP VM:</w:t>
      </w:r>
    </w:p>
    <w:p w14:paraId="44F19EC6" w14:textId="1A2770B6" w:rsidR="00156211" w:rsidRPr="00156211" w:rsidRDefault="00156211" w:rsidP="00156211">
      <w:pPr>
        <w:pStyle w:val="Unix"/>
      </w:pPr>
      <w:r w:rsidRPr="00156211">
        <w:t>sudo apt-get install binutils libproj-dev gdal-bin</w:t>
      </w:r>
    </w:p>
    <w:p w14:paraId="1DA13B7C" w14:textId="77777777" w:rsidR="00501D81" w:rsidRDefault="00501D81" w:rsidP="00501D81">
      <w:pPr>
        <w:pStyle w:val="Heading5"/>
      </w:pPr>
      <w:r>
        <w:t>Node.js</w:t>
      </w:r>
    </w:p>
    <w:p w14:paraId="4D73BBA5" w14:textId="452EB483" w:rsidR="00501D81" w:rsidRDefault="00501D81" w:rsidP="008B6883">
      <w:pPr>
        <w:pStyle w:val="BodyText2"/>
      </w:pPr>
      <w:r>
        <w:t xml:space="preserve">Following instructions </w:t>
      </w:r>
      <w:hyperlink r:id="rId1523"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28E5E9C8" w:rsidR="00501D81" w:rsidRDefault="00501D81" w:rsidP="008B6883">
      <w:pPr>
        <w:pStyle w:val="BodyText2"/>
      </w:pPr>
      <w:r>
        <w:t>Restarted the SSH session.</w:t>
      </w:r>
      <w:r w:rsidR="00AE1020">
        <w:t xml:space="preserve"> This may not work. If it doesn't do the following:</w:t>
      </w:r>
    </w:p>
    <w:p w14:paraId="67B15467" w14:textId="77777777" w:rsidR="00AE1020" w:rsidRDefault="00AE1020" w:rsidP="00AE1020">
      <w:pPr>
        <w:pStyle w:val="Unix"/>
      </w:pPr>
      <w:r>
        <w:t>export NVM_DIR="$HOME/.nvm"</w:t>
      </w:r>
    </w:p>
    <w:p w14:paraId="18FFD5A7" w14:textId="77777777" w:rsidR="00AE1020" w:rsidRDefault="00AE1020" w:rsidP="00AE1020">
      <w:pPr>
        <w:pStyle w:val="Unix"/>
      </w:pPr>
      <w:r>
        <w:t>[ -s "$NVM_DIR/nvm.sh" ] &amp;&amp; \. "$NVM_DIR/nvm.sh"  # This loads nvm</w:t>
      </w:r>
    </w:p>
    <w:p w14:paraId="1746570E" w14:textId="29B4202A" w:rsidR="00AE1020" w:rsidRDefault="00AE1020" w:rsidP="00AE1020">
      <w:pPr>
        <w:pStyle w:val="Unix"/>
      </w:pPr>
      <w:r>
        <w:t>[ -s "$NVM_DIR/bash_completion" ] &amp;&amp; \. "$NVM_DIR/bash_completion"  # This loads nvm bash_complet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6849629" w14:textId="77777777" w:rsidR="00352E10" w:rsidRDefault="00352E10" w:rsidP="003B37F4">
      <w:pPr>
        <w:pStyle w:val="Heading2"/>
      </w:pPr>
      <w:r>
        <w:t>Useful tools</w:t>
      </w:r>
    </w:p>
    <w:p w14:paraId="57818D37" w14:textId="77777777" w:rsidR="00352E10" w:rsidRDefault="00352E10" w:rsidP="008B6883">
      <w:pPr>
        <w:pStyle w:val="BodyText2"/>
      </w:pPr>
      <w:r>
        <w:t>There is a list of hand-selected tools here:</w:t>
      </w:r>
      <w:r w:rsidRPr="0080648E">
        <w:t xml:space="preserve"> </w:t>
      </w:r>
      <w:hyperlink r:id="rId1524" w:history="1">
        <w:r>
          <w:rPr>
            <w:rStyle w:val="Hyperlink"/>
          </w:rPr>
          <w:t>http://selection.datavisualization.ch/</w:t>
        </w:r>
      </w:hyperlink>
    </w:p>
    <w:p w14:paraId="20136D98"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25" w:history="1">
        <w:r>
          <w:rPr>
            <w:rStyle w:val="Hyperlink"/>
          </w:rPr>
          <w:t>http://markdalgleish.com/projects/fathom/</w:t>
        </w:r>
      </w:hyperlink>
    </w:p>
    <w:p w14:paraId="2460284D" w14:textId="77777777" w:rsidR="00352E10" w:rsidRDefault="00352E10" w:rsidP="008B6883">
      <w:pPr>
        <w:pStyle w:val="BodyText2"/>
      </w:pPr>
      <w:r>
        <w:t xml:space="preserve">Very easy to use web site to capture spatial data with in-built Authentication - </w:t>
      </w:r>
      <w:hyperlink r:id="rId1526" w:history="1">
        <w:r>
          <w:rPr>
            <w:rStyle w:val="Hyperlink"/>
          </w:rPr>
          <w:t>http://geojson.io/</w:t>
        </w:r>
      </w:hyperlink>
      <w:r>
        <w:t xml:space="preserve">. See the example use-case </w:t>
      </w:r>
      <w:hyperlink r:id="rId1527" w:history="1">
        <w:r w:rsidRPr="000021BE">
          <w:rPr>
            <w:rStyle w:val="Hyperlink"/>
          </w:rPr>
          <w:t>here</w:t>
        </w:r>
      </w:hyperlink>
      <w:r>
        <w:t>.</w:t>
      </w:r>
    </w:p>
    <w:p w14:paraId="17F6E1C6" w14:textId="77777777" w:rsidR="00352E10" w:rsidRDefault="00352E10" w:rsidP="008B6883">
      <w:pPr>
        <w:pStyle w:val="BodyText2"/>
        <w:rPr>
          <w:rStyle w:val="Hyperlink"/>
        </w:rPr>
      </w:pPr>
      <w:r>
        <w:t xml:space="preserve">Excellent list of essential Python spatial packages </w:t>
      </w:r>
      <w:hyperlink r:id="rId1528" w:history="1">
        <w:r>
          <w:rPr>
            <w:rStyle w:val="Hyperlink"/>
          </w:rPr>
          <w:t>http://spatialdemography.org/essential-python-geospatial-libraries/</w:t>
        </w:r>
      </w:hyperlink>
    </w:p>
    <w:p w14:paraId="75402D90" w14:textId="51C3CFEC" w:rsidR="000771BE" w:rsidRDefault="000771BE" w:rsidP="008B6883">
      <w:pPr>
        <w:pStyle w:val="BodyText2"/>
      </w:pPr>
      <w:r>
        <w:t xml:space="preserve">GPGPU - </w:t>
      </w:r>
      <w:r w:rsidRPr="007F2F91">
        <w:t>General-purpose computing on graphics processing units</w:t>
      </w:r>
    </w:p>
    <w:p w14:paraId="600C6853" w14:textId="0A69E0FB" w:rsidR="00FD336B" w:rsidRDefault="00837495" w:rsidP="008B6883">
      <w:pPr>
        <w:pStyle w:val="BodyText2"/>
      </w:pPr>
      <w:hyperlink r:id="rId1529"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86" w:name="_Vector_Tiles"/>
      <w:bookmarkEnd w:id="286"/>
      <w:r>
        <w:t>Vector Tiles</w:t>
      </w:r>
    </w:p>
    <w:p w14:paraId="3AB2A9EF" w14:textId="77777777" w:rsidR="006B437C" w:rsidRDefault="006B437C" w:rsidP="008B6883">
      <w:pPr>
        <w:pStyle w:val="BodyText2"/>
      </w:pPr>
      <w:r>
        <w:t xml:space="preserve">The Mapbox Vector Tile Specification is </w:t>
      </w:r>
      <w:hyperlink r:id="rId1530" w:history="1">
        <w:r w:rsidRPr="004E1209">
          <w:rPr>
            <w:rStyle w:val="Hyperlink"/>
          </w:rPr>
          <w:t>here</w:t>
        </w:r>
      </w:hyperlink>
      <w:r>
        <w:t xml:space="preserve"> (with full description </w:t>
      </w:r>
      <w:hyperlink r:id="rId1531" w:history="1">
        <w:r w:rsidRPr="00DD304D">
          <w:rPr>
            <w:rStyle w:val="Hyperlink"/>
          </w:rPr>
          <w:t>here</w:t>
        </w:r>
      </w:hyperlink>
      <w:r>
        <w:t xml:space="preserve">) and there is a very good list of tools that support reading and writing the format here: </w:t>
      </w:r>
      <w:hyperlink r:id="rId1532" w:history="1">
        <w:r w:rsidRPr="00540B56">
          <w:rPr>
            <w:rStyle w:val="Hyperlink"/>
          </w:rPr>
          <w:t>https://github.com/mapbox/awesome-vector-tiles/</w:t>
        </w:r>
      </w:hyperlink>
      <w:r>
        <w:t xml:space="preserve"> .</w:t>
      </w:r>
    </w:p>
    <w:p w14:paraId="732DF7AF" w14:textId="77777777" w:rsidR="006B437C" w:rsidRPr="00792065" w:rsidRDefault="006B437C" w:rsidP="008B6883">
      <w:pPr>
        <w:pStyle w:val="BodyText2"/>
      </w:pPr>
      <w:r>
        <w:t xml:space="preserve">The version was updated to v2 in April 2016 and here is a blog that describes the changes: </w:t>
      </w:r>
      <w:hyperlink r:id="rId1533" w:history="1">
        <w:r w:rsidRPr="00D85C27">
          <w:rPr>
            <w:rStyle w:val="Hyperlink"/>
          </w:rPr>
          <w:t>https://www.mapbox.com/blog/vector-tile-spec-changes/</w:t>
        </w:r>
      </w:hyperlink>
      <w:r>
        <w:t xml:space="preserve">. </w:t>
      </w:r>
    </w:p>
    <w:p w14:paraId="052BB02A" w14:textId="77777777" w:rsidR="00AA6CA7" w:rsidRDefault="00AA6CA7" w:rsidP="00AA6CA7">
      <w:pPr>
        <w:pStyle w:val="Heading3"/>
      </w:pPr>
      <w:bookmarkStart w:id="287" w:name="_Data"/>
      <w:bookmarkEnd w:id="287"/>
      <w:r>
        <w:t>Building</w:t>
      </w:r>
    </w:p>
    <w:p w14:paraId="7811F074" w14:textId="77777777" w:rsidR="00AA6CA7" w:rsidRPr="001051D8" w:rsidRDefault="00AA6CA7" w:rsidP="00AA6CA7">
      <w:pPr>
        <w:pStyle w:val="BodyText2"/>
      </w:pPr>
      <w:r>
        <w:t xml:space="preserve">There is a good review of servers for Vector Tiles here: </w:t>
      </w:r>
      <w:hyperlink r:id="rId1534" w:history="1">
        <w:r w:rsidRPr="00D85C27">
          <w:rPr>
            <w:rStyle w:val="Hyperlink"/>
          </w:rPr>
          <w:t>http://www.paulnorman.ca/blog/2016/11/serving-vector-tiles/</w:t>
        </w:r>
      </w:hyperlink>
      <w:r>
        <w:t xml:space="preserve"> </w:t>
      </w:r>
    </w:p>
    <w:p w14:paraId="634290FE" w14:textId="77777777" w:rsidR="00AA6CA7" w:rsidRPr="00D6001A" w:rsidRDefault="00AA6CA7" w:rsidP="00AA6CA7">
      <w:pPr>
        <w:pStyle w:val="Heading4"/>
      </w:pPr>
      <w:r>
        <w:t>Mapzen Stack</w:t>
      </w:r>
    </w:p>
    <w:p w14:paraId="0BC14E0C" w14:textId="77777777" w:rsidR="00AA6CA7" w:rsidRDefault="00AA6CA7" w:rsidP="00AA6CA7">
      <w:pPr>
        <w:pStyle w:val="BodyText2"/>
      </w:pPr>
      <w:r>
        <w:lastRenderedPageBreak/>
        <w:t xml:space="preserve">Mapzen produce a tutorial on hosting locally here: </w:t>
      </w:r>
      <w:hyperlink r:id="rId1535" w:history="1">
        <w:r w:rsidRPr="00540B56">
          <w:rPr>
            <w:rStyle w:val="Hyperlink"/>
          </w:rPr>
          <w:t>https://github.com/tilezen/vector-datasource/wiki/Mapzen-Vector-Tile-Service</w:t>
        </w:r>
      </w:hyperlink>
      <w:r>
        <w:t xml:space="preserve"> </w:t>
      </w:r>
    </w:p>
    <w:p w14:paraId="11DBD9CF" w14:textId="77777777" w:rsidR="00AA6CA7" w:rsidRPr="005F1056" w:rsidRDefault="00AA6CA7" w:rsidP="00AA6CA7">
      <w:pPr>
        <w:pStyle w:val="Heading4"/>
      </w:pPr>
      <w:r>
        <w:t>Tilemaker</w:t>
      </w:r>
    </w:p>
    <w:p w14:paraId="3A3F9D8F" w14:textId="77777777" w:rsidR="00AA6CA7" w:rsidRDefault="00AA6CA7" w:rsidP="00AA6CA7">
      <w:pPr>
        <w:pStyle w:val="BodyText2"/>
      </w:pPr>
      <w:r>
        <w:t xml:space="preserve">Tilemaker looks good as you don’t need anything else to create the files – see </w:t>
      </w:r>
      <w:hyperlink r:id="rId1536" w:history="1">
        <w:r w:rsidRPr="00540B56">
          <w:rPr>
            <w:rStyle w:val="Hyperlink"/>
          </w:rPr>
          <w:t>http://blog.systemed.net/post/13</w:t>
        </w:r>
      </w:hyperlink>
      <w:r>
        <w:t xml:space="preserve"> </w:t>
      </w:r>
    </w:p>
    <w:p w14:paraId="358C5C1A" w14:textId="77777777" w:rsidR="00AA6CA7" w:rsidRDefault="00AA6CA7" w:rsidP="00AA6CA7">
      <w:pPr>
        <w:pStyle w:val="Heading5"/>
      </w:pPr>
      <w:r>
        <w:t>Installation</w:t>
      </w:r>
    </w:p>
    <w:p w14:paraId="64B63386"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3CE392F7" w14:textId="77777777" w:rsidR="00AA6CA7" w:rsidRPr="00855DDE" w:rsidRDefault="00AA6CA7" w:rsidP="00AA6CA7">
      <w:pPr>
        <w:pStyle w:val="Heading5"/>
      </w:pPr>
      <w:r>
        <w:t>Using</w:t>
      </w:r>
    </w:p>
    <w:p w14:paraId="0189EE2B" w14:textId="77777777" w:rsidR="00AA6CA7" w:rsidRDefault="00AA6CA7" w:rsidP="00AA6CA7">
      <w:pPr>
        <w:pStyle w:val="Heading6"/>
      </w:pPr>
      <w:r>
        <w:t>With the Metro-Extracts data</w:t>
      </w:r>
    </w:p>
    <w:p w14:paraId="23829255" w14:textId="77777777" w:rsidR="00AA6CA7" w:rsidRDefault="00AA6CA7" w:rsidP="00AA6CA7">
      <w:pPr>
        <w:pStyle w:val="BodyText"/>
      </w:pPr>
      <w:r>
        <w:t xml:space="preserve">To test I am following the instructions </w:t>
      </w:r>
      <w:hyperlink r:id="rId1537" w:history="1">
        <w:r w:rsidRPr="00DE3647">
          <w:rPr>
            <w:rStyle w:val="Hyperlink"/>
          </w:rPr>
          <w:t>here</w:t>
        </w:r>
      </w:hyperlink>
      <w:r>
        <w:t xml:space="preserve">. </w:t>
      </w:r>
    </w:p>
    <w:p w14:paraId="63348EE2" w14:textId="77777777" w:rsidR="00AA6CA7" w:rsidRDefault="00AA6CA7" w:rsidP="00AA6CA7">
      <w:pPr>
        <w:pStyle w:val="ListBullet2"/>
      </w:pPr>
      <w:r>
        <w:t>Downloaded London data from here (</w:t>
      </w:r>
      <w:hyperlink r:id="rId1538" w:history="1">
        <w:r w:rsidRPr="00540B56">
          <w:rPr>
            <w:rStyle w:val="Hyperlink"/>
          </w:rPr>
          <w:t>https://mapzen.com/data/metro-extracts/metro/london_england/</w:t>
        </w:r>
      </w:hyperlink>
      <w:r>
        <w:t>)</w:t>
      </w:r>
    </w:p>
    <w:p w14:paraId="725A6ECB" w14:textId="77777777" w:rsidR="00AA6CA7" w:rsidRDefault="00AA6CA7" w:rsidP="00AA6CA7">
      <w:pPr>
        <w:pStyle w:val="ListBullet2"/>
      </w:pPr>
      <w:r>
        <w:t>Ran Tilemaker:</w:t>
      </w:r>
    </w:p>
    <w:p w14:paraId="12595F7B" w14:textId="77777777" w:rsidR="00AA6CA7" w:rsidRDefault="00AA6CA7" w:rsidP="00AA6CA7">
      <w:pPr>
        <w:pStyle w:val="Unix"/>
      </w:pPr>
      <w:r w:rsidRPr="00DE3647">
        <w:t>blishten:~/workspace/tilemaker (master) $ tilemaker vectorTileTestData/london_england.osm.pbf --output=tiles/</w:t>
      </w:r>
    </w:p>
    <w:p w14:paraId="09B09D5F" w14:textId="77777777" w:rsidR="00AA6CA7" w:rsidRDefault="00AA6CA7" w:rsidP="00AA6CA7">
      <w:pPr>
        <w:pStyle w:val="BodyText2"/>
      </w:pPr>
      <w:r>
        <w:t>Failed, but this worked:</w:t>
      </w:r>
    </w:p>
    <w:p w14:paraId="5791F504"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15717A70" w14:textId="77777777" w:rsidR="00AA6CA7" w:rsidRDefault="00AA6CA7" w:rsidP="00AA6CA7">
      <w:pPr>
        <w:pStyle w:val="BodyText2"/>
      </w:pPr>
      <w:r>
        <w:t xml:space="preserve">And created tiles for levels 12, 13, 14. These are available at the following url: </w:t>
      </w:r>
      <w:hyperlink r:id="rId1539"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3D72E850" w14:textId="77777777" w:rsidR="00AA6CA7" w:rsidRDefault="00AA6CA7" w:rsidP="00AA6CA7">
      <w:pPr>
        <w:pStyle w:val="ConsoleWarning"/>
      </w:pPr>
      <w:r w:rsidRPr="003E5A15">
        <w:t>tangram.min.js:17 Tangram v0.11.7 [warn]: tile load error(s) for jrc/14/8535/5764/14: Error: Unimplemented type: 3</w:t>
      </w:r>
    </w:p>
    <w:p w14:paraId="7C4725CB"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5081C9B1" w14:textId="77777777" w:rsidR="00AA6CA7" w:rsidRDefault="00AA6CA7" w:rsidP="00AA6CA7">
      <w:pPr>
        <w:pStyle w:val="Heading6"/>
      </w:pPr>
      <w:r>
        <w:t>With a shapefile</w:t>
      </w:r>
    </w:p>
    <w:p w14:paraId="1E236957" w14:textId="77777777" w:rsidR="00AA6CA7" w:rsidRDefault="00AA6CA7" w:rsidP="00AA6CA7">
      <w:pPr>
        <w:pStyle w:val="BodyText2"/>
      </w:pPr>
      <w:r>
        <w:t>I have created a shapefile of a protected area in Bern and this works:</w:t>
      </w:r>
    </w:p>
    <w:p w14:paraId="4F8CE082"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6A8DB404"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40" w:history="1">
        <w:r w:rsidRPr="00577273">
          <w:rPr>
            <w:rStyle w:val="Hyperlink"/>
          </w:rPr>
          <w:t>this</w:t>
        </w:r>
      </w:hyperlink>
      <w:r>
        <w:t xml:space="preserve"> commit. I cannot export the Jan 2017 WDPA for Africa to test as the rows can’t be read.</w:t>
      </w:r>
    </w:p>
    <w:p w14:paraId="593FE0A8" w14:textId="77777777" w:rsidR="00AA6CA7" w:rsidRDefault="00AA6CA7" w:rsidP="00AA6CA7">
      <w:pPr>
        <w:pStyle w:val="BodyText2"/>
      </w:pPr>
      <w:r>
        <w:t>If you see the following error:</w:t>
      </w:r>
    </w:p>
    <w:p w14:paraId="029A79C2" w14:textId="77777777" w:rsidR="00AA6CA7" w:rsidRDefault="00AA6CA7" w:rsidP="00AA6CA7">
      <w:pPr>
        <w:pStyle w:val="Unix"/>
      </w:pPr>
      <w:r>
        <w:t>terminate called after throwing an instance of 'kaguya::LuaTypeMismatch'</w:t>
      </w:r>
    </w:p>
    <w:p w14:paraId="7B3DAA17" w14:textId="77777777" w:rsidR="00AA6CA7" w:rsidRDefault="00AA6CA7" w:rsidP="00AA6CA7">
      <w:pPr>
        <w:pStyle w:val="Unix"/>
      </w:pPr>
      <w:r>
        <w:t xml:space="preserve">  what():  type mismatch!!</w:t>
      </w:r>
    </w:p>
    <w:p w14:paraId="07B3316B" w14:textId="77777777" w:rsidR="00AA6CA7" w:rsidRDefault="00AA6CA7" w:rsidP="00AA6CA7">
      <w:pPr>
        <w:pStyle w:val="Unix"/>
      </w:pPr>
      <w:r>
        <w:t>Aborted</w:t>
      </w:r>
    </w:p>
    <w:p w14:paraId="007B800F" w14:textId="77777777" w:rsidR="00AA6CA7" w:rsidRDefault="00AA6CA7" w:rsidP="00AA6CA7">
      <w:pPr>
        <w:pStyle w:val="BodyText2"/>
      </w:pPr>
      <w:r>
        <w:t>Then the path to the process file is wrong.</w:t>
      </w:r>
    </w:p>
    <w:p w14:paraId="1CEC7D0B" w14:textId="77777777" w:rsidR="00AA6CA7" w:rsidRDefault="00AA6CA7" w:rsidP="00AA6CA7">
      <w:pPr>
        <w:pStyle w:val="Heading7"/>
      </w:pPr>
      <w:r>
        <w:t>Geometry errors</w:t>
      </w:r>
    </w:p>
    <w:p w14:paraId="3785CE50"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48A4B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34E329B7" w14:textId="77777777" w:rsidR="00AA6CA7" w:rsidRDefault="00AA6CA7" w:rsidP="00AA6CA7">
      <w:pPr>
        <w:pStyle w:val="Heading8"/>
      </w:pPr>
      <w:r>
        <w:t xml:space="preserve">Point is not actually in the feature </w:t>
      </w:r>
    </w:p>
    <w:p w14:paraId="09C41E49"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43CA90F7" w14:textId="77777777" w:rsidR="00AA6CA7" w:rsidRDefault="00AA6CA7" w:rsidP="00AA6CA7">
      <w:pPr>
        <w:pStyle w:val="BodyText2"/>
      </w:pPr>
      <w:r>
        <w:lastRenderedPageBreak/>
        <w:t xml:space="preserve">Looking at the point coordinates in ArcGIS there is no point at </w:t>
      </w:r>
      <w:r w:rsidRPr="0091340B">
        <w:t>18.9885, -36.3346</w:t>
      </w:r>
      <w:r>
        <w:t>!</w:t>
      </w:r>
    </w:p>
    <w:p w14:paraId="4D282148" w14:textId="77777777" w:rsidR="00AA6CA7" w:rsidRDefault="00AA6CA7" w:rsidP="00AA6CA7">
      <w:pPr>
        <w:pStyle w:val="Heading8"/>
      </w:pPr>
      <w:r>
        <w:t>Number of parts is different</w:t>
      </w:r>
    </w:p>
    <w:p w14:paraId="1791A0EC" w14:textId="77777777" w:rsidR="00AA6CA7" w:rsidRDefault="00AA6CA7" w:rsidP="00AA6CA7">
      <w:pPr>
        <w:pStyle w:val="BodyText2"/>
      </w:pPr>
      <w:r>
        <w:t>The number of parts reported in Tilemaker is different to the number of parts reported in ArcGIS.</w:t>
      </w:r>
    </w:p>
    <w:p w14:paraId="48D74870"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0602CE34" w14:textId="77777777" w:rsidR="00AA6CA7" w:rsidRPr="009F3FD2" w:rsidRDefault="00AA6CA7" w:rsidP="00AA6CA7">
      <w:pPr>
        <w:pStyle w:val="BodyText2"/>
      </w:pPr>
      <w:r>
        <w:t>In ArcGIS there are only 5 parts!</w:t>
      </w:r>
    </w:p>
    <w:p w14:paraId="34AD4861" w14:textId="77777777" w:rsidR="00AA6CA7" w:rsidRDefault="00AA6CA7" w:rsidP="00AA6CA7">
      <w:pPr>
        <w:pStyle w:val="Heading7"/>
      </w:pPr>
      <w:r>
        <w:t>l</w:t>
      </w:r>
      <w:r w:rsidRPr="00FC6BE7">
        <w:t xml:space="preserve">ibprotobuf </w:t>
      </w:r>
      <w:r>
        <w:t>error</w:t>
      </w:r>
    </w:p>
    <w:p w14:paraId="76BE8082" w14:textId="77777777" w:rsidR="00AA6CA7" w:rsidRDefault="00AA6CA7" w:rsidP="00AA6CA7">
      <w:pPr>
        <w:pStyle w:val="BodyText2"/>
      </w:pPr>
      <w:r>
        <w:t>If you see a:</w:t>
      </w:r>
    </w:p>
    <w:p w14:paraId="0555022D"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29413112" w14:textId="77777777" w:rsidR="00AA6CA7" w:rsidRDefault="00AA6CA7" w:rsidP="00AA6CA7">
      <w:pPr>
        <w:pStyle w:val="BodyText2"/>
      </w:pPr>
      <w:r>
        <w:t>Then you have created an invalid input shapefile – normally because you have exited the feature dataset iteration before the end of the dataset.</w:t>
      </w:r>
    </w:p>
    <w:p w14:paraId="45044645" w14:textId="77777777" w:rsidR="00AA6CA7" w:rsidRDefault="00AA6CA7" w:rsidP="00AA6CA7">
      <w:pPr>
        <w:pStyle w:val="Heading7"/>
      </w:pPr>
      <w:r>
        <w:t>Killed</w:t>
      </w:r>
    </w:p>
    <w:p w14:paraId="5008B0E3"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7876DCE9" w14:textId="77777777" w:rsidR="00AA6CA7" w:rsidRDefault="00AA6CA7" w:rsidP="00AA6CA7">
      <w:pPr>
        <w:pStyle w:val="Unix"/>
      </w:pPr>
      <w:r>
        <w:t xml:space="preserve">blishten:~/workspace/tilemaker (master) $ tilemaker osm_data/bern.osm.pbf --output=tiles/wdpa_africa/ --config=config_files/wdpa_africa_clean.json </w:t>
      </w:r>
    </w:p>
    <w:p w14:paraId="0305DECB" w14:textId="77777777" w:rsidR="00AA6CA7" w:rsidRDefault="00AA6CA7" w:rsidP="00AA6CA7">
      <w:pPr>
        <w:pStyle w:val="Unix"/>
      </w:pPr>
      <w:r>
        <w:t>Layer water (z11-14)</w:t>
      </w:r>
    </w:p>
    <w:p w14:paraId="1340C6E0" w14:textId="77777777" w:rsidR="00AA6CA7" w:rsidRDefault="00AA6CA7" w:rsidP="00AA6CA7">
      <w:pPr>
        <w:pStyle w:val="Unix"/>
      </w:pPr>
      <w:r>
        <w:t>Layer roads (z12-14)</w:t>
      </w:r>
    </w:p>
    <w:p w14:paraId="371A2A89" w14:textId="77777777" w:rsidR="00AA6CA7" w:rsidRDefault="00AA6CA7" w:rsidP="00AA6CA7">
      <w:pPr>
        <w:pStyle w:val="Unix"/>
      </w:pPr>
      <w:r>
        <w:t>Layer buildings (z14-14)</w:t>
      </w:r>
    </w:p>
    <w:p w14:paraId="01DEAC3B" w14:textId="77777777" w:rsidR="00AA6CA7" w:rsidRDefault="00AA6CA7" w:rsidP="00AA6CA7">
      <w:pPr>
        <w:pStyle w:val="Unix"/>
      </w:pPr>
      <w:r>
        <w:t>Layer pois (z13-14)</w:t>
      </w:r>
    </w:p>
    <w:p w14:paraId="5681FA78" w14:textId="77777777" w:rsidR="00AA6CA7" w:rsidRDefault="00AA6CA7" w:rsidP="00AA6CA7">
      <w:pPr>
        <w:pStyle w:val="Unix"/>
      </w:pPr>
      <w:r>
        <w:t>Layer protected_areas (z1-13)</w:t>
      </w:r>
    </w:p>
    <w:p w14:paraId="5372BFC9" w14:textId="77777777" w:rsidR="00AA6CA7" w:rsidRDefault="00AA6CA7" w:rsidP="00AA6CA7">
      <w:pPr>
        <w:pStyle w:val="Unix"/>
      </w:pPr>
      <w:r>
        <w:t>Shapefile entity #4057 type 5 is invalid. Parts:1... corrected</w:t>
      </w:r>
    </w:p>
    <w:p w14:paraId="74346BF7" w14:textId="77777777" w:rsidR="00AA6CA7" w:rsidRDefault="00AA6CA7" w:rsidP="00AA6CA7">
      <w:pPr>
        <w:pStyle w:val="Unix"/>
      </w:pPr>
      <w:r>
        <w:t>Shapefile entity #4066 type 5 is invalid. Parts:1... corrected</w:t>
      </w:r>
    </w:p>
    <w:p w14:paraId="1A1EDCCB" w14:textId="77777777" w:rsidR="00AA6CA7" w:rsidRDefault="00AA6CA7" w:rsidP="00AA6CA7">
      <w:pPr>
        <w:pStyle w:val="Unix"/>
      </w:pPr>
      <w:r>
        <w:t>Shapefile entity #4083 type 5 is invalid. Parts:1... corrected</w:t>
      </w:r>
    </w:p>
    <w:p w14:paraId="2D09072D" w14:textId="77777777" w:rsidR="00AA6CA7" w:rsidRDefault="00AA6CA7" w:rsidP="00AA6CA7">
      <w:pPr>
        <w:pStyle w:val="Unix"/>
      </w:pPr>
      <w:r>
        <w:t>Shapefile entity #4098 type 5 is invalid. Parts:1... corrected</w:t>
      </w:r>
    </w:p>
    <w:p w14:paraId="4E65225D" w14:textId="77777777" w:rsidR="00AA6CA7" w:rsidRDefault="00AA6CA7" w:rsidP="00AA6CA7">
      <w:pPr>
        <w:pStyle w:val="Unix"/>
      </w:pPr>
      <w:r>
        <w:t>Shapefile entity #4168 type 5 is invalid. Parts:10... corrected</w:t>
      </w:r>
    </w:p>
    <w:p w14:paraId="18E41B89" w14:textId="77777777" w:rsidR="00AA6CA7" w:rsidRDefault="00AA6CA7" w:rsidP="00AA6CA7">
      <w:pPr>
        <w:pStyle w:val="Unix"/>
      </w:pPr>
      <w:r>
        <w:t>Shapefile entity #5325 type 5 is invalid. Parts:1... corrected</w:t>
      </w:r>
    </w:p>
    <w:p w14:paraId="020110C5" w14:textId="77777777" w:rsidR="00AA6CA7" w:rsidRDefault="00AA6CA7" w:rsidP="00AA6CA7">
      <w:pPr>
        <w:pStyle w:val="Unix"/>
      </w:pPr>
      <w:r>
        <w:t>Killed</w:t>
      </w:r>
    </w:p>
    <w:p w14:paraId="7DECF94E" w14:textId="77777777" w:rsidR="00AA6CA7" w:rsidRDefault="00AA6CA7" w:rsidP="00AA6CA7">
      <w:pPr>
        <w:pStyle w:val="Unix"/>
      </w:pPr>
      <w:r>
        <w:t>blishten:~/workspace/tilemaker (master) $</w:t>
      </w:r>
    </w:p>
    <w:p w14:paraId="072517D5" w14:textId="77777777" w:rsidR="00AA6CA7" w:rsidRDefault="00AA6CA7" w:rsidP="00AA6CA7">
      <w:pPr>
        <w:pStyle w:val="BodyText2"/>
      </w:pPr>
      <w:r>
        <w:t xml:space="preserve">Still says killed at the end even if I delete all of the offending features. </w:t>
      </w:r>
    </w:p>
    <w:p w14:paraId="350FFF8D"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1CB8E67" w14:textId="77777777" w:rsidR="00AA6CA7" w:rsidRDefault="00AA6CA7" w:rsidP="00AA6CA7">
      <w:pPr>
        <w:pStyle w:val="BodyText2"/>
      </w:pPr>
      <w:r>
        <w:t>On 17/3/17 the tilemaker process was killed so I restarted the C9 workspace and ran it again and this time it was fine.</w:t>
      </w:r>
    </w:p>
    <w:p w14:paraId="3922D884" w14:textId="77777777" w:rsidR="00AA6CA7" w:rsidRDefault="00AA6CA7" w:rsidP="00AA6CA7">
      <w:pPr>
        <w:pStyle w:val="Heading7"/>
      </w:pPr>
      <w:r>
        <w:t>Segmentation fault</w:t>
      </w:r>
    </w:p>
    <w:p w14:paraId="08D9044B" w14:textId="77777777" w:rsidR="00AA6CA7" w:rsidRPr="00C241C5" w:rsidRDefault="00AA6CA7" w:rsidP="00AA6CA7">
      <w:pPr>
        <w:pStyle w:val="BodyText2"/>
      </w:pPr>
      <w:r>
        <w:t>Check that the shapefile specified in the config file exists.</w:t>
      </w:r>
    </w:p>
    <w:p w14:paraId="0886578A" w14:textId="77777777" w:rsidR="00AA6CA7" w:rsidRDefault="00AA6CA7" w:rsidP="00AA6CA7">
      <w:pPr>
        <w:pStyle w:val="Heading7"/>
      </w:pPr>
      <w:r>
        <w:t>Working code</w:t>
      </w:r>
    </w:p>
    <w:p w14:paraId="24D8F5A4" w14:textId="77777777" w:rsidR="00AA6CA7" w:rsidRDefault="00AA6CA7" w:rsidP="00AA6CA7">
      <w:pPr>
        <w:pStyle w:val="BodyText2"/>
      </w:pPr>
      <w:r>
        <w:t>I ran the tiles at level 13 for the whole of Africa and it took about 30 minutes to generate 410000 tiles. 53 mins to do from level 1 to level 13.</w:t>
      </w:r>
    </w:p>
    <w:p w14:paraId="32546A5F"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6B819786"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59EE7CA" w14:textId="77777777" w:rsidR="00AA6CA7" w:rsidRDefault="00AA6CA7" w:rsidP="00AA6CA7">
      <w:pPr>
        <w:pStyle w:val="Heading6"/>
      </w:pPr>
      <w:r>
        <w:t>Issues</w:t>
      </w:r>
    </w:p>
    <w:p w14:paraId="1C2F10D1" w14:textId="77777777" w:rsidR="00AA6CA7" w:rsidRDefault="00AA6CA7" w:rsidP="00AA6CA7">
      <w:pPr>
        <w:pStyle w:val="BodyText2"/>
      </w:pPr>
      <w:r>
        <w:t xml:space="preserve">There are some artefacts in the generalization which are not good. Here is a live example for Salonga: </w:t>
      </w:r>
      <w:hyperlink r:id="rId1541" w:anchor="8.2083/-2.312893/21.52367" w:history="1">
        <w:r w:rsidRPr="00235194">
          <w:rPr>
            <w:rStyle w:val="Hyperlink"/>
          </w:rPr>
          <w:t>https://mapzen.com/tangram/view/?scene=https://mapzen.com/api/scenes/43045/224/resources/basic.yaml#8.2083/-2.312893/21.52367</w:t>
        </w:r>
      </w:hyperlink>
      <w:r>
        <w:t xml:space="preserve"> </w:t>
      </w:r>
    </w:p>
    <w:p w14:paraId="54A4F2FF" w14:textId="77777777" w:rsidR="00AA6CA7" w:rsidRDefault="00AA6CA7" w:rsidP="00AA6CA7">
      <w:pPr>
        <w:pStyle w:val="BodyText2"/>
        <w:rPr>
          <w:noProof/>
        </w:rPr>
      </w:pPr>
      <w:r>
        <w:rPr>
          <w:noProof/>
        </w:rPr>
        <w:t>These are not present in the MapBox GL JS client so it is an issue with the Tangram Client!</w:t>
      </w:r>
    </w:p>
    <w:p w14:paraId="570B0F01" w14:textId="77777777" w:rsidR="00AA6CA7" w:rsidRDefault="00AA6CA7" w:rsidP="00AA6CA7">
      <w:pPr>
        <w:pStyle w:val="BodyText2"/>
        <w:rPr>
          <w:noProof/>
        </w:rPr>
      </w:pPr>
      <w:r>
        <w:rPr>
          <w:noProof/>
        </w:rPr>
        <w:lastRenderedPageBreak/>
        <w:t>Also, the schema that Tilemaker uses does not comply with the mvf v2 so there are rendering issues.</w:t>
      </w:r>
    </w:p>
    <w:p w14:paraId="5E4B888E" w14:textId="77777777" w:rsidR="00AA6CA7" w:rsidRDefault="00AA6CA7" w:rsidP="00AA6CA7">
      <w:pPr>
        <w:pStyle w:val="ConsoleWarning"/>
      </w:pPr>
      <w:r w:rsidRPr="006779E9">
        <w:t>Vector tile source "osm" layer "protected_areas" does not use vector tile spec v2 and therefore may have some rendering errors.</w:t>
      </w:r>
    </w:p>
    <w:p w14:paraId="12C29EB5" w14:textId="77777777" w:rsidR="00AA6CA7" w:rsidRDefault="00AA6CA7" w:rsidP="00AA6CA7">
      <w:pPr>
        <w:pStyle w:val="Heading4"/>
      </w:pPr>
      <w:r>
        <w:t>Tilestache</w:t>
      </w:r>
    </w:p>
    <w:p w14:paraId="4F4F478A" w14:textId="77777777" w:rsidR="00AA6CA7" w:rsidRPr="005E4C4B" w:rsidRDefault="00AA6CA7" w:rsidP="00AA6CA7">
      <w:pPr>
        <w:pStyle w:val="BodyText2"/>
      </w:pPr>
      <w:r>
        <w:t>Good tutorial here to get vector tiles going using tilestache.</w:t>
      </w:r>
    </w:p>
    <w:p w14:paraId="2F786568" w14:textId="77777777" w:rsidR="00AA6CA7" w:rsidRDefault="00AA6CA7" w:rsidP="00AA6CA7">
      <w:pPr>
        <w:pStyle w:val="Heading4"/>
      </w:pPr>
      <w:r>
        <w:t>Tippecanoe</w:t>
      </w:r>
    </w:p>
    <w:p w14:paraId="38D70C51" w14:textId="77777777" w:rsidR="00AA6CA7" w:rsidRPr="00D0009E" w:rsidRDefault="00837495" w:rsidP="00AA6CA7">
      <w:pPr>
        <w:pStyle w:val="BodyText2"/>
      </w:pPr>
      <w:hyperlink r:id="rId1542" w:history="1">
        <w:r w:rsidR="00AA6CA7" w:rsidRPr="00D0009E">
          <w:rPr>
            <w:rStyle w:val="Hyperlink"/>
          </w:rPr>
          <w:t>This</w:t>
        </w:r>
      </w:hyperlink>
      <w:r w:rsidR="00AA6CA7">
        <w:t xml:space="preserve"> is MapBox’s technology for creating tiles.</w:t>
      </w:r>
    </w:p>
    <w:p w14:paraId="2D00487B" w14:textId="77777777" w:rsidR="00AA6CA7" w:rsidRDefault="00AA6CA7" w:rsidP="00AA6CA7">
      <w:pPr>
        <w:pStyle w:val="Heading5"/>
      </w:pPr>
      <w:r>
        <w:t>Installing</w:t>
      </w:r>
    </w:p>
    <w:p w14:paraId="7EE97457" w14:textId="77777777" w:rsidR="00AA6CA7" w:rsidRPr="00287D6D" w:rsidRDefault="00AA6CA7" w:rsidP="00AA6CA7">
      <w:pPr>
        <w:pStyle w:val="BodyText2"/>
      </w:pPr>
      <w:r>
        <w:t xml:space="preserve">See </w:t>
      </w:r>
      <w:hyperlink w:anchor="_Tippecanoe" w:history="1">
        <w:r w:rsidRPr="00C277E0">
          <w:rPr>
            <w:rStyle w:val="Hyperlink"/>
          </w:rPr>
          <w:t>Tippecanoe</w:t>
        </w:r>
      </w:hyperlink>
    </w:p>
    <w:p w14:paraId="5D31EC95" w14:textId="16420D83" w:rsidR="00AA6CA7" w:rsidRDefault="00093A0D" w:rsidP="00093A0D">
      <w:pPr>
        <w:pStyle w:val="Heading5"/>
      </w:pPr>
      <w:bookmarkStart w:id="288" w:name="_Creating_tiles"/>
      <w:bookmarkEnd w:id="288"/>
      <w:r>
        <w:t>Using</w:t>
      </w:r>
    </w:p>
    <w:p w14:paraId="5F4DF86D"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4067CE" w14:textId="77777777" w:rsidR="00AA6CA7" w:rsidRDefault="00AA6CA7" w:rsidP="00093A0D">
      <w:pPr>
        <w:pStyle w:val="Unix"/>
      </w:pPr>
      <w:r>
        <w:t>ubuntu@blishten-vector-tiles-4577836:~/workspace$ tippecanoe -o file.pbf ~/workspace/geojson/salonga.geojson</w:t>
      </w:r>
    </w:p>
    <w:p w14:paraId="3ADB2D7E" w14:textId="77777777" w:rsidR="00AA6CA7" w:rsidRDefault="00AA6CA7" w:rsidP="00093A0D">
      <w:pPr>
        <w:pStyle w:val="Unix"/>
      </w:pPr>
      <w:r>
        <w:t>For layer 0, using name "salongageojson"</w:t>
      </w:r>
    </w:p>
    <w:p w14:paraId="056D0495" w14:textId="77777777" w:rsidR="00AA6CA7" w:rsidRDefault="00AA6CA7" w:rsidP="00093A0D">
      <w:pPr>
        <w:pStyle w:val="Unix"/>
      </w:pPr>
      <w:r>
        <w:t>3 features, 260445 bytes of geometry, 359 bytes of separate metadata, 1362 bytes of string pool</w:t>
      </w:r>
    </w:p>
    <w:p w14:paraId="42557862" w14:textId="77777777" w:rsidR="00AA6CA7" w:rsidRDefault="00AA6CA7" w:rsidP="00093A0D">
      <w:pPr>
        <w:pStyle w:val="Unix"/>
      </w:pPr>
      <w:r>
        <w:t xml:space="preserve">  99.9%  14/9120/8294   </w:t>
      </w:r>
    </w:p>
    <w:p w14:paraId="63F8208A" w14:textId="77777777" w:rsidR="00AA6CA7" w:rsidRDefault="00AA6CA7" w:rsidP="00093A0D">
      <w:pPr>
        <w:pStyle w:val="BodyText2"/>
      </w:pPr>
      <w:r>
        <w:t>To create a tileset using the default outputs of gzip compressed level 0-14:</w:t>
      </w:r>
    </w:p>
    <w:p w14:paraId="41053F46" w14:textId="77777777" w:rsidR="00AA6CA7" w:rsidRDefault="00AA6CA7" w:rsidP="00093A0D">
      <w:pPr>
        <w:pStyle w:val="Unix"/>
      </w:pPr>
      <w:r w:rsidRPr="00BE0696">
        <w:t>tippecanoe -e ~/workspace/tilesets ~/workspace/geojson/salonga.geojson</w:t>
      </w:r>
    </w:p>
    <w:p w14:paraId="60E3A347" w14:textId="77777777" w:rsidR="008442DD" w:rsidRDefault="008442DD" w:rsidP="008442DD">
      <w:pPr>
        <w:pStyle w:val="Heading6"/>
      </w:pPr>
      <w:r>
        <w:t>Issues</w:t>
      </w:r>
    </w:p>
    <w:p w14:paraId="63D81D74" w14:textId="77777777" w:rsidR="00437503" w:rsidRDefault="00437503" w:rsidP="00437503">
      <w:pPr>
        <w:pStyle w:val="Heading7"/>
      </w:pPr>
      <w:r>
        <w:t>Other issues</w:t>
      </w:r>
    </w:p>
    <w:p w14:paraId="74EED22A" w14:textId="77777777" w:rsidR="00437503" w:rsidRDefault="00437503" w:rsidP="00437503">
      <w:pPr>
        <w:pStyle w:val="Heading8"/>
      </w:pPr>
      <w:r>
        <w:t>Tmp folder</w:t>
      </w:r>
    </w:p>
    <w:p w14:paraId="09018C19"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1B6851DB" w14:textId="77777777" w:rsidR="00437503" w:rsidRDefault="00437503" w:rsidP="00437503">
      <w:pPr>
        <w:pStyle w:val="Unix"/>
      </w:pPr>
      <w:r w:rsidRPr="006D0B0D">
        <w:t>sudo mkdir /tmp</w:t>
      </w:r>
    </w:p>
    <w:p w14:paraId="0C190FEF" w14:textId="77777777" w:rsidR="00437503" w:rsidRPr="00437503" w:rsidRDefault="00437503" w:rsidP="00437503">
      <w:pPr>
        <w:pStyle w:val="Unix"/>
      </w:pPr>
      <w:r>
        <w:t>sudo chmod 777 /tmp</w:t>
      </w:r>
    </w:p>
    <w:p w14:paraId="17FBBAA1" w14:textId="77777777" w:rsidR="008442DD" w:rsidRDefault="008442DD" w:rsidP="008442DD">
      <w:pPr>
        <w:pStyle w:val="Heading7"/>
      </w:pPr>
      <w:r>
        <w:t>Output issues</w:t>
      </w:r>
    </w:p>
    <w:p w14:paraId="1F83BCFC" w14:textId="77777777" w:rsidR="008442DD" w:rsidRDefault="008442DD" w:rsidP="008442DD">
      <w:pPr>
        <w:pStyle w:val="Heading8"/>
      </w:pPr>
      <w:r>
        <w:t>Small squares in the output</w:t>
      </w:r>
    </w:p>
    <w:p w14:paraId="1BF5D9A7" w14:textId="77777777" w:rsidR="008442DD" w:rsidRPr="00F9585A" w:rsidRDefault="008442DD" w:rsidP="008442DD">
      <w:pPr>
        <w:pStyle w:val="BodyText2"/>
      </w:pPr>
      <w:r>
        <w:t>The following image shows how very small polygons are combined in Europe at z2:</w:t>
      </w:r>
    </w:p>
    <w:p w14:paraId="41ABA7CC" w14:textId="77777777" w:rsidR="008442DD" w:rsidRDefault="008442DD" w:rsidP="008442DD">
      <w:pPr>
        <w:pStyle w:val="BodyText2"/>
      </w:pPr>
      <w:r>
        <w:rPr>
          <w:noProof/>
          <w:lang w:bidi="ar-SA"/>
        </w:rPr>
        <w:drawing>
          <wp:inline distT="0" distB="0" distL="0" distR="0" wp14:anchorId="29A34D25" wp14:editId="78D354E9">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43">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71510590" w14:textId="77777777" w:rsidR="008442DD" w:rsidRDefault="008442DD" w:rsidP="008442DD">
      <w:pPr>
        <w:pStyle w:val="BodyText2"/>
      </w:pPr>
      <w:r>
        <w:lastRenderedPageBreak/>
        <w:t>These can be eliminated by the following option:</w:t>
      </w:r>
    </w:p>
    <w:p w14:paraId="4C4F57F4"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1CE69B4A" w14:textId="77777777" w:rsidR="00437503" w:rsidRDefault="00437503" w:rsidP="00437503">
      <w:pPr>
        <w:pStyle w:val="Heading7"/>
      </w:pPr>
      <w:bookmarkStart w:id="289" w:name="_Did_not_close"/>
      <w:bookmarkEnd w:id="289"/>
      <w:r>
        <w:t>Run time comments</w:t>
      </w:r>
    </w:p>
    <w:p w14:paraId="50B1E5D6" w14:textId="03C64C0B" w:rsidR="00437503" w:rsidRDefault="004C1178" w:rsidP="00437503">
      <w:pPr>
        <w:pStyle w:val="Heading8"/>
      </w:pPr>
      <w:r>
        <w:t>tile x/y/z size nnnnnnn with detail 12, &gt;500000</w:t>
      </w:r>
    </w:p>
    <w:p w14:paraId="3439591A" w14:textId="77777777" w:rsidR="00437503" w:rsidRDefault="00437503" w:rsidP="00437503">
      <w:pPr>
        <w:pStyle w:val="Unix"/>
      </w:pPr>
      <w:r>
        <w:t xml:space="preserve">tile 0/0/0 size is 11115017 with detail 12, &gt;500000    </w:t>
      </w:r>
    </w:p>
    <w:p w14:paraId="171BFFFB" w14:textId="77777777" w:rsidR="00437503" w:rsidRDefault="00437503" w:rsidP="00437503">
      <w:pPr>
        <w:pStyle w:val="Unix"/>
      </w:pPr>
      <w:r>
        <w:t xml:space="preserve">tile 0/0/0 size is 10809153 with detail 11, &gt;500000    </w:t>
      </w:r>
    </w:p>
    <w:p w14:paraId="2838093E" w14:textId="77777777" w:rsidR="00437503" w:rsidRDefault="00437503" w:rsidP="00437503">
      <w:pPr>
        <w:pStyle w:val="Unix"/>
      </w:pPr>
      <w:r>
        <w:t xml:space="preserve">tile 0/0/0 size is 10606266 with detail 10, &gt;500000    </w:t>
      </w:r>
    </w:p>
    <w:p w14:paraId="08C746D3" w14:textId="77777777" w:rsidR="00437503" w:rsidRDefault="00437503" w:rsidP="00437503">
      <w:pPr>
        <w:pStyle w:val="Unix"/>
      </w:pPr>
      <w:r>
        <w:t xml:space="preserve">tile 0/0/0 size is 10469076 with detail 9, &gt;500000    </w:t>
      </w:r>
    </w:p>
    <w:p w14:paraId="5FF4C213" w14:textId="77777777" w:rsidR="00437503" w:rsidRDefault="00437503" w:rsidP="00437503">
      <w:pPr>
        <w:pStyle w:val="Unix"/>
      </w:pPr>
      <w:r>
        <w:t xml:space="preserve">tile 0/0/0 size is 10378339 with detail 8, &gt;500000    </w:t>
      </w:r>
    </w:p>
    <w:p w14:paraId="4BC6404C" w14:textId="77777777" w:rsidR="00437503" w:rsidRDefault="00437503" w:rsidP="00437503">
      <w:pPr>
        <w:pStyle w:val="Unix"/>
      </w:pPr>
      <w:r>
        <w:t xml:space="preserve">tile 0/0/0 size is 10319922 with detail 7, &gt;500000    </w:t>
      </w:r>
    </w:p>
    <w:p w14:paraId="34D8A9F6" w14:textId="77777777" w:rsidR="00136AFF" w:rsidRPr="00DF0D66" w:rsidRDefault="00136AFF" w:rsidP="00136AFF">
      <w:pPr>
        <w:pStyle w:val="BodyText2"/>
      </w:pPr>
      <w:r>
        <w:t>After using the -df option I get the following:</w:t>
      </w:r>
    </w:p>
    <w:p w14:paraId="0F9D84F2" w14:textId="74580EC6" w:rsidR="00437503" w:rsidRDefault="00437503" w:rsidP="00437503">
      <w:pPr>
        <w:pStyle w:val="Unix"/>
      </w:pPr>
      <w:r>
        <w:t>could not make tile 0/0/0 small enough</w:t>
      </w:r>
    </w:p>
    <w:p w14:paraId="2901E985" w14:textId="3536AD4A"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01A558BF" w14:textId="77777777" w:rsidR="00437503" w:rsidRDefault="00437503" w:rsidP="00437503">
      <w:pPr>
        <w:pStyle w:val="Heading8"/>
      </w:pPr>
      <w:r>
        <w:t>tile x/y/z has nnnnnnn features, &gt;200000</w:t>
      </w:r>
    </w:p>
    <w:p w14:paraId="3F4A3F79" w14:textId="77777777" w:rsidR="00437503" w:rsidRDefault="00437503" w:rsidP="00437503">
      <w:pPr>
        <w:pStyle w:val="BodyText2"/>
      </w:pPr>
      <w:r>
        <w:t>This occurs if you exceed the number of features thresholds, e.g. after using the -pt option I get the following warning and then I get the error:</w:t>
      </w:r>
    </w:p>
    <w:p w14:paraId="1E71E59E" w14:textId="77777777" w:rsidR="00437503" w:rsidRDefault="00437503" w:rsidP="00437503">
      <w:pPr>
        <w:pStyle w:val="Unix"/>
      </w:pPr>
      <w:r w:rsidRPr="00CA4D7D">
        <w:t xml:space="preserve">tile 0/0/0 has 215369 features, &gt;200000  </w:t>
      </w:r>
    </w:p>
    <w:p w14:paraId="1282A97B" w14:textId="77777777" w:rsidR="00437503" w:rsidRDefault="00437503" w:rsidP="00437503">
      <w:pPr>
        <w:pStyle w:val="Unix"/>
      </w:pPr>
      <w:r>
        <w:t>Try using --drop-fraction-as-needed or --drop-densest-as-needed.</w:t>
      </w:r>
    </w:p>
    <w:p w14:paraId="39AC874F" w14:textId="77777777" w:rsidR="00437503" w:rsidRDefault="00437503" w:rsidP="00437503">
      <w:pPr>
        <w:pStyle w:val="BodyText2"/>
      </w:pPr>
      <w:r>
        <w:t>This error can be removed by setting the -df option.</w:t>
      </w:r>
    </w:p>
    <w:p w14:paraId="3959E4D1" w14:textId="77777777" w:rsidR="008442DD" w:rsidRDefault="008442DD" w:rsidP="008442DD">
      <w:pPr>
        <w:pStyle w:val="Heading7"/>
      </w:pPr>
      <w:r>
        <w:t>Run time errors</w:t>
      </w:r>
    </w:p>
    <w:p w14:paraId="48ABFF04" w14:textId="77777777" w:rsidR="008442DD" w:rsidRDefault="008442DD" w:rsidP="008442DD">
      <w:pPr>
        <w:pStyle w:val="Heading8"/>
      </w:pPr>
      <w:r>
        <w:t>No space left on device</w:t>
      </w:r>
    </w:p>
    <w:p w14:paraId="30F35176" w14:textId="3CD563F7" w:rsidR="000D4D9C" w:rsidRDefault="000D4D9C" w:rsidP="000D4D9C">
      <w:pPr>
        <w:pStyle w:val="Heading9"/>
      </w:pPr>
      <w:r>
        <w:t>Outputting tile file</w:t>
      </w:r>
    </w:p>
    <w:p w14:paraId="0963152C" w14:textId="14CA5388" w:rsidR="008442DD" w:rsidRDefault="008442DD" w:rsidP="008442DD">
      <w:pPr>
        <w:pStyle w:val="BodyText2"/>
      </w:pPr>
      <w:r>
        <w:t>Got this on 21/7/17 but there was only 7891Mb used on the c9 vector tiles workspace:</w:t>
      </w:r>
    </w:p>
    <w:p w14:paraId="392FEEDC" w14:textId="77777777" w:rsidR="008442DD" w:rsidRDefault="008442DD" w:rsidP="008442DD">
      <w:pPr>
        <w:pStyle w:val="Unix"/>
      </w:pPr>
      <w:r>
        <w:t>ubuntu@blishten-vector-tiles-4577836:~$ tippecanoe -e ~/workspace/tilesets_test ~/workspace/geojson/wdpa_africa.geojson -z0</w:t>
      </w:r>
    </w:p>
    <w:p w14:paraId="7EEB3866" w14:textId="77777777" w:rsidR="008442DD" w:rsidRDefault="008442DD" w:rsidP="008442DD">
      <w:pPr>
        <w:pStyle w:val="Unix"/>
      </w:pPr>
      <w:r>
        <w:t>For layer 0, using name "wdpa_africageojson"</w:t>
      </w:r>
    </w:p>
    <w:p w14:paraId="20DF9007" w14:textId="77777777" w:rsidR="008442DD" w:rsidRDefault="008442DD" w:rsidP="008442DD">
      <w:pPr>
        <w:pStyle w:val="Unix"/>
      </w:pPr>
      <w:r>
        <w:t>/tmp/geom.XXE95B6c: No space left on device</w:t>
      </w:r>
    </w:p>
    <w:p w14:paraId="3BA51078" w14:textId="77777777" w:rsidR="008442DD" w:rsidRDefault="008442DD" w:rsidP="008442DD">
      <w:pPr>
        <w:pStyle w:val="BodyText2"/>
      </w:pPr>
      <w:r>
        <w:t>Deleting tilesets folder. That worked!</w:t>
      </w:r>
    </w:p>
    <w:p w14:paraId="4675A0B6" w14:textId="18FC7B63" w:rsidR="008442DD" w:rsidRDefault="008442DD" w:rsidP="008442DD">
      <w:pPr>
        <w:pStyle w:val="BodyText2"/>
      </w:pPr>
      <w:r>
        <w:t xml:space="preserve">It can also be due to there not being enough inodes on the system - see </w:t>
      </w:r>
      <w:hyperlink r:id="rId1544" w:history="1">
        <w:r w:rsidRPr="000360DC">
          <w:rPr>
            <w:rStyle w:val="Hyperlink"/>
          </w:rPr>
          <w:t>here</w:t>
        </w:r>
      </w:hyperlink>
      <w:r>
        <w:t xml:space="preserve">. </w:t>
      </w:r>
    </w:p>
    <w:p w14:paraId="29164987" w14:textId="05D6DE7F" w:rsidR="000D4D9C" w:rsidRDefault="000D4D9C" w:rsidP="000D4D9C">
      <w:pPr>
        <w:pStyle w:val="Heading9"/>
      </w:pPr>
      <w:r>
        <w:t>Outputting mbtiles</w:t>
      </w:r>
    </w:p>
    <w:p w14:paraId="1F22735F" w14:textId="4DE649BF"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16A813CF" w14:textId="59B62771" w:rsidR="00437503" w:rsidRDefault="00E20459" w:rsidP="00437503">
      <w:pPr>
        <w:pStyle w:val="Unix"/>
      </w:pPr>
      <w:r w:rsidRPr="00E20459">
        <w:t>a_cottam@ubuntu14-04:~$ tippecanoe -o terrestrial_aug_2017.mbtiles terrestrial.geojson</w:t>
      </w:r>
    </w:p>
    <w:p w14:paraId="3C13EE58" w14:textId="454240DD" w:rsidR="00E20459" w:rsidRDefault="00E20459" w:rsidP="00437503">
      <w:pPr>
        <w:pStyle w:val="Unix"/>
      </w:pPr>
      <w:r>
        <w:t>..</w:t>
      </w:r>
    </w:p>
    <w:p w14:paraId="0CD39592" w14:textId="77777777" w:rsidR="00D6622A" w:rsidRDefault="00D6622A" w:rsidP="00D6622A">
      <w:pPr>
        <w:pStyle w:val="Unix"/>
      </w:pPr>
      <w:r>
        <w:t>sqlite3 insert failed: database or disk is full</w:t>
      </w:r>
    </w:p>
    <w:p w14:paraId="19BF440A" w14:textId="69D10C84" w:rsidR="00E20459" w:rsidRDefault="00D6622A" w:rsidP="00D6622A">
      <w:pPr>
        <w:pStyle w:val="Unix"/>
      </w:pPr>
      <w:r>
        <w:t>sqlite3 finalize failed: database or disk is full</w:t>
      </w:r>
    </w:p>
    <w:p w14:paraId="13DA2090" w14:textId="6AFAB86B" w:rsidR="00D6622A" w:rsidRPr="00437503" w:rsidRDefault="00D6622A" w:rsidP="00D6622A">
      <w:pPr>
        <w:pStyle w:val="BodyText2"/>
      </w:pPr>
      <w:r>
        <w:t>The mbtiles outputs are much larger and take a lot longer.</w:t>
      </w:r>
    </w:p>
    <w:p w14:paraId="015944EA" w14:textId="77777777" w:rsidR="00AA6CA7" w:rsidRDefault="00AA6CA7" w:rsidP="00093A0D">
      <w:pPr>
        <w:pStyle w:val="Heading6"/>
      </w:pPr>
      <w:r>
        <w:t>Options</w:t>
      </w:r>
    </w:p>
    <w:p w14:paraId="58B5685F" w14:textId="77777777" w:rsidR="00AA6CA7" w:rsidRDefault="00AA6CA7" w:rsidP="00093A0D">
      <w:pPr>
        <w:pStyle w:val="Heading7"/>
      </w:pPr>
      <w:r w:rsidRPr="002A1D84">
        <w:t>Input files and layer names</w:t>
      </w:r>
    </w:p>
    <w:p w14:paraId="4271FA86" w14:textId="77777777" w:rsidR="00AA6CA7" w:rsidRDefault="00AA6CA7" w:rsidP="00093A0D">
      <w:pPr>
        <w:pStyle w:val="Heading8"/>
      </w:pPr>
      <w:r>
        <w:t>Layer -l</w:t>
      </w:r>
    </w:p>
    <w:p w14:paraId="29A4CF35" w14:textId="77777777" w:rsidR="00AA6CA7" w:rsidRDefault="00AA6CA7" w:rsidP="00093A0D">
      <w:pPr>
        <w:pStyle w:val="BodyText2"/>
      </w:pPr>
      <w:r>
        <w:t>Create a specific layer name both in the metadata.json file and in the header for each pbf file</w:t>
      </w:r>
    </w:p>
    <w:p w14:paraId="32ADE6A4" w14:textId="77777777" w:rsidR="00AA6CA7" w:rsidRPr="002A1D84" w:rsidRDefault="00AA6CA7" w:rsidP="00093A0D">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5475F8DE" w14:textId="77777777" w:rsidR="00AA6CA7" w:rsidRDefault="00AA6CA7" w:rsidP="00093A0D">
      <w:pPr>
        <w:pStyle w:val="Heading7"/>
      </w:pPr>
      <w:r>
        <w:t>Zoom levels -z</w:t>
      </w:r>
    </w:p>
    <w:p w14:paraId="4CD94DF1" w14:textId="77777777" w:rsidR="00AA6CA7" w:rsidRDefault="00AA6CA7" w:rsidP="00093A0D">
      <w:pPr>
        <w:pStyle w:val="BodyText2"/>
      </w:pPr>
      <w:r>
        <w:t>-z0</w:t>
      </w:r>
      <w:r>
        <w:tab/>
      </w:r>
      <w:r>
        <w:tab/>
        <w:t>Create tiles to zoom level 0</w:t>
      </w:r>
    </w:p>
    <w:p w14:paraId="478FE29A" w14:textId="77777777" w:rsidR="00AA6CA7" w:rsidRDefault="00AA6CA7" w:rsidP="00093A0D">
      <w:pPr>
        <w:pStyle w:val="Heading7"/>
      </w:pPr>
      <w:r>
        <w:t>Line and polygon simplification</w:t>
      </w:r>
    </w:p>
    <w:p w14:paraId="75F515CB" w14:textId="77777777" w:rsidR="00AA6CA7" w:rsidRPr="00454581" w:rsidRDefault="00AA6CA7" w:rsidP="00093A0D">
      <w:pPr>
        <w:pStyle w:val="Heading8"/>
      </w:pPr>
      <w:r w:rsidRPr="00454581">
        <w:t>no-tiny-polygon-reduction</w:t>
      </w:r>
      <w:r>
        <w:t xml:space="preserve"> -pt</w:t>
      </w:r>
    </w:p>
    <w:p w14:paraId="56520382"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235D6852" w14:textId="77777777" w:rsidR="00AA6CA7" w:rsidRDefault="00AA6CA7" w:rsidP="00093A0D">
      <w:pPr>
        <w:pStyle w:val="Heading8"/>
      </w:pPr>
      <w:r w:rsidRPr="00917CE7">
        <w:t>simplification</w:t>
      </w:r>
      <w:r>
        <w:t xml:space="preserve"> -s</w:t>
      </w:r>
    </w:p>
    <w:p w14:paraId="5177E050" w14:textId="77777777" w:rsidR="00AA6CA7" w:rsidRDefault="00AA6CA7" w:rsidP="00093A0D">
      <w:pPr>
        <w:pStyle w:val="BodyText2"/>
      </w:pPr>
      <w:r>
        <w:t>Tried the following and it resulted in lots of ugly over-generalised features:</w:t>
      </w:r>
    </w:p>
    <w:p w14:paraId="7EE544AF" w14:textId="77777777" w:rsidR="00AA6CA7" w:rsidRPr="00917CE7" w:rsidRDefault="00AA6CA7" w:rsidP="00093A0D">
      <w:pPr>
        <w:pStyle w:val="Unix"/>
      </w:pPr>
      <w:r w:rsidRPr="00917CE7">
        <w:t>a_cottam@wdpa-vector-tiles:~/data$ tippecanoe -e tilesets wdpa_aug_2017.geojson -t tmp -z2 -l wdpa -S 10</w:t>
      </w:r>
    </w:p>
    <w:p w14:paraId="3C88F5CB" w14:textId="77777777" w:rsidR="00AA6CA7" w:rsidRDefault="00AA6CA7" w:rsidP="00093A0D">
      <w:pPr>
        <w:pStyle w:val="Heading7"/>
      </w:pPr>
      <w:bookmarkStart w:id="290" w:name="_Decoding_to_geojson"/>
      <w:bookmarkEnd w:id="290"/>
      <w:r>
        <w:t>Dropping a fraction of features to keep under tile size limits</w:t>
      </w:r>
    </w:p>
    <w:p w14:paraId="6D4A4F46" w14:textId="77777777" w:rsidR="00AA6CA7" w:rsidRPr="002A1D84" w:rsidRDefault="00AA6CA7" w:rsidP="00093A0D">
      <w:pPr>
        <w:pStyle w:val="Heading8"/>
      </w:pPr>
      <w:r w:rsidRPr="002A1D84">
        <w:t>drop-densest-as-needed</w:t>
      </w:r>
      <w:r>
        <w:t xml:space="preserve"> -as</w:t>
      </w:r>
    </w:p>
    <w:p w14:paraId="56D02B29"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0B14B21E" w14:textId="77777777" w:rsidR="00AA6CA7" w:rsidRPr="005D19B7" w:rsidRDefault="00AA6CA7" w:rsidP="00093A0D">
      <w:pPr>
        <w:pStyle w:val="Unix"/>
        <w:rPr>
          <w:lang w:bidi="ar-SA"/>
        </w:rPr>
      </w:pPr>
      <w:r w:rsidRPr="005D19B7">
        <w:rPr>
          <w:lang w:bidi="ar-SA"/>
        </w:rPr>
        <w:t>Warning: temp directory tmp doesn't begin with /</w:t>
      </w:r>
    </w:p>
    <w:p w14:paraId="3401E3CB"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478CB3BE" w14:textId="77777777" w:rsidR="00AA6CA7" w:rsidRPr="005D19B7" w:rsidRDefault="00AA6CA7" w:rsidP="00093A0D">
      <w:pPr>
        <w:pStyle w:val="Unix"/>
        <w:rPr>
          <w:lang w:bidi="ar-SA"/>
        </w:rPr>
      </w:pPr>
      <w:r w:rsidRPr="005D19B7">
        <w:rPr>
          <w:lang w:bidi="ar-SA"/>
        </w:rPr>
        <w:t xml:space="preserve">tile 0/0/0 size is 5517423 with detail 12, &gt;500000    </w:t>
      </w:r>
    </w:p>
    <w:p w14:paraId="7BD8676C" w14:textId="77777777" w:rsidR="00AA6CA7" w:rsidRPr="005D19B7" w:rsidRDefault="00AA6CA7" w:rsidP="00093A0D">
      <w:pPr>
        <w:pStyle w:val="Unix"/>
        <w:rPr>
          <w:lang w:bidi="ar-SA"/>
        </w:rPr>
      </w:pPr>
      <w:r w:rsidRPr="005D19B7">
        <w:rPr>
          <w:lang w:bidi="ar-SA"/>
        </w:rPr>
        <w:t>Going to try keeping the sparsest 8.16% of the features to make it fit</w:t>
      </w:r>
    </w:p>
    <w:p w14:paraId="38048D8D" w14:textId="77777777" w:rsidR="00AA6CA7" w:rsidRPr="005D19B7" w:rsidRDefault="00AA6CA7" w:rsidP="00093A0D">
      <w:pPr>
        <w:pStyle w:val="Unix"/>
        <w:rPr>
          <w:lang w:bidi="ar-SA"/>
        </w:rPr>
      </w:pPr>
      <w:r w:rsidRPr="005D19B7">
        <w:rPr>
          <w:lang w:bidi="ar-SA"/>
        </w:rPr>
        <w:t xml:space="preserve">tile 0/0/0 size is 978024 with detail 12, &gt;500000    </w:t>
      </w:r>
    </w:p>
    <w:p w14:paraId="21B722AE" w14:textId="77777777" w:rsidR="00AA6CA7" w:rsidRPr="005D19B7" w:rsidRDefault="00AA6CA7" w:rsidP="00093A0D">
      <w:pPr>
        <w:pStyle w:val="Unix"/>
        <w:rPr>
          <w:lang w:bidi="ar-SA"/>
        </w:rPr>
      </w:pPr>
      <w:r w:rsidRPr="005D19B7">
        <w:rPr>
          <w:lang w:bidi="ar-SA"/>
        </w:rPr>
        <w:t>Going to try keeping the sparsest 3.75% of the features to make it fit</w:t>
      </w:r>
    </w:p>
    <w:p w14:paraId="09BA397E" w14:textId="77777777" w:rsidR="00AA6CA7" w:rsidRPr="005D19B7" w:rsidRDefault="00AA6CA7" w:rsidP="00093A0D">
      <w:pPr>
        <w:pStyle w:val="Unix"/>
        <w:rPr>
          <w:lang w:bidi="ar-SA"/>
        </w:rPr>
      </w:pPr>
      <w:r w:rsidRPr="005D19B7">
        <w:rPr>
          <w:lang w:bidi="ar-SA"/>
        </w:rPr>
        <w:t xml:space="preserve">tile 0/0/0 size is 531949 with detail 12, &gt;500000    </w:t>
      </w:r>
    </w:p>
    <w:p w14:paraId="483C46CD" w14:textId="77777777" w:rsidR="00AA6CA7" w:rsidRPr="005D19B7" w:rsidRDefault="00AA6CA7" w:rsidP="00093A0D">
      <w:pPr>
        <w:pStyle w:val="Unix"/>
        <w:rPr>
          <w:lang w:bidi="ar-SA"/>
        </w:rPr>
      </w:pPr>
      <w:r w:rsidRPr="005D19B7">
        <w:rPr>
          <w:lang w:bidi="ar-SA"/>
        </w:rPr>
        <w:t>Going to try keeping the sparsest 3.17% of the features to make it fit</w:t>
      </w:r>
    </w:p>
    <w:p w14:paraId="4B7510DF" w14:textId="77777777" w:rsidR="00AA6CA7" w:rsidRDefault="00AA6CA7" w:rsidP="00093A0D">
      <w:pPr>
        <w:pStyle w:val="Heading8"/>
      </w:pPr>
      <w:r w:rsidRPr="00842710">
        <w:t>drop-fraction-as-needed</w:t>
      </w:r>
      <w:r>
        <w:t xml:space="preserve"> -ad</w:t>
      </w:r>
    </w:p>
    <w:p w14:paraId="65151227"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74664585" w14:textId="77777777" w:rsidR="00AA6CA7" w:rsidRPr="00842710" w:rsidRDefault="00AA6CA7" w:rsidP="00093A0D">
      <w:pPr>
        <w:pStyle w:val="Unix"/>
        <w:rPr>
          <w:lang w:bidi="ar-SA"/>
        </w:rPr>
      </w:pPr>
      <w:r w:rsidRPr="00842710">
        <w:rPr>
          <w:lang w:bidi="ar-SA"/>
        </w:rPr>
        <w:t>Warning: temp directory tmp doesn't begin with /</w:t>
      </w:r>
    </w:p>
    <w:p w14:paraId="1285F9FA" w14:textId="77777777" w:rsidR="00AA6CA7" w:rsidRPr="00842710" w:rsidRDefault="00AA6CA7" w:rsidP="00093A0D">
      <w:pPr>
        <w:pStyle w:val="Unix"/>
        <w:rPr>
          <w:lang w:bidi="ar-SA"/>
        </w:rPr>
      </w:pPr>
      <w:r w:rsidRPr="00842710">
        <w:rPr>
          <w:lang w:bidi="ar-SA"/>
        </w:rPr>
        <w:t>215375 features, 710012456 bytes of geometry, 1489 bytes of separate metadata, 15544063 bytes of string pool</w:t>
      </w:r>
    </w:p>
    <w:p w14:paraId="38D3ACA2" w14:textId="77777777" w:rsidR="00AA6CA7" w:rsidRPr="00842710" w:rsidRDefault="00AA6CA7" w:rsidP="00093A0D">
      <w:pPr>
        <w:pStyle w:val="Unix"/>
        <w:rPr>
          <w:lang w:bidi="ar-SA"/>
        </w:rPr>
      </w:pPr>
      <w:r w:rsidRPr="00842710">
        <w:rPr>
          <w:lang w:bidi="ar-SA"/>
        </w:rPr>
        <w:t xml:space="preserve">tile 0/0/0 size is 5517423 with detail 12, &gt;500000    </w:t>
      </w:r>
    </w:p>
    <w:p w14:paraId="2B92A143" w14:textId="77777777" w:rsidR="00AA6CA7" w:rsidRPr="00842710" w:rsidRDefault="00AA6CA7" w:rsidP="00093A0D">
      <w:pPr>
        <w:pStyle w:val="Unix"/>
        <w:rPr>
          <w:lang w:bidi="ar-SA"/>
        </w:rPr>
      </w:pPr>
      <w:r w:rsidRPr="00842710">
        <w:rPr>
          <w:lang w:bidi="ar-SA"/>
        </w:rPr>
        <w:t>Going to try keeping 8.61% of the features to make it fit</w:t>
      </w:r>
    </w:p>
    <w:p w14:paraId="33415C16" w14:textId="77777777" w:rsidR="00AA6CA7" w:rsidRPr="00842710" w:rsidRDefault="00AA6CA7" w:rsidP="00093A0D">
      <w:pPr>
        <w:pStyle w:val="Unix"/>
        <w:rPr>
          <w:lang w:bidi="ar-SA"/>
        </w:rPr>
      </w:pPr>
      <w:r w:rsidRPr="00842710">
        <w:rPr>
          <w:lang w:bidi="ar-SA"/>
        </w:rPr>
        <w:t xml:space="preserve">tile 0/0/0 size is 586294 with detail 12, &gt;500000    </w:t>
      </w:r>
    </w:p>
    <w:p w14:paraId="6D767C2D" w14:textId="77777777" w:rsidR="00AA6CA7" w:rsidRPr="00842710" w:rsidRDefault="00AA6CA7" w:rsidP="00093A0D">
      <w:pPr>
        <w:pStyle w:val="Unix"/>
        <w:rPr>
          <w:lang w:bidi="ar-SA"/>
        </w:rPr>
      </w:pPr>
      <w:r w:rsidRPr="00842710">
        <w:rPr>
          <w:lang w:bidi="ar-SA"/>
        </w:rPr>
        <w:t>Going to try keeping 6.97% of the features to make it fit</w:t>
      </w:r>
    </w:p>
    <w:p w14:paraId="7586AF6C" w14:textId="77777777" w:rsidR="00AA6CA7" w:rsidRPr="00842710" w:rsidRDefault="00AA6CA7" w:rsidP="00093A0D">
      <w:pPr>
        <w:pStyle w:val="Unix"/>
        <w:rPr>
          <w:lang w:bidi="ar-SA"/>
        </w:rPr>
      </w:pPr>
      <w:r w:rsidRPr="00842710">
        <w:rPr>
          <w:lang w:bidi="ar-SA"/>
        </w:rPr>
        <w:t xml:space="preserve">tile 1/1/1 size is 749296 with detail 12, &gt;500000    </w:t>
      </w:r>
    </w:p>
    <w:p w14:paraId="4B04C3C9" w14:textId="77777777" w:rsidR="00AA6CA7" w:rsidRPr="00842710" w:rsidRDefault="00AA6CA7" w:rsidP="00093A0D">
      <w:pPr>
        <w:pStyle w:val="Unix"/>
        <w:rPr>
          <w:lang w:bidi="ar-SA"/>
        </w:rPr>
      </w:pPr>
      <w:r w:rsidRPr="00842710">
        <w:rPr>
          <w:lang w:bidi="ar-SA"/>
        </w:rPr>
        <w:t>Going to try keeping 63.39% of the features to make it fit</w:t>
      </w:r>
    </w:p>
    <w:p w14:paraId="10D7D21C" w14:textId="77777777" w:rsidR="00AA6CA7" w:rsidRPr="00842710" w:rsidRDefault="00AA6CA7" w:rsidP="00093A0D">
      <w:pPr>
        <w:pStyle w:val="Unix"/>
        <w:rPr>
          <w:lang w:bidi="ar-SA"/>
        </w:rPr>
      </w:pPr>
      <w:r w:rsidRPr="00842710">
        <w:rPr>
          <w:lang w:bidi="ar-SA"/>
        </w:rPr>
        <w:t xml:space="preserve">tile 1/1/0 size is 3487425 with detail 12, &gt;500000    </w:t>
      </w:r>
    </w:p>
    <w:p w14:paraId="42A438B7" w14:textId="77777777" w:rsidR="00AA6CA7" w:rsidRPr="00842710" w:rsidRDefault="00AA6CA7" w:rsidP="00093A0D">
      <w:pPr>
        <w:pStyle w:val="Unix"/>
        <w:rPr>
          <w:lang w:bidi="ar-SA"/>
        </w:rPr>
      </w:pPr>
      <w:r w:rsidRPr="00842710">
        <w:rPr>
          <w:lang w:bidi="ar-SA"/>
        </w:rPr>
        <w:t>Going to try keeping 13.62% of the features to make it fit</w:t>
      </w:r>
    </w:p>
    <w:p w14:paraId="31209554" w14:textId="77777777" w:rsidR="00AA6CA7" w:rsidRDefault="00AA6CA7" w:rsidP="00093A0D">
      <w:pPr>
        <w:pStyle w:val="Heading8"/>
      </w:pPr>
      <w:r>
        <w:t>drop-smallest-as-needed -an</w:t>
      </w:r>
    </w:p>
    <w:p w14:paraId="4A0D90FB"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57FC262" w14:textId="77777777" w:rsidR="00AA6CA7" w:rsidRPr="00AB49EA" w:rsidRDefault="00AA6CA7" w:rsidP="00093A0D">
      <w:pPr>
        <w:pStyle w:val="Unix"/>
        <w:rPr>
          <w:lang w:bidi="ar-SA"/>
        </w:rPr>
      </w:pPr>
      <w:r w:rsidRPr="00AB49EA">
        <w:rPr>
          <w:lang w:bidi="ar-SA"/>
        </w:rPr>
        <w:t>Warning: temp directory tmp doesn't begin with /</w:t>
      </w:r>
    </w:p>
    <w:p w14:paraId="1150CADF"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6383995D" w14:textId="77777777" w:rsidR="00AA6CA7" w:rsidRPr="00AB49EA" w:rsidRDefault="00AA6CA7" w:rsidP="00093A0D">
      <w:pPr>
        <w:pStyle w:val="Unix"/>
        <w:rPr>
          <w:lang w:bidi="ar-SA"/>
        </w:rPr>
      </w:pPr>
      <w:r w:rsidRPr="00AB49EA">
        <w:rPr>
          <w:lang w:bidi="ar-SA"/>
        </w:rPr>
        <w:t xml:space="preserve">tile 0/0/0 size is 5150525 with detail 12, &gt;500000    </w:t>
      </w:r>
    </w:p>
    <w:p w14:paraId="4A9F6225" w14:textId="77777777" w:rsidR="00AA6CA7" w:rsidRPr="00AB49EA" w:rsidRDefault="00AA6CA7" w:rsidP="00093A0D">
      <w:pPr>
        <w:pStyle w:val="Unix"/>
        <w:rPr>
          <w:lang w:bidi="ar-SA"/>
        </w:rPr>
      </w:pPr>
      <w:r w:rsidRPr="00AB49EA">
        <w:rPr>
          <w:lang w:bidi="ar-SA"/>
        </w:rPr>
        <w:t>Going to try keeping the biggest 8.74% of the features to make it fit</w:t>
      </w:r>
    </w:p>
    <w:p w14:paraId="5F850BB8" w14:textId="77777777" w:rsidR="00AA6CA7" w:rsidRPr="00AB49EA" w:rsidRDefault="00AA6CA7" w:rsidP="00093A0D">
      <w:pPr>
        <w:pStyle w:val="Unix"/>
        <w:rPr>
          <w:lang w:bidi="ar-SA"/>
        </w:rPr>
      </w:pPr>
      <w:r w:rsidRPr="00AB49EA">
        <w:rPr>
          <w:lang w:bidi="ar-SA"/>
        </w:rPr>
        <w:t xml:space="preserve">tile 0/0/0 size is 1383651 with detail 12, &gt;500000    </w:t>
      </w:r>
    </w:p>
    <w:p w14:paraId="0E1F695D" w14:textId="77777777" w:rsidR="00AA6CA7" w:rsidRPr="00AB49EA" w:rsidRDefault="00AA6CA7" w:rsidP="00093A0D">
      <w:pPr>
        <w:pStyle w:val="Unix"/>
        <w:rPr>
          <w:lang w:bidi="ar-SA"/>
        </w:rPr>
      </w:pPr>
      <w:r w:rsidRPr="00AB49EA">
        <w:rPr>
          <w:lang w:bidi="ar-SA"/>
        </w:rPr>
        <w:t>Going to try keeping the biggest 2.84% of the features to make it fit</w:t>
      </w:r>
    </w:p>
    <w:p w14:paraId="6619CE41" w14:textId="77777777" w:rsidR="00AA6CA7" w:rsidRPr="00AB49EA" w:rsidRDefault="00AA6CA7" w:rsidP="00093A0D">
      <w:pPr>
        <w:pStyle w:val="Unix"/>
        <w:rPr>
          <w:lang w:bidi="ar-SA"/>
        </w:rPr>
      </w:pPr>
      <w:r w:rsidRPr="00AB49EA">
        <w:rPr>
          <w:lang w:bidi="ar-SA"/>
        </w:rPr>
        <w:t xml:space="preserve">tile 0/0/0 size is 549833 with detail 12, &gt;500000    </w:t>
      </w:r>
    </w:p>
    <w:p w14:paraId="070A79AB" w14:textId="77777777" w:rsidR="00AA6CA7" w:rsidRPr="00AB49EA" w:rsidRDefault="00AA6CA7" w:rsidP="00093A0D">
      <w:pPr>
        <w:pStyle w:val="Unix"/>
        <w:rPr>
          <w:lang w:bidi="ar-SA"/>
        </w:rPr>
      </w:pPr>
      <w:r w:rsidRPr="00AB49EA">
        <w:rPr>
          <w:lang w:bidi="ar-SA"/>
        </w:rPr>
        <w:t>Going to try keeping the biggest 2.33% of the features to make it fit</w:t>
      </w:r>
    </w:p>
    <w:p w14:paraId="37EA57BC"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286"/>
        <w:gridCol w:w="2159"/>
        <w:gridCol w:w="2403"/>
      </w:tblGrid>
      <w:tr w:rsidR="00AA6CA7" w14:paraId="004051C1" w14:textId="77777777" w:rsidTr="00AA6CA7">
        <w:tc>
          <w:tcPr>
            <w:tcW w:w="2337" w:type="dxa"/>
          </w:tcPr>
          <w:p w14:paraId="34348D22" w14:textId="77777777" w:rsidR="00AA6CA7" w:rsidRDefault="00AA6CA7" w:rsidP="00093A0D">
            <w:pPr>
              <w:pStyle w:val="BodyText2"/>
            </w:pPr>
            <w:r>
              <w:rPr>
                <w:noProof/>
                <w:lang w:bidi="ar-SA"/>
              </w:rPr>
              <w:lastRenderedPageBreak/>
              <w:drawing>
                <wp:inline distT="0" distB="0" distL="0" distR="0" wp14:anchorId="3117FA09" wp14:editId="7FDFEF4D">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45">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5F170FEA" w14:textId="77777777" w:rsidR="00AA6CA7" w:rsidRDefault="00AA6CA7" w:rsidP="00093A0D">
            <w:pPr>
              <w:pStyle w:val="BodyText2"/>
            </w:pPr>
            <w:r>
              <w:rPr>
                <w:noProof/>
                <w:lang w:bidi="ar-SA"/>
              </w:rPr>
              <w:drawing>
                <wp:inline distT="0" distB="0" distL="0" distR="0" wp14:anchorId="4CEC5A7A" wp14:editId="2257DDC1">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46">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12CA778D" w14:textId="77777777" w:rsidR="00AA6CA7" w:rsidRDefault="00AA6CA7" w:rsidP="00093A0D">
            <w:pPr>
              <w:pStyle w:val="BodyText2"/>
            </w:pPr>
            <w:r>
              <w:object w:dxaOrig="4755" w:dyaOrig="8070" w14:anchorId="3A94ED1D">
                <v:shape id="_x0000_i1028" type="#_x0000_t75" style="width:104.25pt;height:178.95pt" o:ole="">
                  <v:imagedata r:id="rId1547" o:title=""/>
                </v:shape>
                <o:OLEObject Type="Embed" ProgID="PBrush" ShapeID="_x0000_i1028" DrawAspect="Content" ObjectID="_1585145839" r:id="rId1548"/>
              </w:object>
            </w:r>
          </w:p>
        </w:tc>
        <w:tc>
          <w:tcPr>
            <w:tcW w:w="2338" w:type="dxa"/>
          </w:tcPr>
          <w:p w14:paraId="7C591324" w14:textId="77777777" w:rsidR="00AA6CA7" w:rsidRDefault="00AA6CA7" w:rsidP="00093A0D">
            <w:pPr>
              <w:pStyle w:val="BodyText2"/>
            </w:pPr>
            <w:r>
              <w:object w:dxaOrig="5085" w:dyaOrig="7860" w14:anchorId="7E5955B6">
                <v:shape id="_x0000_i1029" type="#_x0000_t75" style="width:117.15pt;height:181.6pt" o:ole="">
                  <v:imagedata r:id="rId1549" o:title=""/>
                </v:shape>
                <o:OLEObject Type="Embed" ProgID="PBrush" ShapeID="_x0000_i1029" DrawAspect="Content" ObjectID="_1585145840" r:id="rId1550"/>
              </w:object>
            </w:r>
          </w:p>
        </w:tc>
      </w:tr>
      <w:tr w:rsidR="00AA6CA7" w14:paraId="4BCFF2D7" w14:textId="77777777" w:rsidTr="00AA6CA7">
        <w:tc>
          <w:tcPr>
            <w:tcW w:w="2337" w:type="dxa"/>
          </w:tcPr>
          <w:p w14:paraId="3E8D0E63" w14:textId="77777777" w:rsidR="00AA6CA7" w:rsidRDefault="00AA6CA7" w:rsidP="00093A0D">
            <w:pPr>
              <w:pStyle w:val="BodyText2"/>
            </w:pPr>
            <w:r>
              <w:t>no options</w:t>
            </w:r>
          </w:p>
        </w:tc>
        <w:tc>
          <w:tcPr>
            <w:tcW w:w="2337" w:type="dxa"/>
          </w:tcPr>
          <w:p w14:paraId="446DCB6D" w14:textId="77777777" w:rsidR="00AA6CA7" w:rsidRDefault="00AA6CA7" w:rsidP="00093A0D">
            <w:pPr>
              <w:pStyle w:val="BodyText2"/>
            </w:pPr>
            <w:r w:rsidRPr="00300989">
              <w:t>drop-densest-as-needed</w:t>
            </w:r>
          </w:p>
        </w:tc>
        <w:tc>
          <w:tcPr>
            <w:tcW w:w="2338" w:type="dxa"/>
          </w:tcPr>
          <w:p w14:paraId="4321E632" w14:textId="77777777" w:rsidR="00AA6CA7" w:rsidRDefault="00AA6CA7" w:rsidP="00093A0D">
            <w:pPr>
              <w:pStyle w:val="BodyText2"/>
            </w:pPr>
            <w:r>
              <w:t>drop-fraction-as-needed</w:t>
            </w:r>
          </w:p>
        </w:tc>
        <w:tc>
          <w:tcPr>
            <w:tcW w:w="2338" w:type="dxa"/>
          </w:tcPr>
          <w:p w14:paraId="0688DE97" w14:textId="77777777" w:rsidR="00AA6CA7" w:rsidRDefault="00AA6CA7" w:rsidP="00093A0D">
            <w:pPr>
              <w:pStyle w:val="BodyText2"/>
            </w:pPr>
            <w:r w:rsidRPr="00137D45">
              <w:t>drop-smallest-as-needed</w:t>
            </w:r>
          </w:p>
        </w:tc>
      </w:tr>
      <w:tr w:rsidR="00AA6CA7" w14:paraId="3B90FF0D" w14:textId="77777777" w:rsidTr="00AA6CA7">
        <w:tc>
          <w:tcPr>
            <w:tcW w:w="2337" w:type="dxa"/>
          </w:tcPr>
          <w:p w14:paraId="03A3ED7D" w14:textId="77777777" w:rsidR="00AA6CA7" w:rsidRDefault="00AA6CA7" w:rsidP="00093A0D">
            <w:pPr>
              <w:pStyle w:val="BodyText2"/>
            </w:pPr>
            <w:r>
              <w:object w:dxaOrig="3630" w:dyaOrig="5505" w14:anchorId="443A21B3">
                <v:shape id="_x0000_i1030" type="#_x0000_t75" style="width:123.05pt;height:185.9pt" o:ole="">
                  <v:imagedata r:id="rId1551" o:title=""/>
                </v:shape>
                <o:OLEObject Type="Embed" ProgID="PBrush" ShapeID="_x0000_i1030" DrawAspect="Content" ObjectID="_1585145841" r:id="rId1552"/>
              </w:object>
            </w:r>
          </w:p>
        </w:tc>
        <w:tc>
          <w:tcPr>
            <w:tcW w:w="2337" w:type="dxa"/>
          </w:tcPr>
          <w:p w14:paraId="42DA7D8C" w14:textId="77777777" w:rsidR="00AA6CA7" w:rsidRPr="00300989" w:rsidRDefault="00AA6CA7" w:rsidP="00093A0D">
            <w:pPr>
              <w:pStyle w:val="BodyText2"/>
            </w:pPr>
          </w:p>
        </w:tc>
        <w:tc>
          <w:tcPr>
            <w:tcW w:w="2338" w:type="dxa"/>
          </w:tcPr>
          <w:p w14:paraId="530F32FC" w14:textId="77777777" w:rsidR="00AA6CA7" w:rsidRDefault="00AA6CA7" w:rsidP="00093A0D">
            <w:pPr>
              <w:pStyle w:val="BodyText2"/>
            </w:pPr>
          </w:p>
        </w:tc>
        <w:tc>
          <w:tcPr>
            <w:tcW w:w="2338" w:type="dxa"/>
          </w:tcPr>
          <w:p w14:paraId="0923C032" w14:textId="77777777" w:rsidR="00AA6CA7" w:rsidRPr="00137D45" w:rsidRDefault="00AA6CA7" w:rsidP="00093A0D">
            <w:pPr>
              <w:pStyle w:val="BodyText2"/>
            </w:pPr>
          </w:p>
        </w:tc>
      </w:tr>
      <w:tr w:rsidR="00AA6CA7" w14:paraId="74F8E215" w14:textId="77777777" w:rsidTr="00AA6CA7">
        <w:tc>
          <w:tcPr>
            <w:tcW w:w="2337" w:type="dxa"/>
          </w:tcPr>
          <w:p w14:paraId="44957B1A" w14:textId="77777777" w:rsidR="00AA6CA7" w:rsidRDefault="00AA6CA7" w:rsidP="00093A0D">
            <w:pPr>
              <w:pStyle w:val="BodyText2"/>
            </w:pPr>
            <w:r w:rsidRPr="00137D45">
              <w:t>simplification</w:t>
            </w:r>
            <w:r>
              <w:t xml:space="preserve"> 10</w:t>
            </w:r>
          </w:p>
        </w:tc>
        <w:tc>
          <w:tcPr>
            <w:tcW w:w="2337" w:type="dxa"/>
          </w:tcPr>
          <w:p w14:paraId="35A06512" w14:textId="77777777" w:rsidR="00AA6CA7" w:rsidRPr="00300989" w:rsidRDefault="00AA6CA7" w:rsidP="00093A0D">
            <w:pPr>
              <w:pStyle w:val="BodyText2"/>
            </w:pPr>
          </w:p>
        </w:tc>
        <w:tc>
          <w:tcPr>
            <w:tcW w:w="2338" w:type="dxa"/>
          </w:tcPr>
          <w:p w14:paraId="65522819" w14:textId="77777777" w:rsidR="00AA6CA7" w:rsidRDefault="00AA6CA7" w:rsidP="00093A0D">
            <w:pPr>
              <w:pStyle w:val="BodyText2"/>
            </w:pPr>
          </w:p>
        </w:tc>
        <w:tc>
          <w:tcPr>
            <w:tcW w:w="2338" w:type="dxa"/>
          </w:tcPr>
          <w:p w14:paraId="1BD928A4" w14:textId="77777777" w:rsidR="00AA6CA7" w:rsidRPr="00137D45" w:rsidRDefault="00AA6CA7" w:rsidP="00093A0D">
            <w:pPr>
              <w:pStyle w:val="BodyText2"/>
            </w:pPr>
          </w:p>
        </w:tc>
      </w:tr>
    </w:tbl>
    <w:p w14:paraId="0B063CEA" w14:textId="77777777" w:rsidR="00AA6CA7" w:rsidRDefault="00AA6CA7" w:rsidP="00093A0D">
      <w:pPr>
        <w:pStyle w:val="Heading6"/>
      </w:pPr>
      <w:r>
        <w:t>Runs</w:t>
      </w:r>
    </w:p>
    <w:p w14:paraId="248DD773" w14:textId="77777777" w:rsidR="00CE053D" w:rsidRPr="00B04114" w:rsidRDefault="00CE053D" w:rsidP="00BA2760">
      <w:pPr>
        <w:pStyle w:val="Heading7"/>
      </w:pPr>
      <w:r>
        <w:t>GAUL</w:t>
      </w:r>
    </w:p>
    <w:p w14:paraId="095B8519" w14:textId="77777777" w:rsidR="00AA6CA7" w:rsidRDefault="00AA6CA7" w:rsidP="00BA2760">
      <w:pPr>
        <w:pStyle w:val="Heading7"/>
      </w:pPr>
      <w:r>
        <w:t>WDPA Africa</w:t>
      </w:r>
    </w:p>
    <w:p w14:paraId="170DCA61" w14:textId="77777777" w:rsidR="00AA6CA7" w:rsidRPr="006B437C" w:rsidRDefault="00AA6CA7" w:rsidP="00BA2760">
      <w:pPr>
        <w:pStyle w:val="BodyText2"/>
      </w:pPr>
      <w:r>
        <w:t>Running on the C9 vector-tiles workspace on 17/8/17.</w:t>
      </w:r>
    </w:p>
    <w:p w14:paraId="0719AADB" w14:textId="77777777" w:rsidR="00AA6CA7" w:rsidRDefault="00AA6CA7" w:rsidP="00BA2760">
      <w:pPr>
        <w:pStyle w:val="Unix"/>
      </w:pPr>
      <w:r w:rsidRPr="00BE0696">
        <w:t>tippecanoe -e ~/workspace/tilesets ~/workspace/geojson/salonga.geojson</w:t>
      </w:r>
    </w:p>
    <w:p w14:paraId="7EBC4F3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193747D9"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78CC0E18"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4745ACBF" w14:textId="77777777" w:rsidR="00AA6CA7" w:rsidRDefault="00AA6CA7" w:rsidP="00BA2760">
      <w:pPr>
        <w:pStyle w:val="Heading7"/>
      </w:pPr>
      <w:r>
        <w:t>WDPA Aug 2017</w:t>
      </w:r>
    </w:p>
    <w:p w14:paraId="5701094E"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5DCEE115" w14:textId="77777777" w:rsidR="00AA6CA7" w:rsidRDefault="00AA6CA7" w:rsidP="00BA2760">
      <w:pPr>
        <w:pStyle w:val="Unix"/>
      </w:pPr>
      <w:r>
        <w:t>tippecanoe -e /mnt/disks/new_50gb_drive/tilesets /mnt/disks/new_50gb_drive/wdpa_aug_2017.geojson -z0</w:t>
      </w:r>
    </w:p>
    <w:p w14:paraId="649DC41C" w14:textId="77777777" w:rsidR="00AA6CA7" w:rsidRDefault="00AA6CA7" w:rsidP="00BA2760">
      <w:pPr>
        <w:pStyle w:val="Unix"/>
      </w:pPr>
      <w:r>
        <w:t>Bus error (core dumped)</w:t>
      </w:r>
    </w:p>
    <w:p w14:paraId="13794C14" w14:textId="77777777" w:rsidR="00AA6CA7" w:rsidRDefault="00AA6CA7" w:rsidP="00BA2760">
      <w:pPr>
        <w:pStyle w:val="BodyText2"/>
      </w:pPr>
      <w:r>
        <w:lastRenderedPageBreak/>
        <w:t>So ran:</w:t>
      </w:r>
    </w:p>
    <w:p w14:paraId="2F684FF1" w14:textId="77777777" w:rsidR="00AA6CA7" w:rsidRDefault="00AA6CA7" w:rsidP="00BA2760">
      <w:pPr>
        <w:pStyle w:val="Unix"/>
      </w:pPr>
      <w:r w:rsidRPr="00E02824">
        <w:t>sudo apt-get update</w:t>
      </w:r>
    </w:p>
    <w:p w14:paraId="4FCF9EA0" w14:textId="77777777" w:rsidR="00AA6CA7" w:rsidRDefault="00AA6CA7" w:rsidP="00BA2760">
      <w:pPr>
        <w:pStyle w:val="BodyText2"/>
      </w:pPr>
      <w:r>
        <w:t>Now:</w:t>
      </w:r>
    </w:p>
    <w:p w14:paraId="6B05444D" w14:textId="77777777" w:rsidR="00AA6CA7" w:rsidRDefault="00AA6CA7" w:rsidP="00BA2760">
      <w:pPr>
        <w:pStyle w:val="Unix"/>
      </w:pPr>
      <w:r>
        <w:t>tippecanoe -e /mnt/disks/new_50gb_drive/tilesets /mnt/disks/new_50gb_drive/wdpa_aug_2017.geojson -z0</w:t>
      </w:r>
    </w:p>
    <w:p w14:paraId="441A388E" w14:textId="77777777" w:rsidR="00AA6CA7" w:rsidRDefault="00AA6CA7" w:rsidP="00BA2760">
      <w:pPr>
        <w:pStyle w:val="Unix"/>
      </w:pPr>
      <w:r>
        <w:t>For layer 0, using name "wdpa_aug_2017geojson"</w:t>
      </w:r>
    </w:p>
    <w:p w14:paraId="3CF87FB8" w14:textId="77777777" w:rsidR="00AA6CA7" w:rsidRDefault="00AA6CA7" w:rsidP="00BA2760">
      <w:pPr>
        <w:pStyle w:val="Unix"/>
      </w:pPr>
      <w:r>
        <w:t>You will probably run out of disk space.</w:t>
      </w:r>
    </w:p>
    <w:p w14:paraId="24489168" w14:textId="77777777" w:rsidR="00AA6CA7" w:rsidRDefault="00AA6CA7" w:rsidP="00BA2760">
      <w:pPr>
        <w:pStyle w:val="Unix"/>
      </w:pPr>
      <w:r>
        <w:t>264755 bytes used or committed, of 8192 originally available</w:t>
      </w:r>
    </w:p>
    <w:p w14:paraId="0EFF1B46" w14:textId="77777777" w:rsidR="00AA6CA7" w:rsidRDefault="00AA6CA7" w:rsidP="00BA2760">
      <w:pPr>
        <w:pStyle w:val="Unix"/>
      </w:pPr>
      <w:r>
        <w:t>/mnt/disks/new_50gb_drive/tilesets: Write to temporary file failed: No space left on device</w:t>
      </w:r>
    </w:p>
    <w:p w14:paraId="6BC613C2" w14:textId="77777777" w:rsidR="00AA6CA7" w:rsidRDefault="00AA6CA7" w:rsidP="00BA2760">
      <w:pPr>
        <w:pStyle w:val="BodyText2"/>
      </w:pPr>
      <w:r>
        <w:t>By default Tippecanoe uses /tmp for temporary storage. You can change this with the -t option:</w:t>
      </w:r>
    </w:p>
    <w:p w14:paraId="28F0F6AF" w14:textId="77777777" w:rsidR="00AA6CA7" w:rsidRDefault="00AA6CA7" w:rsidP="00BA2760">
      <w:pPr>
        <w:pStyle w:val="Unix"/>
      </w:pPr>
      <w:r>
        <w:t xml:space="preserve">a_cottam@ubuntu14-04:~$ tippecanoe -e /mnt/disks/new_50gb_drive/tilesets /mnt/disks/new_50gb_drive/wdpa_aug_2017.geojson -z0 -t /mnt/disks/new_50gb_drive/tmp                                                                                                                                                    </w:t>
      </w:r>
    </w:p>
    <w:p w14:paraId="3F345F22" w14:textId="77777777" w:rsidR="00AA6CA7" w:rsidRDefault="00AA6CA7" w:rsidP="00BA2760">
      <w:pPr>
        <w:pStyle w:val="Unix"/>
      </w:pPr>
      <w:r>
        <w:t>For layer 0, using name "wdpa_aug_2017geojson"</w:t>
      </w:r>
    </w:p>
    <w:p w14:paraId="573260BC" w14:textId="77777777" w:rsidR="00AA6CA7" w:rsidRDefault="00AA6CA7" w:rsidP="00BA2760">
      <w:pPr>
        <w:pStyle w:val="BodyText2"/>
      </w:pPr>
      <w:r>
        <w:t>After 11 minutes:</w:t>
      </w:r>
    </w:p>
    <w:p w14:paraId="42B5EDC7" w14:textId="77777777" w:rsidR="00AA6CA7" w:rsidRDefault="00AA6CA7" w:rsidP="00BA2760">
      <w:pPr>
        <w:pStyle w:val="Unix"/>
      </w:pPr>
      <w:r>
        <w:t>Killed.18 million features</w:t>
      </w:r>
    </w:p>
    <w:p w14:paraId="586FD132" w14:textId="77777777" w:rsidR="00AA6CA7" w:rsidRDefault="00AA6CA7" w:rsidP="00BA2760">
      <w:pPr>
        <w:pStyle w:val="BodyText2"/>
      </w:pPr>
      <w:r>
        <w:t xml:space="preserve">The boot drive is full - deleted the zipped wdpa file. But its because its using all the available 1.7Gb memory. </w:t>
      </w:r>
    </w:p>
    <w:p w14:paraId="54B94633" w14:textId="77777777" w:rsidR="00AA6CA7" w:rsidRDefault="00AA6CA7" w:rsidP="00BA2760">
      <w:pPr>
        <w:pStyle w:val="Unix"/>
      </w:pPr>
      <w:r>
        <w:t>a_cottam@ubuntu14-04:~$ df -h /boot</w:t>
      </w:r>
    </w:p>
    <w:p w14:paraId="62C706F7" w14:textId="77777777" w:rsidR="00AA6CA7" w:rsidRDefault="00AA6CA7" w:rsidP="00BA2760">
      <w:pPr>
        <w:pStyle w:val="Unix"/>
      </w:pPr>
      <w:r>
        <w:t>Filesystem      Size  Used Avail Use% Mounted on</w:t>
      </w:r>
    </w:p>
    <w:p w14:paraId="086315EA" w14:textId="77777777" w:rsidR="00AA6CA7" w:rsidRDefault="00AA6CA7" w:rsidP="00BA2760">
      <w:pPr>
        <w:pStyle w:val="Unix"/>
      </w:pPr>
      <w:r>
        <w:t>/dev/sda1       9.9G  9.3G     0 100% /</w:t>
      </w:r>
    </w:p>
    <w:p w14:paraId="5C4C5FDD" w14:textId="77777777" w:rsidR="00AA6CA7" w:rsidRDefault="00AA6CA7" w:rsidP="00BA2760">
      <w:pPr>
        <w:pStyle w:val="BodyText"/>
      </w:pPr>
      <w:r>
        <w:t xml:space="preserve">Running on GCE: </w:t>
      </w:r>
      <w:r w:rsidRPr="003031C1">
        <w:t>n1-standard-1 (1 vCPU, 3.75 GB memory)</w:t>
      </w:r>
      <w:r>
        <w:t>. Started at 15:15 on 25/8/17.</w:t>
      </w:r>
    </w:p>
    <w:p w14:paraId="7906816A" w14:textId="77777777" w:rsidR="00AA6CA7" w:rsidRDefault="00AA6CA7" w:rsidP="00BA2760">
      <w:pPr>
        <w:pStyle w:val="Unix"/>
      </w:pPr>
      <w:r>
        <w:t xml:space="preserve">a_cottam@ubuntu14-04:~$ tippecanoe -e /mnt/disks/new_50gb_drive/tilesets /mnt/disks/new_50gb_drive/wdpa_aug_2017.geojson -t /mnt/disks/new_50gb_drive/tmp                                                                                                                                                    </w:t>
      </w:r>
    </w:p>
    <w:p w14:paraId="099FC170" w14:textId="77777777" w:rsidR="00AA6CA7" w:rsidRDefault="00AA6CA7" w:rsidP="00BA2760">
      <w:pPr>
        <w:pStyle w:val="Unix"/>
      </w:pPr>
      <w:r w:rsidRPr="007376FD">
        <w:t>gcloud auth login</w:t>
      </w:r>
    </w:p>
    <w:p w14:paraId="50CC97F7"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53EEB3FF" w14:textId="77777777" w:rsidR="00AA6CA7" w:rsidRDefault="00AA6CA7" w:rsidP="00BA2760">
      <w:pPr>
        <w:pStyle w:val="BodyText2"/>
      </w:pPr>
      <w:r>
        <w:t xml:space="preserve">Copying using multithreading, setting the header, recursive, not replacing existing files. </w:t>
      </w:r>
    </w:p>
    <w:p w14:paraId="077C329B" w14:textId="77777777" w:rsidR="00AA6CA7" w:rsidRPr="00215683" w:rsidRDefault="00AA6CA7" w:rsidP="00BA2760">
      <w:pPr>
        <w:pStyle w:val="Heading8"/>
        <w:rPr>
          <w:rStyle w:val="text"/>
        </w:rPr>
      </w:pPr>
      <w:r w:rsidRPr="00215683">
        <w:rPr>
          <w:rStyle w:val="text"/>
        </w:rPr>
        <w:t>Trying from a new VM on 4/9/17</w:t>
      </w:r>
    </w:p>
    <w:p w14:paraId="42AE062D" w14:textId="77777777" w:rsidR="00AA6CA7" w:rsidRDefault="00AA6CA7" w:rsidP="005E663B">
      <w:pPr>
        <w:pStyle w:val="ListNumber"/>
        <w:numPr>
          <w:ilvl w:val="0"/>
          <w:numId w:val="43"/>
        </w:numPr>
      </w:pPr>
      <w:r>
        <w:t>Created a new VM in GCE with 3.7Gb RAM and an additional 100Gb disk</w:t>
      </w:r>
    </w:p>
    <w:p w14:paraId="292FCA16" w14:textId="77777777" w:rsidR="00AA6CA7" w:rsidRDefault="00AA6CA7" w:rsidP="005E663B">
      <w:pPr>
        <w:pStyle w:val="ListNumber"/>
        <w:numPr>
          <w:ilvl w:val="0"/>
          <w:numId w:val="43"/>
        </w:numPr>
      </w:pPr>
      <w:r>
        <w:t>Installed Tippecanoe</w:t>
      </w:r>
    </w:p>
    <w:p w14:paraId="29686A63" w14:textId="77777777" w:rsidR="00AA6CA7" w:rsidRDefault="00AA6CA7" w:rsidP="005E663B">
      <w:pPr>
        <w:pStyle w:val="ListNumber"/>
        <w:numPr>
          <w:ilvl w:val="0"/>
          <w:numId w:val="43"/>
        </w:numPr>
      </w:pPr>
      <w:r>
        <w:t>The 100Gb storage is already mounted on the root</w:t>
      </w:r>
    </w:p>
    <w:p w14:paraId="25C61AE1" w14:textId="77777777" w:rsidR="00AA6CA7" w:rsidRDefault="00AA6CA7" w:rsidP="005E663B">
      <w:pPr>
        <w:pStyle w:val="ListNumber"/>
        <w:numPr>
          <w:ilvl w:val="0"/>
          <w:numId w:val="43"/>
        </w:numPr>
      </w:pPr>
      <w:r>
        <w:t xml:space="preserve">Copied the wdpa.geojson file to the VM </w:t>
      </w:r>
    </w:p>
    <w:p w14:paraId="3C01E515" w14:textId="77777777" w:rsidR="00AA6CA7" w:rsidRDefault="00AA6CA7" w:rsidP="00BA2760">
      <w:pPr>
        <w:pStyle w:val="Unix"/>
      </w:pPr>
      <w:r>
        <w:t xml:space="preserve">wget </w:t>
      </w:r>
      <w:r w:rsidRPr="002D16D4">
        <w:t>https://storage.googleapis.com/geeimageserver.appspot.com/geojson/wdpa_aug_2017.geojson</w:t>
      </w:r>
    </w:p>
    <w:p w14:paraId="2FBE2B13" w14:textId="77777777" w:rsidR="00AA6CA7" w:rsidRDefault="00AA6CA7" w:rsidP="005E663B">
      <w:pPr>
        <w:pStyle w:val="ListNumber"/>
      </w:pPr>
      <w:r>
        <w:t>Ran Tippecanoe:</w:t>
      </w:r>
    </w:p>
    <w:p w14:paraId="2D874694" w14:textId="77777777" w:rsidR="00AA6CA7" w:rsidRDefault="00AA6CA7" w:rsidP="00BA2760">
      <w:pPr>
        <w:pStyle w:val="Unix"/>
      </w:pPr>
      <w:r>
        <w:t>mkdir tilesets</w:t>
      </w:r>
    </w:p>
    <w:p w14:paraId="39AB6AF7" w14:textId="77777777" w:rsidR="00AA6CA7" w:rsidRPr="007D5CB4" w:rsidRDefault="00AA6CA7" w:rsidP="00BA2760">
      <w:pPr>
        <w:pStyle w:val="Unix"/>
      </w:pPr>
      <w:r>
        <w:t>tippecanoe -e tilesets wdpa_aug_2017.geojson</w:t>
      </w:r>
    </w:p>
    <w:p w14:paraId="00335F59" w14:textId="77777777" w:rsidR="00AA6CA7" w:rsidRDefault="00AA6CA7" w:rsidP="00BA2760">
      <w:pPr>
        <w:pStyle w:val="BodyText"/>
      </w:pPr>
      <w:r>
        <w:t>After 1hr 50 mins:</w:t>
      </w:r>
    </w:p>
    <w:p w14:paraId="4DDD9619" w14:textId="77777777" w:rsidR="00AA6CA7" w:rsidRDefault="00AA6CA7" w:rsidP="00BA2760">
      <w:pPr>
        <w:pStyle w:val="Unix"/>
      </w:pPr>
      <w:r>
        <w:t>/tmp/geom1.XXII88HM: No space left on device</w:t>
      </w:r>
    </w:p>
    <w:p w14:paraId="48D422D6" w14:textId="77777777" w:rsidR="00AA6CA7" w:rsidRDefault="00AA6CA7" w:rsidP="00BA2760">
      <w:pPr>
        <w:pStyle w:val="BodyText2"/>
      </w:pPr>
      <w:r>
        <w:t>Here is the Disk operations graph from GCP (blue read - green write).</w:t>
      </w:r>
    </w:p>
    <w:p w14:paraId="0D49473C" w14:textId="77777777" w:rsidR="00AA6CA7" w:rsidRDefault="00AA6CA7" w:rsidP="00BA2760">
      <w:pPr>
        <w:pStyle w:val="BodyText2"/>
      </w:pPr>
      <w:r>
        <w:rPr>
          <w:noProof/>
          <w:lang w:bidi="ar-SA"/>
        </w:rPr>
        <w:drawing>
          <wp:inline distT="0" distB="0" distL="0" distR="0" wp14:anchorId="1FE2EA04" wp14:editId="5F3858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53">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4F3E73F4" w14:textId="77777777" w:rsidR="00AA6CA7" w:rsidRDefault="00AA6CA7" w:rsidP="00BA2760">
      <w:pPr>
        <w:pStyle w:val="BodyText2"/>
      </w:pPr>
      <w:r>
        <w:t xml:space="preserve">This is because there are not enough inodes on the system - see </w:t>
      </w:r>
      <w:hyperlink r:id="rId1554" w:history="1">
        <w:r w:rsidRPr="000360DC">
          <w:rPr>
            <w:rStyle w:val="Hyperlink"/>
          </w:rPr>
          <w:t>here</w:t>
        </w:r>
      </w:hyperlink>
      <w:r>
        <w:t xml:space="preserve">. </w:t>
      </w:r>
    </w:p>
    <w:p w14:paraId="29F34975" w14:textId="77777777" w:rsidR="00AA6CA7" w:rsidRPr="000360DC" w:rsidRDefault="00AA6CA7" w:rsidP="00BA2760">
      <w:pPr>
        <w:pStyle w:val="Unix"/>
        <w:rPr>
          <w:lang w:bidi="ar-SA"/>
        </w:rPr>
      </w:pPr>
      <w:r w:rsidRPr="000360DC">
        <w:rPr>
          <w:lang w:bidi="ar-SA"/>
        </w:rPr>
        <w:t>a_cottam@wdpa-vector-tiles:~/tilesets$ df -i</w:t>
      </w:r>
    </w:p>
    <w:p w14:paraId="7555E3F8"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7B179275" w14:textId="77777777" w:rsidR="00AA6CA7" w:rsidRPr="000360DC" w:rsidRDefault="00AA6CA7" w:rsidP="00BA2760">
      <w:pPr>
        <w:pStyle w:val="Unix"/>
        <w:rPr>
          <w:lang w:bidi="ar-SA"/>
        </w:rPr>
      </w:pPr>
      <w:r>
        <w:rPr>
          <w:lang w:bidi="ar-SA"/>
        </w:rPr>
        <w:t>..</w:t>
      </w:r>
    </w:p>
    <w:p w14:paraId="525A8BF6"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76B84723" w14:textId="77777777" w:rsidR="00AA6CA7" w:rsidRPr="00215683" w:rsidRDefault="00AA6CA7" w:rsidP="00BA2760">
      <w:pPr>
        <w:pStyle w:val="Heading8"/>
        <w:rPr>
          <w:rStyle w:val="text"/>
        </w:rPr>
      </w:pPr>
      <w:r w:rsidRPr="00215683">
        <w:rPr>
          <w:rStyle w:val="text"/>
        </w:rPr>
        <w:t>Trying again on 5/9/17</w:t>
      </w:r>
    </w:p>
    <w:p w14:paraId="168E03B3" w14:textId="77777777" w:rsidR="00AA6CA7" w:rsidRDefault="00AA6CA7" w:rsidP="005E663B">
      <w:pPr>
        <w:pStyle w:val="ListNumber"/>
        <w:numPr>
          <w:ilvl w:val="0"/>
          <w:numId w:val="44"/>
        </w:numPr>
        <w:rPr>
          <w:lang w:bidi="ar-SA"/>
        </w:rPr>
      </w:pPr>
      <w:r>
        <w:rPr>
          <w:lang w:bidi="ar-SA"/>
        </w:rPr>
        <w:t>Created a new VM with 100Gb</w:t>
      </w:r>
    </w:p>
    <w:p w14:paraId="6130B8C6" w14:textId="77777777" w:rsidR="00AA6CA7" w:rsidRDefault="00AA6CA7" w:rsidP="005E663B">
      <w:pPr>
        <w:pStyle w:val="ListNumber"/>
        <w:rPr>
          <w:lang w:bidi="ar-SA"/>
        </w:rPr>
      </w:pPr>
      <w:r>
        <w:rPr>
          <w:lang w:bidi="ar-SA"/>
        </w:rPr>
        <w:lastRenderedPageBreak/>
        <w:t xml:space="preserve">Mounted the 100Gb drive with </w:t>
      </w:r>
      <w:r>
        <w:t xml:space="preserve">20000000 </w:t>
      </w:r>
      <w:r>
        <w:rPr>
          <w:lang w:bidi="ar-SA"/>
        </w:rPr>
        <w:t>inodes:</w:t>
      </w:r>
    </w:p>
    <w:p w14:paraId="252D8076"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5DA6045C" w14:textId="77777777" w:rsidR="00AA6CA7" w:rsidRDefault="00AA6CA7" w:rsidP="00BA2760">
      <w:pPr>
        <w:pStyle w:val="Unix"/>
        <w:rPr>
          <w:lang w:bidi="ar-SA"/>
        </w:rPr>
      </w:pPr>
      <w:r w:rsidRPr="00F26093">
        <w:rPr>
          <w:lang w:bidi="ar-SA"/>
        </w:rPr>
        <w:t>mkdir -p data</w:t>
      </w:r>
    </w:p>
    <w:p w14:paraId="450220ED" w14:textId="77777777" w:rsidR="00AA6CA7" w:rsidRDefault="00AA6CA7" w:rsidP="00BA2760">
      <w:pPr>
        <w:pStyle w:val="Unix"/>
        <w:rPr>
          <w:lang w:bidi="ar-SA"/>
        </w:rPr>
      </w:pPr>
      <w:r w:rsidRPr="00F26093">
        <w:rPr>
          <w:lang w:bidi="ar-SA"/>
        </w:rPr>
        <w:t>sudo mount -o discard,defaults /dev/sdb data</w:t>
      </w:r>
    </w:p>
    <w:p w14:paraId="7DB60653" w14:textId="77777777" w:rsidR="00AA6CA7" w:rsidRDefault="00AA6CA7" w:rsidP="00BA2760">
      <w:pPr>
        <w:pStyle w:val="Unix"/>
        <w:rPr>
          <w:lang w:bidi="ar-SA"/>
        </w:rPr>
      </w:pPr>
      <w:r>
        <w:rPr>
          <w:lang w:bidi="ar-SA"/>
        </w:rPr>
        <w:t xml:space="preserve">sudo chmod a+w </w:t>
      </w:r>
      <w:r w:rsidRPr="00A238A4">
        <w:rPr>
          <w:lang w:bidi="ar-SA"/>
        </w:rPr>
        <w:t>data</w:t>
      </w:r>
    </w:p>
    <w:p w14:paraId="4B1DA360" w14:textId="77777777" w:rsidR="00AA6CA7" w:rsidRDefault="00AA6CA7" w:rsidP="005E663B">
      <w:pPr>
        <w:pStyle w:val="ListNumber"/>
        <w:rPr>
          <w:lang w:bidi="ar-SA"/>
        </w:rPr>
      </w:pPr>
      <w:r>
        <w:rPr>
          <w:lang w:bidi="ar-SA"/>
        </w:rPr>
        <w:t>Installed Tippecanoe</w:t>
      </w:r>
    </w:p>
    <w:p w14:paraId="4B117237" w14:textId="77777777" w:rsidR="00AA6CA7" w:rsidRDefault="00AA6CA7" w:rsidP="005E663B">
      <w:pPr>
        <w:pStyle w:val="ListNumber"/>
        <w:rPr>
          <w:lang w:bidi="ar-SA"/>
        </w:rPr>
      </w:pPr>
      <w:r>
        <w:rPr>
          <w:lang w:bidi="ar-SA"/>
        </w:rPr>
        <w:t>Copied the wdpa.geojson file</w:t>
      </w:r>
    </w:p>
    <w:p w14:paraId="775787BC" w14:textId="77777777" w:rsidR="00AA6CA7" w:rsidRDefault="00AA6CA7" w:rsidP="00BA2760">
      <w:pPr>
        <w:pStyle w:val="Unix"/>
      </w:pPr>
      <w:r>
        <w:t>cd data</w:t>
      </w:r>
    </w:p>
    <w:p w14:paraId="73FF3CBE" w14:textId="77777777" w:rsidR="00AA6CA7" w:rsidRDefault="00AA6CA7" w:rsidP="00BA2760">
      <w:pPr>
        <w:pStyle w:val="Unix"/>
      </w:pPr>
      <w:r>
        <w:t xml:space="preserve">wget </w:t>
      </w:r>
      <w:r w:rsidRPr="002D16D4">
        <w:t>https://storage.googleapis.com/geeimageserver.appspot.com/geojson/wdpa_aug_2017.geojson</w:t>
      </w:r>
    </w:p>
    <w:p w14:paraId="21CA3232" w14:textId="77777777" w:rsidR="00AA6CA7" w:rsidRDefault="00AA6CA7" w:rsidP="005E663B">
      <w:pPr>
        <w:pStyle w:val="ListNumber"/>
        <w:rPr>
          <w:lang w:bidi="ar-SA"/>
        </w:rPr>
      </w:pPr>
      <w:r>
        <w:rPr>
          <w:lang w:bidi="ar-SA"/>
        </w:rPr>
        <w:t>Ran Tippecanoe (took 1hr 40mins) using the layer name wdpa, guessing at what scale to produce tiles and not producing small squares where multiple small features overlap:</w:t>
      </w:r>
    </w:p>
    <w:p w14:paraId="64F474AA" w14:textId="77777777" w:rsidR="00AA6CA7" w:rsidRDefault="00AA6CA7" w:rsidP="00BA2760">
      <w:pPr>
        <w:pStyle w:val="Unix"/>
      </w:pPr>
      <w:r w:rsidRPr="006B57CC">
        <w:t xml:space="preserve">a_cottam@wdpa-vector-tiles:~/data$ </w:t>
      </w:r>
      <w:r>
        <w:t>mkdir tilesets</w:t>
      </w:r>
    </w:p>
    <w:p w14:paraId="112C890F" w14:textId="77777777" w:rsidR="00AA6CA7" w:rsidRDefault="00AA6CA7" w:rsidP="00BA2760">
      <w:pPr>
        <w:pStyle w:val="Unix"/>
      </w:pPr>
      <w:r w:rsidRPr="006B57CC">
        <w:t xml:space="preserve">a_cottam@wdpa-vector-tiles:~/data$ </w:t>
      </w:r>
      <w:r>
        <w:t>mkdir tmp</w:t>
      </w:r>
    </w:p>
    <w:p w14:paraId="7492BC1E"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3C47C987" w14:textId="77777777" w:rsidR="00AA6CA7" w:rsidRDefault="00AA6CA7" w:rsidP="00BA2760">
      <w:pPr>
        <w:pStyle w:val="BodyText2"/>
      </w:pPr>
      <w:r>
        <w:t>This did the following levels:</w:t>
      </w:r>
    </w:p>
    <w:p w14:paraId="290B18FC" w14:textId="77777777" w:rsidR="00AA6CA7" w:rsidRDefault="00AA6CA7" w:rsidP="00BA2760">
      <w:pPr>
        <w:pStyle w:val="Unix"/>
        <w:rPr>
          <w:lang w:bidi="ar-SA"/>
        </w:rPr>
      </w:pPr>
      <w:r>
        <w:rPr>
          <w:lang w:bidi="ar-SA"/>
        </w:rPr>
        <w:t>Choosing a maxzoom of -z4 for features about 18125 feet apart</w:t>
      </w:r>
    </w:p>
    <w:p w14:paraId="29CA4654" w14:textId="77777777" w:rsidR="00AA6CA7" w:rsidRDefault="00AA6CA7" w:rsidP="00BA2760">
      <w:pPr>
        <w:pStyle w:val="Unix"/>
        <w:rPr>
          <w:lang w:bidi="ar-SA"/>
        </w:rPr>
      </w:pPr>
      <w:r>
        <w:rPr>
          <w:lang w:bidi="ar-SA"/>
        </w:rPr>
        <w:t>Choosing a maxzoom of -z12 for resolution of about 71 feet within features</w:t>
      </w:r>
    </w:p>
    <w:p w14:paraId="4FF8C2A1" w14:textId="77777777" w:rsidR="00AA6CA7" w:rsidRDefault="00AA6CA7" w:rsidP="005E663B">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154F8A95"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278445C8" w14:textId="77777777" w:rsidR="00AA6CA7" w:rsidRDefault="00AA6CA7" w:rsidP="00BA2760">
      <w:pPr>
        <w:pStyle w:val="Unix"/>
        <w:rPr>
          <w:lang w:bidi="ar-SA"/>
        </w:rPr>
      </w:pPr>
      <w:r w:rsidRPr="00F01249">
        <w:rPr>
          <w:lang w:bidi="ar-SA"/>
        </w:rPr>
        <w:t>2622519 : ./data</w:t>
      </w:r>
    </w:p>
    <w:p w14:paraId="1875C05B"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78612D76" w14:textId="77777777" w:rsidR="00AA6CA7" w:rsidRDefault="00AA6CA7" w:rsidP="00BA2760">
      <w:pPr>
        <w:pStyle w:val="Unix"/>
        <w:rPr>
          <w:lang w:bidi="ar-SA"/>
        </w:rPr>
      </w:pPr>
      <w:r w:rsidRPr="008B4D5D">
        <w:rPr>
          <w:lang w:bidi="ar-SA"/>
        </w:rPr>
        <w:t>gsutil du gs://geeimageserver.appspot.com/vectorTiles/wdpa/tilesets | wc -l</w:t>
      </w:r>
    </w:p>
    <w:p w14:paraId="4319EFDE" w14:textId="77777777" w:rsidR="00AA6CA7" w:rsidRDefault="00AA6CA7" w:rsidP="00BA2760">
      <w:pPr>
        <w:pStyle w:val="BodyText2"/>
        <w:rPr>
          <w:lang w:bidi="ar-SA"/>
        </w:rPr>
      </w:pPr>
      <w:r>
        <w:rPr>
          <w:lang w:bidi="ar-SA"/>
        </w:rPr>
        <w:t>Here are the delete/copy commands:</w:t>
      </w:r>
    </w:p>
    <w:p w14:paraId="5513F5FB" w14:textId="77777777" w:rsidR="00AA6CA7" w:rsidRDefault="00AA6CA7" w:rsidP="00BA2760">
      <w:pPr>
        <w:pStyle w:val="Unix"/>
        <w:rPr>
          <w:lang w:bidi="ar-SA"/>
        </w:rPr>
      </w:pPr>
      <w:r>
        <w:rPr>
          <w:lang w:bidi="ar-SA"/>
        </w:rPr>
        <w:t>gcloud auth login</w:t>
      </w:r>
    </w:p>
    <w:p w14:paraId="79D09252" w14:textId="77777777" w:rsidR="00AA6CA7" w:rsidRDefault="00AA6CA7" w:rsidP="00BA2760">
      <w:pPr>
        <w:pStyle w:val="Unix"/>
        <w:rPr>
          <w:lang w:bidi="ar-SA"/>
        </w:rPr>
      </w:pPr>
      <w:r w:rsidRPr="00BA33FD">
        <w:rPr>
          <w:lang w:bidi="ar-SA"/>
        </w:rPr>
        <w:t>gsutil -m rm -r gs://geeimageserver.appspot.com/vectorTiles/wdpa</w:t>
      </w:r>
    </w:p>
    <w:p w14:paraId="518A4275" w14:textId="77777777" w:rsidR="00AA6CA7" w:rsidRDefault="00AA6CA7" w:rsidP="00BA2760">
      <w:pPr>
        <w:pStyle w:val="Unix"/>
        <w:rPr>
          <w:lang w:bidi="ar-SA"/>
        </w:rPr>
      </w:pPr>
      <w:r>
        <w:rPr>
          <w:lang w:bidi="ar-SA"/>
        </w:rPr>
        <w:t>gsutil -m -h "Content-Encoding:gzip" cp -r tilesets/ gs://geeimageserver.appspot.com/vectorTiles/wdpa</w:t>
      </w:r>
    </w:p>
    <w:p w14:paraId="40246748" w14:textId="77777777" w:rsidR="00AA6CA7" w:rsidRDefault="00AA6CA7" w:rsidP="00BA2760">
      <w:pPr>
        <w:pStyle w:val="BodyText2"/>
        <w:rPr>
          <w:lang w:bidi="ar-SA"/>
        </w:rPr>
      </w:pPr>
      <w:r>
        <w:rPr>
          <w:lang w:bidi="ar-SA"/>
        </w:rPr>
        <w:t>Or to make the tiles remain in cache for 1 month:</w:t>
      </w:r>
    </w:p>
    <w:p w14:paraId="4F9B1AC2"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0C5E6A02" w14:textId="77777777" w:rsidR="00AA6CA7" w:rsidRDefault="00AA6CA7" w:rsidP="00BA2760">
      <w:pPr>
        <w:pStyle w:val="BodyText2"/>
        <w:rPr>
          <w:lang w:bidi="ar-SA"/>
        </w:rPr>
      </w:pPr>
      <w:r>
        <w:rPr>
          <w:lang w:bidi="ar-SA"/>
        </w:rPr>
        <w:t>Suddenly stopped after about 16 hours - the ssh session seems to be frozen:</w:t>
      </w:r>
    </w:p>
    <w:p w14:paraId="1D1586ED" w14:textId="77777777" w:rsidR="00AA6CA7" w:rsidRPr="00443CFF" w:rsidRDefault="00AA6CA7" w:rsidP="00BA2760">
      <w:pPr>
        <w:pStyle w:val="Unix"/>
        <w:rPr>
          <w:lang w:bidi="ar-SA"/>
        </w:rPr>
      </w:pPr>
      <w:r w:rsidRPr="00443CFF">
        <w:rPr>
          <w:lang w:bidi="ar-SA"/>
        </w:rPr>
        <w:t>- [1.7m/2.6m files][  1.2 GiB/  2.2 GiB]  54% Done  17.8 KiB/s ETA 16:08:58</w:t>
      </w:r>
    </w:p>
    <w:p w14:paraId="5DE5EE6A" w14:textId="77777777" w:rsidR="00AA6CA7" w:rsidRDefault="00AA6CA7" w:rsidP="005E663B">
      <w:pPr>
        <w:pStyle w:val="ListNumber"/>
        <w:rPr>
          <w:lang w:bidi="ar-SA"/>
        </w:rPr>
      </w:pPr>
      <w:r>
        <w:rPr>
          <w:lang w:bidi="ar-SA"/>
        </w:rPr>
        <w:t>Remove the GZIP header on the metadata.json file</w:t>
      </w:r>
    </w:p>
    <w:p w14:paraId="58F83AD0" w14:textId="77777777" w:rsidR="00AA6CA7" w:rsidRPr="00215683" w:rsidRDefault="00AA6CA7" w:rsidP="00BA2760">
      <w:pPr>
        <w:pStyle w:val="Heading8"/>
        <w:rPr>
          <w:rStyle w:val="text"/>
        </w:rPr>
      </w:pPr>
      <w:r w:rsidRPr="00215683">
        <w:rPr>
          <w:rStyle w:val="text"/>
        </w:rPr>
        <w:t xml:space="preserve">Trying </w:t>
      </w:r>
      <w:r>
        <w:rPr>
          <w:rStyle w:val="text"/>
        </w:rPr>
        <w:t>again</w:t>
      </w:r>
      <w:r w:rsidRPr="00215683">
        <w:rPr>
          <w:rStyle w:val="text"/>
        </w:rPr>
        <w:t xml:space="preserve"> on 6/9/17</w:t>
      </w:r>
    </w:p>
    <w:p w14:paraId="45F52364" w14:textId="77777777" w:rsidR="00AA6CA7" w:rsidRDefault="00AA6CA7" w:rsidP="00BA2760">
      <w:pPr>
        <w:pStyle w:val="Unix"/>
        <w:rPr>
          <w:lang w:bidi="ar-SA"/>
        </w:rPr>
      </w:pPr>
      <w:r>
        <w:rPr>
          <w:lang w:bidi="ar-SA"/>
        </w:rPr>
        <w:t>a_cottam@wdpa-vector-tiles:~/data$ tippecanoe -e tilesets wdpa_aug_2017.geojson -t tmp -zg -l wdpa -pt -A 'UNEP-WCMC'</w:t>
      </w:r>
    </w:p>
    <w:p w14:paraId="685B8765" w14:textId="77777777" w:rsidR="00AA6CA7" w:rsidRDefault="00AA6CA7" w:rsidP="00BA2760">
      <w:pPr>
        <w:pStyle w:val="Unix"/>
        <w:rPr>
          <w:lang w:bidi="ar-SA"/>
        </w:rPr>
      </w:pPr>
      <w:r>
        <w:rPr>
          <w:lang w:bidi="ar-SA"/>
        </w:rPr>
        <w:t>Warning: temp directory tmp doesn't begin with /</w:t>
      </w:r>
    </w:p>
    <w:p w14:paraId="1A662641"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5BD6490E" w14:textId="77777777" w:rsidR="00AA6CA7" w:rsidRDefault="00AA6CA7" w:rsidP="00BA2760">
      <w:pPr>
        <w:pStyle w:val="Unix"/>
        <w:rPr>
          <w:lang w:bidi="ar-SA"/>
        </w:rPr>
      </w:pPr>
      <w:r>
        <w:rPr>
          <w:lang w:bidi="ar-SA"/>
        </w:rPr>
        <w:t>Choosing a maxzoom of -z4 for features about 18125 feet apart</w:t>
      </w:r>
    </w:p>
    <w:p w14:paraId="46BD75D4" w14:textId="77777777" w:rsidR="00AA6CA7" w:rsidRDefault="00AA6CA7" w:rsidP="00BA2760">
      <w:pPr>
        <w:pStyle w:val="Unix"/>
        <w:rPr>
          <w:lang w:bidi="ar-SA"/>
        </w:rPr>
      </w:pPr>
      <w:r>
        <w:rPr>
          <w:lang w:bidi="ar-SA"/>
        </w:rPr>
        <w:t>Choosing a maxzoom of -z12 for resolution of about 71 feet within features</w:t>
      </w:r>
    </w:p>
    <w:p w14:paraId="6D5E1463" w14:textId="77777777" w:rsidR="00AA6CA7" w:rsidRDefault="00AA6CA7" w:rsidP="00BA2760">
      <w:pPr>
        <w:pStyle w:val="Unix"/>
        <w:rPr>
          <w:lang w:bidi="ar-SA"/>
        </w:rPr>
      </w:pPr>
      <w:r>
        <w:rPr>
          <w:lang w:bidi="ar-SA"/>
        </w:rPr>
        <w:t xml:space="preserve">tile 0/0/0 has 215369 features, &gt;200000    </w:t>
      </w:r>
    </w:p>
    <w:p w14:paraId="4D411A04" w14:textId="77777777" w:rsidR="00AA6CA7" w:rsidRDefault="00AA6CA7" w:rsidP="00BA2760">
      <w:pPr>
        <w:pStyle w:val="Unix"/>
        <w:rPr>
          <w:lang w:bidi="ar-SA"/>
        </w:rPr>
      </w:pPr>
      <w:r>
        <w:rPr>
          <w:lang w:bidi="ar-SA"/>
        </w:rPr>
        <w:t>Try using --drop-fraction-as-needed or --drop-densest-as-needed.</w:t>
      </w:r>
    </w:p>
    <w:p w14:paraId="558FF5A0" w14:textId="77777777" w:rsidR="00AA6CA7" w:rsidRDefault="00AA6CA7" w:rsidP="00BA2760">
      <w:pPr>
        <w:pStyle w:val="Unix"/>
        <w:rPr>
          <w:lang w:bidi="ar-SA"/>
        </w:rPr>
      </w:pPr>
      <w:r>
        <w:rPr>
          <w:lang w:bidi="ar-SA"/>
        </w:rPr>
        <w:t>*** NOTE TILES ONLY COMPLETE THROUGH ZOOM -1 ***</w:t>
      </w:r>
    </w:p>
    <w:p w14:paraId="0ECEE3BA" w14:textId="77777777" w:rsidR="00AA6CA7" w:rsidRDefault="00AA6CA7" w:rsidP="00BA2760">
      <w:pPr>
        <w:pStyle w:val="Unix"/>
        <w:rPr>
          <w:lang w:bidi="ar-SA"/>
        </w:rPr>
      </w:pPr>
      <w:r>
        <w:rPr>
          <w:lang w:bidi="ar-SA"/>
        </w:rPr>
        <w:t>Internal error: did not close all files: 4</w:t>
      </w:r>
    </w:p>
    <w:p w14:paraId="32031FED"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3CEC9A45" w14:textId="77777777" w:rsidR="00AA6CA7" w:rsidRDefault="00AA6CA7" w:rsidP="00BA2760">
      <w:pPr>
        <w:pStyle w:val="Heading8"/>
        <w:rPr>
          <w:lang w:bidi="ar-SA"/>
        </w:rPr>
      </w:pPr>
      <w:r>
        <w:rPr>
          <w:lang w:bidi="ar-SA"/>
        </w:rPr>
        <w:t>Trying again on 7/9/17</w:t>
      </w:r>
    </w:p>
    <w:p w14:paraId="5BE7145E" w14:textId="77777777" w:rsidR="00AA6CA7" w:rsidRDefault="00AA6CA7" w:rsidP="00BA2760">
      <w:pPr>
        <w:pStyle w:val="BodyText2"/>
        <w:rPr>
          <w:lang w:bidi="ar-SA"/>
        </w:rPr>
      </w:pPr>
      <w:r>
        <w:rPr>
          <w:lang w:bidi="ar-SA"/>
        </w:rPr>
        <w:t>On a VM with 6.5Gb and 100Gb external drive. Took 1 hour and 40 minutes:</w:t>
      </w:r>
    </w:p>
    <w:p w14:paraId="4B05490B" w14:textId="77777777" w:rsidR="00AA6CA7" w:rsidRDefault="00AA6CA7" w:rsidP="00BA2760">
      <w:pPr>
        <w:pStyle w:val="Unix"/>
        <w:rPr>
          <w:lang w:bidi="ar-SA"/>
        </w:rPr>
      </w:pPr>
      <w:r>
        <w:rPr>
          <w:lang w:bidi="ar-SA"/>
        </w:rPr>
        <w:t>a_cottam@wdpa-vector-tiles:~/data$ tippecanoe -e tilesets wdpa_aug_2017.geojson -t tmp -zg -l wdpa</w:t>
      </w:r>
    </w:p>
    <w:p w14:paraId="24CFFE3E" w14:textId="77777777" w:rsidR="00AA6CA7" w:rsidRDefault="00AA6CA7" w:rsidP="00BA2760">
      <w:pPr>
        <w:pStyle w:val="Unix"/>
        <w:rPr>
          <w:lang w:bidi="ar-SA"/>
        </w:rPr>
      </w:pPr>
      <w:r>
        <w:rPr>
          <w:lang w:bidi="ar-SA"/>
        </w:rPr>
        <w:t>Warning: temp directory tmp doesn't begin with /</w:t>
      </w:r>
    </w:p>
    <w:p w14:paraId="5A5962CB"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322FF085" w14:textId="77777777" w:rsidR="00AA6CA7" w:rsidRDefault="00AA6CA7" w:rsidP="00BA2760">
      <w:pPr>
        <w:pStyle w:val="Unix"/>
        <w:rPr>
          <w:lang w:bidi="ar-SA"/>
        </w:rPr>
      </w:pPr>
      <w:r>
        <w:rPr>
          <w:lang w:bidi="ar-SA"/>
        </w:rPr>
        <w:t>Choosing a maxzoom of -z4 for features about 18125 feet apart</w:t>
      </w:r>
    </w:p>
    <w:p w14:paraId="742AF1EF" w14:textId="77777777" w:rsidR="00AA6CA7" w:rsidRDefault="00AA6CA7" w:rsidP="00BA2760">
      <w:pPr>
        <w:pStyle w:val="Unix"/>
        <w:rPr>
          <w:lang w:bidi="ar-SA"/>
        </w:rPr>
      </w:pPr>
      <w:r>
        <w:rPr>
          <w:lang w:bidi="ar-SA"/>
        </w:rPr>
        <w:t>Choosing a maxzoom of -z12 for resolution of about 71 feet within features</w:t>
      </w:r>
    </w:p>
    <w:p w14:paraId="2E9052F0" w14:textId="77777777" w:rsidR="00AA6CA7" w:rsidRDefault="00AA6CA7" w:rsidP="00BA2760">
      <w:pPr>
        <w:pStyle w:val="BodyText2"/>
        <w:rPr>
          <w:lang w:bidi="ar-SA"/>
        </w:rPr>
      </w:pPr>
      <w:r>
        <w:rPr>
          <w:lang w:bidi="ar-SA"/>
        </w:rPr>
        <w:lastRenderedPageBreak/>
        <w:t>Copying and setting cache control for 1 month (took about 8 hours):</w:t>
      </w:r>
    </w:p>
    <w:p w14:paraId="71CA976D"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0420336D" w14:textId="77777777" w:rsidR="00AA6CA7" w:rsidRDefault="00AA6CA7" w:rsidP="00BA2760">
      <w:pPr>
        <w:pStyle w:val="Unix"/>
        <w:rPr>
          <w:lang w:bidi="ar-SA"/>
        </w:rPr>
      </w:pPr>
      <w:r>
        <w:rPr>
          <w:lang w:bidi="ar-SA"/>
        </w:rPr>
        <w:t xml:space="preserve">\ [749.9k/749.9k files][909.3 MiB/909.3 MiB] 100% Done  94.4 KiB/s ETA 00:00:00 </w:t>
      </w:r>
    </w:p>
    <w:p w14:paraId="626195C4" w14:textId="77777777" w:rsidR="00AA6CA7" w:rsidRPr="00215683" w:rsidRDefault="00AA6CA7" w:rsidP="00BA2760">
      <w:pPr>
        <w:pStyle w:val="Unix"/>
        <w:rPr>
          <w:lang w:bidi="ar-SA"/>
        </w:rPr>
      </w:pPr>
      <w:r>
        <w:rPr>
          <w:lang w:bidi="ar-SA"/>
        </w:rPr>
        <w:t>Operation completed over 749.9k objects/909.3 MiB.</w:t>
      </w:r>
    </w:p>
    <w:p w14:paraId="75149F40" w14:textId="74A819FA" w:rsidR="00A60D5C" w:rsidRDefault="00A60D5C" w:rsidP="00BA2760">
      <w:pPr>
        <w:pStyle w:val="Heading7"/>
      </w:pPr>
      <w:bookmarkStart w:id="291" w:name="_WDPA_TZA_and"/>
      <w:bookmarkStart w:id="292" w:name="_WDPA_marine_and"/>
      <w:bookmarkEnd w:id="291"/>
      <w:bookmarkEnd w:id="292"/>
      <w:r>
        <w:t>WDPA Aug 2017 Marine/Terrestrial</w:t>
      </w:r>
    </w:p>
    <w:p w14:paraId="05E60679" w14:textId="77777777" w:rsidR="002578F7" w:rsidRDefault="002578F7" w:rsidP="002578F7">
      <w:pPr>
        <w:pStyle w:val="Heading8"/>
      </w:pPr>
      <w:r>
        <w:t>To mbtiles</w:t>
      </w:r>
    </w:p>
    <w:p w14:paraId="01C859BA" w14:textId="19FE093F" w:rsidR="00BA2760" w:rsidRDefault="00BA2760" w:rsidP="00BA2760">
      <w:pPr>
        <w:pStyle w:val="BodyText2"/>
      </w:pPr>
      <w:r>
        <w:t>No problem creating the marine vector tiles with a GCS micro with 10G storage, but the terrestrial take &gt; 8 hours when outputting to mbtiles and uses up &gt;200Gb.</w:t>
      </w:r>
    </w:p>
    <w:p w14:paraId="7E26E0A0" w14:textId="77777777" w:rsidR="00BA2760" w:rsidRDefault="00BA2760" w:rsidP="00BA2760">
      <w:pPr>
        <w:pStyle w:val="Unix"/>
      </w:pPr>
      <w:r w:rsidRPr="00C62A5D">
        <w:t>a_cottam@ubuntu14-04:~</w:t>
      </w:r>
      <w:r>
        <w:t>$ tippecanoe -o marine.mbtiles marine.geojson</w:t>
      </w:r>
    </w:p>
    <w:p w14:paraId="348452D6" w14:textId="77777777" w:rsidR="00BA2760" w:rsidRDefault="00BA2760" w:rsidP="00BA2760">
      <w:pPr>
        <w:pStyle w:val="BodyText2"/>
      </w:pPr>
      <w:r>
        <w:t>For the terrestrial ones even though there was 150Gb of storage (on boot disk) I got the following error after half an hour using 2CPUs:</w:t>
      </w:r>
    </w:p>
    <w:p w14:paraId="536ABE1F" w14:textId="77777777" w:rsidR="00BA2760" w:rsidRDefault="00BA2760" w:rsidP="00BA2760">
      <w:pPr>
        <w:pStyle w:val="Unix"/>
      </w:pPr>
      <w:r w:rsidRPr="000D593E">
        <w:t>/tmp/geom1.XXRD7HmX: No space left on device</w:t>
      </w:r>
    </w:p>
    <w:p w14:paraId="718F7808" w14:textId="1A29ADA0" w:rsidR="00BA2760" w:rsidRDefault="00BA2760" w:rsidP="00BA2760">
      <w:pPr>
        <w:pStyle w:val="BodyText2"/>
      </w:pPr>
      <w:r>
        <w:t>The mbtiles are too big for the VM and will certainly be too big to upload directly to MapBox so I will have to output them as pbf files like before.</w:t>
      </w:r>
    </w:p>
    <w:p w14:paraId="470D2586" w14:textId="7043CCD3" w:rsidR="002578F7" w:rsidRDefault="002578F7" w:rsidP="002578F7">
      <w:pPr>
        <w:pStyle w:val="Heading8"/>
      </w:pPr>
      <w:r>
        <w:t>To pbf files</w:t>
      </w:r>
    </w:p>
    <w:p w14:paraId="410C980F" w14:textId="758C7741" w:rsidR="00BA2760" w:rsidRDefault="00BA2760" w:rsidP="005E663B">
      <w:pPr>
        <w:pStyle w:val="ListNumber"/>
        <w:numPr>
          <w:ilvl w:val="0"/>
          <w:numId w:val="49"/>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28C7E137" w14:textId="41CE7A53" w:rsidR="002578F7" w:rsidRDefault="004913F1" w:rsidP="005E663B">
      <w:pPr>
        <w:pStyle w:val="ListNumber"/>
        <w:numPr>
          <w:ilvl w:val="0"/>
          <w:numId w:val="49"/>
        </w:numPr>
      </w:pPr>
      <w:r>
        <w:t>Creating the geojson files on the wdpa-vector-tiles GCE VM with 6.5Gb and 100Gb external disk.</w:t>
      </w:r>
    </w:p>
    <w:p w14:paraId="09806829" w14:textId="76AFBEB4" w:rsidR="002578F7" w:rsidRDefault="002578F7" w:rsidP="002578F7">
      <w:pPr>
        <w:pStyle w:val="Unix"/>
      </w:pPr>
      <w:r w:rsidRPr="002578F7">
        <w:t>ogr2ogr -f GeoJSON /mnt/disks/new_100gb_drive/wdpa_aug_2017.geojson shapefiles/marine_split_wgs84.shp</w:t>
      </w:r>
    </w:p>
    <w:p w14:paraId="4F33EEBC" w14:textId="6E21E7E1" w:rsidR="0069638F" w:rsidRDefault="0069638F" w:rsidP="002578F7">
      <w:pPr>
        <w:pStyle w:val="Unix"/>
      </w:pPr>
      <w:r w:rsidRPr="0069638F">
        <w:t xml:space="preserve">ogr2ogr -f GeoJSON /mnt/disks/new_100gb_drive/wdpa_aug_2017_terrestrial.geojson shapefiles/terrestrial_split_wgs84.shp  </w:t>
      </w:r>
    </w:p>
    <w:p w14:paraId="6FF976F7" w14:textId="405D2196" w:rsidR="00A60D5C" w:rsidRPr="00A60D5C" w:rsidRDefault="002578F7" w:rsidP="005E663B">
      <w:pPr>
        <w:pStyle w:val="ListNumber"/>
      </w:pPr>
      <w:r>
        <w:t>Creating the pbf files</w:t>
      </w:r>
      <w:r w:rsidR="0078357A">
        <w:t xml:space="preserve"> (make sure you write to a folder where there are lots of inodes).</w:t>
      </w:r>
    </w:p>
    <w:p w14:paraId="67D7FE8C" w14:textId="75BE753A" w:rsidR="00A60D5C" w:rsidRDefault="0078357A" w:rsidP="00BA2760">
      <w:pPr>
        <w:pStyle w:val="Unix"/>
      </w:pPr>
      <w:r w:rsidRPr="0078357A">
        <w:t>tippecanoe -e /mnt/disks/new_100gb_drive/tilesets /mnt/disks/new_100gb_drive/wdpa_aug_2017.geojson -zg -l wdpa_aug_2017_marine</w:t>
      </w:r>
    </w:p>
    <w:p w14:paraId="26A41D4B" w14:textId="79254CB8" w:rsidR="0069638F" w:rsidRDefault="0069638F" w:rsidP="00BA2760">
      <w:pPr>
        <w:pStyle w:val="Unix"/>
      </w:pPr>
      <w:r w:rsidRPr="0069638F">
        <w:t>tippecanoe -e /mnt/disks/new_100gb_drive/tilesets_terrestrial /mnt/disks/new_100gb_drive/wdpa_aug_2017_terrestrial.geojson -zg -l wdpa_aug_2017_terrestrial</w:t>
      </w:r>
    </w:p>
    <w:p w14:paraId="26FD28E7" w14:textId="6A37C1C0" w:rsidR="00E75AC8" w:rsidRDefault="00E75AC8" w:rsidP="005E663B">
      <w:pPr>
        <w:pStyle w:val="ListNumber"/>
      </w:pPr>
      <w:r>
        <w:t>Copying to Google Cloud Storage.</w:t>
      </w:r>
    </w:p>
    <w:p w14:paraId="2DE36C77"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187C260A" w14:textId="276AED7E"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4C25BFA2" w14:textId="76B9EFB1"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33275C8E" w14:textId="77777777" w:rsidR="002578F7" w:rsidRDefault="002578F7" w:rsidP="002578F7">
      <w:pPr>
        <w:pStyle w:val="Heading7"/>
      </w:pPr>
      <w:r>
        <w:t>WDPA TZA and MOZ with coverage stats</w:t>
      </w:r>
    </w:p>
    <w:p w14:paraId="08168D21"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6430E0C9" w14:textId="77777777" w:rsidR="002578F7" w:rsidRDefault="002578F7" w:rsidP="002578F7">
      <w:pPr>
        <w:pStyle w:val="Unix"/>
      </w:pPr>
      <w:r w:rsidRPr="00324E53">
        <w:t>ubuntu@blishten-vector-tiles-4577836:~/workspace$ unzip wdpa.zip</w:t>
      </w:r>
    </w:p>
    <w:p w14:paraId="422C68E5" w14:textId="77777777" w:rsidR="002578F7" w:rsidRDefault="002578F7" w:rsidP="002578F7">
      <w:pPr>
        <w:pStyle w:val="Unix"/>
      </w:pPr>
      <w:r w:rsidRPr="00324E53">
        <w:t xml:space="preserve">ubuntu@blishten-vector-tiles-4577836:~/workspace$ ogr2ogr -f GeoJSON wdpa_test.geojson terrestrial_pas.shp </w:t>
      </w:r>
    </w:p>
    <w:p w14:paraId="3CC0E5EB" w14:textId="77777777" w:rsidR="002578F7" w:rsidRDefault="002578F7" w:rsidP="002578F7">
      <w:pPr>
        <w:pStyle w:val="Unix"/>
      </w:pPr>
      <w:r w:rsidRPr="00C4769F">
        <w:t>ubuntu@blishten-vector-tiles-4577836:~/workspace$ tippecanoe -o wdpa_test.mbtiles wdpa_test.geojson</w:t>
      </w:r>
    </w:p>
    <w:p w14:paraId="4F414236" w14:textId="79DB3EF0" w:rsidR="002578F7" w:rsidRPr="003576FF" w:rsidRDefault="002578F7" w:rsidP="002578F7">
      <w:pPr>
        <w:pStyle w:val="BodyText2"/>
      </w:pPr>
      <w:r>
        <w:t>Uploading to MapBox Studio.</w:t>
      </w:r>
      <w:r w:rsidR="002A2846">
        <w:t xml:space="preserve"> </w:t>
      </w:r>
    </w:p>
    <w:p w14:paraId="489774EC" w14:textId="77777777" w:rsidR="00AA6CA7" w:rsidRDefault="00AA6CA7" w:rsidP="00AA6CA7">
      <w:pPr>
        <w:pStyle w:val="Heading6"/>
      </w:pPr>
      <w:r>
        <w:t>Decoding to geojson</w:t>
      </w:r>
    </w:p>
    <w:p w14:paraId="756D6264"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00647C4F" w14:textId="77777777" w:rsidR="00AA6CA7" w:rsidRDefault="00AA6CA7" w:rsidP="00AA6CA7">
      <w:pPr>
        <w:pStyle w:val="Unix"/>
      </w:pPr>
      <w:r w:rsidRPr="00F52027">
        <w:t>tippecanoe-decode ~/workspace/tilesets/12/2276/2068.pbf 12 2276 2068</w:t>
      </w:r>
    </w:p>
    <w:p w14:paraId="2A019E6B" w14:textId="61EA644E" w:rsidR="00AA6CA7" w:rsidRDefault="00AA6CA7" w:rsidP="00AA6CA7">
      <w:pPr>
        <w:pStyle w:val="Heading5"/>
      </w:pPr>
      <w:r>
        <w:t>Testing</w:t>
      </w:r>
      <w:r w:rsidR="008442DD">
        <w:t xml:space="preserve"> outputs</w:t>
      </w:r>
    </w:p>
    <w:p w14:paraId="1B273FCC" w14:textId="77777777" w:rsidR="00AA6CA7" w:rsidRDefault="00AA6CA7" w:rsidP="00AA6CA7">
      <w:pPr>
        <w:pStyle w:val="BodyText2"/>
      </w:pPr>
      <w:r>
        <w:t>Testing the output pbf using the MapBoxGL client. The tiles are loading in the client but are not rendering. There are errors:</w:t>
      </w:r>
    </w:p>
    <w:p w14:paraId="4BC73D91" w14:textId="77777777" w:rsidR="00AA6CA7" w:rsidRDefault="00AA6CA7" w:rsidP="00AA6CA7">
      <w:pPr>
        <w:pStyle w:val="ConsoleError"/>
      </w:pPr>
      <w:r w:rsidRPr="00D43D57">
        <w:t>Uncaught Error: Unimplemented type: 3</w:t>
      </w:r>
    </w:p>
    <w:p w14:paraId="3591AFF4" w14:textId="77777777" w:rsidR="00AA6CA7" w:rsidRPr="003F238F" w:rsidRDefault="00AA6CA7" w:rsidP="00AA6CA7">
      <w:pPr>
        <w:pStyle w:val="BodyText2"/>
      </w:pPr>
      <w:r>
        <w:lastRenderedPageBreak/>
        <w:t xml:space="preserve">Looks like </w:t>
      </w:r>
      <w:hyperlink r:id="rId1555"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51A5C35D" w14:textId="77777777" w:rsidR="00AA6CA7" w:rsidRDefault="00AA6CA7" w:rsidP="00AA6CA7">
      <w:pPr>
        <w:pStyle w:val="Heading3"/>
      </w:pPr>
      <w:r>
        <w:t>Comparison</w:t>
      </w:r>
    </w:p>
    <w:p w14:paraId="5F449695" w14:textId="77777777" w:rsidR="00AA6CA7" w:rsidRDefault="00837495" w:rsidP="00AA6CA7">
      <w:pPr>
        <w:pStyle w:val="BodyText2"/>
      </w:pPr>
      <w:hyperlink r:id="rId1556" w:history="1">
        <w:r w:rsidR="00AA6CA7" w:rsidRPr="00A52D6B">
          <w:rPr>
            <w:rStyle w:val="Hyperlink"/>
          </w:rPr>
          <w:t>Here</w:t>
        </w:r>
      </w:hyperlink>
      <w:r w:rsidR="00AA6CA7">
        <w:t xml:space="preserve"> is the same tile from OpenMaps, MapZen and MapBox - drag and drop it into Chrome to see the animation.</w:t>
      </w:r>
    </w:p>
    <w:p w14:paraId="6551BD20" w14:textId="77777777" w:rsidR="00AA6CA7" w:rsidRDefault="00AA6CA7" w:rsidP="00AA6CA7">
      <w:pPr>
        <w:pStyle w:val="BodyText2"/>
      </w:pPr>
      <w:r>
        <w:t>Observations:</w:t>
      </w:r>
    </w:p>
    <w:p w14:paraId="0BD15D27"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79EF638D"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6FCB15E0"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5D1323BD" w14:textId="77777777" w:rsidR="00AA6CA7" w:rsidRDefault="00AA6CA7" w:rsidP="00AA6CA7">
      <w:pPr>
        <w:pStyle w:val="Heading4"/>
      </w:pPr>
      <w:r>
        <w:t>Empty tiles</w:t>
      </w:r>
    </w:p>
    <w:p w14:paraId="424F031E" w14:textId="77777777" w:rsidR="00AA6CA7" w:rsidRPr="00CF3D05" w:rsidRDefault="00AA6CA7" w:rsidP="00AA6CA7">
      <w:pPr>
        <w:pStyle w:val="BodyText2"/>
      </w:pPr>
      <w:r>
        <w:t xml:space="preserve">MapBox produces files where there are no features, e.g. </w:t>
      </w:r>
      <w:hyperlink r:id="rId1557" w:history="1">
        <w:r w:rsidRPr="00CF3D05">
          <w:rPr>
            <w:rStyle w:val="Hyperlink"/>
          </w:rPr>
          <w:t>here</w:t>
        </w:r>
      </w:hyperlink>
      <w:r>
        <w:t xml:space="preserve">. </w:t>
      </w:r>
    </w:p>
    <w:p w14:paraId="6C378098" w14:textId="77777777" w:rsidR="00AA6CA7" w:rsidRDefault="00AA6CA7" w:rsidP="00AA6CA7">
      <w:pPr>
        <w:pStyle w:val="Heading4"/>
      </w:pPr>
      <w:r>
        <w:t>GeoJson examples</w:t>
      </w:r>
    </w:p>
    <w:p w14:paraId="284D3A3C"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5153BD4"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35BFE2BE" w14:textId="77777777" w:rsidR="00AA6CA7" w:rsidRDefault="00AA6CA7" w:rsidP="009B5185">
            <w:pPr>
              <w:pStyle w:val="TableTextHeader"/>
            </w:pPr>
            <w:r>
              <w:t>Provider</w:t>
            </w:r>
          </w:p>
        </w:tc>
        <w:tc>
          <w:tcPr>
            <w:tcW w:w="897" w:type="dxa"/>
          </w:tcPr>
          <w:p w14:paraId="1D6A6FC9"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174F46EB"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7605121"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0BCFB59B"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3AA4E984" w14:textId="77777777" w:rsidR="00AA6CA7" w:rsidRPr="002177DD" w:rsidRDefault="00AA6CA7" w:rsidP="00DD4343">
            <w:pPr>
              <w:pStyle w:val="Tiny"/>
            </w:pPr>
            <w:r w:rsidRPr="002177DD">
              <w:t>OpenMaps.org</w:t>
            </w:r>
          </w:p>
        </w:tc>
        <w:tc>
          <w:tcPr>
            <w:tcW w:w="897" w:type="dxa"/>
          </w:tcPr>
          <w:p w14:paraId="639F3AF4" w14:textId="77777777" w:rsidR="00AA6CA7" w:rsidRPr="002177DD" w:rsidRDefault="00837495" w:rsidP="00DD4343">
            <w:pPr>
              <w:pStyle w:val="Tiny"/>
              <w:cnfStyle w:val="000000100000" w:firstRow="0" w:lastRow="0" w:firstColumn="0" w:lastColumn="0" w:oddVBand="0" w:evenVBand="0" w:oddHBand="1" w:evenHBand="0" w:firstRowFirstColumn="0" w:firstRowLastColumn="0" w:lastRowFirstColumn="0" w:lastRowLastColumn="0"/>
            </w:pPr>
            <w:hyperlink r:id="rId1558" w:history="1">
              <w:r w:rsidR="00AA6CA7" w:rsidRPr="002177DD">
                <w:rPr>
                  <w:rStyle w:val="Hyperlink"/>
                </w:rPr>
                <w:t>Here</w:t>
              </w:r>
            </w:hyperlink>
          </w:p>
        </w:tc>
        <w:tc>
          <w:tcPr>
            <w:tcW w:w="562" w:type="dxa"/>
          </w:tcPr>
          <w:p w14:paraId="6EA57FD9" w14:textId="77777777" w:rsidR="00AA6CA7" w:rsidRPr="002177DD" w:rsidRDefault="00837495" w:rsidP="00DD4343">
            <w:pPr>
              <w:pStyle w:val="Tiny"/>
              <w:cnfStyle w:val="000000100000" w:firstRow="0" w:lastRow="0" w:firstColumn="0" w:lastColumn="0" w:oddVBand="0" w:evenVBand="0" w:oddHBand="1" w:evenHBand="0" w:firstRowFirstColumn="0" w:firstRowLastColumn="0" w:lastRowFirstColumn="0" w:lastRowLastColumn="0"/>
            </w:pPr>
            <w:hyperlink r:id="rId1559" w:anchor="file-openmaps_vt_14_7511_7426-geojson" w:history="1">
              <w:r w:rsidR="00AA6CA7" w:rsidRPr="002177DD">
                <w:rPr>
                  <w:rStyle w:val="Hyperlink"/>
                </w:rPr>
                <w:t>Here</w:t>
              </w:r>
            </w:hyperlink>
          </w:p>
        </w:tc>
        <w:tc>
          <w:tcPr>
            <w:tcW w:w="562" w:type="dxa"/>
          </w:tcPr>
          <w:p w14:paraId="5E26A689"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699500F1"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3A76BB00" w14:textId="77777777" w:rsidR="00AA6CA7" w:rsidRPr="00C14C3C" w:rsidRDefault="00AA6CA7" w:rsidP="00DD4343">
            <w:pPr>
              <w:pStyle w:val="Tiny"/>
            </w:pPr>
            <w:r w:rsidRPr="00C14C3C">
              <w:t>MapBox</w:t>
            </w:r>
          </w:p>
        </w:tc>
        <w:tc>
          <w:tcPr>
            <w:tcW w:w="897" w:type="dxa"/>
          </w:tcPr>
          <w:p w14:paraId="77F0B19C"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67DA99DE" w14:textId="77777777" w:rsidR="00AA6CA7" w:rsidRPr="00C14C3C" w:rsidRDefault="00837495" w:rsidP="00DD4343">
            <w:pPr>
              <w:pStyle w:val="Tiny"/>
              <w:cnfStyle w:val="000000000000" w:firstRow="0" w:lastRow="0" w:firstColumn="0" w:lastColumn="0" w:oddVBand="0" w:evenVBand="0" w:oddHBand="0" w:evenHBand="0" w:firstRowFirstColumn="0" w:firstRowLastColumn="0" w:lastRowFirstColumn="0" w:lastRowLastColumn="0"/>
            </w:pPr>
            <w:hyperlink r:id="rId1560" w:anchor="file-mapbox_vt_14_7511_7426-geojson" w:history="1">
              <w:r w:rsidR="00AA6CA7" w:rsidRPr="00C14C3C">
                <w:rPr>
                  <w:rStyle w:val="Hyperlink"/>
                </w:rPr>
                <w:t>Here</w:t>
              </w:r>
            </w:hyperlink>
          </w:p>
        </w:tc>
        <w:tc>
          <w:tcPr>
            <w:tcW w:w="562" w:type="dxa"/>
          </w:tcPr>
          <w:p w14:paraId="484DBE9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612F3650"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1451FAD7" w14:textId="77777777" w:rsidR="00AA6CA7" w:rsidRPr="00C14C3C" w:rsidRDefault="00AA6CA7" w:rsidP="00DD4343">
            <w:pPr>
              <w:pStyle w:val="Tiny"/>
            </w:pPr>
            <w:r w:rsidRPr="00C14C3C">
              <w:t>MapZen</w:t>
            </w:r>
          </w:p>
        </w:tc>
        <w:tc>
          <w:tcPr>
            <w:tcW w:w="897" w:type="dxa"/>
          </w:tcPr>
          <w:p w14:paraId="2810C30E" w14:textId="77777777" w:rsidR="00AA6CA7" w:rsidRPr="00C14C3C" w:rsidRDefault="00837495" w:rsidP="00DD4343">
            <w:pPr>
              <w:pStyle w:val="Tiny"/>
              <w:cnfStyle w:val="000000100000" w:firstRow="0" w:lastRow="0" w:firstColumn="0" w:lastColumn="0" w:oddVBand="0" w:evenVBand="0" w:oddHBand="1" w:evenHBand="0" w:firstRowFirstColumn="0" w:firstRowLastColumn="0" w:lastRowFirstColumn="0" w:lastRowLastColumn="0"/>
            </w:pPr>
            <w:hyperlink r:id="rId1561" w:history="1">
              <w:r w:rsidR="00AA6CA7" w:rsidRPr="00C14C3C">
                <w:rPr>
                  <w:rStyle w:val="Hyperlink"/>
                </w:rPr>
                <w:t>Here</w:t>
              </w:r>
            </w:hyperlink>
          </w:p>
        </w:tc>
        <w:tc>
          <w:tcPr>
            <w:tcW w:w="562" w:type="dxa"/>
          </w:tcPr>
          <w:p w14:paraId="2617A55D" w14:textId="77777777" w:rsidR="00AA6CA7" w:rsidRPr="00C14C3C" w:rsidRDefault="00837495" w:rsidP="00DD4343">
            <w:pPr>
              <w:pStyle w:val="Tiny"/>
              <w:cnfStyle w:val="000000100000" w:firstRow="0" w:lastRow="0" w:firstColumn="0" w:lastColumn="0" w:oddVBand="0" w:evenVBand="0" w:oddHBand="1" w:evenHBand="0" w:firstRowFirstColumn="0" w:firstRowLastColumn="0" w:lastRowFirstColumn="0" w:lastRowLastColumn="0"/>
            </w:pPr>
            <w:hyperlink r:id="rId1562" w:anchor="file-mapzen_vt_14_7511_7426-geojson" w:history="1">
              <w:r w:rsidR="00AA6CA7" w:rsidRPr="00C14C3C">
                <w:rPr>
                  <w:rStyle w:val="Hyperlink"/>
                </w:rPr>
                <w:t>Here</w:t>
              </w:r>
            </w:hyperlink>
          </w:p>
        </w:tc>
        <w:tc>
          <w:tcPr>
            <w:tcW w:w="562" w:type="dxa"/>
          </w:tcPr>
          <w:p w14:paraId="742F99E1"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6B43725A" w14:textId="77777777" w:rsidR="00AA6CA7" w:rsidRDefault="00AA6CA7" w:rsidP="00AA6CA7">
      <w:pPr>
        <w:pStyle w:val="BodyText2"/>
      </w:pPr>
      <w:r>
        <w:t>The MapZen direct url json could not display as a Gist so I had to convert it using the vt2geojson library. There is no ESRI tile for this area.</w:t>
      </w:r>
    </w:p>
    <w:p w14:paraId="1586D7FD" w14:textId="77777777" w:rsidR="00AA6CA7" w:rsidRDefault="00AA6CA7" w:rsidP="00AA6CA7">
      <w:pPr>
        <w:pStyle w:val="Heading4"/>
      </w:pPr>
      <w:r>
        <w:t>Maximum zoom</w:t>
      </w:r>
    </w:p>
    <w:p w14:paraId="7118D0F6" w14:textId="77777777" w:rsidR="00AA6CA7" w:rsidRPr="00CD1608" w:rsidRDefault="00AA6CA7" w:rsidP="00AA6CA7">
      <w:pPr>
        <w:pStyle w:val="BodyText2"/>
      </w:pPr>
      <w:r>
        <w:t>OpenMapTiles only goes to level 14.</w:t>
      </w:r>
    </w:p>
    <w:p w14:paraId="60155537" w14:textId="77777777" w:rsidR="00AA6CA7" w:rsidRDefault="00AA6CA7" w:rsidP="00AA6CA7">
      <w:pPr>
        <w:pStyle w:val="Heading4"/>
      </w:pPr>
      <w:r>
        <w:t>Schemas</w:t>
      </w:r>
    </w:p>
    <w:p w14:paraId="2D7315E5" w14:textId="77777777" w:rsidR="00AA6CA7" w:rsidRDefault="00837495" w:rsidP="00AA6CA7">
      <w:pPr>
        <w:pStyle w:val="BodyText2"/>
      </w:pPr>
      <w:hyperlink r:id="rId1563" w:history="1">
        <w:r w:rsidR="00AA6CA7" w:rsidRPr="00E61072">
          <w:rPr>
            <w:rStyle w:val="Hyperlink"/>
          </w:rPr>
          <w:t>OpenMapTiles</w:t>
        </w:r>
      </w:hyperlink>
    </w:p>
    <w:p w14:paraId="331BAFC9" w14:textId="77777777" w:rsidR="00AA6CA7" w:rsidRDefault="00837495" w:rsidP="00AA6CA7">
      <w:pPr>
        <w:pStyle w:val="BodyText2"/>
      </w:pPr>
      <w:hyperlink r:id="rId1564" w:anchor="layer-reference" w:history="1">
        <w:r w:rsidR="00AA6CA7" w:rsidRPr="00E61072">
          <w:rPr>
            <w:rStyle w:val="Hyperlink"/>
          </w:rPr>
          <w:t>MapBox</w:t>
        </w:r>
      </w:hyperlink>
    </w:p>
    <w:p w14:paraId="48337155" w14:textId="77777777" w:rsidR="00AA6CA7" w:rsidRPr="00E61072" w:rsidRDefault="00837495" w:rsidP="00AA6CA7">
      <w:pPr>
        <w:pStyle w:val="BodyText2"/>
      </w:pPr>
      <w:hyperlink r:id="rId1565" w:anchor="layer-reference" w:history="1">
        <w:r w:rsidR="00AA6CA7" w:rsidRPr="00E61072">
          <w:rPr>
            <w:rStyle w:val="Hyperlink"/>
          </w:rPr>
          <w:t>MapZen</w:t>
        </w:r>
      </w:hyperlink>
    </w:p>
    <w:p w14:paraId="788FB65F" w14:textId="77777777" w:rsidR="00AA6CA7" w:rsidRDefault="00AA6CA7" w:rsidP="00AA6CA7">
      <w:pPr>
        <w:pStyle w:val="Heading4"/>
      </w:pPr>
      <w:r>
        <w:t>State/Province labels</w:t>
      </w:r>
    </w:p>
    <w:p w14:paraId="3C545B50"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566" w:anchor="state_label" w:history="1">
        <w:r w:rsidRPr="002607C5">
          <w:rPr>
            <w:rStyle w:val="Hyperlink"/>
          </w:rPr>
          <w:t>here</w:t>
        </w:r>
      </w:hyperlink>
      <w:r>
        <w:t>. For PNG I had to download them to ArcGIS, convert the polygons to points (using Feature to Points) and add them to my MapBox style.</w:t>
      </w:r>
    </w:p>
    <w:p w14:paraId="4583E7D0" w14:textId="77777777" w:rsidR="006B437C" w:rsidRDefault="006B437C" w:rsidP="006B437C">
      <w:pPr>
        <w:pStyle w:val="Heading3"/>
      </w:pPr>
      <w:r>
        <w:t>Data Providers</w:t>
      </w:r>
    </w:p>
    <w:p w14:paraId="7060FE7C" w14:textId="77777777" w:rsidR="006B437C" w:rsidRDefault="006B437C" w:rsidP="006B437C">
      <w:pPr>
        <w:pStyle w:val="Heading4"/>
      </w:pPr>
      <w:r>
        <w:t>ESRI</w:t>
      </w:r>
    </w:p>
    <w:p w14:paraId="540FD8C7" w14:textId="77777777" w:rsidR="006B437C" w:rsidRDefault="006B437C" w:rsidP="008B6883">
      <w:pPr>
        <w:pStyle w:val="BodyText2"/>
      </w:pPr>
      <w:r>
        <w:t xml:space="preserve">ESRI have their own vector tile services, e.g. </w:t>
      </w:r>
      <w:hyperlink r:id="rId1567" w:history="1">
        <w:r w:rsidRPr="00540B56">
          <w:rPr>
            <w:rStyle w:val="Hyperlink"/>
          </w:rPr>
          <w:t>https://basemaps.arcgis.com/v1/arcgis/rest/services/World_Basemap/VectorTileServer/tile/9/253/276.pbf</w:t>
        </w:r>
      </w:hyperlink>
      <w:r>
        <w:t xml:space="preserve"> and these are styled with a *.json file (description </w:t>
      </w:r>
      <w:hyperlink r:id="rId1568" w:history="1">
        <w:r w:rsidRPr="000B26D5">
          <w:rPr>
            <w:rStyle w:val="Hyperlink"/>
          </w:rPr>
          <w:t>here</w:t>
        </w:r>
      </w:hyperlink>
      <w:r>
        <w:t xml:space="preserve">). </w:t>
      </w:r>
    </w:p>
    <w:p w14:paraId="7EFC1C56" w14:textId="77777777" w:rsidR="006B437C" w:rsidRPr="009D2D48" w:rsidRDefault="006B437C" w:rsidP="008B6883">
      <w:pPr>
        <w:pStyle w:val="BodyText2"/>
      </w:pPr>
      <w:r>
        <w:t xml:space="preserve">ESRI style editor here: </w:t>
      </w:r>
      <w:hyperlink r:id="rId1569"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8B6883">
      <w:pPr>
        <w:pStyle w:val="BodyText2"/>
      </w:pPr>
      <w:r>
        <w:lastRenderedPageBreak/>
        <w:t xml:space="preserve">Mapbox Streets is mostly data from OSM and within minutes will update if OSM is updated – see </w:t>
      </w:r>
      <w:hyperlink r:id="rId1570" w:history="1">
        <w:r w:rsidRPr="00C56C59">
          <w:rPr>
            <w:rStyle w:val="Hyperlink"/>
          </w:rPr>
          <w:t>here</w:t>
        </w:r>
      </w:hyperlink>
      <w:r>
        <w:t xml:space="preserve">. </w:t>
      </w:r>
    </w:p>
    <w:p w14:paraId="565FAAEB" w14:textId="77777777" w:rsidR="006B437C" w:rsidRDefault="006B437C" w:rsidP="008B6883">
      <w:pPr>
        <w:pStyle w:val="BodyText2"/>
      </w:pPr>
      <w:r>
        <w:t xml:space="preserve">Here is a brilliant article from a guy at OS looking at publishing his own data using the VMT specification </w:t>
      </w:r>
      <w:hyperlink r:id="rId1571" w:history="1">
        <w:r w:rsidRPr="00540B56">
          <w:rPr>
            <w:rStyle w:val="Hyperlink"/>
          </w:rPr>
          <w:t>http://gdunlop.github.io/Vector-tiles-remixed/</w:t>
        </w:r>
      </w:hyperlink>
      <w:r>
        <w:t xml:space="preserve">. </w:t>
      </w:r>
    </w:p>
    <w:p w14:paraId="2F2CD1DD" w14:textId="77777777" w:rsidR="006B437C" w:rsidRDefault="006B437C" w:rsidP="008B6883">
      <w:pPr>
        <w:pStyle w:val="BodyText2"/>
      </w:pPr>
      <w:r>
        <w:t>Here is a vector tile:</w:t>
      </w:r>
    </w:p>
    <w:p w14:paraId="657BE99E" w14:textId="77777777" w:rsidR="006B437C" w:rsidRDefault="00837495" w:rsidP="008B6883">
      <w:pPr>
        <w:pStyle w:val="BodyText2"/>
      </w:pPr>
      <w:hyperlink r:id="rId1572"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93" w:name="_Workflow"/>
      <w:bookmarkEnd w:id="293"/>
      <w:r>
        <w:t>Style caching</w:t>
      </w:r>
    </w:p>
    <w:p w14:paraId="155CB7F7" w14:textId="77777777" w:rsidR="006B437C" w:rsidRPr="00307D0C" w:rsidRDefault="006B437C" w:rsidP="008B6883">
      <w:pPr>
        <w:pStyle w:val="BodyText2"/>
      </w:pPr>
      <w:r>
        <w:t xml:space="preserve">Styles are sometimes not updated for about 10 mins after publishing. This is documented </w:t>
      </w:r>
      <w:hyperlink r:id="rId1573"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8B6883">
      <w:pPr>
        <w:pStyle w:val="BodyText2"/>
      </w:pPr>
      <w:r>
        <w:t xml:space="preserve">See </w:t>
      </w:r>
      <w:hyperlink r:id="rId1574" w:history="1">
        <w:r w:rsidRPr="00C56C59">
          <w:rPr>
            <w:rStyle w:val="Hyperlink"/>
          </w:rPr>
          <w:t>here</w:t>
        </w:r>
      </w:hyperlink>
      <w:r>
        <w:t>. These are amazingly detailed and can return geojson, e.g. for Laveno</w:t>
      </w:r>
    </w:p>
    <w:p w14:paraId="7A132EB0" w14:textId="77777777" w:rsidR="006B437C" w:rsidRPr="00C56C59" w:rsidRDefault="00837495" w:rsidP="008B6883">
      <w:pPr>
        <w:pStyle w:val="BodyText2"/>
      </w:pPr>
      <w:hyperlink r:id="rId1575"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837495" w:rsidP="008B6883">
      <w:pPr>
        <w:pStyle w:val="BodyText2"/>
      </w:pPr>
      <w:hyperlink r:id="rId1576"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8B6883">
      <w:pPr>
        <w:pStyle w:val="BodyText2"/>
      </w:pPr>
      <w:r>
        <w:t xml:space="preserve">There is a ‘Tag Explorer’ to help in understanding what data are present in the Vector Tiles here: </w:t>
      </w:r>
      <w:hyperlink r:id="rId1577"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8B6883">
      <w:pPr>
        <w:pStyle w:val="BodyText2"/>
      </w:pPr>
      <w:r>
        <w:t>You can find a feature in the openstreetmap.org website by pasting the id into the url in one of the following ways:</w:t>
      </w:r>
    </w:p>
    <w:p w14:paraId="6C378D6E" w14:textId="77777777" w:rsidR="006B437C" w:rsidRDefault="00837495" w:rsidP="008B6883">
      <w:pPr>
        <w:pStyle w:val="BodyText2"/>
      </w:pPr>
      <w:hyperlink r:id="rId1578"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837495" w:rsidP="008B6883">
      <w:pPr>
        <w:pStyle w:val="BodyText2"/>
      </w:pPr>
      <w:hyperlink r:id="rId1579"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837495" w:rsidP="008B6883">
      <w:pPr>
        <w:pStyle w:val="BodyText2"/>
      </w:pPr>
      <w:hyperlink r:id="rId1580"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8B6883">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8B6883">
      <w:pPr>
        <w:pStyle w:val="BodyText2"/>
      </w:pPr>
      <w:r>
        <w:t>Getting this error on 17/7/2017. Not sure why as the urls are fine.</w:t>
      </w:r>
    </w:p>
    <w:p w14:paraId="7D71C64B" w14:textId="77777777" w:rsidR="006B437C" w:rsidRDefault="006B437C" w:rsidP="006B437C">
      <w:pPr>
        <w:pStyle w:val="Heading6"/>
      </w:pPr>
      <w:bookmarkStart w:id="294" w:name="_Visible_Tile_Outlines"/>
      <w:bookmarkEnd w:id="294"/>
      <w:r>
        <w:t>Visible Tile Outlines</w:t>
      </w:r>
    </w:p>
    <w:p w14:paraId="10D1272E" w14:textId="77777777" w:rsidR="006B437C" w:rsidRDefault="006B437C" w:rsidP="008B6883">
      <w:pPr>
        <w:pStyle w:val="BodyText2"/>
      </w:pPr>
      <w:r>
        <w:t>In MapZen tiles, there are visible boundaries for polygon features:</w:t>
      </w:r>
    </w:p>
    <w:p w14:paraId="42D8D3F9" w14:textId="77777777" w:rsidR="006B437C" w:rsidRDefault="006B437C" w:rsidP="008B6883">
      <w:pPr>
        <w:pStyle w:val="BodyText2"/>
      </w:pPr>
      <w:r>
        <w:rPr>
          <w:noProof/>
          <w:lang w:bidi="ar-SA"/>
        </w:rPr>
        <w:lastRenderedPageBreak/>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81">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82">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8B6883">
      <w:pPr>
        <w:pStyle w:val="BodyText2"/>
      </w:pPr>
      <w:r>
        <w:t>The reason why is that the path is exactly 256x256 and so the edges are visible. In MapBox, this is the same tile:</w:t>
      </w:r>
    </w:p>
    <w:p w14:paraId="688CE511" w14:textId="77777777" w:rsidR="006B437C" w:rsidRDefault="006B437C" w:rsidP="008B6883">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83">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8B6883">
      <w:pPr>
        <w:pStyle w:val="BodyText2"/>
      </w:pPr>
      <w:r>
        <w:t>And the viewBox attribute on the &lt;SVG&gt; element only shows the 256x256 portion in the middle:</w:t>
      </w:r>
    </w:p>
    <w:p w14:paraId="34906B8B" w14:textId="77777777" w:rsidR="006B437C" w:rsidRDefault="006B437C" w:rsidP="008B6883">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84">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8B6883">
      <w:pPr>
        <w:pStyle w:val="BodyText2"/>
      </w:pPr>
      <w:r>
        <w:t>TileMaker avoids this issue as well by creating geometries larger than the viewBox. Here is a protected area:</w:t>
      </w:r>
    </w:p>
    <w:p w14:paraId="2BAD48EB" w14:textId="77777777" w:rsidR="006B437C" w:rsidRPr="00E77917" w:rsidRDefault="006B437C" w:rsidP="008B6883">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85">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837495" w:rsidP="008B6883">
      <w:pPr>
        <w:pStyle w:val="BodyText2"/>
      </w:pPr>
      <w:hyperlink r:id="rId1586"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587" w:history="1">
        <w:r w:rsidR="006B437C" w:rsidRPr="00075DF7">
          <w:rPr>
            <w:rStyle w:val="Hyperlink"/>
          </w:rPr>
          <w:t>here</w:t>
        </w:r>
      </w:hyperlink>
      <w:r w:rsidR="006B437C">
        <w:t xml:space="preserve">. I have authenticated with Google and there is a free viewer for the data </w:t>
      </w:r>
      <w:hyperlink r:id="rId1588" w:anchor="10.04/1.5450/14.7669" w:history="1">
        <w:r w:rsidR="006B437C" w:rsidRPr="00075DF7">
          <w:rPr>
            <w:rStyle w:val="Hyperlink"/>
          </w:rPr>
          <w:t>here</w:t>
        </w:r>
      </w:hyperlink>
      <w:r w:rsidR="006B437C">
        <w:t>.</w:t>
      </w:r>
    </w:p>
    <w:p w14:paraId="56793489" w14:textId="77777777" w:rsidR="006B437C" w:rsidRPr="00075DF7" w:rsidRDefault="006B437C" w:rsidP="008B6883">
      <w:pPr>
        <w:pStyle w:val="BodyText2"/>
      </w:pPr>
      <w:r>
        <w:t xml:space="preserve">Here is the style editor: </w:t>
      </w:r>
      <w:hyperlink r:id="rId1589" w:history="1">
        <w:r w:rsidRPr="00B109F0">
          <w:rPr>
            <w:rStyle w:val="Hyperlink"/>
          </w:rPr>
          <w:t>http://editor.openmaptiles.org/</w:t>
        </w:r>
      </w:hyperlink>
      <w:r>
        <w:t xml:space="preserve"> </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8B6883">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lastRenderedPageBreak/>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95" w:name="_On_GCS"/>
      <w:bookmarkEnd w:id="295"/>
      <w:r>
        <w:t>GCS</w:t>
      </w:r>
    </w:p>
    <w:p w14:paraId="6875F263" w14:textId="77777777" w:rsidR="006B437C" w:rsidRDefault="006B437C" w:rsidP="006B437C">
      <w:pPr>
        <w:pStyle w:val="Heading5"/>
      </w:pPr>
      <w:r>
        <w:t>Tile maker tiles</w:t>
      </w:r>
    </w:p>
    <w:p w14:paraId="0FE0ADE3" w14:textId="77777777" w:rsidR="006B437C" w:rsidRDefault="006B437C" w:rsidP="008B6883">
      <w:pPr>
        <w:pStyle w:val="BodyText2"/>
      </w:pPr>
      <w:r>
        <w:t xml:space="preserve">All of the WDPA Africa tiles that were produced on the C9 ‘vector-tiles’ workspace using Tilemaker I am moving to </w:t>
      </w:r>
      <w:hyperlink r:id="rId1590"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8B6883">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8B6883">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8B6883">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96" w:name="_Tippecanoe_tiles"/>
      <w:bookmarkEnd w:id="296"/>
      <w:r>
        <w:t>Tippecanoe tiles</w:t>
      </w:r>
    </w:p>
    <w:p w14:paraId="2F30A50B"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8B6883">
      <w:pPr>
        <w:pStyle w:val="BodyText2"/>
      </w:pPr>
      <w:r>
        <w:t xml:space="preserve">There are some on </w:t>
      </w:r>
      <w:hyperlink r:id="rId1591" w:history="1">
        <w:r w:rsidRPr="003B37F4">
          <w:rPr>
            <w:rStyle w:val="Hyperlink"/>
          </w:rPr>
          <w:t>OpenMapTiles</w:t>
        </w:r>
      </w:hyperlink>
      <w:r>
        <w:t xml:space="preserve"> and </w:t>
      </w:r>
      <w:hyperlink r:id="rId1592"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837495" w:rsidP="008B6883">
      <w:pPr>
        <w:pStyle w:val="BodyText2"/>
      </w:pPr>
      <w:hyperlink r:id="rId1593"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837495" w:rsidP="008B6883">
      <w:pPr>
        <w:pStyle w:val="BodyText2"/>
      </w:pPr>
      <w:hyperlink r:id="rId1594"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837495" w:rsidP="008B6883">
      <w:pPr>
        <w:pStyle w:val="BodyText2"/>
      </w:pPr>
      <w:hyperlink r:id="rId1595"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8B6883">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596"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597" w:history="1">
        <w:r w:rsidRPr="00D27873">
          <w:rPr>
            <w:rStyle w:val="Hyperlink"/>
          </w:rPr>
          <w:t>https://web-apps-blishten.c9users.io/tilemaker/bern_tiles/13/4265/2883.pbf</w:t>
        </w:r>
      </w:hyperlink>
      <w:r w:rsidRPr="00D27873">
        <w:t>. Redirect from '</w:t>
      </w:r>
      <w:hyperlink r:id="rId1598" w:history="1">
        <w:r w:rsidRPr="00D27873">
          <w:rPr>
            <w:rStyle w:val="Hyperlink"/>
          </w:rPr>
          <w:t>https://web-apps-blishten.c9users.io/tilemaker/bern_tiles/13/4265/2883.pbf</w:t>
        </w:r>
      </w:hyperlink>
      <w:r w:rsidRPr="00D27873">
        <w:t>' to '</w:t>
      </w:r>
      <w:hyperlink r:id="rId1599"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600" w:history="1">
        <w:r w:rsidRPr="00A27CCC">
          <w:rPr>
            <w:rStyle w:val="Hyperlink"/>
          </w:rPr>
          <w:t>https://mapzen.com</w:t>
        </w:r>
      </w:hyperlink>
      <w:r w:rsidRPr="00D27873">
        <w:t>' is therefore not allowed access.</w:t>
      </w:r>
    </w:p>
    <w:p w14:paraId="654C4C05"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601"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602"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837495" w:rsidP="008B6883">
      <w:pPr>
        <w:pStyle w:val="BodyText2"/>
      </w:pPr>
      <w:hyperlink r:id="rId1603"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8B6883">
      <w:pPr>
        <w:pStyle w:val="BodyText2"/>
      </w:pPr>
      <w:r>
        <w:t xml:space="preserve">A limitation of WebGL means that there is no outline width property - see </w:t>
      </w:r>
      <w:hyperlink r:id="rId1604"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605" w:anchor="sources" w:history="1">
        <w:r w:rsidRPr="005606E6">
          <w:rPr>
            <w:rStyle w:val="Hyperlink"/>
          </w:rPr>
          <w:t>here</w:t>
        </w:r>
      </w:hyperlink>
      <w:r>
        <w:t xml:space="preserve">. The specification for the tile layer is TileJSON and is available </w:t>
      </w:r>
      <w:hyperlink r:id="rId1606" w:history="1">
        <w:r w:rsidRPr="00C23E15">
          <w:rPr>
            <w:rStyle w:val="Hyperlink"/>
          </w:rPr>
          <w:t>here</w:t>
        </w:r>
      </w:hyperlink>
      <w:r>
        <w:t xml:space="preserve">. </w:t>
      </w:r>
    </w:p>
    <w:p w14:paraId="34C04C0E" w14:textId="77777777" w:rsidR="006B437C" w:rsidRDefault="006B437C" w:rsidP="008B6883">
      <w:pPr>
        <w:pStyle w:val="BodyText2"/>
      </w:pPr>
      <w:r>
        <w:t xml:space="preserve">An example for MapBox Streets is a </w:t>
      </w:r>
      <w:hyperlink r:id="rId1607"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8B6883">
      <w:pPr>
        <w:pStyle w:val="BodyText2"/>
      </w:pPr>
    </w:p>
    <w:p w14:paraId="25001679" w14:textId="77777777" w:rsidR="00440E10" w:rsidRDefault="00440E10" w:rsidP="00440E10">
      <w:pPr>
        <w:pStyle w:val="Heading2"/>
      </w:pPr>
      <w:r>
        <w:t>Virtual Machines</w:t>
      </w:r>
    </w:p>
    <w:p w14:paraId="0F6AE2DF" w14:textId="77777777" w:rsidR="00440E10" w:rsidRDefault="00440E10" w:rsidP="00440E10">
      <w:pPr>
        <w:pStyle w:val="Heading3"/>
      </w:pPr>
      <w:bookmarkStart w:id="297" w:name="_Penrose"/>
      <w:bookmarkEnd w:id="297"/>
      <w:r>
        <w:t>Penrose</w:t>
      </w:r>
    </w:p>
    <w:p w14:paraId="128E405C" w14:textId="77777777" w:rsidR="00440E10" w:rsidRDefault="00440E10" w:rsidP="00440E10">
      <w:pPr>
        <w:pStyle w:val="Heading4"/>
      </w:pPr>
      <w:r>
        <w:t>Installations</w:t>
      </w:r>
    </w:p>
    <w:p w14:paraId="7647B780" w14:textId="77777777" w:rsidR="00440E10" w:rsidRDefault="00440E10" w:rsidP="00440E10">
      <w:pPr>
        <w:pStyle w:val="Heading5"/>
      </w:pPr>
      <w:r>
        <w:t xml:space="preserve">Pip </w:t>
      </w:r>
    </w:p>
    <w:p w14:paraId="38579E8A" w14:textId="77777777" w:rsidR="00440E10" w:rsidRPr="004F30FA" w:rsidRDefault="00440E10" w:rsidP="00440E10">
      <w:pPr>
        <w:pStyle w:val="Unix"/>
      </w:pPr>
      <w:r w:rsidRPr="004F30FA">
        <w:t>biopama@Ubuntu-1710-artful-64-minimal:~$ sudo apt install python-pip</w:t>
      </w:r>
    </w:p>
    <w:p w14:paraId="1469E37C" w14:textId="77777777" w:rsidR="00440E10" w:rsidRDefault="00440E10" w:rsidP="00440E10">
      <w:pPr>
        <w:pStyle w:val="Heading5"/>
      </w:pPr>
      <w:r>
        <w:t>npm packages</w:t>
      </w:r>
    </w:p>
    <w:p w14:paraId="3D48CD3C"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CF651B0"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00A88D15"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D38FE52" w14:textId="77777777" w:rsidR="00440E10" w:rsidRDefault="00440E10" w:rsidP="00440E10">
      <w:pPr>
        <w:pStyle w:val="Unix"/>
      </w:pPr>
      <w:r w:rsidRPr="009B2CF3">
        <w:t>biopama@Ubuntu-1710-artful-64-minimal:~/public_html/beta/wireframes$ create-react-app regional</w:t>
      </w:r>
      <w:r>
        <w:tab/>
      </w:r>
      <w:r>
        <w:tab/>
        <w:t>//create the react app</w:t>
      </w:r>
    </w:p>
    <w:p w14:paraId="6E81899F" w14:textId="77777777" w:rsidR="00440E10" w:rsidRDefault="00440E10" w:rsidP="00440E10">
      <w:pPr>
        <w:pStyle w:val="Unix"/>
      </w:pPr>
      <w:r w:rsidRPr="00E53436">
        <w:t>biopama@Ubuntu-1710-artful-64-minimal:~/public_html/beta/wireframes$ cd regional</w:t>
      </w:r>
    </w:p>
    <w:p w14:paraId="7A898B66" w14:textId="77777777" w:rsidR="00440E10" w:rsidRDefault="00440E10" w:rsidP="00440E10">
      <w:pPr>
        <w:pStyle w:val="BodyText2"/>
      </w:pPr>
      <w:r>
        <w:t xml:space="preserve">Installed packages: </w:t>
      </w:r>
    </w:p>
    <w:p w14:paraId="09B5C4F7" w14:textId="1A6B9F82" w:rsidR="00440E10" w:rsidRDefault="00440E10" w:rsidP="00440E10">
      <w:pPr>
        <w:pStyle w:val="BodyText2"/>
      </w:pPr>
      <w:r>
        <w:t>material-ui,mapbox-gl,typeface-roboto,react-sparklines,diffract,recharts,react-router,</w:t>
      </w:r>
      <w:r w:rsidRPr="007F0D97">
        <w:t>react-router-dom</w:t>
      </w:r>
      <w:r w:rsidR="00D079DB">
        <w:t>, jsonp</w:t>
      </w:r>
    </w:p>
    <w:p w14:paraId="1D51E36B" w14:textId="77777777" w:rsidR="00440E10" w:rsidRDefault="00440E10" w:rsidP="00440E10">
      <w:pPr>
        <w:pStyle w:val="Heading5"/>
      </w:pPr>
      <w:bookmarkStart w:id="298" w:name="_CodeIntel"/>
      <w:bookmarkEnd w:id="298"/>
      <w:r>
        <w:t>CodeIntel</w:t>
      </w:r>
    </w:p>
    <w:p w14:paraId="698E2F60" w14:textId="77777777" w:rsidR="00440E10" w:rsidRDefault="00440E10" w:rsidP="00440E10">
      <w:pPr>
        <w:pStyle w:val="BodyText2"/>
      </w:pPr>
      <w:r>
        <w:t xml:space="preserve">Provides code completion for C9 workspaces - from </w:t>
      </w:r>
      <w:hyperlink r:id="rId1608" w:history="1">
        <w:r w:rsidRPr="00583A77">
          <w:rPr>
            <w:rStyle w:val="Hyperlink"/>
          </w:rPr>
          <w:t>here</w:t>
        </w:r>
      </w:hyperlink>
      <w:r>
        <w:t>.</w:t>
      </w:r>
    </w:p>
    <w:p w14:paraId="0EBC55DD" w14:textId="77777777" w:rsidR="00440E10" w:rsidRDefault="00440E10" w:rsidP="00440E10">
      <w:pPr>
        <w:pStyle w:val="Unix"/>
      </w:pPr>
      <w:r w:rsidRPr="00583A77">
        <w:t>biopama@Ubuntu-1710-artful-64-minimal:~$ pip download -d /tmp/codeintel codeintel==0.9.3</w:t>
      </w:r>
    </w:p>
    <w:p w14:paraId="6A36A68C" w14:textId="77777777" w:rsidR="00440E10" w:rsidRDefault="00440E10" w:rsidP="00440E10">
      <w:pPr>
        <w:pStyle w:val="Unix"/>
      </w:pPr>
      <w:r>
        <w:t>biopama@Ubuntu-1710-artful-64-minimal:~$ cd /tmp/codeintel</w:t>
      </w:r>
    </w:p>
    <w:p w14:paraId="4DA02997" w14:textId="77777777" w:rsidR="00440E10" w:rsidRDefault="00440E10" w:rsidP="00440E10">
      <w:pPr>
        <w:pStyle w:val="Unix"/>
      </w:pPr>
      <w:r>
        <w:t>biopama@Ubuntu-1710-artful-64-minimal:/tmp/codeintel$ tar xf CodeIntel-0.9.3.tar.gz</w:t>
      </w:r>
    </w:p>
    <w:p w14:paraId="146872CE" w14:textId="77777777" w:rsidR="00440E10" w:rsidRDefault="00440E10" w:rsidP="00440E10">
      <w:pPr>
        <w:pStyle w:val="Unix"/>
      </w:pPr>
      <w:r>
        <w:t>biopama@Ubuntu-1710-artful-64-minimal:/tmp/codeintel$ mv CodeIntel-0.9.3/SilverCity CodeIntel-0.9.3/silvercity</w:t>
      </w:r>
    </w:p>
    <w:p w14:paraId="0609005D" w14:textId="77777777" w:rsidR="00440E10" w:rsidRDefault="00440E10" w:rsidP="00440E10">
      <w:pPr>
        <w:pStyle w:val="Unix"/>
      </w:pPr>
      <w:r>
        <w:t>biopama@Ubuntu-1710-artful-64-minimal:/tmp/codeintel$ tar czf CodeIntel-0.9.3.tar.gz CodeIntel-0.9.3</w:t>
      </w:r>
    </w:p>
    <w:p w14:paraId="225F93C1" w14:textId="77777777" w:rsidR="00440E10" w:rsidRDefault="00440E10" w:rsidP="00440E10">
      <w:pPr>
        <w:pStyle w:val="Unix"/>
      </w:pPr>
      <w:r>
        <w:t>biopama@Ubuntu-1710-artful-64-minimal:/tmp/codeintel$ pip install -U --no-index --find-links=/tmp/codeintel codeintel</w:t>
      </w:r>
    </w:p>
    <w:p w14:paraId="47B40DC8" w14:textId="77777777" w:rsidR="00440E10" w:rsidRDefault="00440E10" w:rsidP="00440E10">
      <w:pPr>
        <w:pStyle w:val="BodyText2"/>
      </w:pPr>
      <w:r>
        <w:t xml:space="preserve">In the Workspace | Preferences we now see a Plugin Explorer and the plugin: </w:t>
      </w:r>
      <w:r>
        <w:rPr>
          <w:noProof/>
          <w:lang w:bidi="ar-SA"/>
        </w:rPr>
        <w:drawing>
          <wp:inline distT="0" distB="0" distL="0" distR="0" wp14:anchorId="38F10490" wp14:editId="1148E201">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09">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6181941C" w14:textId="77777777" w:rsidR="00440E10" w:rsidRDefault="00440E10" w:rsidP="00440E10">
      <w:pPr>
        <w:pStyle w:val="BodyText2"/>
      </w:pPr>
      <w:r>
        <w:t>Don't know what difference it makes!</w:t>
      </w:r>
    </w:p>
    <w:p w14:paraId="431BE9F0" w14:textId="77777777" w:rsidR="00440E10" w:rsidRDefault="00440E10" w:rsidP="00440E10">
      <w:pPr>
        <w:pStyle w:val="Heading5"/>
      </w:pPr>
      <w:r>
        <w:t>phpPgAdmin</w:t>
      </w:r>
    </w:p>
    <w:p w14:paraId="0BDB96BC" w14:textId="77777777" w:rsidR="00440E10" w:rsidRDefault="00440E10" w:rsidP="00440E10">
      <w:pPr>
        <w:pStyle w:val="BodyText2"/>
      </w:pPr>
      <w:r>
        <w:lastRenderedPageBreak/>
        <w:t xml:space="preserve">Is here </w:t>
      </w:r>
      <w:hyperlink r:id="rId1610" w:history="1">
        <w:r w:rsidRPr="00D310D8">
          <w:rPr>
            <w:rStyle w:val="Hyperlink"/>
          </w:rPr>
          <w:t>http://beta.biopama.org/phppgadmin/</w:t>
        </w:r>
      </w:hyperlink>
      <w:r>
        <w:t xml:space="preserve">  </w:t>
      </w:r>
    </w:p>
    <w:p w14:paraId="20EA6804" w14:textId="235A2498" w:rsidR="00440E10" w:rsidRPr="00BC391E" w:rsidRDefault="00440E10" w:rsidP="00440E10">
      <w:pPr>
        <w:pStyle w:val="BodyText2"/>
      </w:pPr>
      <w:r>
        <w:t>U/P:</w:t>
      </w:r>
      <w:r>
        <w:tab/>
        <w:t>biopama_rris  @xhAdMFAG7nYrbbc</w:t>
      </w:r>
    </w:p>
    <w:p w14:paraId="5BA53466" w14:textId="77777777" w:rsidR="00440E10" w:rsidRDefault="00440E10" w:rsidP="00440E10">
      <w:pPr>
        <w:pStyle w:val="Heading4"/>
      </w:pPr>
      <w:r>
        <w:t>Configuration</w:t>
      </w:r>
    </w:p>
    <w:p w14:paraId="6BD809D0" w14:textId="77777777" w:rsidR="00440E10" w:rsidRDefault="00440E10" w:rsidP="00440E10">
      <w:pPr>
        <w:pStyle w:val="Heading5"/>
      </w:pPr>
      <w:r>
        <w:t>Firewall</w:t>
      </w:r>
    </w:p>
    <w:p w14:paraId="59FD6BD1" w14:textId="77777777" w:rsidR="00440E10" w:rsidRDefault="00440E10" w:rsidP="00440E10">
      <w:pPr>
        <w:pStyle w:val="BodyText2"/>
      </w:pPr>
      <w:r>
        <w:t>To see the status of the firewall:</w:t>
      </w:r>
    </w:p>
    <w:p w14:paraId="6A1E297C" w14:textId="77777777" w:rsidR="00440E10" w:rsidRDefault="00440E10" w:rsidP="00440E10">
      <w:pPr>
        <w:pStyle w:val="Unix"/>
      </w:pPr>
      <w:r w:rsidRPr="00902DF5">
        <w:t>sudo ufw status</w:t>
      </w:r>
    </w:p>
    <w:p w14:paraId="222A5DDA" w14:textId="77777777" w:rsidR="00440E10" w:rsidRDefault="00440E10" w:rsidP="00440E10">
      <w:pPr>
        <w:pStyle w:val="BodyText2"/>
      </w:pPr>
      <w:r>
        <w:t>To add a new rule (here unblocking port 8081):</w:t>
      </w:r>
    </w:p>
    <w:p w14:paraId="4E5F4BF0" w14:textId="77777777" w:rsidR="00440E10" w:rsidRPr="00902DF5" w:rsidRDefault="00440E10" w:rsidP="00440E10">
      <w:pPr>
        <w:pStyle w:val="Unix"/>
      </w:pPr>
      <w:r>
        <w:t>sudo ufw allow 8081</w:t>
      </w: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8B6883">
      <w:pPr>
        <w:pStyle w:val="BodyText2"/>
        <w:numPr>
          <w:ilvl w:val="0"/>
          <w:numId w:val="25"/>
        </w:numPr>
      </w:pPr>
      <w:r>
        <w:t xml:space="preserve">Downloading VirtualBox from </w:t>
      </w:r>
      <w:hyperlink r:id="rId1611" w:history="1">
        <w:r w:rsidRPr="00023D79">
          <w:rPr>
            <w:rStyle w:val="Hyperlink"/>
          </w:rPr>
          <w:t>here</w:t>
        </w:r>
      </w:hyperlink>
      <w:r>
        <w:t>.</w:t>
      </w:r>
    </w:p>
    <w:p w14:paraId="1296D220" w14:textId="498C61F3" w:rsidR="008C4544" w:rsidRDefault="006D065F" w:rsidP="008B6883">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8B6883">
      <w:pPr>
        <w:pStyle w:val="BodyText2"/>
      </w:pPr>
      <w:r>
        <w:t xml:space="preserve">Following the instructions </w:t>
      </w:r>
      <w:hyperlink r:id="rId1612"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13"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8B6883">
      <w:pPr>
        <w:pStyle w:val="BodyText2"/>
      </w:pPr>
      <w:r>
        <w:t xml:space="preserve">Following the instructions </w:t>
      </w:r>
      <w:hyperlink r:id="rId1614" w:history="1">
        <w:r w:rsidRPr="004971B4">
          <w:rPr>
            <w:rStyle w:val="Hyperlink"/>
          </w:rPr>
          <w:t>here</w:t>
        </w:r>
      </w:hyperlink>
      <w:r>
        <w:t xml:space="preserve"> to install XP on VirtualBox.</w:t>
      </w:r>
    </w:p>
    <w:p w14:paraId="40DF462E" w14:textId="0D063CE7" w:rsidR="004971B4" w:rsidRDefault="004971B4" w:rsidP="008B6883">
      <w:pPr>
        <w:pStyle w:val="BodyText2"/>
        <w:numPr>
          <w:ilvl w:val="0"/>
          <w:numId w:val="26"/>
        </w:numPr>
      </w:pPr>
      <w:r>
        <w:t xml:space="preserve">Download the Windows XP *.iso from </w:t>
      </w:r>
      <w:hyperlink r:id="rId1615" w:history="1">
        <w:r w:rsidRPr="005409AC">
          <w:rPr>
            <w:rStyle w:val="Hyperlink"/>
          </w:rPr>
          <w:t>here</w:t>
        </w:r>
      </w:hyperlink>
      <w:r>
        <w:t xml:space="preserve">. </w:t>
      </w:r>
    </w:p>
    <w:p w14:paraId="7285F763" w14:textId="6031E558" w:rsidR="004971B4" w:rsidRDefault="004971B4" w:rsidP="008B6883">
      <w:pPr>
        <w:pStyle w:val="BodyText2"/>
        <w:numPr>
          <w:ilvl w:val="0"/>
          <w:numId w:val="26"/>
        </w:numPr>
      </w:pPr>
      <w:r>
        <w:t>Create a new VM in VirtualBox with the default setting for the Windows XP VM</w:t>
      </w:r>
    </w:p>
    <w:p w14:paraId="4352F29A" w14:textId="1C355E54" w:rsidR="004971B4" w:rsidRPr="00023D79" w:rsidRDefault="004971B4" w:rsidP="008B6883">
      <w:pPr>
        <w:pStyle w:val="BodyText2"/>
        <w:numPr>
          <w:ilvl w:val="0"/>
          <w:numId w:val="26"/>
        </w:numPr>
      </w:pPr>
      <w:r>
        <w:t>Start the Windows XP VM</w:t>
      </w:r>
    </w:p>
    <w:p w14:paraId="00E23815" w14:textId="642B4786" w:rsidR="0057777E" w:rsidRDefault="0057777E" w:rsidP="008B6883">
      <w:pPr>
        <w:pStyle w:val="BodyText2"/>
      </w:pPr>
      <w:r>
        <w:t>I have a Windows XP Home Edition key:</w:t>
      </w:r>
      <w:r w:rsidR="00F067F9">
        <w:t xml:space="preserve"> </w:t>
      </w:r>
      <w:r>
        <w:t>V8962-TBQ9V-YJWMB-6YBPH-Y26DT          00043-748-429-726          X12-51823</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8B6883">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4B0E89E0" w14:textId="06BAF49C" w:rsidR="00BB7C12" w:rsidRDefault="00BB7C12" w:rsidP="00BB7C12">
      <w:pPr>
        <w:pStyle w:val="Heading5"/>
      </w:pPr>
      <w:bookmarkStart w:id="299" w:name="_https"/>
      <w:bookmarkEnd w:id="299"/>
      <w:r>
        <w:t>https</w:t>
      </w:r>
    </w:p>
    <w:p w14:paraId="48D42086" w14:textId="77777777" w:rsidR="00BB7C12" w:rsidRDefault="00BB7C12" w:rsidP="008B6883">
      <w:pPr>
        <w:pStyle w:val="BodyText2"/>
      </w:pPr>
      <w:r>
        <w:t xml:space="preserve">Following instructions </w:t>
      </w:r>
      <w:hyperlink r:id="rId1616"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8B6883">
      <w:pPr>
        <w:pStyle w:val="BodyText2"/>
      </w:pPr>
      <w:r>
        <w:lastRenderedPageBreak/>
        <w:t>Now, when I access the page, I get:</w:t>
      </w:r>
    </w:p>
    <w:p w14:paraId="5D1E49AF" w14:textId="77777777" w:rsidR="00BB7C12" w:rsidRDefault="00BB7C12" w:rsidP="008B6883">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7">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8B6883">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1E1E64E7" w14:textId="20FFA964" w:rsidR="007E5A90" w:rsidRDefault="007E5A90" w:rsidP="008B6883">
      <w:pPr>
        <w:pStyle w:val="BodyText2"/>
      </w:pPr>
      <w:r>
        <w:t>On my GCP Ubuntu 14.04 instance I am creating a self-signed SSL certificate:</w:t>
      </w:r>
    </w:p>
    <w:p w14:paraId="0B2767A1" w14:textId="09BFCCBF"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8B6883">
      <w:pPr>
        <w:pStyle w:val="BodyText2"/>
      </w:pPr>
    </w:p>
    <w:p w14:paraId="0183CF38" w14:textId="75FDF36B" w:rsidR="00244F90" w:rsidRDefault="00244F90" w:rsidP="00244F90">
      <w:pPr>
        <w:pStyle w:val="Heading5"/>
      </w:pPr>
      <w:r>
        <w:t>Rewrites</w:t>
      </w:r>
    </w:p>
    <w:p w14:paraId="36159B22" w14:textId="77777777"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2A705207" w14:textId="6E5E6355"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6429244C" w14:textId="77777777" w:rsidR="00244F90" w:rsidRDefault="00244F90" w:rsidP="00244F90">
      <w:pPr>
        <w:pStyle w:val="Code"/>
      </w:pPr>
      <w:r>
        <w:t>&lt;Directory /home/biopama/public_html/beta/wireframes/regional/build/&gt;</w:t>
      </w:r>
    </w:p>
    <w:p w14:paraId="19626442" w14:textId="77777777" w:rsidR="00244F90" w:rsidRDefault="00244F90" w:rsidP="00244F90">
      <w:pPr>
        <w:pStyle w:val="Code"/>
      </w:pPr>
      <w:r>
        <w:t xml:space="preserve">    RewriteEngine on</w:t>
      </w:r>
    </w:p>
    <w:p w14:paraId="6EACF9FC" w14:textId="77777777" w:rsidR="00244F90" w:rsidRDefault="00244F90" w:rsidP="00244F90">
      <w:pPr>
        <w:pStyle w:val="Code"/>
      </w:pPr>
      <w:r>
        <w:t xml:space="preserve">    # Don't rewrite files or directories</w:t>
      </w:r>
    </w:p>
    <w:p w14:paraId="7CFF39B8" w14:textId="77777777" w:rsidR="00244F90" w:rsidRDefault="00244F90" w:rsidP="00244F90">
      <w:pPr>
        <w:pStyle w:val="Code"/>
      </w:pPr>
      <w:r>
        <w:t xml:space="preserve">    RewriteCond %{REQUEST_FILENAME} -f [OR]</w:t>
      </w:r>
    </w:p>
    <w:p w14:paraId="66564DBD" w14:textId="77777777" w:rsidR="00244F90" w:rsidRDefault="00244F90" w:rsidP="00244F90">
      <w:pPr>
        <w:pStyle w:val="Code"/>
      </w:pPr>
      <w:r>
        <w:t xml:space="preserve">    RewriteCond %{REQUEST_FILENAME} -d</w:t>
      </w:r>
    </w:p>
    <w:p w14:paraId="17F13C48" w14:textId="77777777" w:rsidR="00244F90" w:rsidRDefault="00244F90" w:rsidP="00244F90">
      <w:pPr>
        <w:pStyle w:val="Code"/>
      </w:pPr>
      <w:r>
        <w:t xml:space="preserve">    RewriteRule ^ - [L]</w:t>
      </w:r>
    </w:p>
    <w:p w14:paraId="1CA249DC" w14:textId="77777777" w:rsidR="00244F90" w:rsidRDefault="00244F90" w:rsidP="00244F90">
      <w:pPr>
        <w:pStyle w:val="Code"/>
      </w:pPr>
      <w:r>
        <w:t xml:space="preserve">    # Rewrite everything else to index.html to allow html5 state links</w:t>
      </w:r>
    </w:p>
    <w:p w14:paraId="18F83D23" w14:textId="77777777" w:rsidR="00244F90" w:rsidRDefault="00244F90" w:rsidP="00244F90">
      <w:pPr>
        <w:pStyle w:val="Code"/>
      </w:pPr>
      <w:r>
        <w:t xml:space="preserve">    RewriteRule ^ index.html [L]</w:t>
      </w:r>
    </w:p>
    <w:p w14:paraId="5E089170" w14:textId="2600F9F0" w:rsidR="00244F90" w:rsidRDefault="00244F90" w:rsidP="00244F90">
      <w:pPr>
        <w:pStyle w:val="Code"/>
      </w:pPr>
      <w:r>
        <w:t>&lt;/Directory&gt;</w:t>
      </w:r>
    </w:p>
    <w:p w14:paraId="0E8121D7" w14:textId="28975EF4" w:rsidR="00244F90" w:rsidRDefault="00244F90" w:rsidP="00244F90">
      <w:pPr>
        <w:pStyle w:val="BodyText2"/>
      </w:pPr>
      <w:r>
        <w:t>Then reboot Apache.</w:t>
      </w:r>
    </w:p>
    <w:p w14:paraId="52227488" w14:textId="123122AD" w:rsidR="00244F90" w:rsidRPr="00244F90" w:rsidRDefault="00244F90" w:rsidP="00244F90">
      <w:pPr>
        <w:pStyle w:val="Unix"/>
      </w:pPr>
      <w:r w:rsidRPr="00244F90">
        <w:t>biopama@Ubuntu-1710-artful-64-minimal:/etc/apache2/sites-enabled$ sudo systemctl restart apache2</w:t>
      </w:r>
    </w:p>
    <w:p w14:paraId="5EA8C0B6" w14:textId="77777777" w:rsidR="00244F90" w:rsidRDefault="00244F90" w:rsidP="00244F90">
      <w:pPr>
        <w:pStyle w:val="Heading5"/>
      </w:pPr>
      <w:r>
        <w:t>Virutal Hosts</w:t>
      </w:r>
    </w:p>
    <w:p w14:paraId="0AF5EA73" w14:textId="77777777" w:rsidR="00244F90" w:rsidRDefault="00244F90" w:rsidP="00244F90">
      <w:pPr>
        <w:pStyle w:val="BodyText2"/>
      </w:pPr>
      <w:r>
        <w:t>To add new virtual hosts:</w:t>
      </w:r>
    </w:p>
    <w:p w14:paraId="7865E903" w14:textId="77777777" w:rsidR="00C45ADD" w:rsidRPr="00C45ADD" w:rsidRDefault="00C45ADD" w:rsidP="003B37F4">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8B6883">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8">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19">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4552E54E" w:rsidR="00C45ADD" w:rsidRDefault="00C45ADD" w:rsidP="000E5536">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20</w:t>
      </w:r>
      <w:r w:rsidR="00837495">
        <w:rPr>
          <w:noProof/>
        </w:rPr>
        <w:fldChar w:fldCharType="end"/>
      </w:r>
      <w:r>
        <w:t xml:space="preserve">  Using Arial</w:t>
      </w:r>
    </w:p>
    <w:p w14:paraId="7E9D8868" w14:textId="2C2AD528" w:rsidR="00C45ADD" w:rsidRPr="00C45ADD" w:rsidRDefault="00C45ADD" w:rsidP="000E5536">
      <w:pPr>
        <w:pStyle w:val="Caption"/>
      </w:pPr>
      <w:r>
        <w:t xml:space="preserve">Figure </w:t>
      </w:r>
      <w:r w:rsidR="00837495">
        <w:fldChar w:fldCharType="begin"/>
      </w:r>
      <w:r w:rsidR="00837495">
        <w:instrText xml:space="preserve"> SEQ Figure \* ARABIC </w:instrText>
      </w:r>
      <w:r w:rsidR="00837495">
        <w:fldChar w:fldCharType="separate"/>
      </w:r>
      <w:r w:rsidR="00CB0E9B">
        <w:rPr>
          <w:noProof/>
        </w:rPr>
        <w:t>21</w:t>
      </w:r>
      <w:r w:rsidR="00837495">
        <w:rPr>
          <w:noProof/>
        </w:rPr>
        <w:fldChar w:fldCharType="end"/>
      </w:r>
      <w:r>
        <w:t xml:space="preserve"> With Lucida Grande on new PC</w:t>
      </w:r>
    </w:p>
    <w:p w14:paraId="51298E43" w14:textId="77777777" w:rsidR="008800E6" w:rsidRDefault="008800E6" w:rsidP="000E5536">
      <w:pPr>
        <w:pStyle w:val="Heading1"/>
      </w:pPr>
      <w:r>
        <w:lastRenderedPageBreak/>
        <w:t>Cartography</w:t>
      </w:r>
    </w:p>
    <w:p w14:paraId="6BE3FAAF" w14:textId="4F3AE2F3" w:rsidR="008800E6" w:rsidRDefault="008800E6" w:rsidP="008800E6">
      <w:pPr>
        <w:pStyle w:val="Heading2"/>
      </w:pPr>
      <w:r>
        <w:t>Colours</w:t>
      </w:r>
    </w:p>
    <w:p w14:paraId="212150C8" w14:textId="359D0658" w:rsidR="008800E6" w:rsidRPr="008800E6" w:rsidRDefault="008800E6" w:rsidP="008B6883">
      <w:pPr>
        <w:pStyle w:val="BodyText2"/>
      </w:pPr>
      <w:r>
        <w:t xml:space="preserve">CartoColors is really nice - </w:t>
      </w:r>
      <w:hyperlink r:id="rId1620" w:history="1">
        <w:r w:rsidRPr="008800E6">
          <w:rPr>
            <w:rStyle w:val="Hyperlink"/>
          </w:rPr>
          <w:t>here</w:t>
        </w:r>
      </w:hyperlink>
      <w:r>
        <w:t>.</w:t>
      </w:r>
    </w:p>
    <w:p w14:paraId="58D56E20" w14:textId="771E18DD" w:rsidR="003E786A" w:rsidRDefault="003E786A" w:rsidP="003E786A">
      <w:pPr>
        <w:pStyle w:val="Heading2"/>
      </w:pPr>
      <w:r>
        <w:t>Taxonomy Charts</w:t>
      </w:r>
    </w:p>
    <w:p w14:paraId="58ACC494" w14:textId="40C80A15" w:rsidR="003E786A" w:rsidRPr="003E786A" w:rsidRDefault="003E786A" w:rsidP="003E786A">
      <w:pPr>
        <w:pStyle w:val="BodyText2"/>
      </w:pPr>
      <w:r>
        <w:t xml:space="preserve">Designers at MapBox use </w:t>
      </w:r>
      <w:hyperlink r:id="rId1621" w:history="1">
        <w:r w:rsidRPr="003E786A">
          <w:rPr>
            <w:rStyle w:val="Hyperlink"/>
          </w:rPr>
          <w:t>Taxonomy Charts</w:t>
        </w:r>
      </w:hyperlink>
      <w:r>
        <w:t xml:space="preserve"> to help them design their maps.</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8B6883">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8B6883">
      <w:pPr>
        <w:pStyle w:val="BodyText2"/>
      </w:pPr>
      <w:r>
        <w:t>Well-known Binary (WKB) is used to transfer and store the same information in databases.</w:t>
      </w:r>
    </w:p>
    <w:p w14:paraId="26398BAF" w14:textId="77777777" w:rsidR="00D7170A" w:rsidRPr="00D7170A" w:rsidRDefault="00D7170A" w:rsidP="008B6883">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8B6883">
      <w:pPr>
        <w:pStyle w:val="BodyText2"/>
      </w:pPr>
      <w:r>
        <w:t>WebMercator</w:t>
      </w:r>
      <w:r w:rsidR="00644F71">
        <w:tab/>
      </w:r>
      <w:r w:rsidR="008C7C28">
        <w:t>3857</w:t>
      </w:r>
    </w:p>
    <w:p w14:paraId="3467C677" w14:textId="77777777" w:rsidR="00AC3489" w:rsidRDefault="00AC3489" w:rsidP="008B6883">
      <w:pPr>
        <w:pStyle w:val="BodyText2"/>
      </w:pPr>
      <w:r>
        <w:t xml:space="preserve">Mollweide </w:t>
      </w:r>
      <w:r>
        <w:tab/>
      </w:r>
      <w:r w:rsidR="00644F71">
        <w:t>97099</w:t>
      </w:r>
    </w:p>
    <w:p w14:paraId="0C357FB3" w14:textId="77777777" w:rsidR="00AC3489" w:rsidRDefault="00AC3489" w:rsidP="008B6883">
      <w:pPr>
        <w:pStyle w:val="BodyText2"/>
      </w:pPr>
      <w:r>
        <w:t>WGS84</w:t>
      </w:r>
      <w:r>
        <w:tab/>
      </w:r>
      <w:r>
        <w:tab/>
      </w:r>
      <w:r w:rsidR="00644F71">
        <w:t>4326</w:t>
      </w:r>
    </w:p>
    <w:p w14:paraId="7B70BFE7" w14:textId="77777777" w:rsidR="00644F71" w:rsidRPr="00AC3489" w:rsidRDefault="00644F71" w:rsidP="008B6883">
      <w:pPr>
        <w:pStyle w:val="BodyText2"/>
      </w:pPr>
      <w:r>
        <w:t>East Malaysia</w:t>
      </w:r>
      <w:r>
        <w:tab/>
        <w:t>3376</w:t>
      </w:r>
    </w:p>
    <w:p w14:paraId="2F7F04DE" w14:textId="17144CD9" w:rsidR="00B37D09" w:rsidRDefault="00C476E5" w:rsidP="000E5536">
      <w:pPr>
        <w:pStyle w:val="Heading1"/>
      </w:pPr>
      <w:r>
        <w:t>Performance</w:t>
      </w:r>
      <w:bookmarkEnd w:id="273"/>
    </w:p>
    <w:p w14:paraId="36EA8D8B" w14:textId="77777777" w:rsidR="00B37D09" w:rsidRDefault="00C476E5" w:rsidP="003B37F4">
      <w:pPr>
        <w:pStyle w:val="Heading2"/>
      </w:pPr>
      <w:bookmarkStart w:id="300" w:name="_Toc315774617"/>
      <w:r>
        <w:t>Performance Comparison</w:t>
      </w:r>
      <w:bookmarkEnd w:id="300"/>
    </w:p>
    <w:p w14:paraId="5F44DF9E" w14:textId="77777777" w:rsidR="00F60A3F" w:rsidRDefault="00F60A3F" w:rsidP="0034374E">
      <w:pPr>
        <w:pStyle w:val="Heading3"/>
      </w:pPr>
      <w:r>
        <w:t>Papers</w:t>
      </w:r>
    </w:p>
    <w:p w14:paraId="70438D3B" w14:textId="77777777" w:rsidR="00F60A3F" w:rsidRDefault="00F60A3F" w:rsidP="008B6883">
      <w:pPr>
        <w:pStyle w:val="BodyText2"/>
      </w:pPr>
      <w:r>
        <w:t>Comparison of PostGIS, Hadoop and clusterGIS:</w:t>
      </w:r>
    </w:p>
    <w:p w14:paraId="6A8E12A8" w14:textId="77777777" w:rsidR="00F60A3F" w:rsidRDefault="00837495" w:rsidP="008B6883">
      <w:pPr>
        <w:pStyle w:val="BodyText2"/>
      </w:pPr>
      <w:hyperlink r:id="rId1622" w:history="1">
        <w:r w:rsidR="00F60A3F">
          <w:rPr>
            <w:rStyle w:val="Hyperlink"/>
          </w:rPr>
          <w:t>http://www.nathankerr.com/projects/parallel-gis-processing/alternative_approaches_to_parallel_gis_processing.pdf</w:t>
        </w:r>
      </w:hyperlink>
    </w:p>
    <w:p w14:paraId="676EAB8B" w14:textId="77777777" w:rsidR="00800ECA" w:rsidRDefault="00800ECA" w:rsidP="008B6883">
      <w:pPr>
        <w:pStyle w:val="BodyText2"/>
      </w:pPr>
      <w:r>
        <w:t xml:space="preserve">Excellent presentation here from CSIRO and the following </w:t>
      </w:r>
      <w:hyperlink r:id="rId1623" w:history="1">
        <w:r w:rsidRPr="00800ECA">
          <w:rPr>
            <w:rStyle w:val="Hyperlink"/>
          </w:rPr>
          <w:t>conclusion</w:t>
        </w:r>
      </w:hyperlink>
      <w:r>
        <w:t>:</w:t>
      </w:r>
    </w:p>
    <w:p w14:paraId="1BB7DEA5"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8B6883">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lastRenderedPageBreak/>
        <w:t>GRASS</w:t>
      </w:r>
    </w:p>
    <w:p w14:paraId="048698B4" w14:textId="77777777" w:rsidR="00B37D09" w:rsidRDefault="00C476E5" w:rsidP="008B6883">
      <w:pPr>
        <w:pStyle w:val="BodyText2"/>
      </w:pPr>
      <w:r>
        <w:t>R</w:t>
      </w:r>
    </w:p>
    <w:p w14:paraId="3A9CD2E2" w14:textId="77777777" w:rsidR="00B37D09" w:rsidRDefault="00C476E5" w:rsidP="000E5536">
      <w:pPr>
        <w:pStyle w:val="BodyText"/>
      </w:pPr>
      <w:r>
        <w:t xml:space="preserve">Massively parallel processing - </w:t>
      </w:r>
      <w:hyperlink r:id="rId1624"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625"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8B6883">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8B6883">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8B6883">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8B6883">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8B6883">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8B6883">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8B6883">
      <w:pPr>
        <w:pStyle w:val="BodyText2"/>
      </w:pPr>
      <w:r>
        <w:t>So in this case the substr() method is much quicker!</w:t>
      </w:r>
    </w:p>
    <w:p w14:paraId="40D8D2E6"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8B6883">
            <w:pPr>
              <w:pStyle w:val="BodyText2"/>
            </w:pPr>
            <w:r w:rsidRPr="00E60DAD">
              <w:t>zoom scale</w:t>
            </w:r>
          </w:p>
        </w:tc>
        <w:tc>
          <w:tcPr>
            <w:tcW w:w="1530" w:type="dxa"/>
          </w:tcPr>
          <w:p w14:paraId="2C26488A" w14:textId="77777777" w:rsidR="00AC1B15" w:rsidRPr="00E60DAD" w:rsidRDefault="00AC1B15" w:rsidP="008B6883">
            <w:pPr>
              <w:pStyle w:val="BodyText2"/>
            </w:pPr>
            <w:r w:rsidRPr="00E60DAD">
              <w:t>substr time (sec)</w:t>
            </w:r>
          </w:p>
        </w:tc>
        <w:tc>
          <w:tcPr>
            <w:tcW w:w="5778" w:type="dxa"/>
          </w:tcPr>
          <w:p w14:paraId="53B9948C" w14:textId="77777777" w:rsidR="00AC1B15" w:rsidRPr="00E60DAD" w:rsidRDefault="00AC1B15" w:rsidP="008B6883">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8B6883">
            <w:pPr>
              <w:pStyle w:val="BodyText2"/>
            </w:pPr>
            <w:r>
              <w:t>1322</w:t>
            </w:r>
          </w:p>
        </w:tc>
        <w:tc>
          <w:tcPr>
            <w:tcW w:w="1530" w:type="dxa"/>
          </w:tcPr>
          <w:p w14:paraId="09688941" w14:textId="77777777" w:rsidR="00975BDB" w:rsidRDefault="00975BDB" w:rsidP="008B6883">
            <w:pPr>
              <w:pStyle w:val="BodyText2"/>
            </w:pPr>
            <w:r>
              <w:t>26</w:t>
            </w:r>
          </w:p>
        </w:tc>
        <w:tc>
          <w:tcPr>
            <w:tcW w:w="5778" w:type="dxa"/>
          </w:tcPr>
          <w:p w14:paraId="0A663EEF" w14:textId="77777777" w:rsidR="00975BDB" w:rsidRDefault="00975BDB" w:rsidP="008B6883">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8B6883">
            <w:pPr>
              <w:pStyle w:val="BodyText2"/>
            </w:pPr>
            <w:r>
              <w:t>13223</w:t>
            </w:r>
          </w:p>
        </w:tc>
        <w:tc>
          <w:tcPr>
            <w:tcW w:w="1530" w:type="dxa"/>
          </w:tcPr>
          <w:p w14:paraId="129039FB" w14:textId="77777777" w:rsidR="00975BDB" w:rsidRPr="00E60DAD" w:rsidRDefault="00975BDB" w:rsidP="008B6883">
            <w:pPr>
              <w:pStyle w:val="BodyText2"/>
            </w:pPr>
            <w:r>
              <w:t>26</w:t>
            </w:r>
          </w:p>
        </w:tc>
        <w:tc>
          <w:tcPr>
            <w:tcW w:w="5778" w:type="dxa"/>
          </w:tcPr>
          <w:p w14:paraId="420CFE04" w14:textId="77777777" w:rsidR="00975BDB" w:rsidRPr="00E60DAD" w:rsidRDefault="00975BDB" w:rsidP="008B6883">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8B6883">
            <w:pPr>
              <w:pStyle w:val="BodyText2"/>
            </w:pPr>
            <w:r w:rsidRPr="00E60DAD">
              <w:t>132233</w:t>
            </w:r>
          </w:p>
        </w:tc>
        <w:tc>
          <w:tcPr>
            <w:tcW w:w="1530" w:type="dxa"/>
          </w:tcPr>
          <w:p w14:paraId="12BD6B39" w14:textId="77777777" w:rsidR="00AC1B15" w:rsidRPr="00E60DAD" w:rsidRDefault="00AC1B15" w:rsidP="008B6883">
            <w:pPr>
              <w:pStyle w:val="BodyText2"/>
            </w:pPr>
            <w:r w:rsidRPr="00E60DAD">
              <w:t>26</w:t>
            </w:r>
          </w:p>
        </w:tc>
        <w:tc>
          <w:tcPr>
            <w:tcW w:w="5778" w:type="dxa"/>
          </w:tcPr>
          <w:p w14:paraId="07C71D09" w14:textId="77777777" w:rsidR="00AC1B15" w:rsidRPr="00E60DAD" w:rsidRDefault="00975BDB" w:rsidP="008B6883">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8B6883">
            <w:pPr>
              <w:pStyle w:val="BodyText2"/>
            </w:pPr>
            <w:r w:rsidRPr="00E60DAD">
              <w:t>1322333</w:t>
            </w:r>
          </w:p>
        </w:tc>
        <w:tc>
          <w:tcPr>
            <w:tcW w:w="1530" w:type="dxa"/>
          </w:tcPr>
          <w:p w14:paraId="4701E530" w14:textId="77777777" w:rsidR="00AC1B15" w:rsidRPr="00E60DAD" w:rsidRDefault="00AC1B15" w:rsidP="008B6883">
            <w:pPr>
              <w:pStyle w:val="BodyText2"/>
            </w:pPr>
            <w:r w:rsidRPr="00E60DAD">
              <w:t>26</w:t>
            </w:r>
          </w:p>
        </w:tc>
        <w:tc>
          <w:tcPr>
            <w:tcW w:w="5778" w:type="dxa"/>
          </w:tcPr>
          <w:p w14:paraId="2EC23C34" w14:textId="77777777" w:rsidR="00AC1B15" w:rsidRPr="00E60DAD" w:rsidRDefault="00AC1B15" w:rsidP="008B6883">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8B6883">
            <w:pPr>
              <w:pStyle w:val="BodyText2"/>
            </w:pPr>
            <w:r w:rsidRPr="00E60DAD">
              <w:t>13223331</w:t>
            </w:r>
          </w:p>
        </w:tc>
        <w:tc>
          <w:tcPr>
            <w:tcW w:w="1530" w:type="dxa"/>
          </w:tcPr>
          <w:p w14:paraId="7E4890C8" w14:textId="77777777" w:rsidR="00AC1B15" w:rsidRPr="00E60DAD" w:rsidRDefault="00AC1B15" w:rsidP="008B6883">
            <w:pPr>
              <w:pStyle w:val="BodyText2"/>
            </w:pPr>
            <w:r w:rsidRPr="00E60DAD">
              <w:t>26</w:t>
            </w:r>
          </w:p>
        </w:tc>
        <w:tc>
          <w:tcPr>
            <w:tcW w:w="5778" w:type="dxa"/>
          </w:tcPr>
          <w:p w14:paraId="40E73E4B" w14:textId="77777777" w:rsidR="00AC1B15" w:rsidRPr="00E60DAD" w:rsidRDefault="00AC1B15" w:rsidP="008B6883">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8B6883">
            <w:pPr>
              <w:pStyle w:val="BodyText2"/>
            </w:pPr>
            <w:r w:rsidRPr="00E60DAD">
              <w:t>26</w:t>
            </w:r>
          </w:p>
        </w:tc>
        <w:tc>
          <w:tcPr>
            <w:tcW w:w="5778" w:type="dxa"/>
          </w:tcPr>
          <w:p w14:paraId="34F966B0" w14:textId="77777777" w:rsidR="00AC1B15" w:rsidRPr="00E60DAD" w:rsidRDefault="00AC1B15" w:rsidP="008B6883">
            <w:pPr>
              <w:pStyle w:val="BodyText2"/>
            </w:pPr>
            <w:r w:rsidRPr="00E60DAD">
              <w:t>1</w:t>
            </w:r>
          </w:p>
        </w:tc>
      </w:tr>
    </w:tbl>
    <w:p w14:paraId="1CB79233" w14:textId="77777777" w:rsidR="00AC1B15" w:rsidRDefault="00536E27" w:rsidP="008B6883">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8B6883">
      <w:pPr>
        <w:pStyle w:val="BodyText2"/>
      </w:pPr>
      <w:r>
        <w:lastRenderedPageBreak/>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8B6883">
      <w:pPr>
        <w:pStyle w:val="BodyText2"/>
      </w:pPr>
      <w:r>
        <w:t xml:space="preserve">Excellent short article on how to optimse web mapping performance using ESRI Web APIs: </w:t>
      </w:r>
      <w:hyperlink r:id="rId1626" w:anchor="jshelp/limits_for_graphics.htm" w:history="1">
        <w:r>
          <w:rPr>
            <w:rStyle w:val="Hyperlink"/>
          </w:rPr>
          <w:t>http://help.arcgis.com/en/webapi/javascript/arcgis/help/jshelp_start.htm#jshelp/limits_for_graphics.htm</w:t>
        </w:r>
      </w:hyperlink>
    </w:p>
    <w:p w14:paraId="2E6A6A6F" w14:textId="2919CAF7" w:rsidR="00B37D09" w:rsidRDefault="00C476E5" w:rsidP="000E5536">
      <w:pPr>
        <w:pStyle w:val="Heading1"/>
      </w:pPr>
      <w:bookmarkStart w:id="301" w:name="_Toc315774618"/>
      <w:r>
        <w:t>Code Management</w:t>
      </w:r>
      <w:bookmarkEnd w:id="301"/>
    </w:p>
    <w:p w14:paraId="17C37318" w14:textId="77777777" w:rsidR="00F7430F" w:rsidRDefault="00F7430F" w:rsidP="003B37F4">
      <w:pPr>
        <w:pStyle w:val="Heading2"/>
      </w:pPr>
      <w:bookmarkStart w:id="302" w:name="_Toc315774619"/>
      <w:r>
        <w:t>Code management architecture</w:t>
      </w:r>
    </w:p>
    <w:p w14:paraId="40230DF3"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3EDE6066" w:rsidR="00B37D09" w:rsidRDefault="00C476E5" w:rsidP="003B37F4">
      <w:pPr>
        <w:pStyle w:val="Heading2"/>
      </w:pPr>
      <w:r>
        <w:t>Git</w:t>
      </w:r>
      <w:bookmarkEnd w:id="302"/>
    </w:p>
    <w:p w14:paraId="6D483FB2" w14:textId="77777777" w:rsidR="00B37D09" w:rsidRDefault="007C4AA7" w:rsidP="000E5536">
      <w:pPr>
        <w:pStyle w:val="BodyText"/>
      </w:pPr>
      <w:r>
        <w:t xml:space="preserve">Excellent git reference here: </w:t>
      </w:r>
      <w:hyperlink r:id="rId1627" w:history="1">
        <w:r>
          <w:rPr>
            <w:rStyle w:val="Hyperlink"/>
          </w:rPr>
          <w:t>http://gitref.org</w:t>
        </w:r>
      </w:hyperlink>
    </w:p>
    <w:p w14:paraId="07C0751F" w14:textId="77777777" w:rsidR="002B741A" w:rsidRDefault="002B741A" w:rsidP="008B6883">
      <w:pPr>
        <w:pStyle w:val="BodyText2"/>
      </w:pPr>
      <w:bookmarkStart w:id="303" w:name="_Toc315774596"/>
      <w:bookmarkStart w:id="304"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305" w:name="_Ref416880293"/>
      <w:r>
        <w:t>On Ubuntu</w:t>
      </w:r>
      <w:bookmarkEnd w:id="305"/>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303"/>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628"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837495" w:rsidP="000E5536">
      <w:pPr>
        <w:pStyle w:val="BodyText"/>
      </w:pPr>
      <w:hyperlink r:id="rId1629"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8B6883">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8B6883">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630"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8B6883">
      <w:pPr>
        <w:pStyle w:val="BodyText2"/>
      </w:pPr>
      <w:r>
        <w:t xml:space="preserve">Trying </w:t>
      </w:r>
      <w:hyperlink r:id="rId1631" w:history="1">
        <w:r w:rsidRPr="0077669C">
          <w:rPr>
            <w:rStyle w:val="Hyperlink"/>
          </w:rPr>
          <w:t>http - nothing! No messag, nothing. Reverting to Aptana.</w:t>
        </w:r>
      </w:hyperlink>
      <w:r>
        <w:tab/>
      </w:r>
    </w:p>
    <w:p w14:paraId="789CAC5E" w14:textId="4F63CA6B" w:rsidR="00B37D09" w:rsidRDefault="00C476E5" w:rsidP="007D2F52">
      <w:pPr>
        <w:pStyle w:val="Heading4"/>
      </w:pPr>
      <w:r>
        <w:t>Setting up a new GitHub Key in Windows</w:t>
      </w:r>
      <w:bookmarkEnd w:id="304"/>
    </w:p>
    <w:p w14:paraId="2D8D8504" w14:textId="77777777" w:rsidR="00B37D09" w:rsidRDefault="00C476E5" w:rsidP="000E5536">
      <w:pPr>
        <w:pStyle w:val="BodyText"/>
      </w:pPr>
      <w:r>
        <w:t xml:space="preserve">Following instructions here: </w:t>
      </w:r>
      <w:hyperlink r:id="rId1632"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lastRenderedPageBreak/>
        <w:t xml:space="preserve">Trying again. This time it worked OK. The repo on git already existed (ArcGIS-Geoprocessing-Scripts) and I just imported it to git on my local machine using the </w:t>
      </w:r>
      <w:hyperlink r:id="rId1633" w:history="1">
        <w:r w:rsidRPr="0077669C">
          <w:rPr>
            <w:rStyle w:val="Hyperlink"/>
          </w:rPr>
          <w:t>http link.</w:t>
        </w:r>
      </w:hyperlink>
    </w:p>
    <w:p w14:paraId="0398DC5A" w14:textId="77777777" w:rsidR="00B37D09" w:rsidRDefault="00C476E5" w:rsidP="008B6883">
      <w:pPr>
        <w:pStyle w:val="BodyText2"/>
      </w:pPr>
      <w:r>
        <w:t xml:space="preserve">Trying to push. Worked. This is all using </w:t>
      </w:r>
      <w:hyperlink r:id="rId1634"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635" w:history="1">
        <w:r w:rsidRPr="0077669C">
          <w:rPr>
            <w:rStyle w:val="Hyperlink"/>
          </w:rPr>
          <w:t>https url to paste into Aptana</w:t>
        </w:r>
      </w:hyperlink>
    </w:p>
    <w:p w14:paraId="2951A3F0" w14:textId="77777777" w:rsidR="00B37D09" w:rsidRDefault="00C476E5" w:rsidP="008B6883">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837495" w:rsidP="000E5536">
      <w:pPr>
        <w:pStyle w:val="BodyText"/>
      </w:pPr>
      <w:hyperlink r:id="rId1636"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637"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8B6883">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8B6883">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8B6883">
      <w:pPr>
        <w:pStyle w:val="BodyText2"/>
      </w:pPr>
      <w:r>
        <w:t>e.g. git rm --cached .project</w:t>
      </w:r>
    </w:p>
    <w:p w14:paraId="2482ABDA" w14:textId="5BA3F5AC" w:rsidR="00B37D09" w:rsidRDefault="00C476E5" w:rsidP="007D2F52">
      <w:pPr>
        <w:pStyle w:val="Heading4"/>
      </w:pPr>
      <w:bookmarkStart w:id="306" w:name="_Toc315774621"/>
      <w:r>
        <w:t>Setting up a new GitHub Key in UNIX on the eHabitats machine</w:t>
      </w:r>
      <w:bookmarkEnd w:id="306"/>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lastRenderedPageBreak/>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8B6883">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8B6883">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8B6883">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lastRenderedPageBreak/>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8B6883">
      <w:pPr>
        <w:pStyle w:val="BodyText2"/>
      </w:pPr>
      <w:r>
        <w:t>Then I clone the project on my local PC so I can develop on my local machine and pull on the eHabitats dev machine.</w:t>
      </w:r>
    </w:p>
    <w:p w14:paraId="68D59A90" w14:textId="6DBABA04" w:rsidR="00584FDB" w:rsidRDefault="00584FDB" w:rsidP="00584FDB">
      <w:pPr>
        <w:pStyle w:val="Heading4"/>
      </w:pPr>
      <w:r>
        <w:t>Setting up a new GitHub Key on CodeAnywhere</w:t>
      </w:r>
    </w:p>
    <w:p w14:paraId="2F7F1301" w14:textId="52B9E0DF" w:rsidR="00584FDB" w:rsidRDefault="00584FDB" w:rsidP="00584FDB">
      <w:pPr>
        <w:pStyle w:val="Unix"/>
      </w:pPr>
      <w:r w:rsidRPr="00584FDB">
        <w:t>cd ~/.ssh</w:t>
      </w:r>
    </w:p>
    <w:p w14:paraId="3FF4BD5A" w14:textId="0E6CFB39" w:rsidR="00584FDB" w:rsidRDefault="00584FDB" w:rsidP="00584FDB">
      <w:pPr>
        <w:pStyle w:val="Unix"/>
      </w:pPr>
      <w:r>
        <w:t xml:space="preserve">ssh-keygen -t rsa -C </w:t>
      </w:r>
      <w:hyperlink r:id="rId1638" w:history="1">
        <w:r w:rsidR="007A11E6" w:rsidRPr="00215ABB">
          <w:rPr>
            <w:rStyle w:val="Hyperlink"/>
          </w:rPr>
          <w:t>a.cottam@gmail.com</w:t>
        </w:r>
      </w:hyperlink>
    </w:p>
    <w:p w14:paraId="05EE7521" w14:textId="08ABC401" w:rsidR="00AE6C14" w:rsidRDefault="00AE6C14" w:rsidP="00584FDB">
      <w:pPr>
        <w:pStyle w:val="Unix"/>
      </w:pPr>
      <w:r w:rsidRPr="00AE6C14">
        <w:t>biopama@Ubuntu-1710-artful-64-minimal:~/.ssh$ vi id_rsa.pub</w:t>
      </w:r>
    </w:p>
    <w:p w14:paraId="408AFFFA" w14:textId="3876F62C" w:rsidR="00AE6C14" w:rsidRDefault="00AE6C14" w:rsidP="00AE6C14">
      <w:pPr>
        <w:pStyle w:val="BodyText2"/>
      </w:pPr>
      <w:r>
        <w:t>Copy the key and add it to GitHub.</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8B6883">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8B6883">
      <w:pPr>
        <w:pStyle w:val="BodyText2"/>
      </w:pPr>
      <w:r>
        <w:t>Then I got some issues with 403 errors and followed the i</w:t>
      </w:r>
      <w:r w:rsidR="00F12C07">
        <w:t xml:space="preserve">nstructions </w:t>
      </w:r>
      <w:hyperlink r:id="rId1639"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640"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641"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642" w:history="1">
        <w:r w:rsidRPr="00685783">
          <w:rPr>
            <w:rStyle w:val="Hyperlink"/>
          </w:rPr>
          <w:t>https://github.com/SitePen/dgrid.git</w:t>
        </w:r>
      </w:hyperlink>
    </w:p>
    <w:p w14:paraId="2F3B991B" w14:textId="77777777" w:rsidR="00EF20DD" w:rsidRPr="00EF20DD" w:rsidRDefault="00EF20DD" w:rsidP="008B6883">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1829B640" w14:textId="56C86A16" w:rsidR="007A22E7" w:rsidRDefault="007A22E7" w:rsidP="007A22E7">
      <w:pPr>
        <w:pStyle w:val="Heading4"/>
      </w:pPr>
      <w:bookmarkStart w:id="307" w:name="_Toc315774622"/>
      <w:r>
        <w:t>Creating a new repo on the Penrose machine</w:t>
      </w:r>
    </w:p>
    <w:p w14:paraId="28CAE0F0" w14:textId="18924298" w:rsidR="00E91541" w:rsidRDefault="00E91541" w:rsidP="00E91541">
      <w:pPr>
        <w:pStyle w:val="Unix"/>
      </w:pPr>
      <w:r w:rsidRPr="00BA1D94">
        <w:t>git config user.name "Andrew Cottam"</w:t>
      </w:r>
      <w:r>
        <w:t xml:space="preserve">                                   //default local git user - i.e. this is not global only for current repo</w:t>
      </w:r>
    </w:p>
    <w:p w14:paraId="24D38E86" w14:textId="6DBE7F98" w:rsidR="00E91541" w:rsidRDefault="00E91541" w:rsidP="00E91541">
      <w:pPr>
        <w:pStyle w:val="Unix"/>
      </w:pPr>
      <w:r w:rsidRPr="00BA1D94">
        <w:t xml:space="preserve">git config user.email </w:t>
      </w:r>
      <w:hyperlink r:id="rId1643" w:history="1">
        <w:r w:rsidRPr="009E4FEF">
          <w:rPr>
            <w:rStyle w:val="Hyperlink"/>
          </w:rPr>
          <w:t>a.cottam@gmail.com</w:t>
        </w:r>
      </w:hyperlink>
    </w:p>
    <w:p w14:paraId="2C8C97D4" w14:textId="1A5AB4B7" w:rsidR="00E91541" w:rsidRDefault="00E91541" w:rsidP="00E91541">
      <w:pPr>
        <w:pStyle w:val="Unix"/>
      </w:pPr>
      <w:r w:rsidRPr="00E91541">
        <w:t>git init</w:t>
      </w:r>
    </w:p>
    <w:p w14:paraId="619AA85B" w14:textId="39CDF068" w:rsidR="007A22E7" w:rsidRDefault="00E91541" w:rsidP="00E91541">
      <w:pPr>
        <w:pStyle w:val="Unix"/>
      </w:pPr>
      <w:r w:rsidRPr="00E91541">
        <w:t>git add .</w:t>
      </w:r>
    </w:p>
    <w:p w14:paraId="349DD542" w14:textId="215A1ED7" w:rsidR="00E91541" w:rsidRDefault="00E91541" w:rsidP="00E91541">
      <w:pPr>
        <w:pStyle w:val="Unix"/>
      </w:pPr>
      <w:r w:rsidRPr="00E91541">
        <w:t xml:space="preserve">git rm --cached </w:t>
      </w:r>
      <w:r w:rsidR="003D0BC0">
        <w:t>node_modules/</w:t>
      </w:r>
      <w:r>
        <w:t xml:space="preserve">                                  //remove repo within folder</w:t>
      </w:r>
    </w:p>
    <w:p w14:paraId="7F9C3F9A" w14:textId="36B35936" w:rsidR="00E91541" w:rsidRDefault="00E91541" w:rsidP="00E91541">
      <w:pPr>
        <w:pStyle w:val="Unix"/>
      </w:pPr>
      <w:r w:rsidRPr="00E91541">
        <w:lastRenderedPageBreak/>
        <w:t>git commit -m 'initial commit on penrose machine'</w:t>
      </w:r>
    </w:p>
    <w:p w14:paraId="197238BF" w14:textId="0B6AA3A2" w:rsidR="00E91541" w:rsidRDefault="00E91541" w:rsidP="00E91541">
      <w:pPr>
        <w:pStyle w:val="BodyText2"/>
      </w:pPr>
      <w:r>
        <w:t>Create a repo on GitHub then:</w:t>
      </w:r>
    </w:p>
    <w:p w14:paraId="495CA94B" w14:textId="3AD24756" w:rsidR="00E91541" w:rsidRDefault="00E91541" w:rsidP="00E91541">
      <w:pPr>
        <w:pStyle w:val="Unix"/>
      </w:pPr>
      <w:r>
        <w:t>git remote add origin gi</w:t>
      </w:r>
      <w:r w:rsidR="003D0BC0">
        <w:t>t@github.com:andrewcottam/biopama-</w:t>
      </w:r>
      <w:r>
        <w:t>wireframes.git</w:t>
      </w:r>
    </w:p>
    <w:p w14:paraId="151437D9" w14:textId="02D77D70" w:rsidR="00E91541" w:rsidRPr="007A22E7" w:rsidRDefault="00E91541" w:rsidP="00E91541">
      <w:pPr>
        <w:pStyle w:val="Unix"/>
      </w:pPr>
      <w:r>
        <w:t>git push -u origin master</w:t>
      </w:r>
    </w:p>
    <w:p w14:paraId="62B7A50F" w14:textId="77777777" w:rsidR="001D2A47" w:rsidRDefault="001D2A47" w:rsidP="0034374E">
      <w:pPr>
        <w:pStyle w:val="Heading3"/>
      </w:pPr>
      <w:r>
        <w:t>Useful Git commands</w:t>
      </w:r>
    </w:p>
    <w:p w14:paraId="3A442A82" w14:textId="77777777" w:rsidR="001D2A47" w:rsidRDefault="001D2A47" w:rsidP="008B6883">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8B6883">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8B6883">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8B6883">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8B6883">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8B6883">
      <w:pPr>
        <w:pStyle w:val="BodyText2"/>
        <w:rPr>
          <w:lang w:eastAsia="en-GB"/>
        </w:rPr>
      </w:pPr>
      <w:r>
        <w:rPr>
          <w:lang w:eastAsia="en-GB"/>
        </w:rPr>
        <w:t>Git reset unstages files from the staging area.</w:t>
      </w:r>
    </w:p>
    <w:p w14:paraId="108141AF"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8B6883">
      <w:pPr>
        <w:pStyle w:val="BodyText2"/>
        <w:rPr>
          <w:lang w:eastAsia="en-GB"/>
        </w:rPr>
      </w:pPr>
      <w:r>
        <w:rPr>
          <w:lang w:eastAsia="en-GB"/>
        </w:rPr>
        <w:t xml:space="preserve">To go back to a commit temporarily (good instructions </w:t>
      </w:r>
      <w:hyperlink r:id="rId1644"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8B6883">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645"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8B6883">
      <w:pPr>
        <w:pStyle w:val="BodyText2"/>
      </w:pPr>
      <w:r>
        <w:lastRenderedPageBreak/>
        <w:t>To switch branches Alt+SHIFT+G+W</w:t>
      </w:r>
    </w:p>
    <w:p w14:paraId="28FF6CCC" w14:textId="77777777" w:rsidR="00025243" w:rsidRDefault="00025243" w:rsidP="008B6883">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8B6883">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3987071A" w:rsidR="00196FA1" w:rsidRDefault="00564E87" w:rsidP="007D2F52">
      <w:pPr>
        <w:pStyle w:val="Heading4"/>
      </w:pPr>
      <w:r>
        <w:t>Committing</w:t>
      </w:r>
      <w:r w:rsidR="00196FA1">
        <w:t xml:space="preserve"> as a specific user</w:t>
      </w:r>
    </w:p>
    <w:p w14:paraId="5C73C93A" w14:textId="0BA0F7EB"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60FBA364" w14:textId="77777777" w:rsidR="00196FA1" w:rsidRDefault="00196FA1" w:rsidP="008B550B">
      <w:pPr>
        <w:pStyle w:val="Code"/>
      </w:pPr>
      <w:r w:rsidRPr="00BA1D94">
        <w:t>-bash-4.1$ git config user.name "Andrew Cottam"</w:t>
      </w:r>
    </w:p>
    <w:p w14:paraId="30B80DB1" w14:textId="24A2C09C" w:rsidR="00196FA1" w:rsidRDefault="00196FA1" w:rsidP="008B550B">
      <w:pPr>
        <w:pStyle w:val="Code"/>
      </w:pPr>
      <w:r w:rsidRPr="00BA1D94">
        <w:t xml:space="preserve">-bash-4.1$ git config user.email </w:t>
      </w:r>
      <w:hyperlink r:id="rId1646" w:history="1">
        <w:r w:rsidR="00564E87" w:rsidRPr="00D310D8">
          <w:rPr>
            <w:rStyle w:val="Hyperlink"/>
          </w:rPr>
          <w:t>a.cottam@gmail.com</w:t>
        </w:r>
      </w:hyperlink>
    </w:p>
    <w:p w14:paraId="314E28DE" w14:textId="1D90AA89" w:rsidR="00564E87" w:rsidRDefault="00564E87" w:rsidP="00564E87">
      <w:pPr>
        <w:pStyle w:val="BodyText2"/>
      </w:pPr>
      <w:r>
        <w:t>To set it globally (i.e. for all repos on this machine), add --global</w:t>
      </w:r>
    </w:p>
    <w:p w14:paraId="03ACA77D" w14:textId="1A36D88E" w:rsidR="00564E87" w:rsidRDefault="00176224" w:rsidP="008B6883">
      <w:pPr>
        <w:pStyle w:val="BodyText2"/>
      </w:pPr>
      <w:r>
        <w:t>You can author as a specific person (but the commit will still be by whoever is the user.name and user.email in the Git config file</w:t>
      </w:r>
      <w:r w:rsidR="00CC1ACC">
        <w:t>)</w:t>
      </w:r>
      <w:r>
        <w:t>.</w:t>
      </w:r>
    </w:p>
    <w:p w14:paraId="1C68241E" w14:textId="1BA1B1AC" w:rsidR="00564E87" w:rsidRPr="00524610" w:rsidRDefault="00564E87" w:rsidP="00564E87">
      <w:pPr>
        <w:pStyle w:val="Code"/>
      </w:pPr>
      <w:r w:rsidRPr="00564E87">
        <w:t xml:space="preserve">git commit --author="Andrew Cottam &lt;a.cottam@gmail.com&gt;" -m "Commit from Andrew" </w:t>
      </w:r>
    </w:p>
    <w:p w14:paraId="261187DF" w14:textId="77777777" w:rsidR="00196FA1" w:rsidRDefault="00196FA1" w:rsidP="007D2F52">
      <w:pPr>
        <w:pStyle w:val="Heading4"/>
      </w:pPr>
      <w:r>
        <w:t>Releases</w:t>
      </w:r>
    </w:p>
    <w:p w14:paraId="099646DD" w14:textId="77777777" w:rsidR="00196FA1" w:rsidRDefault="00196FA1" w:rsidP="008B6883">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8B6883">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8B6883">
      <w:pPr>
        <w:pStyle w:val="BodyText2"/>
      </w:pPr>
      <w:r>
        <w:lastRenderedPageBreak/>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8B6883">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8B6883">
      <w:pPr>
        <w:pStyle w:val="BodyText2"/>
      </w:pPr>
      <w:r>
        <w:t xml:space="preserve">Docs </w:t>
      </w:r>
      <w:hyperlink r:id="rId1647" w:history="1">
        <w:r w:rsidRPr="0088626A">
          <w:rPr>
            <w:rStyle w:val="Hyperlink"/>
          </w:rPr>
          <w:t>here</w:t>
        </w:r>
      </w:hyperlink>
      <w:r>
        <w:t>.</w:t>
      </w:r>
      <w:r w:rsidR="007E7E71">
        <w:t xml:space="preserve"> Easy to use. Added a release version for the Python REST Server </w:t>
      </w:r>
      <w:hyperlink r:id="rId1648" w:history="1">
        <w:r w:rsidR="007E7E71" w:rsidRPr="007E7E71">
          <w:rPr>
            <w:rStyle w:val="Hyperlink"/>
          </w:rPr>
          <w:t>here</w:t>
        </w:r>
      </w:hyperlink>
      <w:r w:rsidR="007E7E71">
        <w:t>.</w:t>
      </w:r>
    </w:p>
    <w:p w14:paraId="69056666" w14:textId="6DF94D3B" w:rsidR="00FF545B" w:rsidRDefault="00FF545B" w:rsidP="007D2F52">
      <w:pPr>
        <w:pStyle w:val="Heading4"/>
      </w:pPr>
      <w:bookmarkStart w:id="308" w:name="_Ref454274054"/>
      <w:r>
        <w:t>Merging an upstream repository into your fork</w:t>
      </w:r>
      <w:bookmarkEnd w:id="308"/>
    </w:p>
    <w:p w14:paraId="30880A20" w14:textId="21D3CF21"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649"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650"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651"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8B6883">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8B6883">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8B6883">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1CEF7AAA" w14:textId="6CBD42D5" w:rsidR="00E11005" w:rsidRDefault="00E11005" w:rsidP="00E11005">
      <w:pPr>
        <w:pStyle w:val="Heading4"/>
      </w:pPr>
      <w:r>
        <w:t>Renaming repos</w:t>
      </w:r>
    </w:p>
    <w:p w14:paraId="33B9DADE" w14:textId="66713319" w:rsidR="00E11005" w:rsidRPr="00E11005" w:rsidRDefault="00E11005" w:rsidP="00E11005">
      <w:pPr>
        <w:pStyle w:val="BodyText2"/>
      </w:pPr>
      <w:r>
        <w:t>If you rename a repo in github, you can easily update the Git configuration to push to the new location by editing the .git/config file.</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652" w:tgtFrame="_blank" w:history="1">
        <w:r>
          <w:rPr>
            <w:rStyle w:val="Hyperlink"/>
            <w:rFonts w:ascii="Calibri" w:hAnsi="Calibri"/>
            <w:color w:val="1155CC"/>
            <w:sz w:val="22"/>
            <w:szCs w:val="22"/>
          </w:rPr>
          <w:t>https://github.com/</w:t>
        </w:r>
      </w:hyperlink>
    </w:p>
    <w:p w14:paraId="1685A13A" w14:textId="77777777" w:rsidR="00100796" w:rsidRDefault="00100796" w:rsidP="008B6883">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lastRenderedPageBreak/>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8B6883">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8B6883">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653" w:history="1">
        <w:r>
          <w:rPr>
            <w:rStyle w:val="Hyperlink"/>
          </w:rPr>
          <w:t>http://10.168.209.73:8012</w:t>
        </w:r>
      </w:hyperlink>
    </w:p>
    <w:p w14:paraId="6CE3B5A4" w14:textId="0E8695B0" w:rsidR="001541F2" w:rsidRPr="001541F2" w:rsidRDefault="00100796" w:rsidP="008B6883">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654"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309" w:name="_Ref455386268"/>
      <w:r>
        <w:t>Issues</w:t>
      </w:r>
      <w:bookmarkEnd w:id="309"/>
    </w:p>
    <w:p w14:paraId="527E2FD7" w14:textId="6BABA300" w:rsidR="000F03B1" w:rsidRDefault="000F03B1" w:rsidP="000F03B1">
      <w:pPr>
        <w:pStyle w:val="Heading4"/>
      </w:pPr>
      <w:r>
        <w:t>Http and Https</w:t>
      </w:r>
    </w:p>
    <w:p w14:paraId="34501192" w14:textId="3632B608"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655"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656"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8B6883">
      <w:pPr>
        <w:pStyle w:val="BodyText2"/>
      </w:pPr>
      <w:r>
        <w:t xml:space="preserve">Ghislain has a handy redirect from a hosted site: </w:t>
      </w:r>
      <w:hyperlink r:id="rId1657"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0A342763" w14:textId="3316D65E" w:rsidR="00977123" w:rsidRDefault="00977123" w:rsidP="00977123">
      <w:pPr>
        <w:pStyle w:val="Heading3"/>
      </w:pPr>
      <w:r>
        <w:t>Markdown</w:t>
      </w:r>
    </w:p>
    <w:p w14:paraId="0E2AAA52" w14:textId="03B28D6F" w:rsidR="00977123" w:rsidRPr="00977123" w:rsidRDefault="00977123" w:rsidP="00977123">
      <w:pPr>
        <w:pStyle w:val="BodyText2"/>
      </w:pPr>
      <w:r>
        <w:t>To add a carriage return at the end of a line, enter 2 spaces.</w:t>
      </w:r>
    </w:p>
    <w:p w14:paraId="1671200D" w14:textId="77777777" w:rsidR="00B91432" w:rsidRDefault="00B91432" w:rsidP="00B91432">
      <w:pPr>
        <w:pStyle w:val="Heading2"/>
      </w:pPr>
      <w:r>
        <w:t>Git Tools</w:t>
      </w:r>
    </w:p>
    <w:p w14:paraId="4A220F3C" w14:textId="77777777" w:rsidR="00B91432" w:rsidRPr="009D05F2" w:rsidRDefault="00B91432" w:rsidP="00B91432">
      <w:pPr>
        <w:pStyle w:val="Heading3"/>
      </w:pPr>
      <w:r>
        <w:t>GitHub for Windows</w:t>
      </w:r>
    </w:p>
    <w:p w14:paraId="17AF52BB" w14:textId="77777777" w:rsidR="00B91432" w:rsidRDefault="00B91432" w:rsidP="00B91432">
      <w:pPr>
        <w:pStyle w:val="Heading4"/>
      </w:pPr>
      <w:r>
        <w:t>Connecting to a remote Git repository</w:t>
      </w:r>
    </w:p>
    <w:p w14:paraId="3C0592EC" w14:textId="77777777" w:rsidR="00B91432" w:rsidRDefault="00B91432" w:rsidP="008B6883">
      <w:pPr>
        <w:pStyle w:val="BodyText2"/>
      </w:pPr>
      <w:r>
        <w:t>I want to use GitHub to be able to see changes I make to the GEE repos. Heres how to do it:</w:t>
      </w:r>
    </w:p>
    <w:p w14:paraId="3CE22A0C" w14:textId="77777777" w:rsidR="00B91432" w:rsidRDefault="00B91432" w:rsidP="005E663B">
      <w:pPr>
        <w:pStyle w:val="ListNumber"/>
        <w:numPr>
          <w:ilvl w:val="0"/>
          <w:numId w:val="34"/>
        </w:numPr>
      </w:pPr>
      <w:r>
        <w:t>Open Git bash and clone the GEE private scripts</w:t>
      </w:r>
    </w:p>
    <w:p w14:paraId="4B73DEAF" w14:textId="77777777" w:rsidR="00B91432" w:rsidRDefault="00B91432" w:rsidP="00B91432">
      <w:pPr>
        <w:pStyle w:val="Unix"/>
      </w:pPr>
      <w:r>
        <w:t>$ git clone https://earthengine.googlesource.com/102937579132037320468 private_ee_scripts</w:t>
      </w:r>
    </w:p>
    <w:p w14:paraId="3732AEA0" w14:textId="77777777" w:rsidR="00B91432" w:rsidRDefault="00B91432" w:rsidP="005E663B">
      <w:pPr>
        <w:pStyle w:val="ListNumber"/>
      </w:pPr>
      <w:r>
        <w:t>Add the repo in GitHub for Windows</w:t>
      </w:r>
    </w:p>
    <w:p w14:paraId="2E61FBCE" w14:textId="77777777" w:rsidR="00B91432" w:rsidRPr="009D05F2" w:rsidRDefault="00B91432" w:rsidP="008B6883">
      <w:pPr>
        <w:pStyle w:val="BodyText2"/>
      </w:pPr>
      <w:r>
        <w:lastRenderedPageBreak/>
        <w:t>This will show the commits but not the diffs for some reason.</w:t>
      </w:r>
    </w:p>
    <w:p w14:paraId="0005D2D9" w14:textId="77777777" w:rsidR="00B91432" w:rsidRDefault="00B91432" w:rsidP="00B91432">
      <w:pPr>
        <w:pStyle w:val="Heading4"/>
      </w:pPr>
      <w:r>
        <w:t>Updating a forked repo</w:t>
      </w:r>
    </w:p>
    <w:p w14:paraId="7A768D78"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62CB168D" w14:textId="2568C383" w:rsidR="00B91432" w:rsidRDefault="00B91432" w:rsidP="00B91432">
      <w:pPr>
        <w:pStyle w:val="Heading3"/>
      </w:pPr>
      <w:r>
        <w:t>TortoiseGit</w:t>
      </w:r>
    </w:p>
    <w:p w14:paraId="3F212D6A" w14:textId="630DBA81" w:rsidR="00B91432" w:rsidRPr="00B91432" w:rsidRDefault="00B91432" w:rsidP="008B6883">
      <w:pPr>
        <w:pStyle w:val="BodyText2"/>
      </w:pPr>
      <w:r>
        <w:t xml:space="preserve">To save User/Password - see </w:t>
      </w:r>
      <w:hyperlink r:id="rId1658" w:history="1">
        <w:r w:rsidRPr="00B91432">
          <w:rPr>
            <w:rStyle w:val="Hyperlink"/>
          </w:rPr>
          <w:t>here</w:t>
        </w:r>
      </w:hyperlink>
      <w:r>
        <w:t>. In fact I didn’t follow all the steps but it seemed to work.</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659" w:history="1">
        <w:r>
          <w:rPr>
            <w:rStyle w:val="Hyperlink"/>
          </w:rPr>
          <w:t>https://code.google.com/p/earthengine-api/source/checkout</w:t>
        </w:r>
      </w:hyperlink>
      <w:r>
        <w:t xml:space="preserve"> there is a link for the git repository Command-line access (</w:t>
      </w:r>
      <w:r w:rsidRPr="00574DAE">
        <w:t xml:space="preserve">git clone </w:t>
      </w:r>
      <w:hyperlink r:id="rId1660"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8B6883">
      <w:pPr>
        <w:pStyle w:val="BodyText2"/>
      </w:pPr>
      <w:r>
        <w:t xml:space="preserve">Is very simple – click Import.. from SVN and enter the SVN path, e.g. </w:t>
      </w:r>
      <w:hyperlink r:id="rId1661" w:history="1">
        <w:r w:rsidRPr="00CF73E0">
          <w:rPr>
            <w:rStyle w:val="Hyperlink"/>
          </w:rPr>
          <w:t>https://owslib.svn.sourceforge.net/svnroot/owslib</w:t>
        </w:r>
      </w:hyperlink>
    </w:p>
    <w:p w14:paraId="03746DF9"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8B6883">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2">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3">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8B6883">
      <w:pPr>
        <w:pStyle w:val="BodyText2"/>
      </w:pPr>
      <w:r>
        <w:t xml:space="preserve">Instructions for installing the plugin for Aptana from </w:t>
      </w:r>
      <w:hyperlink r:id="rId1664"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665"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666"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8B6883">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667"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lastRenderedPageBreak/>
        <w:t>Maven</w:t>
      </w:r>
    </w:p>
    <w:p w14:paraId="14982A9C" w14:textId="77777777" w:rsidR="00F7430F" w:rsidRPr="00AC0C76" w:rsidRDefault="00F7430F" w:rsidP="008B6883">
      <w:pPr>
        <w:pStyle w:val="BodyText2"/>
      </w:pPr>
      <w:r>
        <w:t>Maven clean removes artifacts from other builds</w:t>
      </w:r>
    </w:p>
    <w:p w14:paraId="139279DA" w14:textId="77777777" w:rsidR="00B81541" w:rsidRDefault="00B81541" w:rsidP="003B37F4">
      <w:pPr>
        <w:pStyle w:val="Heading2"/>
      </w:pPr>
      <w:r>
        <w:t>SVN</w:t>
      </w:r>
    </w:p>
    <w:p w14:paraId="7559498E" w14:textId="471328FA" w:rsidR="00B37D09" w:rsidRDefault="00C476E5" w:rsidP="0034374E">
      <w:pPr>
        <w:pStyle w:val="Heading3"/>
      </w:pPr>
      <w:r>
        <w:t>Setting up SVN on Windows</w:t>
      </w:r>
      <w:bookmarkEnd w:id="307"/>
    </w:p>
    <w:p w14:paraId="7D67B09D" w14:textId="77777777" w:rsidR="00B37D09" w:rsidRDefault="00C476E5" w:rsidP="000E5536">
      <w:pPr>
        <w:pStyle w:val="BodyText"/>
      </w:pPr>
      <w:r>
        <w:t>SVN Repository:</w:t>
      </w:r>
    </w:p>
    <w:p w14:paraId="0DEF63C2" w14:textId="77777777" w:rsidR="00B37D09" w:rsidRDefault="00837495" w:rsidP="008B6883">
      <w:pPr>
        <w:pStyle w:val="BodyText2"/>
      </w:pPr>
      <w:hyperlink r:id="rId1668"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8B6883">
      <w:pPr>
        <w:pStyle w:val="BodyText2"/>
      </w:pPr>
      <w:r>
        <w:t>password:</w:t>
      </w:r>
      <w:r>
        <w:tab/>
        <w:t>Docview9</w:t>
      </w:r>
    </w:p>
    <w:p w14:paraId="7ED2DF1B" w14:textId="77777777" w:rsidR="00570CDA" w:rsidRDefault="00570CDA" w:rsidP="000E5536">
      <w:pPr>
        <w:pStyle w:val="Heading1"/>
      </w:pPr>
      <w:bookmarkStart w:id="310" w:name="_Toc315774631"/>
      <w:r>
        <w:t>Deployment</w:t>
      </w:r>
    </w:p>
    <w:p w14:paraId="7AC60FE8" w14:textId="77777777" w:rsidR="00570CDA" w:rsidRDefault="00570CDA" w:rsidP="008B6883">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5E663B">
      <w:pPr>
        <w:pStyle w:val="ListNumber"/>
        <w:numPr>
          <w:ilvl w:val="0"/>
          <w:numId w:val="29"/>
        </w:numPr>
      </w:pPr>
      <w:r>
        <w:t>Install Postgresql 9.1</w:t>
      </w:r>
    </w:p>
    <w:p w14:paraId="541DD472" w14:textId="77777777" w:rsidR="00D4138A" w:rsidRDefault="00D4138A" w:rsidP="005E663B">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5E663B">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5E663B">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5E663B">
      <w:pPr>
        <w:pStyle w:val="ListNumber"/>
        <w:numPr>
          <w:ilvl w:val="0"/>
          <w:numId w:val="27"/>
        </w:numPr>
      </w:pPr>
      <w:r>
        <w:t xml:space="preserve">Allow access to Postgresql for local network users (see </w:t>
      </w:r>
      <w:hyperlink r:id="rId1669" w:history="1">
        <w:r w:rsidRPr="008A1A0D">
          <w:rPr>
            <w:rStyle w:val="Hyperlink"/>
          </w:rPr>
          <w:t>here</w:t>
        </w:r>
      </w:hyperlink>
      <w:r>
        <w:t xml:space="preserve">) using the </w:t>
      </w:r>
      <w:r w:rsidRPr="005E663B">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5E663B">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5E663B">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5E663B">
      <w:pPr>
        <w:pStyle w:val="ListNumber"/>
        <w:numPr>
          <w:ilvl w:val="0"/>
          <w:numId w:val="27"/>
        </w:numPr>
      </w:pPr>
      <w:r>
        <w:lastRenderedPageBreak/>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5E663B">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5E663B">
      <w:pPr>
        <w:pStyle w:val="ListNumber"/>
      </w:pPr>
      <w:r>
        <w:t xml:space="preserve">Run the sql script </w:t>
      </w:r>
      <w:hyperlink r:id="rId1670"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8B6883">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8B6883">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5E663B">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5E663B">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5E663B">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5E663B">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671"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5E663B">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672"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5E663B">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5E663B">
      <w:pPr>
        <w:pStyle w:val="ListNumber"/>
        <w:numPr>
          <w:ilvl w:val="0"/>
          <w:numId w:val="27"/>
        </w:numPr>
      </w:pPr>
      <w:r>
        <w:lastRenderedPageBreak/>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8B6883">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8B6883">
      <w:pPr>
        <w:pStyle w:val="BodyText2"/>
      </w:pPr>
      <w:r>
        <w:t xml:space="preserve">Follow instructions </w:t>
      </w:r>
      <w:hyperlink r:id="rId1673"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8B6883">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8B6883">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5E663B">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674"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8B6883">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5E663B">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675"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5E663B">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5E663B">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676" w:history="1">
        <w:r w:rsidR="008C6890" w:rsidRPr="00795200">
          <w:rPr>
            <w:rStyle w:val="Hyperlink"/>
          </w:rPr>
          <w:t>https://github.com/andrewcottam/python-rest-server.git</w:t>
        </w:r>
      </w:hyperlink>
    </w:p>
    <w:p w14:paraId="7AA1B2CE" w14:textId="77777777" w:rsidR="00D4138A" w:rsidRDefault="0087026F" w:rsidP="005E663B">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5E663B">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5E663B">
      <w:pPr>
        <w:pStyle w:val="ListNumber"/>
      </w:pPr>
      <w:r>
        <w:t>Add schemas and functions so they can be tested</w:t>
      </w:r>
    </w:p>
    <w:p w14:paraId="1B97CD1F" w14:textId="345D2AB3" w:rsidR="006002E0" w:rsidRDefault="006002E0" w:rsidP="008B6883">
      <w:pPr>
        <w:pStyle w:val="BodyText2"/>
      </w:pPr>
      <w:r>
        <w:t xml:space="preserve">In the repo there is an </w:t>
      </w:r>
      <w:hyperlink r:id="rId1677" w:history="1">
        <w:r w:rsidRPr="006002E0">
          <w:rPr>
            <w:rStyle w:val="Hyperlink"/>
          </w:rPr>
          <w:t>sql script</w:t>
        </w:r>
      </w:hyperlink>
      <w:r>
        <w:t xml:space="preserve"> to do this.</w:t>
      </w:r>
    </w:p>
    <w:p w14:paraId="2584C8DD" w14:textId="12336D42" w:rsidR="0087026F" w:rsidRDefault="0087026F" w:rsidP="0034374E">
      <w:pPr>
        <w:pStyle w:val="Heading3"/>
      </w:pPr>
      <w:r>
        <w:lastRenderedPageBreak/>
        <w:t>Configure Apache Web Server</w:t>
      </w:r>
    </w:p>
    <w:p w14:paraId="438A91E5" w14:textId="77777777" w:rsidR="008C1579" w:rsidRDefault="008C1579" w:rsidP="005E663B">
      <w:pPr>
        <w:pStyle w:val="ListNumber"/>
        <w:numPr>
          <w:ilvl w:val="0"/>
          <w:numId w:val="28"/>
        </w:numPr>
      </w:pPr>
      <w:r>
        <w:t>Enable CGI processing in Apache (</w:t>
      </w:r>
      <w:r w:rsidRPr="005C274F">
        <w:t>sudo a2enmod cgi</w:t>
      </w:r>
      <w:r>
        <w:t>)</w:t>
      </w:r>
    </w:p>
    <w:p w14:paraId="5654515B" w14:textId="60127D1E" w:rsidR="0087239C" w:rsidRDefault="0087239C" w:rsidP="005E663B">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5E663B">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8B6883">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5E663B">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8B6883">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8B6883">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8">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8B6883">
      <w:pPr>
        <w:pStyle w:val="BodyText2"/>
      </w:pPr>
      <w:r>
        <w:lastRenderedPageBreak/>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8B6883">
      <w:pPr>
        <w:pStyle w:val="BodyText2"/>
      </w:pPr>
      <w:r>
        <w:t xml:space="preserve">Natural History Museum led FP7 funded project - </w:t>
      </w:r>
      <w:hyperlink r:id="rId1679"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8B6883">
      <w:pPr>
        <w:pStyle w:val="BodyText2"/>
      </w:pPr>
      <w:r>
        <w:t xml:space="preserve">Overall vision of range map/distribution data with Walter Jetz - </w:t>
      </w:r>
      <w:hyperlink r:id="rId1680"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8B6883">
      <w:pPr>
        <w:pStyle w:val="BodyText2"/>
      </w:pPr>
      <w:r>
        <w:t xml:space="preserve">Global species richness datasets at the 1Km scale. </w:t>
      </w:r>
    </w:p>
    <w:p w14:paraId="21A76C50" w14:textId="77777777" w:rsidR="000C7F06" w:rsidRDefault="00837495" w:rsidP="008B6883">
      <w:pPr>
        <w:pStyle w:val="BodyText2"/>
      </w:pPr>
      <w:hyperlink r:id="rId1681" w:anchor="species-v1" w:history="1">
        <w:r w:rsidR="000C7F06">
          <w:rPr>
            <w:rStyle w:val="Hyperlink"/>
          </w:rPr>
          <w:t>http://sedac.ciesin.columbia.edu/maps/services/wms#species-v1</w:t>
        </w:r>
      </w:hyperlink>
    </w:p>
    <w:p w14:paraId="2EF30604"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682"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683"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8B6883">
      <w:pPr>
        <w:pStyle w:val="BodyText2"/>
      </w:pPr>
      <w:r>
        <w:t>Here is the comparison – blue is ours, red is CIESIN – note less inclusive and different spatial resolution</w:t>
      </w:r>
    </w:p>
    <w:p w14:paraId="5CEF8386" w14:textId="77777777" w:rsidR="008942C9" w:rsidRDefault="008942C9" w:rsidP="008B6883">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684"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685"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8B6883">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lastRenderedPageBreak/>
        <w:t>OneZoom tree of life</w:t>
      </w:r>
    </w:p>
    <w:p w14:paraId="3A99523C" w14:textId="77777777" w:rsidR="00170B91" w:rsidRPr="00170B91" w:rsidRDefault="00837495" w:rsidP="008B6883">
      <w:pPr>
        <w:pStyle w:val="BodyText2"/>
      </w:pPr>
      <w:hyperlink r:id="rId1686"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8B6883">
      <w:pPr>
        <w:pStyle w:val="BodyText2"/>
      </w:pPr>
      <w:r>
        <w:t xml:space="preserve">Barts OFAC is </w:t>
      </w:r>
      <w:hyperlink r:id="rId1687" w:history="1">
        <w:r w:rsidRPr="00846812">
          <w:rPr>
            <w:rStyle w:val="Hyperlink"/>
          </w:rPr>
          <w:t>here</w:t>
        </w:r>
      </w:hyperlink>
    </w:p>
    <w:p w14:paraId="1FFD4841" w14:textId="41032F6D" w:rsidR="00B37D09" w:rsidRDefault="008F2FB2" w:rsidP="000E5536">
      <w:pPr>
        <w:pStyle w:val="Heading1"/>
      </w:pPr>
      <w:r>
        <w:t>Admin stuff</w:t>
      </w:r>
      <w:bookmarkEnd w:id="310"/>
    </w:p>
    <w:p w14:paraId="52C9B064" w14:textId="77777777" w:rsidR="00B37D09" w:rsidRDefault="008F2FB2" w:rsidP="003B37F4">
      <w:pPr>
        <w:pStyle w:val="Heading2"/>
      </w:pPr>
      <w:bookmarkStart w:id="311" w:name="_Toc315774632"/>
      <w:r>
        <w:t>ASL</w:t>
      </w:r>
      <w:bookmarkEnd w:id="311"/>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312" w:name="_Toc315774634"/>
      <w:bookmarkStart w:id="313" w:name="_Toc315774633"/>
      <w:r>
        <w:t>External Accounting</w:t>
      </w:r>
    </w:p>
    <w:p w14:paraId="710E1B86"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12"/>
    <w:p w14:paraId="6A566076" w14:textId="77777777" w:rsidR="005A38F9" w:rsidRDefault="005A38F9" w:rsidP="003B37F4">
      <w:pPr>
        <w:pStyle w:val="Heading2"/>
      </w:pPr>
      <w:r>
        <w:t>Intranet/eSpecies Website</w:t>
      </w:r>
    </w:p>
    <w:p w14:paraId="0EBF8BA0"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837495" w:rsidP="008B6883">
      <w:pPr>
        <w:pStyle w:val="BodyText2"/>
      </w:pPr>
      <w:hyperlink r:id="rId1688" w:history="1">
        <w:r w:rsidR="005A38F9" w:rsidRPr="004924C1">
          <w:rPr>
            <w:rStyle w:val="Hyperlink"/>
          </w:rPr>
          <w:t>http://especies.jrc.ec.europa.eu</w:t>
        </w:r>
      </w:hyperlink>
      <w:r w:rsidR="005A38F9">
        <w:t xml:space="preserve"> </w:t>
      </w:r>
    </w:p>
    <w:p w14:paraId="1EA3250A" w14:textId="77777777" w:rsidR="005A38F9" w:rsidRDefault="005A38F9" w:rsidP="008B6883">
      <w:pPr>
        <w:pStyle w:val="BodyText2"/>
      </w:pPr>
      <w:r>
        <w:t>which is a mirror of the internal site</w:t>
      </w:r>
    </w:p>
    <w:p w14:paraId="73D0AD9F" w14:textId="77777777" w:rsidR="005A38F9" w:rsidRDefault="00837495" w:rsidP="008B6883">
      <w:pPr>
        <w:pStyle w:val="BodyText2"/>
      </w:pPr>
      <w:hyperlink r:id="rId1689"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2CE2DB24" w14:textId="77777777" w:rsidR="001A7846" w:rsidRDefault="001A7846" w:rsidP="001A7846">
      <w:pPr>
        <w:pStyle w:val="Heading2"/>
      </w:pPr>
      <w:r>
        <w:t>Job</w:t>
      </w:r>
    </w:p>
    <w:p w14:paraId="3C2E2144" w14:textId="50BEF5EF" w:rsidR="00C143D1" w:rsidRDefault="00C143D1" w:rsidP="001A7846">
      <w:pPr>
        <w:pStyle w:val="Heading3"/>
      </w:pPr>
      <w:r>
        <w:t>Job Assessment</w:t>
      </w:r>
    </w:p>
    <w:p w14:paraId="1D4288F4" w14:textId="5E968B55" w:rsidR="00BC1091" w:rsidRDefault="00BC1091" w:rsidP="001A7846">
      <w:pPr>
        <w:pStyle w:val="Heading4"/>
      </w:pPr>
      <w:r>
        <w:t>Contract Agent Appraisal Procedure</w:t>
      </w:r>
    </w:p>
    <w:p w14:paraId="29CC74D4" w14:textId="48B34D1B" w:rsidR="00BA3E94" w:rsidRPr="00BC1091" w:rsidRDefault="00BC1091" w:rsidP="008B6883">
      <w:pPr>
        <w:pStyle w:val="BodyText2"/>
      </w:pPr>
      <w:r>
        <w:t>Is in Sysper2 | Job | Objectives | Appraisal and Promotion</w:t>
      </w:r>
      <w:r w:rsidR="00BA3E94">
        <w:t xml:space="preserve">. There are some guidance docs </w:t>
      </w:r>
      <w:hyperlink r:id="rId1690" w:history="1">
        <w:r w:rsidR="00BA3E94" w:rsidRPr="00BA3E94">
          <w:rPr>
            <w:rStyle w:val="Hyperlink"/>
          </w:rPr>
          <w:t>here</w:t>
        </w:r>
      </w:hyperlink>
      <w:r w:rsidR="00BA3E94">
        <w:t xml:space="preserve">. Here are the general provisions for </w:t>
      </w:r>
      <w:hyperlink r:id="rId1691" w:history="1">
        <w:r w:rsidR="00BA3E94" w:rsidRPr="00BA3E94">
          <w:rPr>
            <w:rStyle w:val="Hyperlink"/>
          </w:rPr>
          <w:t>2018</w:t>
        </w:r>
      </w:hyperlink>
      <w:r w:rsidR="00BA3E94">
        <w:t>.</w:t>
      </w:r>
    </w:p>
    <w:p w14:paraId="03C7A036" w14:textId="77777777" w:rsidR="00C143D1" w:rsidRDefault="00C143D1" w:rsidP="001A7846">
      <w:pPr>
        <w:pStyle w:val="Heading4"/>
      </w:pPr>
      <w:r>
        <w:t>Grantholder Annual Reports</w:t>
      </w:r>
    </w:p>
    <w:p w14:paraId="1C59EE64" w14:textId="77777777" w:rsidR="00C143D1" w:rsidRPr="00A36996" w:rsidRDefault="00C143D1" w:rsidP="008B6883">
      <w:pPr>
        <w:pStyle w:val="BodyText2"/>
      </w:pPr>
      <w:r>
        <w:t>Here is my list for 2012-13:</w:t>
      </w:r>
    </w:p>
    <w:p w14:paraId="411B43B3" w14:textId="77777777" w:rsidR="00C143D1" w:rsidRDefault="00C143D1" w:rsidP="001A7846">
      <w:pPr>
        <w:pStyle w:val="ListBullet"/>
      </w:pPr>
      <w:r>
        <w:t xml:space="preserve">Development of a methodology to quantitatively assess species charisma </w:t>
      </w:r>
    </w:p>
    <w:p w14:paraId="4E010DE8" w14:textId="77777777" w:rsidR="00C143D1" w:rsidRDefault="00C143D1" w:rsidP="001A7846">
      <w:pPr>
        <w:pStyle w:val="ListBullet"/>
      </w:pPr>
      <w:r>
        <w:t>Assessment of tourism potential in protected areas based on the species charisma indices (for Africa and Global)</w:t>
      </w:r>
    </w:p>
    <w:p w14:paraId="197F5BFE" w14:textId="77777777" w:rsidR="00C143D1" w:rsidRDefault="00C143D1" w:rsidP="001A7846">
      <w:pPr>
        <w:pStyle w:val="ListBullet"/>
      </w:pPr>
      <w:r>
        <w:t>Beta version of the DOPA Species Validator tool for reviewing species lists for protected areas (here)</w:t>
      </w:r>
    </w:p>
    <w:p w14:paraId="45F8E987" w14:textId="77777777" w:rsidR="00C143D1" w:rsidRDefault="00C143D1" w:rsidP="001A7846">
      <w:pPr>
        <w:pStyle w:val="ListBullet"/>
      </w:pPr>
      <w:r>
        <w:t>Proof-of-concept demonstration of Hadoop as a big-data analytics and delivery tool</w:t>
      </w:r>
    </w:p>
    <w:p w14:paraId="7923BA1B" w14:textId="77777777" w:rsidR="00C143D1" w:rsidRDefault="00C143D1" w:rsidP="001A7846">
      <w:pPr>
        <w:pStyle w:val="ListBullet"/>
      </w:pPr>
      <w:r>
        <w:t>Development and deployment of a REST Server to deliver all the information services for DOPA directly from PostGIS (via REST, SMS, SMTP)</w:t>
      </w:r>
    </w:p>
    <w:p w14:paraId="6AA78462" w14:textId="77777777" w:rsidR="00C143D1" w:rsidRDefault="00C143D1" w:rsidP="001A7846">
      <w:pPr>
        <w:pStyle w:val="ListBullet"/>
      </w:pPr>
      <w:r>
        <w:t>Development and delivery of species analyses for integration into DOPA Explorer (ecoregions and protected area species analyses)</w:t>
      </w:r>
    </w:p>
    <w:p w14:paraId="378E9711" w14:textId="77777777" w:rsidR="00C143D1" w:rsidRDefault="00C143D1" w:rsidP="001A7846">
      <w:pPr>
        <w:pStyle w:val="ListBullet"/>
      </w:pPr>
      <w:r>
        <w:t>Kick-off Caribean Regional Workshop held in Barbados</w:t>
      </w:r>
    </w:p>
    <w:p w14:paraId="74463D7E" w14:textId="77777777" w:rsidR="00C143D1" w:rsidRDefault="00C143D1" w:rsidP="001A7846">
      <w:pPr>
        <w:pStyle w:val="ListBullet"/>
      </w:pPr>
      <w:r>
        <w:t>Preparation of mash-up material for regional workshops</w:t>
      </w:r>
    </w:p>
    <w:p w14:paraId="45B1EE34" w14:textId="77777777" w:rsidR="00C143D1" w:rsidRDefault="00C143D1" w:rsidP="001A7846">
      <w:pPr>
        <w:pStyle w:val="ListBullet"/>
      </w:pPr>
      <w:r>
        <w:t>Assessment of impact on species by biofuel development in Malaysia</w:t>
      </w:r>
    </w:p>
    <w:p w14:paraId="560C1C3A" w14:textId="77777777" w:rsidR="00C143D1" w:rsidRPr="00A36996" w:rsidRDefault="00C143D1" w:rsidP="001A7846">
      <w:pPr>
        <w:pStyle w:val="ListBullet"/>
      </w:pPr>
      <w:r>
        <w:lastRenderedPageBreak/>
        <w:t>Philip Schaegners work</w:t>
      </w:r>
    </w:p>
    <w:p w14:paraId="23D344BC" w14:textId="40917359" w:rsidR="001A7846" w:rsidRDefault="00CD49FA" w:rsidP="001A7846">
      <w:pPr>
        <w:pStyle w:val="Heading3"/>
      </w:pPr>
      <w:r>
        <w:t>Contract Agent FGIV</w:t>
      </w:r>
    </w:p>
    <w:p w14:paraId="62A408FC" w14:textId="2C5A6B10" w:rsidR="00325B39" w:rsidRDefault="00325B39" w:rsidP="00325B39">
      <w:pPr>
        <w:pStyle w:val="Heading4"/>
      </w:pPr>
      <w:r>
        <w:t>CAST Application</w:t>
      </w:r>
    </w:p>
    <w:p w14:paraId="79C04AD1" w14:textId="6D39EF73" w:rsidR="001E668C" w:rsidRDefault="001E668C" w:rsidP="008B6883">
      <w:pPr>
        <w:pStyle w:val="BodyText2"/>
      </w:pPr>
      <w:r>
        <w:t xml:space="preserve">I failed to get on the </w:t>
      </w:r>
      <w:hyperlink r:id="rId1692"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693" w:history="1">
        <w:r w:rsidRPr="001E668C">
          <w:rPr>
            <w:rStyle w:val="Hyperlink"/>
          </w:rPr>
          <w:t>here</w:t>
        </w:r>
      </w:hyperlink>
      <w:r>
        <w:t xml:space="preserve"> using u/p </w:t>
      </w:r>
      <w:hyperlink r:id="rId1694" w:history="1">
        <w:r w:rsidRPr="00F37B4A">
          <w:rPr>
            <w:rStyle w:val="Hyperlink"/>
          </w:rPr>
          <w:t>a.cottam@gmail.com</w:t>
        </w:r>
      </w:hyperlink>
      <w:r>
        <w:t xml:space="preserve"> thargal88</w:t>
      </w:r>
      <w:r w:rsidR="00C3741E">
        <w:t>.</w:t>
      </w:r>
    </w:p>
    <w:p w14:paraId="1DF2AC4E" w14:textId="40020280" w:rsidR="00325B39" w:rsidRDefault="00325B39" w:rsidP="00325B39">
      <w:pPr>
        <w:pStyle w:val="Heading4"/>
      </w:pPr>
      <w:r>
        <w:t>EU CV Online</w:t>
      </w:r>
    </w:p>
    <w:p w14:paraId="0F9427FB" w14:textId="57421A2A"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695" w:history="1">
        <w:r w:rsidR="0008709F" w:rsidRPr="0008709F">
          <w:rPr>
            <w:rStyle w:val="Hyperlink"/>
          </w:rPr>
          <w:t>here</w:t>
        </w:r>
      </w:hyperlink>
      <w:r w:rsidR="0008709F">
        <w:t xml:space="preserve"> using u/p </w:t>
      </w:r>
      <w:hyperlink r:id="rId1696"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55E851F7" w14:textId="416F4F78" w:rsidR="00325B39" w:rsidRDefault="00325B39" w:rsidP="00325B39">
      <w:pPr>
        <w:pStyle w:val="Heading4"/>
      </w:pPr>
      <w:r>
        <w:t>Com</w:t>
      </w:r>
      <w:r w:rsidR="00A3405E">
        <w:t>p</w:t>
      </w:r>
      <w:r>
        <w:t>etency Tests</w:t>
      </w:r>
    </w:p>
    <w:p w14:paraId="28341570" w14:textId="49E44999"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59A084E1" w14:textId="1F596015"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2CC53CCB" w14:textId="28D7DAED" w:rsidR="00C536F3" w:rsidRDefault="008B0056" w:rsidP="008B6883">
      <w:pPr>
        <w:pStyle w:val="BodyText2"/>
      </w:pPr>
      <w:r>
        <w:t xml:space="preserve">They have set up a page about this </w:t>
      </w:r>
      <w:hyperlink r:id="rId1697"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698" w:history="1">
        <w:r w:rsidR="005430E9" w:rsidRPr="005430E9">
          <w:rPr>
            <w:rStyle w:val="Hyperlink"/>
          </w:rPr>
          <w:t>Here</w:t>
        </w:r>
      </w:hyperlink>
      <w:r w:rsidR="005430E9">
        <w:t xml:space="preserve"> is the application form.</w:t>
      </w:r>
      <w:r w:rsidR="00206179">
        <w:t xml:space="preserve"> Login </w:t>
      </w:r>
      <w:hyperlink r:id="rId1699"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8B6883">
      <w:pPr>
        <w:pStyle w:val="BodyText2"/>
      </w:pPr>
      <w:r>
        <w:t xml:space="preserve">Also for parties: </w:t>
      </w:r>
      <w:hyperlink r:id="rId1700" w:history="1">
        <w:r w:rsidRPr="00AD4996">
          <w:rPr>
            <w:rStyle w:val="Hyperlink"/>
          </w:rPr>
          <w:t>http://wab.jrc.cec.eu.int/vcs/</w:t>
        </w:r>
      </w:hyperlink>
    </w:p>
    <w:p w14:paraId="6CB5F58A" w14:textId="77777777" w:rsidR="00C143D1" w:rsidRPr="00E8172B" w:rsidRDefault="00C143D1" w:rsidP="008B6883">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8B6883">
      <w:pPr>
        <w:pStyle w:val="BodyText2"/>
      </w:pPr>
      <w:r>
        <w:t xml:space="preserve">Is awful. Apply for access from </w:t>
      </w:r>
      <w:hyperlink r:id="rId1701" w:history="1">
        <w:r w:rsidRPr="00B211A5">
          <w:rPr>
            <w:rStyle w:val="Hyperlink"/>
          </w:rPr>
          <w:t>jrc-helpdesk@ec.europa.eu</w:t>
        </w:r>
      </w:hyperlink>
    </w:p>
    <w:p w14:paraId="2901F9F7" w14:textId="5C900851"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8B6883">
      <w:pPr>
        <w:pStyle w:val="BodyText2"/>
      </w:pPr>
      <w:r>
        <w:t xml:space="preserve">If you have problems the addresses starting with </w:t>
      </w:r>
      <w:hyperlink r:id="rId1702" w:history="1">
        <w:r w:rsidRPr="00AD4ADE">
          <w:rPr>
            <w:rStyle w:val="Hyperlink"/>
          </w:rPr>
          <w:t>https://intracomm.ec.europa.eu</w:t>
        </w:r>
      </w:hyperlink>
      <w:r>
        <w:t xml:space="preserve"> are the same as </w:t>
      </w:r>
      <w:hyperlink r:id="rId1703" w:history="1">
        <w:r>
          <w:rPr>
            <w:rStyle w:val="Hyperlink"/>
          </w:rPr>
          <w:t>http://www.cc.cec</w:t>
        </w:r>
      </w:hyperlink>
      <w:r>
        <w:t xml:space="preserve">, e.g. </w:t>
      </w:r>
    </w:p>
    <w:p w14:paraId="51A05A83" w14:textId="77777777" w:rsidR="0010383B" w:rsidRDefault="0010383B" w:rsidP="008B6883">
      <w:pPr>
        <w:pStyle w:val="BodyText2"/>
      </w:pPr>
      <w:r>
        <w:t>The presentation templates are stored here:</w:t>
      </w:r>
    </w:p>
    <w:p w14:paraId="0FBD33A7" w14:textId="77777777" w:rsidR="005A38F9" w:rsidRDefault="00837495" w:rsidP="008B6883">
      <w:pPr>
        <w:pStyle w:val="BodyText2"/>
      </w:pPr>
      <w:hyperlink r:id="rId1704" w:history="1">
        <w:r w:rsidR="005A38F9">
          <w:rPr>
            <w:rStyle w:val="Hyperlink"/>
          </w:rPr>
          <w:t>http://www.cc.cec/dgintranet/jrc/iesnet_pims/communication/templates/index_en.htm</w:t>
        </w:r>
      </w:hyperlink>
    </w:p>
    <w:p w14:paraId="68733BE6" w14:textId="77777777" w:rsidR="005A38F9" w:rsidRDefault="005A38F9" w:rsidP="008B6883">
      <w:pPr>
        <w:pStyle w:val="BodyText2"/>
      </w:pPr>
      <w:r>
        <w:t>is the same as:</w:t>
      </w:r>
    </w:p>
    <w:p w14:paraId="27CDC32B" w14:textId="77777777" w:rsidR="005A38F9" w:rsidRDefault="00837495" w:rsidP="008B6883">
      <w:pPr>
        <w:pStyle w:val="BodyText2"/>
      </w:pPr>
      <w:hyperlink r:id="rId1705" w:history="1">
        <w:r w:rsidR="005A38F9">
          <w:rPr>
            <w:rStyle w:val="Hyperlink"/>
          </w:rPr>
          <w:t>https://intracomm.ec.europa.eu/dgintranet/jrc/iesnet_pims/communication/templates/index_en.htm</w:t>
        </w:r>
      </w:hyperlink>
    </w:p>
    <w:p w14:paraId="1BC50F95" w14:textId="77777777" w:rsidR="005A38F9" w:rsidRDefault="005A38F9" w:rsidP="008B6883">
      <w:pPr>
        <w:pStyle w:val="BodyText2"/>
      </w:pPr>
      <w:r>
        <w:t>EC password is now 03$ (4/6/12)</w:t>
      </w:r>
    </w:p>
    <w:p w14:paraId="71F37B20" w14:textId="77777777" w:rsidR="00E8275D" w:rsidRDefault="00E8275D" w:rsidP="008B6883">
      <w:pPr>
        <w:pStyle w:val="BodyText2"/>
      </w:pPr>
      <w:r>
        <w:t>EC password is now 04$ (24/9/12)</w:t>
      </w:r>
    </w:p>
    <w:p w14:paraId="24C77D14" w14:textId="77777777" w:rsidR="00950F1A" w:rsidRPr="00C743E9" w:rsidRDefault="00950F1A" w:rsidP="008B6883">
      <w:pPr>
        <w:pStyle w:val="BodyText2"/>
      </w:pPr>
      <w:r>
        <w:t xml:space="preserve">My internet password was changed successfully on 12/11/12 to thargal01. </w:t>
      </w:r>
    </w:p>
    <w:p w14:paraId="2ED37657" w14:textId="77777777" w:rsidR="00244071" w:rsidRDefault="00244071" w:rsidP="00244071">
      <w:pPr>
        <w:pStyle w:val="Heading3"/>
      </w:pPr>
      <w:bookmarkStart w:id="314" w:name="_Toc315774635"/>
      <w:r>
        <w:t>Windows Workstation</w:t>
      </w:r>
    </w:p>
    <w:p w14:paraId="016FAEB7" w14:textId="3B1F9D05"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46D78A3B" w14:textId="4C736E4F" w:rsidR="00325B39" w:rsidRPr="006B641E" w:rsidRDefault="00325B39" w:rsidP="008B6883">
      <w:pPr>
        <w:pStyle w:val="BodyText2"/>
      </w:pPr>
      <w:r>
        <w:lastRenderedPageBreak/>
        <w:t>03/01/18</w:t>
      </w:r>
      <w:r>
        <w:tab/>
      </w:r>
      <w:r>
        <w:tab/>
        <w:t xml:space="preserve">IES\cottaan </w:t>
      </w:r>
      <w:r>
        <w:tab/>
        <w:t>thargaL101$</w:t>
      </w:r>
    </w:p>
    <w:p w14:paraId="521522DD" w14:textId="77777777" w:rsidR="00DA01FA" w:rsidRDefault="00DA01FA" w:rsidP="00DA01FA">
      <w:pPr>
        <w:pStyle w:val="Heading3"/>
      </w:pPr>
      <w:r>
        <w:t>EU Login</w:t>
      </w:r>
    </w:p>
    <w:p w14:paraId="0FE7525A" w14:textId="6667D443" w:rsidR="00DA01FA" w:rsidRDefault="003B24D0" w:rsidP="008B6883">
      <w:pPr>
        <w:pStyle w:val="BodyText2"/>
      </w:pPr>
      <w:r>
        <w:t xml:space="preserve">Used to be called ECAS now at </w:t>
      </w:r>
      <w:hyperlink r:id="rId1706" w:history="1">
        <w:r w:rsidRPr="00EF357E">
          <w:rPr>
            <w:rStyle w:val="Hyperlink"/>
          </w:rPr>
          <w:t>https://intragate.ec.europa.eu/cas/</w:t>
        </w:r>
      </w:hyperlink>
      <w:r>
        <w:t xml:space="preserve">. </w:t>
      </w:r>
    </w:p>
    <w:p w14:paraId="384F06E9" w14:textId="77777777" w:rsidR="00DA01FA" w:rsidRPr="00325B39" w:rsidRDefault="00DA01FA" w:rsidP="008B6883">
      <w:pPr>
        <w:pStyle w:val="BodyText2"/>
      </w:pPr>
      <w:r w:rsidRPr="00325B39">
        <w:t>01/02/15</w:t>
      </w:r>
      <w:r w:rsidRPr="00325B39">
        <w:tab/>
      </w:r>
      <w:r w:rsidRPr="00325B39">
        <w:tab/>
        <w:t>cottaan</w:t>
      </w:r>
      <w:r w:rsidRPr="00325B39">
        <w:tab/>
        <w:t>thargal88$</w:t>
      </w:r>
    </w:p>
    <w:p w14:paraId="4AC8E5AC" w14:textId="77777777" w:rsidR="00DA01FA" w:rsidRPr="00325B39" w:rsidRDefault="00DA01FA" w:rsidP="008B6883">
      <w:pPr>
        <w:pStyle w:val="BodyText2"/>
      </w:pPr>
      <w:r w:rsidRPr="00325B39">
        <w:t>26/05/15</w:t>
      </w:r>
      <w:r w:rsidRPr="00325B39">
        <w:tab/>
      </w:r>
      <w:r w:rsidRPr="00325B39">
        <w:tab/>
        <w:t>cottaan</w:t>
      </w:r>
      <w:r w:rsidRPr="00325B39">
        <w:tab/>
        <w:t>thargaL90$</w:t>
      </w:r>
    </w:p>
    <w:p w14:paraId="181FC6D6" w14:textId="77777777" w:rsidR="00DA01FA" w:rsidRPr="00325B39" w:rsidRDefault="00DA01FA" w:rsidP="008B6883">
      <w:pPr>
        <w:pStyle w:val="BodyText2"/>
      </w:pPr>
      <w:r w:rsidRPr="00325B39">
        <w:t>05/10/16</w:t>
      </w:r>
      <w:r w:rsidRPr="00325B39">
        <w:tab/>
      </w:r>
      <w:r w:rsidRPr="00325B39">
        <w:tab/>
        <w:t>cottaan</w:t>
      </w:r>
      <w:r w:rsidRPr="00325B39">
        <w:tab/>
        <w:t>thargaL96$</w:t>
      </w:r>
    </w:p>
    <w:p w14:paraId="161BC0EF" w14:textId="77777777" w:rsidR="00DA01FA" w:rsidRPr="00325B39" w:rsidRDefault="00DA01FA" w:rsidP="008B6883">
      <w:pPr>
        <w:pStyle w:val="BodyText2"/>
      </w:pPr>
      <w:r w:rsidRPr="00325B39">
        <w:t>09/01/17</w:t>
      </w:r>
      <w:r w:rsidRPr="00325B39">
        <w:tab/>
      </w:r>
      <w:r w:rsidRPr="00325B39">
        <w:tab/>
        <w:t>cottaan</w:t>
      </w:r>
      <w:r w:rsidRPr="00325B39">
        <w:tab/>
        <w:t>thargaL97$</w:t>
      </w:r>
    </w:p>
    <w:p w14:paraId="41C54559"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48024DD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1B70D0CD" w14:textId="568014B4" w:rsidR="00DA01FA" w:rsidRPr="00325B39" w:rsidRDefault="00DA01FA" w:rsidP="008B6883">
      <w:pPr>
        <w:pStyle w:val="BodyText2"/>
      </w:pPr>
      <w:r w:rsidRPr="00325B39">
        <w:t>02/10/17</w:t>
      </w:r>
      <w:r w:rsidRPr="00325B39">
        <w:tab/>
      </w:r>
      <w:r w:rsidRPr="00325B39">
        <w:tab/>
        <w:t>cottaan</w:t>
      </w:r>
      <w:r w:rsidRPr="00325B39">
        <w:tab/>
        <w:t>thargaL100$</w:t>
      </w:r>
    </w:p>
    <w:p w14:paraId="0AA72EE9" w14:textId="719A51EE" w:rsidR="0062238A" w:rsidRDefault="0062238A" w:rsidP="008B6883">
      <w:pPr>
        <w:pStyle w:val="BodyText2"/>
      </w:pPr>
      <w:r>
        <w:t>03/01/18</w:t>
      </w:r>
      <w:r>
        <w:tab/>
      </w:r>
      <w:r>
        <w:tab/>
        <w:t>cottaan</w:t>
      </w:r>
      <w:r>
        <w:tab/>
        <w:t>thargaL101$</w:t>
      </w:r>
    </w:p>
    <w:p w14:paraId="484616D7" w14:textId="6562A786" w:rsidR="003B24D0" w:rsidRDefault="003B24D0" w:rsidP="008B6883">
      <w:pPr>
        <w:pStyle w:val="BodyText2"/>
      </w:pPr>
      <w:r>
        <w:t>20/03/18</w:t>
      </w:r>
      <w:r>
        <w:tab/>
      </w:r>
      <w:r>
        <w:tab/>
      </w:r>
      <w:r w:rsidR="00AC67E2" w:rsidRPr="00AC67E2">
        <w:t>Andrew.COTTAM@ec.europa.eu</w:t>
      </w:r>
      <w:r>
        <w:tab/>
        <w:t>thargaL102$</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8B6883">
      <w:pPr>
        <w:pStyle w:val="BodyText2"/>
      </w:pPr>
      <w:r>
        <w:t xml:space="preserve">Mail.jrc.it and user is Andrew.cottam </w:t>
      </w:r>
    </w:p>
    <w:p w14:paraId="0F8AA37D" w14:textId="77777777" w:rsidR="00AA7057" w:rsidRDefault="00837495" w:rsidP="008B6883">
      <w:pPr>
        <w:pStyle w:val="BodyText2"/>
      </w:pPr>
      <w:hyperlink r:id="rId1707" w:history="1">
        <w:r w:rsidR="00364424" w:rsidRPr="007E1E65">
          <w:rPr>
            <w:rStyle w:val="Hyperlink"/>
          </w:rPr>
          <w:t>https://m-mail.jrc.ec.europa.eu/login.php</w:t>
        </w:r>
      </w:hyperlink>
      <w:r w:rsidR="000D69D6">
        <w:t xml:space="preserve">   </w:t>
      </w:r>
    </w:p>
    <w:p w14:paraId="47969394" w14:textId="3BD21E22"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2C360A04" w14:textId="5F0C2D20"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4112C339" w14:textId="596A08FF" w:rsidR="001E4C92" w:rsidRDefault="00A12779" w:rsidP="00A12779">
      <w:pPr>
        <w:pStyle w:val="Heading4"/>
      </w:pPr>
      <w:r>
        <w:t>Outlook Web Access</w:t>
      </w:r>
    </w:p>
    <w:p w14:paraId="2BBA2686" w14:textId="5EC13CBD" w:rsidR="001E4C92" w:rsidRDefault="009452EE" w:rsidP="008B6883">
      <w:pPr>
        <w:pStyle w:val="BodyText2"/>
      </w:pPr>
      <w:r>
        <w:t xml:space="preserve">From January 2017 we can only access email from </w:t>
      </w:r>
      <w:hyperlink r:id="rId1708" w:history="1">
        <w:r w:rsidRPr="009452EE">
          <w:rPr>
            <w:rStyle w:val="Hyperlink"/>
          </w:rPr>
          <w:t>Outlook Web Access</w:t>
        </w:r>
      </w:hyperlink>
    </w:p>
    <w:p w14:paraId="4B7218BA" w14:textId="01864F75"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18A2EF82" w14:textId="54758864" w:rsidR="009D5689" w:rsidRPr="00325B39" w:rsidRDefault="009D5689" w:rsidP="008B6883">
      <w:pPr>
        <w:pStyle w:val="BodyText2"/>
      </w:pPr>
      <w:r w:rsidRPr="00325B39">
        <w:t>02/10/17</w:t>
      </w:r>
      <w:r w:rsidRPr="00325B39">
        <w:tab/>
      </w:r>
      <w:r w:rsidRPr="00325B39">
        <w:tab/>
        <w:t>NET1\cottaan</w:t>
      </w:r>
      <w:r w:rsidRPr="00325B39">
        <w:tab/>
        <w:t>thargaL100$</w:t>
      </w:r>
    </w:p>
    <w:p w14:paraId="3BFE41B0" w14:textId="15442E0E" w:rsidR="00325B39" w:rsidRDefault="00325B39" w:rsidP="008B6883">
      <w:pPr>
        <w:pStyle w:val="BodyText2"/>
      </w:pPr>
      <w:r>
        <w:t>03/01/18</w:t>
      </w:r>
      <w:r>
        <w:tab/>
      </w:r>
      <w:r>
        <w:tab/>
        <w:t>NET1\cottaan</w:t>
      </w:r>
      <w:r>
        <w:tab/>
        <w:t>thargaL101$</w:t>
      </w:r>
    </w:p>
    <w:p w14:paraId="73A79B0F" w14:textId="21E2CE6C" w:rsidR="003B24D0" w:rsidRDefault="003B24D0" w:rsidP="008B6883">
      <w:pPr>
        <w:pStyle w:val="BodyText2"/>
      </w:pPr>
      <w:r>
        <w:t>20/03/18</w:t>
      </w:r>
      <w:r>
        <w:tab/>
      </w:r>
      <w:r>
        <w:tab/>
        <w:t>NET1\cottaan</w:t>
      </w:r>
      <w:r>
        <w:tab/>
        <w:t>thargaL102$</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8B6883">
      <w:pPr>
        <w:pStyle w:val="BodyText2"/>
      </w:pPr>
      <w:r w:rsidRPr="0035203A">
        <w:t>Staff can access the Settlements Office's premises (building 73 – main entrance) every Friday, from 11 a.m. to 1 p.m</w:t>
      </w:r>
    </w:p>
    <w:p w14:paraId="42ECDBF4" w14:textId="77777777" w:rsidR="00C143D1" w:rsidRPr="0035203A" w:rsidRDefault="00C143D1" w:rsidP="008B6883">
      <w:pPr>
        <w:pStyle w:val="BodyText2"/>
      </w:pPr>
      <w:r>
        <w:t xml:space="preserve">JSIS online: </w:t>
      </w:r>
      <w:hyperlink r:id="rId1709" w:history="1">
        <w:r w:rsidRPr="000D156B">
          <w:rPr>
            <w:rStyle w:val="Hyperlink"/>
          </w:rPr>
          <w:t>https://webgate.ec.europa.eu/RCAM</w:t>
        </w:r>
      </w:hyperlink>
      <w:r>
        <w:t xml:space="preserve"> </w:t>
      </w:r>
    </w:p>
    <w:p w14:paraId="69BA4F52" w14:textId="77777777" w:rsidR="00C143D1" w:rsidRDefault="00C143D1" w:rsidP="008B6883">
      <w:pPr>
        <w:pStyle w:val="BodyText2"/>
      </w:pPr>
      <w:r>
        <w:t>Making an application for reimbursement:</w:t>
      </w:r>
    </w:p>
    <w:p w14:paraId="2B81F1FA" w14:textId="77777777" w:rsidR="00C143D1" w:rsidRDefault="00C143D1" w:rsidP="005E663B">
      <w:pPr>
        <w:pStyle w:val="ListNumber"/>
        <w:numPr>
          <w:ilvl w:val="0"/>
          <w:numId w:val="31"/>
        </w:numPr>
      </w:pPr>
      <w:r>
        <w:t>Login into JSIS using the connected@ispra (under tools | JSIS)</w:t>
      </w:r>
    </w:p>
    <w:p w14:paraId="332CE0F5" w14:textId="77777777" w:rsidR="00C143D1" w:rsidRDefault="00C143D1" w:rsidP="005E663B">
      <w:pPr>
        <w:pStyle w:val="ListNumber"/>
        <w:numPr>
          <w:ilvl w:val="0"/>
          <w:numId w:val="31"/>
        </w:numPr>
      </w:pPr>
      <w:r>
        <w:t>Click create a new reimbursement request</w:t>
      </w:r>
    </w:p>
    <w:p w14:paraId="5BBEE860" w14:textId="77777777" w:rsidR="00C143D1" w:rsidRPr="009460FC" w:rsidRDefault="00C143D1" w:rsidP="005E663B">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8B6883">
      <w:pPr>
        <w:pStyle w:val="BodyText2"/>
      </w:pPr>
      <w:r>
        <w:t xml:space="preserve">Available </w:t>
      </w:r>
      <w:hyperlink r:id="rId1710" w:history="1">
        <w:r w:rsidRPr="00AD5E30">
          <w:rPr>
            <w:rStyle w:val="Hyperlink"/>
          </w:rPr>
          <w:t>here</w:t>
        </w:r>
      </w:hyperlink>
      <w:r>
        <w:t>.</w:t>
      </w:r>
    </w:p>
    <w:p w14:paraId="1BA23729" w14:textId="77777777" w:rsidR="00C143D1" w:rsidRDefault="00C143D1" w:rsidP="0034374E">
      <w:pPr>
        <w:pStyle w:val="Heading3"/>
      </w:pPr>
      <w:bookmarkStart w:id="315" w:name="_Toc315774641"/>
      <w:r>
        <w:t>Syslog language application</w:t>
      </w:r>
      <w:bookmarkEnd w:id="315"/>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8B6883">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8B6883">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837495" w:rsidP="008B6883">
      <w:pPr>
        <w:pStyle w:val="BodyText2"/>
      </w:pPr>
      <w:hyperlink r:id="rId1711"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316" w:name="_Toc315774637"/>
      <w:bookmarkEnd w:id="314"/>
      <w:r>
        <w:t>Proxies and networking</w:t>
      </w:r>
    </w:p>
    <w:p w14:paraId="0FC32788"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712"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8B6883">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5E77F995" w14:textId="35CF4106" w:rsidR="00572635" w:rsidRPr="007C3643" w:rsidRDefault="00572635" w:rsidP="007E6637">
      <w:pPr>
        <w:pStyle w:val="Unix"/>
      </w:pPr>
      <w:r>
        <w:t>Pinging h05-dbp-vm1.jrc.org [139.19</w:t>
      </w:r>
      <w:r w:rsidR="007E6637">
        <w:t>1.254.74] with 32 bytes of data</w:t>
      </w: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8B6883">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317" w:name="_Ref454350506"/>
      <w:r>
        <w:t>in Maven</w:t>
      </w:r>
      <w:bookmarkEnd w:id="317"/>
    </w:p>
    <w:p w14:paraId="3B075EAF" w14:textId="639C5E7C"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lastRenderedPageBreak/>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318" w:name="_Ref457547926"/>
      <w:r>
        <w:t>in Python</w:t>
      </w:r>
      <w:bookmarkEnd w:id="318"/>
    </w:p>
    <w:p w14:paraId="05AF7254"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8B6883">
      <w:pPr>
        <w:pStyle w:val="BodyText2"/>
      </w:pPr>
      <w:r>
        <w:t>This used to work for uploading GAE apps but is now failing on 29/7/2016.</w:t>
      </w:r>
    </w:p>
    <w:p w14:paraId="4302C7D7"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713" w:history="1">
        <w:r w:rsidRPr="00F918F3">
          <w:rPr>
            <w:rStyle w:val="Hyperlink"/>
          </w:rPr>
          <w:t>http://localhost:8000</w:t>
        </w:r>
      </w:hyperlink>
    </w:p>
    <w:p w14:paraId="5B0C3F8E" w14:textId="77777777" w:rsidR="005443F3" w:rsidRDefault="005443F3" w:rsidP="008B6883">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319" w:name="_Ref464140442"/>
      <w:r>
        <w:t>in VBA</w:t>
      </w:r>
    </w:p>
    <w:p w14:paraId="0AB921FE" w14:textId="04501DA2" w:rsidR="007162FA" w:rsidRDefault="007162FA" w:rsidP="008B6883">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320" w:name="_In_PyCharm"/>
      <w:bookmarkEnd w:id="320"/>
      <w:r>
        <w:t>In PyCharm</w:t>
      </w:r>
    </w:p>
    <w:p w14:paraId="4861547A" w14:textId="2E1F637E"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319"/>
    </w:p>
    <w:p w14:paraId="28BB9525" w14:textId="395747DB"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8B6883">
      <w:pPr>
        <w:pStyle w:val="BodyText2"/>
      </w:pPr>
      <w:r>
        <w:rPr>
          <w:noProof/>
          <w:lang w:bidi="ar-SA"/>
        </w:rPr>
        <w:lastRenderedPageBreak/>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4">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15"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16"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316"/>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8B6883">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lastRenderedPageBreak/>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8B6883">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8B6883">
      <w:pPr>
        <w:pStyle w:val="BodyText2"/>
      </w:pPr>
      <w:r>
        <w:t>Must submit a statement of expenses within 3 months.</w:t>
      </w:r>
    </w:p>
    <w:p w14:paraId="25B7EB83"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8B6883">
      <w:pPr>
        <w:pStyle w:val="BodyText2"/>
      </w:pPr>
      <w:r>
        <w:t xml:space="preserve">Booking flights is brilliant in </w:t>
      </w:r>
      <w:hyperlink r:id="rId1717"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8B6883">
      <w:pPr>
        <w:pStyle w:val="BodyText2"/>
      </w:pPr>
      <w:r>
        <w:t xml:space="preserve">Here is the system: </w:t>
      </w:r>
      <w:hyperlink r:id="rId1718" w:history="1">
        <w:r>
          <w:rPr>
            <w:rStyle w:val="Hyperlink"/>
          </w:rPr>
          <w:t>https://apps.jrc.cec.eu.int/navette</w:t>
        </w:r>
      </w:hyperlink>
    </w:p>
    <w:p w14:paraId="0476DBCE" w14:textId="68C3D5D2" w:rsidR="00B37D09" w:rsidRDefault="008F2FB2" w:rsidP="003B37F4">
      <w:pPr>
        <w:pStyle w:val="Heading2"/>
      </w:pPr>
      <w:r>
        <w:t>Phones</w:t>
      </w:r>
      <w:bookmarkEnd w:id="313"/>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lastRenderedPageBreak/>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321" w:name="_Toc315774640"/>
      <w:bookmarkStart w:id="322" w:name="_Toc315774638"/>
      <w:bookmarkStart w:id="323" w:name="_Toc315774636"/>
      <w:r>
        <w:t>Printer scanners</w:t>
      </w:r>
    </w:p>
    <w:p w14:paraId="2BE98C60"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321"/>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719"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720"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721" w:history="1">
        <w:r w:rsidRPr="0077669C">
          <w:rPr>
            <w:rStyle w:val="Hyperlink"/>
          </w:rPr>
          <w:t>http://onlinelibrary.wiley.com/doi/10.1111/j.1467-9671.2009.01170.x/full)</w:t>
        </w:r>
      </w:hyperlink>
    </w:p>
    <w:p w14:paraId="345002AC" w14:textId="77777777" w:rsidR="005A38F9" w:rsidRDefault="005A38F9" w:rsidP="008B6883">
      <w:pPr>
        <w:pStyle w:val="BodyText2"/>
      </w:pPr>
      <w:r>
        <w:t xml:space="preserve">The EBSCO system seems to have gone somewhere – but use the </w:t>
      </w:r>
      <w:hyperlink r:id="rId1722"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8B6883">
      <w:pPr>
        <w:pStyle w:val="BodyText2"/>
      </w:pPr>
      <w:r>
        <w:t xml:space="preserve">Nature and some other journals do not recognise your IP so you have to do something else. See </w:t>
      </w:r>
      <w:hyperlink r:id="rId1723"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1B8E951A" w14:textId="036B3A51"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56D5F976" w14:textId="29B4E3A9" w:rsidR="001224C9" w:rsidRDefault="001224C9" w:rsidP="008B6883">
      <w:pPr>
        <w:pStyle w:val="BodyText2"/>
      </w:pPr>
      <w:bookmarkStart w:id="324" w:name="_GoBack"/>
      <w:r w:rsidRPr="00363E07">
        <w:t>Jean-Francois Pekel, Andrew Cottam, Noel Gorelick, Alan S. Belward, High-resolution mapping of global surface water and its long-term changes. Nature 540, 418-422 (2016)</w:t>
      </w:r>
      <w:bookmarkEnd w:id="324"/>
      <w:r w:rsidRPr="00363E07">
        <w:t>. (doi:10.1038/nature20584)</w:t>
      </w:r>
    </w:p>
    <w:p w14:paraId="69CFF81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1C6B6D88"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1F7EB852" w14:textId="77777777" w:rsidR="009B3EC2" w:rsidRDefault="009B3EC2" w:rsidP="008B6883">
      <w:pPr>
        <w:pStyle w:val="BodyText2"/>
        <w:rPr>
          <w:lang w:bidi="ar-SA"/>
        </w:rPr>
      </w:pPr>
      <w:r w:rsidRPr="001224C9">
        <w:rPr>
          <w:lang w:bidi="ar-SA"/>
        </w:rPr>
        <w:lastRenderedPageBreak/>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2B2BDCD1" w14:textId="2C0A3ACE"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172A172E"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379DE1C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ACE71BA"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7CEDBBB1"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04749F2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3CD08F7A"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793C88B" w14:textId="2509CFC6"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0D0711F6" w14:textId="44DC584A" w:rsidR="00BB3BC3" w:rsidRDefault="00BB3BC3" w:rsidP="001224C9">
      <w:pPr>
        <w:pStyle w:val="Heading3"/>
      </w:pPr>
      <w:r>
        <w:t>Managing References</w:t>
      </w:r>
    </w:p>
    <w:p w14:paraId="6348CBA1"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724" w:history="1">
        <w:r w:rsidR="00FC67A9" w:rsidRPr="00CF73E0">
          <w:rPr>
            <w:rStyle w:val="Hyperlink"/>
          </w:rPr>
          <w:t>a.cottam@gmail.com</w:t>
        </w:r>
      </w:hyperlink>
      <w:r w:rsidR="00FC67A9">
        <w:t xml:space="preserve">. There is a bug at the moment thought with the indexing – see </w:t>
      </w:r>
      <w:hyperlink r:id="rId1725"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8B6883">
      <w:pPr>
        <w:pStyle w:val="BodyText2"/>
      </w:pPr>
      <w:r>
        <w:t xml:space="preserve">Good paper </w:t>
      </w:r>
      <w:hyperlink r:id="rId1726" w:history="1">
        <w:r w:rsidRPr="003B0D1F">
          <w:rPr>
            <w:rStyle w:val="Hyperlink"/>
          </w:rPr>
          <w:t>here</w:t>
        </w:r>
      </w:hyperlink>
      <w:r>
        <w:t xml:space="preserve"> written by JRC staff about publications and the process of publishing. </w:t>
      </w:r>
    </w:p>
    <w:p w14:paraId="1DB6DFCF" w14:textId="77777777" w:rsidR="00FD0998" w:rsidRDefault="00FD0998" w:rsidP="008B6883">
      <w:pPr>
        <w:pStyle w:val="BodyText2"/>
      </w:pPr>
      <w:r>
        <w:t>Journals indexed by th</w:t>
      </w:r>
      <w:r w:rsidRPr="00FD0998">
        <w:t xml:space="preserve">e </w:t>
      </w:r>
      <w:hyperlink r:id="rId1727"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28"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322"/>
    </w:p>
    <w:p w14:paraId="6F628958" w14:textId="77777777" w:rsidR="005A38F9" w:rsidRDefault="005A38F9" w:rsidP="0034374E">
      <w:pPr>
        <w:pStyle w:val="Heading3"/>
      </w:pPr>
      <w:bookmarkStart w:id="325" w:name="_Toc315774639"/>
      <w:r>
        <w:t>Internally</w:t>
      </w:r>
    </w:p>
    <w:p w14:paraId="323BD6FA" w14:textId="28D53C11"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3CB2FEC6" w14:textId="77777777" w:rsidR="005A38F9" w:rsidRDefault="005A38F9" w:rsidP="0034374E">
      <w:pPr>
        <w:pStyle w:val="Heading3"/>
      </w:pPr>
      <w:r>
        <w:lastRenderedPageBreak/>
        <w:t>ftp</w:t>
      </w:r>
      <w:bookmarkEnd w:id="325"/>
    </w:p>
    <w:p w14:paraId="39E4D67C" w14:textId="77777777" w:rsidR="005A38F9" w:rsidRDefault="005A38F9" w:rsidP="008B6883">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729" w:history="1">
        <w:r w:rsidR="00E31C67" w:rsidRPr="004F3E08">
          <w:rPr>
            <w:rStyle w:val="Hyperlink"/>
          </w:rPr>
          <w:t>ftp://h05-ftp.jrc.it/cottaan</w:t>
        </w:r>
      </w:hyperlink>
      <w:r w:rsidR="00E31C67">
        <w:t xml:space="preserve"> </w:t>
      </w:r>
    </w:p>
    <w:p w14:paraId="63B96B60" w14:textId="0D8E231D" w:rsidR="007C4666" w:rsidRDefault="007C4666" w:rsidP="008B6883">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837495" w:rsidP="007C4666">
      <w:pPr>
        <w:pStyle w:val="BodyText"/>
      </w:pPr>
      <w:hyperlink r:id="rId1730"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326" w:name="_Toc315774652"/>
      <w:bookmarkStart w:id="327" w:name="_Toc315774651"/>
      <w:bookmarkEnd w:id="323"/>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328" w:name="_This_program_is"/>
      <w:bookmarkEnd w:id="328"/>
      <w:r>
        <w:rPr>
          <w:shd w:val="clear" w:color="auto" w:fill="FFFFFF"/>
        </w:rPr>
        <w:t>This program is blocked by group policy</w:t>
      </w:r>
    </w:p>
    <w:p w14:paraId="6F47FE53" w14:textId="4C2DA2A2"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8B6883">
      <w:pPr>
        <w:pStyle w:val="BodyText2"/>
      </w:pPr>
      <w:r>
        <w:t xml:space="preserve">Login: </w:t>
      </w:r>
      <w:hyperlink r:id="rId1731" w:history="1">
        <w:r w:rsidR="00FF4F79">
          <w:rPr>
            <w:rStyle w:val="Hyperlink"/>
          </w:rPr>
          <w:t>Andrew.cottam@jrc.ec.europa.eu</w:t>
        </w:r>
      </w:hyperlink>
    </w:p>
    <w:p w14:paraId="2BEFA9AE" w14:textId="76620E8D" w:rsidR="001D0700" w:rsidRPr="001D0700" w:rsidRDefault="00392B08" w:rsidP="008B6883">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837495" w:rsidP="008B6883">
      <w:pPr>
        <w:pStyle w:val="BodyText2"/>
      </w:pPr>
      <w:hyperlink r:id="rId1732" w:history="1">
        <w:r w:rsidR="0083186F" w:rsidRPr="00F47753">
          <w:rPr>
            <w:rStyle w:val="Hyperlink"/>
          </w:rPr>
          <w:t>http://h05-dev-vm14.jrc.it/</w:t>
        </w:r>
      </w:hyperlink>
      <w:r w:rsidR="0083186F">
        <w:t xml:space="preserve"> </w:t>
      </w:r>
    </w:p>
    <w:p w14:paraId="0069F3D6"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5E663B">
      <w:pPr>
        <w:pStyle w:val="ListNumber"/>
        <w:numPr>
          <w:ilvl w:val="0"/>
          <w:numId w:val="32"/>
        </w:numPr>
      </w:pPr>
      <w:r>
        <w:t xml:space="preserve">Log on to </w:t>
      </w:r>
      <w:hyperlink r:id="rId1733" w:history="1">
        <w:r w:rsidRPr="00661657">
          <w:rPr>
            <w:rStyle w:val="Hyperlink"/>
          </w:rPr>
          <w:t>https://www.mytnt.it/myTNT/</w:t>
        </w:r>
      </w:hyperlink>
      <w:r>
        <w:t xml:space="preserve"> </w:t>
      </w:r>
    </w:p>
    <w:p w14:paraId="5FB5D092" w14:textId="768DA3B7" w:rsidR="006C692D" w:rsidRDefault="006C692D" w:rsidP="005E663B">
      <w:pPr>
        <w:pStyle w:val="ListNumber"/>
      </w:pPr>
      <w:r>
        <w:t>Enter   Customer ID: N03608, User ID: IES (case sensitive), Password:       IESISPRA (case sensitive)</w:t>
      </w:r>
    </w:p>
    <w:p w14:paraId="330B199F" w14:textId="251A585A" w:rsidR="006C692D" w:rsidRDefault="006C692D" w:rsidP="005E663B">
      <w:pPr>
        <w:pStyle w:val="ListNumber"/>
      </w:pPr>
      <w:r>
        <w:t>Click Crea spedizione for new requests [or Tracking – to follow requests]</w:t>
      </w:r>
    </w:p>
    <w:p w14:paraId="5331180F" w14:textId="7EBC434B" w:rsidR="006C692D" w:rsidRDefault="006C692D" w:rsidP="005E663B">
      <w:pPr>
        <w:pStyle w:val="ListNumber"/>
      </w:pPr>
      <w:r>
        <w:t>In the Dettaglio indirizzi section, click the Codice cliente box and from the list of options and select:</w:t>
      </w:r>
    </w:p>
    <w:p w14:paraId="273A2249" w14:textId="77777777" w:rsidR="006C692D" w:rsidRDefault="006C692D" w:rsidP="008B6883">
      <w:pPr>
        <w:pStyle w:val="BodyText2"/>
      </w:pPr>
      <w:r>
        <w:t>01703822 for deliveries to Italian addresses</w:t>
      </w:r>
    </w:p>
    <w:p w14:paraId="7C4223AE" w14:textId="77777777" w:rsidR="006C692D" w:rsidRDefault="006C692D" w:rsidP="008B6883">
      <w:pPr>
        <w:pStyle w:val="BodyText2"/>
      </w:pPr>
      <w:r>
        <w:t>08322113 for deliveries to other countries</w:t>
      </w:r>
    </w:p>
    <w:p w14:paraId="46C54C2B" w14:textId="2FBCCBAD" w:rsidR="006C692D" w:rsidRDefault="006C692D" w:rsidP="005E663B">
      <w:pPr>
        <w:pStyle w:val="ListNumber"/>
      </w:pPr>
      <w:r>
        <w:lastRenderedPageBreak/>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5E663B">
      <w:pPr>
        <w:pStyle w:val="ListNumber"/>
      </w:pPr>
      <w:r>
        <w:t>In the Dettaglio spedizione section, Select Buste or Pacchi, Select date of collection, Select the service that you want</w:t>
      </w:r>
    </w:p>
    <w:p w14:paraId="4A1DEE42" w14:textId="77777777" w:rsidR="006C692D" w:rsidRDefault="006C692D" w:rsidP="005E663B">
      <w:pPr>
        <w:pStyle w:val="ListNumber"/>
      </w:pPr>
      <w:r>
        <w:t>Enter details of dimensions/weight (you may have to go to the riceviemnto merci to weight your package.</w:t>
      </w:r>
    </w:p>
    <w:p w14:paraId="1A9F163E" w14:textId="399011DF" w:rsidR="006C692D" w:rsidRPr="006C692D" w:rsidRDefault="006C692D" w:rsidP="005E663B">
      <w:pPr>
        <w:pStyle w:val="ListNumber"/>
      </w:pPr>
      <w:r>
        <w:t>Click Stampa etichetta (allow popups) and print the label.</w:t>
      </w:r>
    </w:p>
    <w:p w14:paraId="7BBBFA9B" w14:textId="77777777" w:rsidR="00BB1D27" w:rsidRDefault="00BB1D27" w:rsidP="000E5536">
      <w:pPr>
        <w:pStyle w:val="Heading1"/>
      </w:pPr>
      <w:r>
        <w:t>Meetings/Calls</w:t>
      </w:r>
      <w:bookmarkEnd w:id="326"/>
    </w:p>
    <w:p w14:paraId="758A1068" w14:textId="77777777" w:rsidR="00BB1D27" w:rsidRDefault="00BB1D27" w:rsidP="003B37F4">
      <w:pPr>
        <w:pStyle w:val="Heading2"/>
      </w:pPr>
      <w:bookmarkStart w:id="329" w:name="_Toc315774653"/>
      <w:r>
        <w:t>GBIF Skype call with Eamon and Tim Robertson 9/9/11</w:t>
      </w:r>
      <w:bookmarkEnd w:id="329"/>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8B6883">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8B6883">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8B6883">
      <w:pPr>
        <w:pStyle w:val="BodyText2"/>
      </w:pPr>
      <w:r>
        <w:t>24th or 27th october</w:t>
      </w:r>
    </w:p>
    <w:p w14:paraId="071A56E7" w14:textId="77777777" w:rsidR="00BB1D27" w:rsidRDefault="00BB1D27" w:rsidP="003B37F4">
      <w:pPr>
        <w:pStyle w:val="Heading2"/>
      </w:pPr>
      <w:bookmarkStart w:id="330" w:name="_Toc315774654"/>
      <w:r>
        <w:t>Questions for IUCN at the meeting in December</w:t>
      </w:r>
      <w:bookmarkEnd w:id="330"/>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837495" w:rsidP="008B6883">
      <w:pPr>
        <w:pStyle w:val="BodyText2"/>
      </w:pPr>
      <w:hyperlink r:id="rId173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837495" w:rsidP="008B6883">
      <w:pPr>
        <w:pStyle w:val="BodyText2"/>
      </w:pPr>
      <w:hyperlink r:id="rId173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8B6883">
      <w:pPr>
        <w:pStyle w:val="BodyText2"/>
      </w:pPr>
      <w:r>
        <w:lastRenderedPageBreak/>
        <w:t>Some species are not shown, e.g. 39367 and this is because their LEGEND field is not '' and we have a layer definition of LEGEND &lt;&gt;''!!!</w:t>
      </w:r>
    </w:p>
    <w:p w14:paraId="1165A568" w14:textId="77777777" w:rsidR="00BB1D27" w:rsidRDefault="00BB1D27" w:rsidP="008B6883">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8B6883">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8B6883">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8B6883">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lastRenderedPageBreak/>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8B6883">
      <w:pPr>
        <w:pStyle w:val="BodyText2"/>
      </w:pPr>
      <w:r>
        <w:t>For Enrico 26/3/13:</w:t>
      </w:r>
    </w:p>
    <w:p w14:paraId="3B7EB942" w14:textId="77777777" w:rsidR="00E42DE0" w:rsidRDefault="00E42DE0" w:rsidP="008B6883">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8B6883">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8B6883">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8B6883">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8B6883">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3F485260" w:rsidR="00B37D09" w:rsidRDefault="008F2FB2" w:rsidP="000E5536">
      <w:pPr>
        <w:pStyle w:val="Heading1"/>
      </w:pPr>
      <w:r>
        <w:lastRenderedPageBreak/>
        <w:t>IUCN Machine</w:t>
      </w:r>
      <w:bookmarkEnd w:id="327"/>
    </w:p>
    <w:p w14:paraId="56D2D533" w14:textId="77777777" w:rsidR="0030068E" w:rsidRDefault="0030068E" w:rsidP="003B37F4">
      <w:pPr>
        <w:pStyle w:val="Heading2"/>
      </w:pPr>
      <w:r>
        <w:t>Machine Login</w:t>
      </w:r>
    </w:p>
    <w:p w14:paraId="7149DB18" w14:textId="77777777" w:rsidR="0030068E" w:rsidRDefault="0030068E" w:rsidP="008B6883">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8B6883">
      <w:pPr>
        <w:pStyle w:val="BodyText2"/>
      </w:pPr>
      <w:r>
        <w:t>To ArcGIS Server 10.01 (</w:t>
      </w:r>
      <w:hyperlink r:id="rId1736" w:history="1">
        <w:r>
          <w:rPr>
            <w:rStyle w:val="Hyperlink"/>
          </w:rPr>
          <w:t>http://79.125.16.106/arcgis/manager/default.aspx</w:t>
        </w:r>
      </w:hyperlink>
      <w:r>
        <w:t>)</w:t>
      </w:r>
    </w:p>
    <w:p w14:paraId="3BF6B6A8" w14:textId="77777777" w:rsidR="0030068E" w:rsidRDefault="0030068E" w:rsidP="008B6883">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8B6883">
      <w:pPr>
        <w:pStyle w:val="BodyText2"/>
      </w:pPr>
      <w:r>
        <w:t>To ArcGIS Server 10.1 (</w:t>
      </w:r>
      <w:hyperlink r:id="rId1737"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8B6883">
      <w:pPr>
        <w:pStyle w:val="BodyText2"/>
      </w:pPr>
      <w:r>
        <w:t>Cloning the GP Scripts project into AS3. Click on Import Project, Git | Git Repository and ENTER THE HTTP URL for the repo</w:t>
      </w:r>
    </w:p>
    <w:p w14:paraId="3A18E842" w14:textId="77777777" w:rsidR="00921B69" w:rsidRDefault="008B172D" w:rsidP="008B6883">
      <w:pPr>
        <w:pStyle w:val="BodyText2"/>
      </w:pPr>
      <w:r>
        <w:t>T</w:t>
      </w:r>
      <w:r w:rsidR="00CF40E9">
        <w:t>he RedListUser and MichaelSchul</w:t>
      </w:r>
      <w:r>
        <w:t>z have permissions and their passwords are conservation$</w:t>
      </w:r>
    </w:p>
    <w:p w14:paraId="6892F70D" w14:textId="77777777" w:rsidR="00C14CD5" w:rsidRDefault="00837495" w:rsidP="008B6883">
      <w:pPr>
        <w:pStyle w:val="BodyText2"/>
      </w:pPr>
      <w:hyperlink r:id="rId1738" w:history="1">
        <w:r w:rsidR="00BB1D27" w:rsidRPr="00C577D8">
          <w:rPr>
            <w:rStyle w:val="Hyperlink"/>
          </w:rPr>
          <w:t>http://ehabitat-wps.jrc.ec.europa.eu/cgi-bin/wdpa2011</w:t>
        </w:r>
      </w:hyperlink>
      <w:r w:rsidR="00BB1D27">
        <w:t xml:space="preserve"> </w:t>
      </w:r>
    </w:p>
    <w:p w14:paraId="691CAE13" w14:textId="77777777" w:rsidR="00997899" w:rsidRDefault="009851A4" w:rsidP="008B6883">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8B6883">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8B6883">
      <w:pPr>
        <w:pStyle w:val="BodyText2"/>
      </w:pPr>
      <w:r>
        <w:t>Domain: mapservices.iucnredlist.org</w:t>
      </w:r>
    </w:p>
    <w:p w14:paraId="31858B3B" w14:textId="77777777" w:rsidR="001560CC" w:rsidRDefault="007C5C82" w:rsidP="008B6883">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8B6883">
      <w:pPr>
        <w:pStyle w:val="BodyText2"/>
      </w:pPr>
      <w:r>
        <w:t xml:space="preserve">Example </w:t>
      </w:r>
      <w:r w:rsidR="0079695A">
        <w:t>REST</w:t>
      </w:r>
      <w:r>
        <w:t xml:space="preserve"> call:</w:t>
      </w:r>
    </w:p>
    <w:p w14:paraId="00105218" w14:textId="77777777" w:rsidR="004F2A95" w:rsidRDefault="00837495" w:rsidP="008B6883">
      <w:pPr>
        <w:pStyle w:val="BodyText2"/>
      </w:pPr>
      <w:hyperlink r:id="rId173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8B6883">
      <w:pPr>
        <w:pStyle w:val="BodyText2"/>
      </w:pPr>
      <w:r>
        <w:t>Example WFS call:</w:t>
      </w:r>
    </w:p>
    <w:p w14:paraId="23C780A6" w14:textId="77777777" w:rsidR="0079695A" w:rsidRDefault="00837495" w:rsidP="008B6883">
      <w:pPr>
        <w:pStyle w:val="BodyText2"/>
      </w:pPr>
      <w:hyperlink r:id="rId174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8B6883">
      <w:pPr>
        <w:pStyle w:val="BodyText2"/>
      </w:pPr>
      <w:r>
        <w:t>Doesn’t work! Think because they are secure services.</w:t>
      </w:r>
      <w:r w:rsidR="00C51405">
        <w:t xml:space="preserve"> For the test service (not secured):</w:t>
      </w:r>
    </w:p>
    <w:p w14:paraId="6F008FAB" w14:textId="77777777" w:rsidR="00C51405" w:rsidRDefault="00837495" w:rsidP="008B6883">
      <w:pPr>
        <w:pStyle w:val="BodyText2"/>
      </w:pPr>
      <w:hyperlink r:id="rId174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742"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8B6883">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8B6883">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74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8B6883">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11D561B" w14:textId="05EA8254" w:rsidR="00B37D09" w:rsidRDefault="008F2FB2" w:rsidP="000E5536">
      <w:pPr>
        <w:pStyle w:val="Heading1"/>
      </w:pPr>
      <w:bookmarkStart w:id="331" w:name="_Toc315774655"/>
      <w:r>
        <w:t>I</w:t>
      </w:r>
      <w:r w:rsidR="006B4226">
        <w:t>deas</w:t>
      </w:r>
      <w:r w:rsidR="00D71ED3">
        <w:t>/Useful</w:t>
      </w:r>
      <w:bookmarkEnd w:id="331"/>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lastRenderedPageBreak/>
        <w:t>Regional Red Lists</w:t>
      </w:r>
    </w:p>
    <w:p w14:paraId="38457680" w14:textId="77777777" w:rsidR="001D23C5" w:rsidRDefault="001D23C5" w:rsidP="008B6883">
      <w:pPr>
        <w:pStyle w:val="BodyText2"/>
      </w:pPr>
      <w:r>
        <w:t xml:space="preserve">The European Red Lists are available from the EEA: </w:t>
      </w:r>
      <w:hyperlink r:id="rId1744"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8B6883">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8B6883">
      <w:pPr>
        <w:pStyle w:val="BodyText2"/>
      </w:pPr>
      <w:r>
        <w:t>AquaMaps are another source of data that we sho</w:t>
      </w:r>
      <w:r w:rsidR="001C6C76">
        <w:t>uld look at for marine species.</w:t>
      </w:r>
    </w:p>
    <w:p w14:paraId="0C14AE7C" w14:textId="77777777" w:rsidR="00B37D09" w:rsidRDefault="008F2FB2" w:rsidP="008B6883">
      <w:pPr>
        <w:pStyle w:val="BodyText2"/>
      </w:pPr>
      <w:r>
        <w:t xml:space="preserve">Incorporate Bayesian inference </w:t>
      </w:r>
      <w:r w:rsidR="00652A9C">
        <w:t>-</w:t>
      </w:r>
      <w:r>
        <w:t xml:space="preserve"> </w:t>
      </w:r>
      <w:hyperlink r:id="rId1745" w:anchor="readme" w:history="1">
        <w:r w:rsidR="00F51A41" w:rsidRPr="008A1D6F">
          <w:rPr>
            <w:rStyle w:val="Hyperlink"/>
          </w:rPr>
          <w:t>https://github.com/pymc-devs/pymc#readme</w:t>
        </w:r>
      </w:hyperlink>
    </w:p>
    <w:p w14:paraId="10767FF3" w14:textId="77777777" w:rsidR="00B37D09" w:rsidRDefault="008F2FB2" w:rsidP="008B6883">
      <w:pPr>
        <w:pStyle w:val="BodyText2"/>
      </w:pPr>
      <w:r>
        <w:t>Alphashapes on git</w:t>
      </w:r>
      <w:r w:rsidR="00652A9C">
        <w:t xml:space="preserve"> -</w:t>
      </w:r>
      <w:r>
        <w:t xml:space="preserve"> </w:t>
      </w:r>
      <w:hyperlink r:id="rId1746" w:history="1">
        <w:r w:rsidRPr="0077669C">
          <w:rPr>
            <w:rStyle w:val="Hyperlink"/>
          </w:rPr>
          <w:t>https://gist.github.com/1552725</w:t>
        </w:r>
      </w:hyperlink>
    </w:p>
    <w:p w14:paraId="2D1749E5" w14:textId="77777777" w:rsidR="00B37D09" w:rsidRDefault="008F2FB2" w:rsidP="008B6883">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74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8B6883">
      <w:pPr>
        <w:pStyle w:val="BodyText2"/>
      </w:pPr>
      <w:r>
        <w:t xml:space="preserve">This looks great: export geometry coordinates in arcgis </w:t>
      </w:r>
      <w:hyperlink r:id="rId174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8B6883">
      <w:pPr>
        <w:pStyle w:val="BodyText2"/>
        <w:rPr>
          <w:rStyle w:val="Hyperlink"/>
        </w:rPr>
      </w:pPr>
      <w:r>
        <w:t xml:space="preserve">Hooray! How to change the default Google Search url to the google italian site: </w:t>
      </w:r>
      <w:hyperlink r:id="rId1749" w:history="1">
        <w:r w:rsidRPr="0077669C">
          <w:rPr>
            <w:rStyle w:val="Hyperlink"/>
          </w:rPr>
          <w:t>http://www.gnome-hovel.com/index.php?p=comments&amp;e=129</w:t>
        </w:r>
      </w:hyperlink>
    </w:p>
    <w:p w14:paraId="22A0F029" w14:textId="77777777" w:rsidR="00732418" w:rsidRDefault="00732418" w:rsidP="008B6883">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750" w:history="1">
        <w:r w:rsidRPr="0077669C">
          <w:rPr>
            <w:rStyle w:val="Hyperlink"/>
          </w:rPr>
          <w:t>http://www.diva-gis.org/</w:t>
        </w:r>
      </w:hyperlink>
    </w:p>
    <w:p w14:paraId="50C424AB"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751" w:history="1">
        <w:r w:rsidRPr="0077669C">
          <w:rPr>
            <w:rStyle w:val="Hyperlink"/>
          </w:rPr>
          <w:t>http://proceedings.esri.com/library/userconf/proc11/uc/papers/3278_144.pdf</w:t>
        </w:r>
      </w:hyperlink>
    </w:p>
    <w:p w14:paraId="0FBF98C1" w14:textId="77777777" w:rsidR="00526E83" w:rsidRDefault="00526E83" w:rsidP="008B6883">
      <w:pPr>
        <w:pStyle w:val="BodyText2"/>
      </w:pPr>
      <w:r>
        <w:t xml:space="preserve">Live video streaming from the space station at 1m resolution! </w:t>
      </w:r>
      <w:hyperlink r:id="rId1752" w:history="1">
        <w:r w:rsidRPr="005A63FB">
          <w:rPr>
            <w:rStyle w:val="Hyperlink"/>
          </w:rPr>
          <w:t>http://www.bbc.com/future/story/20120914-building-a-live-google-earth/1</w:t>
        </w:r>
      </w:hyperlink>
      <w:r>
        <w:t xml:space="preserve"> </w:t>
      </w:r>
    </w:p>
    <w:p w14:paraId="4453D56B" w14:textId="77777777" w:rsidR="00230FDB" w:rsidRDefault="00230FDB" w:rsidP="008B6883">
      <w:pPr>
        <w:pStyle w:val="BodyText2"/>
      </w:pPr>
      <w:r>
        <w:t>Can use statistics from the World Tourism Organisation:</w:t>
      </w:r>
    </w:p>
    <w:p w14:paraId="5F2F3147" w14:textId="77777777" w:rsidR="00230FDB" w:rsidRDefault="00837495" w:rsidP="008B6883">
      <w:pPr>
        <w:pStyle w:val="BodyText2"/>
      </w:pPr>
      <w:hyperlink r:id="rId1753" w:history="1">
        <w:r w:rsidR="00230FDB" w:rsidRPr="005A63FB">
          <w:rPr>
            <w:rStyle w:val="Hyperlink"/>
          </w:rPr>
          <w:t>http://datamarket.azure.com/dataset/unitednations/wto</w:t>
        </w:r>
      </w:hyperlink>
    </w:p>
    <w:p w14:paraId="30824E9B" w14:textId="77777777" w:rsidR="00230FDB" w:rsidRDefault="00230FDB" w:rsidP="008B6883">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8B6883">
      <w:pPr>
        <w:pStyle w:val="BodyText2"/>
        <w:numPr>
          <w:ilvl w:val="0"/>
          <w:numId w:val="12"/>
        </w:numPr>
      </w:pPr>
      <w:r>
        <w:t>How will biodiversity be affected by EU biofuels policies?</w:t>
      </w:r>
    </w:p>
    <w:p w14:paraId="4E11DF06" w14:textId="77777777" w:rsidR="00475B52" w:rsidRPr="00475B52" w:rsidRDefault="00475B52" w:rsidP="008B6883">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lastRenderedPageBreak/>
        <w:t>Target 9</w:t>
      </w:r>
      <w:r>
        <w:t xml:space="preserve"> (Invasive Species)</w:t>
      </w:r>
    </w:p>
    <w:p w14:paraId="7A81F797" w14:textId="77777777" w:rsidR="007B520C" w:rsidRDefault="006D0E37" w:rsidP="008B6883">
      <w:pPr>
        <w:pStyle w:val="BodyText2"/>
      </w:pPr>
      <w:r>
        <w:t>Where do alien and invasive species occur?</w:t>
      </w:r>
      <w:r w:rsidR="00CB2FF5">
        <w:t xml:space="preserve"> Imported the data from </w:t>
      </w:r>
      <w:hyperlink r:id="rId175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8B6883">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8B6883">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8B6883">
      <w:pPr>
        <w:pStyle w:val="BodyText2"/>
      </w:pPr>
      <w:r>
        <w:t>Where are the biodiversity hotspots?</w:t>
      </w:r>
      <w:r w:rsidR="00AC1A7C">
        <w:t xml:space="preserve"> – species richness maps</w:t>
      </w:r>
    </w:p>
    <w:p w14:paraId="5CD7D110" w14:textId="77777777" w:rsidR="00ED7030" w:rsidRDefault="00ED7030" w:rsidP="008B6883">
      <w:pPr>
        <w:pStyle w:val="BodyText2"/>
      </w:pPr>
      <w:r>
        <w:t>Where is biodiversity being protected?</w:t>
      </w:r>
    </w:p>
    <w:p w14:paraId="5E7C3B30" w14:textId="77777777" w:rsidR="00ED7030" w:rsidRDefault="00ED7030" w:rsidP="008B6883">
      <w:pPr>
        <w:pStyle w:val="BodyText2"/>
      </w:pPr>
      <w:r>
        <w:t>Where is biodiversity not being protected?</w:t>
      </w:r>
    </w:p>
    <w:p w14:paraId="5EF77B40" w14:textId="77777777" w:rsidR="00ED7030" w:rsidRDefault="00ED7030" w:rsidP="008B6883">
      <w:pPr>
        <w:pStyle w:val="BodyText2"/>
      </w:pPr>
      <w:r>
        <w:t>What are the priorities for new protected areas?</w:t>
      </w:r>
    </w:p>
    <w:p w14:paraId="574025C8" w14:textId="77777777" w:rsidR="00ED7030" w:rsidRDefault="00ED7030" w:rsidP="008B6883">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8B6883">
      <w:pPr>
        <w:pStyle w:val="BodyText2"/>
      </w:pPr>
      <w:r>
        <w:t>Where do individual threatened species occur?</w:t>
      </w:r>
    </w:p>
    <w:p w14:paraId="251CA376" w14:textId="77777777" w:rsidR="00ED7030" w:rsidRPr="00C61BEB" w:rsidRDefault="00ED7030" w:rsidP="008B6883">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8B6883">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8B6883">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32" w:name="_Ref336933250"/>
      <w:r>
        <w:t>For a protected area</w:t>
      </w:r>
      <w:bookmarkEnd w:id="332"/>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8B6883">
      <w:pPr>
        <w:pStyle w:val="BodyText2"/>
      </w:pPr>
      <w:r>
        <w:t>From the especies.species_wdpa table:</w:t>
      </w:r>
    </w:p>
    <w:p w14:paraId="40CEBFAC" w14:textId="77777777" w:rsidR="00EF38E9" w:rsidRDefault="00EF38E9" w:rsidP="008B550B">
      <w:pPr>
        <w:pStyle w:val="sql"/>
      </w:pPr>
      <w:r>
        <w:lastRenderedPageBreak/>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8B6883">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8B6883">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8B6883">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8B6883">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75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8B6883">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8B6883">
      <w:pPr>
        <w:pStyle w:val="BodyText2"/>
      </w:pPr>
      <w:r>
        <w:t>Post data should be:</w:t>
      </w:r>
    </w:p>
    <w:p w14:paraId="7D4C3987"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8B6883">
      <w:pPr>
        <w:pStyle w:val="BodyText2"/>
      </w:pPr>
      <w:r>
        <w:lastRenderedPageBreak/>
        <w:t>Currently you cant use Twilio in Italy to send SMS messages!</w:t>
      </w:r>
      <w:r w:rsidR="007A2EFA">
        <w:t xml:space="preserve"> But I have purchased </w:t>
      </w:r>
      <w:r w:rsidR="007A2EFA" w:rsidRPr="007A2EFA">
        <w:t>(971) 264-7662</w:t>
      </w:r>
    </w:p>
    <w:p w14:paraId="5365B628" w14:textId="77777777" w:rsidR="007A2EFA" w:rsidRDefault="007A2EFA" w:rsidP="008B6883">
      <w:pPr>
        <w:pStyle w:val="BodyText2"/>
      </w:pPr>
      <w:r>
        <w:t xml:space="preserve">SMS Request URL: </w:t>
      </w:r>
      <w:hyperlink r:id="rId1756" w:history="1">
        <w:r w:rsidRPr="009E609B">
          <w:rPr>
            <w:rStyle w:val="Hyperlink"/>
          </w:rPr>
          <w:t>https://demo.twilio.com/welcome/sms/reply/</w:t>
        </w:r>
      </w:hyperlink>
      <w:r>
        <w:t xml:space="preserve"> </w:t>
      </w:r>
    </w:p>
    <w:p w14:paraId="000A04E9" w14:textId="77777777" w:rsidR="000221D9" w:rsidRDefault="000221D9" w:rsidP="008B6883">
      <w:pPr>
        <w:pStyle w:val="BodyText2"/>
      </w:pPr>
      <w:r>
        <w:t xml:space="preserve">When Steve tried to SMS a number in Fiji, there was an internal server error and looking at the logs it says: </w:t>
      </w:r>
    </w:p>
    <w:p w14:paraId="1B6B1319"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8B6883">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8B6883">
      <w:pPr>
        <w:pStyle w:val="BodyText2"/>
      </w:pPr>
      <w:r>
        <w:t xml:space="preserve">You can use the Skype API and there is a wrapper for Python </w:t>
      </w:r>
      <w:hyperlink r:id="rId175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8B6883">
      <w:pPr>
        <w:pStyle w:val="BodyText2"/>
      </w:pPr>
      <w:r>
        <w:t xml:space="preserve">Registered for </w:t>
      </w:r>
      <w:hyperlink r:id="rId1758" w:history="1">
        <w:r w:rsidRPr="00664644">
          <w:rPr>
            <w:rStyle w:val="Hyperlink"/>
          </w:rPr>
          <w:t>Amazon Web Services</w:t>
        </w:r>
      </w:hyperlink>
      <w:r>
        <w:t xml:space="preserve"> using </w:t>
      </w:r>
      <w:hyperlink r:id="rId1759"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8B6883">
      <w:pPr>
        <w:pStyle w:val="BodyText2"/>
      </w:pPr>
      <w:r>
        <w:t xml:space="preserve">Google Earth Engine Demo - use </w:t>
      </w:r>
      <w:hyperlink r:id="rId1760" w:history="1">
        <w:r w:rsidRPr="005241D9">
          <w:rPr>
            <w:rStyle w:val="Hyperlink"/>
          </w:rPr>
          <w:t>Maliau Basin</w:t>
        </w:r>
      </w:hyperlink>
      <w:r>
        <w:t xml:space="preserve"> 8810</w:t>
      </w:r>
    </w:p>
    <w:p w14:paraId="67195498" w14:textId="77777777" w:rsidR="00085A04" w:rsidRDefault="00085A04" w:rsidP="008B6883">
      <w:pPr>
        <w:pStyle w:val="BodyText2"/>
      </w:pPr>
      <w:r>
        <w:t>For demoing the live nature of the Excel spreadsheet, use:</w:t>
      </w:r>
    </w:p>
    <w:p w14:paraId="51CF4893" w14:textId="77777777" w:rsidR="00085A04" w:rsidRDefault="00837495" w:rsidP="008B6883">
      <w:pPr>
        <w:pStyle w:val="BodyText2"/>
      </w:pPr>
      <w:hyperlink r:id="rId176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8B6883">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8B6883">
      <w:pPr>
        <w:pStyle w:val="BodyText2"/>
      </w:pPr>
      <w:r>
        <w:t>The following parameters values are the defaults for the calls in the REST Services Directory.</w:t>
      </w:r>
    </w:p>
    <w:p w14:paraId="1ED62D02" w14:textId="77777777" w:rsidR="0044170A" w:rsidRDefault="00D94968" w:rsidP="008B6883">
      <w:pPr>
        <w:pStyle w:val="BodyText2"/>
      </w:pPr>
      <w:r>
        <w:t xml:space="preserve">For Africa – Chad and </w:t>
      </w:r>
      <w:r w:rsidR="00C52DB5">
        <w:t>(</w:t>
      </w:r>
      <w:hyperlink r:id="rId1762"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8B6883">
      <w:pPr>
        <w:pStyle w:val="BodyText2"/>
      </w:pPr>
      <w:r>
        <w:t>For Pacific</w:t>
      </w:r>
    </w:p>
    <w:p w14:paraId="329D489E" w14:textId="77777777" w:rsidR="00D94968" w:rsidRDefault="00D94968" w:rsidP="008B6883">
      <w:pPr>
        <w:pStyle w:val="BodyText2"/>
      </w:pPr>
    </w:p>
    <w:p w14:paraId="56F7AB6A"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763" w:history="1">
        <w:r w:rsidR="00B42D0E" w:rsidRPr="00B42D0E">
          <w:rPr>
            <w:rStyle w:val="Hyperlink"/>
          </w:rPr>
          <w:t>Nelsons Iguana</w:t>
        </w:r>
      </w:hyperlink>
      <w:r w:rsidR="00B42D0E">
        <w:t xml:space="preserve">. </w:t>
      </w:r>
      <w:hyperlink r:id="rId1764"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510AC2E1" w:rsidR="000830E9" w:rsidRPr="000830E9" w:rsidRDefault="009B64C9" w:rsidP="009B64C9">
      <w:pPr>
        <w:pStyle w:val="Heading1"/>
      </w:pPr>
      <w:r>
        <w:t>Learning Resources</w:t>
      </w:r>
    </w:p>
    <w:sectPr w:rsidR="000830E9" w:rsidRPr="000830E9" w:rsidSect="0068220C">
      <w:footerReference w:type="default" r:id="rId17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D61169" w14:textId="77777777" w:rsidR="004856BC" w:rsidRDefault="004856BC" w:rsidP="000E5536">
      <w:r>
        <w:separator/>
      </w:r>
    </w:p>
  </w:endnote>
  <w:endnote w:type="continuationSeparator" w:id="0">
    <w:p w14:paraId="52B26D7B" w14:textId="77777777" w:rsidR="004856BC" w:rsidRDefault="004856BC"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43323F7B" w:rsidR="00837495" w:rsidRDefault="00837495" w:rsidP="000E5536">
        <w:pPr>
          <w:pStyle w:val="Footer"/>
        </w:pPr>
        <w:r>
          <w:fldChar w:fldCharType="begin"/>
        </w:r>
        <w:r>
          <w:instrText xml:space="preserve"> PAGE   \* MERGEFORMAT </w:instrText>
        </w:r>
        <w:r>
          <w:fldChar w:fldCharType="separate"/>
        </w:r>
        <w:r w:rsidR="007202EE">
          <w:rPr>
            <w:noProof/>
          </w:rPr>
          <w:t>473</w:t>
        </w:r>
        <w:r>
          <w:rPr>
            <w:noProof/>
          </w:rPr>
          <w:fldChar w:fldCharType="end"/>
        </w:r>
      </w:p>
    </w:sdtContent>
  </w:sdt>
  <w:p w14:paraId="1287FCAA" w14:textId="77777777" w:rsidR="00837495" w:rsidRDefault="00837495"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FB0991" w14:textId="77777777" w:rsidR="004856BC" w:rsidRDefault="004856BC" w:rsidP="000E5536">
      <w:r>
        <w:separator/>
      </w:r>
    </w:p>
  </w:footnote>
  <w:footnote w:type="continuationSeparator" w:id="0">
    <w:p w14:paraId="19174945" w14:textId="77777777" w:rsidR="004856BC" w:rsidRDefault="004856BC"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8" type="#_x0000_t75" style="width:9.15pt;height:9.15pt" o:bullet="t">
        <v:imagedata r:id="rId1" o:title="error"/>
      </v:shape>
    </w:pict>
  </w:numPicBullet>
  <w:numPicBullet w:numPicBulletId="1">
    <w:pict>
      <v:shape id="_x0000_i1159" type="#_x0000_t75" style="width:11.3pt;height:11.3pt" o:bullet="t">
        <v:imagedata r:id="rId2" o:title="base-db65e86dc07ae74f72f2088cd7eaf02b"/>
      </v:shape>
    </w:pict>
  </w:numPicBullet>
  <w:numPicBullet w:numPicBulletId="2">
    <w:pict>
      <v:shape id="_x0000_i1160" type="#_x0000_t75" style="width:12.9pt;height:13.45pt" o:bullet="t">
        <v:imagedata r:id="rId3" o:title="exclamation_mark"/>
      </v:shape>
    </w:pict>
  </w:numPicBullet>
  <w:numPicBullet w:numPicBulletId="3">
    <w:pict>
      <v:shape id="_x0000_i1161" type="#_x0000_t75" style="width:10.75pt;height:10.75pt" o:bullet="t">
        <v:imagedata r:id="rId4" o:title="Untitled"/>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F0C5D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2769FE"/>
    <w:multiLevelType w:val="hybridMultilevel"/>
    <w:tmpl w:val="932CA006"/>
    <w:lvl w:ilvl="0" w:tplc="94FAE942">
      <w:start w:val="1"/>
      <w:numFmt w:val="bullet"/>
      <w:pStyle w:val="ArcGISProGPError"/>
      <w:lvlText w:val=""/>
      <w:lvlPicBulletId w:val="3"/>
      <w:lvlJc w:val="left"/>
      <w:pPr>
        <w:ind w:left="1021"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6"/>
  </w:num>
  <w:num w:numId="26">
    <w:abstractNumId w:val="15"/>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4"/>
  </w:num>
  <w:num w:numId="40">
    <w:abstractNumId w:val="17"/>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1"/>
  </w:num>
  <w:num w:numId="46">
    <w:abstractNumId w:val="8"/>
    <w:lvlOverride w:ilvl="0">
      <w:startOverride w:val="1"/>
    </w:lvlOverride>
  </w:num>
  <w:num w:numId="47">
    <w:abstractNumId w:val="8"/>
    <w:lvlOverride w:ilvl="0">
      <w:startOverride w:val="1"/>
    </w:lvlOverride>
  </w:num>
  <w:num w:numId="48">
    <w:abstractNumId w:val="8"/>
    <w:lvlOverride w:ilvl="0">
      <w:startOverride w:val="1"/>
    </w:lvlOverride>
  </w:num>
  <w:num w:numId="49">
    <w:abstractNumId w:val="8"/>
    <w:lvlOverride w:ilvl="0">
      <w:startOverride w:val="1"/>
    </w:lvlOverride>
  </w:num>
  <w:num w:numId="50">
    <w:abstractNumId w:val="10"/>
  </w:num>
  <w:num w:numId="51">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AB9"/>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65"/>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BDC"/>
    <w:rsid w:val="00145AD0"/>
    <w:rsid w:val="00145B2F"/>
    <w:rsid w:val="001463A6"/>
    <w:rsid w:val="00146B67"/>
    <w:rsid w:val="00146CFA"/>
    <w:rsid w:val="00147271"/>
    <w:rsid w:val="00147640"/>
    <w:rsid w:val="00147742"/>
    <w:rsid w:val="00150080"/>
    <w:rsid w:val="00150118"/>
    <w:rsid w:val="00150189"/>
    <w:rsid w:val="00150384"/>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2E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B"/>
    <w:rsid w:val="00207CC9"/>
    <w:rsid w:val="00207E2E"/>
    <w:rsid w:val="0021035F"/>
    <w:rsid w:val="002103AA"/>
    <w:rsid w:val="00210857"/>
    <w:rsid w:val="002109A6"/>
    <w:rsid w:val="00210E4E"/>
    <w:rsid w:val="00210EAD"/>
    <w:rsid w:val="00210F45"/>
    <w:rsid w:val="00211478"/>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376"/>
    <w:rsid w:val="002348D9"/>
    <w:rsid w:val="00234A01"/>
    <w:rsid w:val="00234DD1"/>
    <w:rsid w:val="00235083"/>
    <w:rsid w:val="002350B7"/>
    <w:rsid w:val="00235149"/>
    <w:rsid w:val="0023582A"/>
    <w:rsid w:val="00235E7F"/>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77CC4"/>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2CDA"/>
    <w:rsid w:val="002C30DC"/>
    <w:rsid w:val="002C4013"/>
    <w:rsid w:val="002C40B6"/>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A80"/>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D02"/>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86A"/>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03"/>
    <w:rsid w:val="004375A6"/>
    <w:rsid w:val="0043769F"/>
    <w:rsid w:val="00437779"/>
    <w:rsid w:val="0043780C"/>
    <w:rsid w:val="00437A1F"/>
    <w:rsid w:val="00437DCB"/>
    <w:rsid w:val="00437DD6"/>
    <w:rsid w:val="00440B31"/>
    <w:rsid w:val="00440E10"/>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6BC"/>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178"/>
    <w:rsid w:val="004C160B"/>
    <w:rsid w:val="004C1817"/>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581"/>
    <w:rsid w:val="004E2D3D"/>
    <w:rsid w:val="004E2E2C"/>
    <w:rsid w:val="004E33E0"/>
    <w:rsid w:val="004E36C0"/>
    <w:rsid w:val="004E36F9"/>
    <w:rsid w:val="004E3862"/>
    <w:rsid w:val="004E3C92"/>
    <w:rsid w:val="004E4197"/>
    <w:rsid w:val="004E41EA"/>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4D"/>
    <w:rsid w:val="004E68DE"/>
    <w:rsid w:val="004E69E8"/>
    <w:rsid w:val="004E6AAB"/>
    <w:rsid w:val="004E6B16"/>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BD4"/>
    <w:rsid w:val="004F2C21"/>
    <w:rsid w:val="004F30FA"/>
    <w:rsid w:val="004F37CF"/>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2FD2"/>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FF6"/>
    <w:rsid w:val="005D13DF"/>
    <w:rsid w:val="005D13F4"/>
    <w:rsid w:val="005D143A"/>
    <w:rsid w:val="005D167C"/>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663B"/>
    <w:rsid w:val="005E73C7"/>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0C3"/>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383D"/>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479"/>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50061"/>
    <w:rsid w:val="00650360"/>
    <w:rsid w:val="0065059F"/>
    <w:rsid w:val="00651060"/>
    <w:rsid w:val="00651411"/>
    <w:rsid w:val="006515F4"/>
    <w:rsid w:val="0065169B"/>
    <w:rsid w:val="0065174D"/>
    <w:rsid w:val="00651880"/>
    <w:rsid w:val="00651A31"/>
    <w:rsid w:val="00651E7E"/>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8B0"/>
    <w:rsid w:val="006D4BA3"/>
    <w:rsid w:val="006D4D43"/>
    <w:rsid w:val="006D50A1"/>
    <w:rsid w:val="006D5334"/>
    <w:rsid w:val="006D5397"/>
    <w:rsid w:val="006D5494"/>
    <w:rsid w:val="006D5658"/>
    <w:rsid w:val="006D5A34"/>
    <w:rsid w:val="006D5D08"/>
    <w:rsid w:val="006D613C"/>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FB"/>
    <w:rsid w:val="006F7F47"/>
    <w:rsid w:val="00700729"/>
    <w:rsid w:val="00700A5B"/>
    <w:rsid w:val="00700D48"/>
    <w:rsid w:val="00700EFC"/>
    <w:rsid w:val="0070153B"/>
    <w:rsid w:val="00701552"/>
    <w:rsid w:val="007023FF"/>
    <w:rsid w:val="00702459"/>
    <w:rsid w:val="00702573"/>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A55"/>
    <w:rsid w:val="0072005F"/>
    <w:rsid w:val="007202EE"/>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25F"/>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17F"/>
    <w:rsid w:val="0079331D"/>
    <w:rsid w:val="007938C3"/>
    <w:rsid w:val="007939CD"/>
    <w:rsid w:val="00793B0D"/>
    <w:rsid w:val="00793ECA"/>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5A3"/>
    <w:rsid w:val="007F0955"/>
    <w:rsid w:val="007F0D97"/>
    <w:rsid w:val="007F10C8"/>
    <w:rsid w:val="007F1566"/>
    <w:rsid w:val="007F163A"/>
    <w:rsid w:val="007F184F"/>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495"/>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941"/>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9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7FA"/>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2B"/>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185"/>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909"/>
    <w:rsid w:val="009F1DF2"/>
    <w:rsid w:val="009F1F5E"/>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11D"/>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1F6"/>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58"/>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5C3"/>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2E5C"/>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FCD"/>
    <w:rsid w:val="00AE6FD9"/>
    <w:rsid w:val="00AE7201"/>
    <w:rsid w:val="00AE7716"/>
    <w:rsid w:val="00AF03B1"/>
    <w:rsid w:val="00AF06AD"/>
    <w:rsid w:val="00AF09C9"/>
    <w:rsid w:val="00AF0E9E"/>
    <w:rsid w:val="00AF0F56"/>
    <w:rsid w:val="00AF116A"/>
    <w:rsid w:val="00AF14FE"/>
    <w:rsid w:val="00AF1552"/>
    <w:rsid w:val="00AF1622"/>
    <w:rsid w:val="00AF178D"/>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381"/>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150"/>
    <w:rsid w:val="00BD5A29"/>
    <w:rsid w:val="00BD5F48"/>
    <w:rsid w:val="00BD5FA9"/>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E8A"/>
    <w:rsid w:val="00C3300D"/>
    <w:rsid w:val="00C33087"/>
    <w:rsid w:val="00C33889"/>
    <w:rsid w:val="00C33A5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B12"/>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598"/>
    <w:rsid w:val="00C95991"/>
    <w:rsid w:val="00C95D82"/>
    <w:rsid w:val="00C95E85"/>
    <w:rsid w:val="00C964D1"/>
    <w:rsid w:val="00C965C7"/>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1C3F"/>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AC8"/>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49"/>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C7C59"/>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82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A64"/>
    <w:rsid w:val="00F70D47"/>
    <w:rsid w:val="00F714BC"/>
    <w:rsid w:val="00F71638"/>
    <w:rsid w:val="00F717D3"/>
    <w:rsid w:val="00F719C9"/>
    <w:rsid w:val="00F720D1"/>
    <w:rsid w:val="00F723A1"/>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582"/>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50"/>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018372">
      <w:bodyDiv w:val="1"/>
      <w:marLeft w:val="0"/>
      <w:marRight w:val="0"/>
      <w:marTop w:val="0"/>
      <w:marBottom w:val="0"/>
      <w:divBdr>
        <w:top w:val="none" w:sz="0" w:space="0" w:color="auto"/>
        <w:left w:val="none" w:sz="0" w:space="0" w:color="auto"/>
        <w:bottom w:val="none" w:sz="0" w:space="0" w:color="auto"/>
        <w:right w:val="none" w:sz="0" w:space="0" w:color="auto"/>
      </w:divBdr>
      <w:divsChild>
        <w:div w:id="983386378">
          <w:marLeft w:val="547"/>
          <w:marRight w:val="0"/>
          <w:marTop w:val="200"/>
          <w:marBottom w:val="0"/>
          <w:divBdr>
            <w:top w:val="none" w:sz="0" w:space="0" w:color="auto"/>
            <w:left w:val="none" w:sz="0" w:space="0" w:color="auto"/>
            <w:bottom w:val="none" w:sz="0" w:space="0" w:color="auto"/>
            <w:right w:val="none" w:sz="0" w:space="0" w:color="auto"/>
          </w:divBdr>
        </w:div>
        <w:div w:id="2007786177">
          <w:marLeft w:val="547"/>
          <w:marRight w:val="0"/>
          <w:marTop w:val="200"/>
          <w:marBottom w:val="0"/>
          <w:divBdr>
            <w:top w:val="none" w:sz="0" w:space="0" w:color="auto"/>
            <w:left w:val="none" w:sz="0" w:space="0" w:color="auto"/>
            <w:bottom w:val="none" w:sz="0" w:space="0" w:color="auto"/>
            <w:right w:val="none" w:sz="0" w:space="0" w:color="auto"/>
          </w:divBdr>
        </w:div>
        <w:div w:id="929578349">
          <w:marLeft w:val="547"/>
          <w:marRight w:val="0"/>
          <w:marTop w:val="200"/>
          <w:marBottom w:val="0"/>
          <w:divBdr>
            <w:top w:val="none" w:sz="0" w:space="0" w:color="auto"/>
            <w:left w:val="none" w:sz="0" w:space="0" w:color="auto"/>
            <w:bottom w:val="none" w:sz="0" w:space="0" w:color="auto"/>
            <w:right w:val="none" w:sz="0" w:space="0" w:color="auto"/>
          </w:divBdr>
        </w:div>
        <w:div w:id="641152649">
          <w:marLeft w:val="547"/>
          <w:marRight w:val="0"/>
          <w:marTop w:val="200"/>
          <w:marBottom w:val="0"/>
          <w:divBdr>
            <w:top w:val="none" w:sz="0" w:space="0" w:color="auto"/>
            <w:left w:val="none" w:sz="0" w:space="0" w:color="auto"/>
            <w:bottom w:val="none" w:sz="0" w:space="0" w:color="auto"/>
            <w:right w:val="none" w:sz="0" w:space="0" w:color="auto"/>
          </w:divBdr>
        </w:div>
        <w:div w:id="964239005">
          <w:marLeft w:val="547"/>
          <w:marRight w:val="0"/>
          <w:marTop w:val="200"/>
          <w:marBottom w:val="0"/>
          <w:divBdr>
            <w:top w:val="none" w:sz="0" w:space="0" w:color="auto"/>
            <w:left w:val="none" w:sz="0" w:space="0" w:color="auto"/>
            <w:bottom w:val="none" w:sz="0" w:space="0" w:color="auto"/>
            <w:right w:val="none" w:sz="0" w:space="0" w:color="auto"/>
          </w:divBdr>
        </w:div>
      </w:divsChild>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web-apps-blishten.c9users.io/tileserver-php-master/checkmodrewrite.php"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stackoverflow.com/questions/726690/who-killed-my-process-and-why" TargetMode="External"/><Relationship Id="rId268" Type="http://schemas.openxmlformats.org/officeDocument/2006/relationships/hyperlink" Target="http://forums.esri.com/Thread.asp?c=93&amp;f=984&amp;t=237824" TargetMode="External"/><Relationship Id="rId475" Type="http://schemas.openxmlformats.org/officeDocument/2006/relationships/hyperlink" Target="https://github.com/andrewcottam/python-rest-server/blob/master/cgi-bin/services" TargetMode="External"/><Relationship Id="rId682" Type="http://schemas.openxmlformats.org/officeDocument/2006/relationships/hyperlink" Target="https://github.com/andrewcottam/SpeciesCharismaIndex/blob/master/api_client_library.py" TargetMode="External"/><Relationship Id="rId128" Type="http://schemas.openxmlformats.org/officeDocument/2006/relationships/hyperlink" Target="http://desktop.arcgis.com/en/arcmap/10.3/manage-data/metadata/creating-a-metadata-template.htm" TargetMode="External"/><Relationship Id="rId335" Type="http://schemas.openxmlformats.org/officeDocument/2006/relationships/hyperlink" Target="http://79.125.16.106/IUCN/mapper/index.html?ID_NO=60225" TargetMode="External"/><Relationship Id="rId542" Type="http://schemas.openxmlformats.org/officeDocument/2006/relationships/hyperlink" Target="file:///E:\cottaan\Documents\GitHub\general\general\fme_scripts\roadless_asia_csv_to_fusion_table.fmw" TargetMode="External"/><Relationship Id="rId987" Type="http://schemas.openxmlformats.org/officeDocument/2006/relationships/image" Target="media/image155.png"/><Relationship Id="rId1172" Type="http://schemas.openxmlformats.org/officeDocument/2006/relationships/hyperlink" Target="http://www.postgresql.org/docs/9.0/static/using-explain.html" TargetMode="External"/><Relationship Id="rId402" Type="http://schemas.openxmlformats.org/officeDocument/2006/relationships/hyperlink" Target="http://johnpaulett.com/2008/09/20/getting-restful-with-webpy/" TargetMode="External"/><Relationship Id="rId847" Type="http://schemas.openxmlformats.org/officeDocument/2006/relationships/hyperlink" Target="https://ee-api.appspot.com/a90c7ad11dc079223d79eb11dd800c73" TargetMode="External"/><Relationship Id="rId1032" Type="http://schemas.openxmlformats.org/officeDocument/2006/relationships/hyperlink" Target="http://www.youtube.com/watch?v=xHvJhuGGOKc" TargetMode="External"/><Relationship Id="rId1477" Type="http://schemas.openxmlformats.org/officeDocument/2006/relationships/hyperlink" Target="https://storage.googleapis.com/tensorflow/linux/cpu/tensorflow-1.1.0-cp27-none-linux_x86_64.whl" TargetMode="External"/><Relationship Id="rId1684" Type="http://schemas.openxmlformats.org/officeDocument/2006/relationships/image" Target="media/image208.jpeg"/><Relationship Id="rId707" Type="http://schemas.openxmlformats.org/officeDocument/2006/relationships/hyperlink" Target="https://github.com/google/earthengine-api" TargetMode="External"/><Relationship Id="rId914" Type="http://schemas.openxmlformats.org/officeDocument/2006/relationships/hyperlink" Target="https://code.google.com/apis/console" TargetMode="External"/><Relationship Id="rId1337" Type="http://schemas.openxmlformats.org/officeDocument/2006/relationships/hyperlink" Target="http://forums.arcgis.com/threads/54832-custom-dojo-build" TargetMode="External"/><Relationship Id="rId1544" Type="http://schemas.openxmlformats.org/officeDocument/2006/relationships/hyperlink" Target="https://wiki.gentoo.org/wiki/Knowledge_Base:No_space_left_on_device_while_there_is_plenty_of_space_available" TargetMode="External"/><Relationship Id="rId1751" Type="http://schemas.openxmlformats.org/officeDocument/2006/relationships/hyperlink" Target="http://proceedings.esri.com/library/userconf/proc11/uc/papers/3278_144.pdf" TargetMode="External"/><Relationship Id="rId43" Type="http://schemas.openxmlformats.org/officeDocument/2006/relationships/hyperlink" Target="http://www.protectedplanet.net/sites/7" TargetMode="External"/><Relationship Id="rId1404" Type="http://schemas.openxmlformats.org/officeDocument/2006/relationships/hyperlink" Target="https://mapzen.com/documentation/tangram/Scene-file/" TargetMode="External"/><Relationship Id="rId1611" Type="http://schemas.openxmlformats.org/officeDocument/2006/relationships/hyperlink" Target="https://www.virtualbox.org/wiki/Downloads" TargetMode="External"/><Relationship Id="rId192" Type="http://schemas.openxmlformats.org/officeDocument/2006/relationships/hyperlink" Target="http://msdn.microsoft.com/en-us/library/bb259689.aspx" TargetMode="External"/><Relationship Id="rId1709" Type="http://schemas.openxmlformats.org/officeDocument/2006/relationships/hyperlink" Target="https://webgate.ec.europa.eu/RCAM" TargetMode="External"/><Relationship Id="rId497" Type="http://schemas.openxmlformats.org/officeDocument/2006/relationships/hyperlink" Target="file:///\\BECKINSALE\export\WDPA_June_2016_FLAT" TargetMode="External"/><Relationship Id="rId357" Type="http://schemas.openxmlformats.org/officeDocument/2006/relationships/hyperlink" Target="https://skydrive.live.com/view.aspx?resid=9C9479871FBFA822!109&amp;app=Word&amp;authkey=!ACvyZ_MNtngQyCU" TargetMode="External"/><Relationship Id="rId1194" Type="http://schemas.openxmlformats.org/officeDocument/2006/relationships/hyperlink" Target="https://material.io/components/" TargetMode="External"/><Relationship Id="rId217" Type="http://schemas.openxmlformats.org/officeDocument/2006/relationships/hyperlink" Target="https://github.com/mraad/AvroToolbox" TargetMode="External"/><Relationship Id="rId564" Type="http://schemas.openxmlformats.org/officeDocument/2006/relationships/hyperlink" Target="http://dopa-services.jrc.it/services/especies/_set_test?param1=1" TargetMode="External"/><Relationship Id="rId771" Type="http://schemas.openxmlformats.org/officeDocument/2006/relationships/hyperlink" Target="http://imagecolorpicker.com/" TargetMode="External"/><Relationship Id="rId869" Type="http://schemas.openxmlformats.org/officeDocument/2006/relationships/hyperlink" Target="https://explorer.earthengine.google.com/" TargetMode="External"/><Relationship Id="rId1499" Type="http://schemas.openxmlformats.org/officeDocument/2006/relationships/hyperlink" Target="http://en.wikipedia.org/wiki/Virtual_Network_Computing" TargetMode="External"/><Relationship Id="rId424" Type="http://schemas.openxmlformats.org/officeDocument/2006/relationships/hyperlink" Target="http://docs.scipy.org/doc/scipy/reference/generated/scipy.sparse.coo_matrix.html" TargetMode="External"/><Relationship Id="rId631" Type="http://schemas.openxmlformats.org/officeDocument/2006/relationships/hyperlink" Target="http://forecast.io/" TargetMode="External"/><Relationship Id="rId729" Type="http://schemas.openxmlformats.org/officeDocument/2006/relationships/hyperlink" Target="https://cloud.google.com/compute/docs/instances/adding-removing-ssh-keys" TargetMode="External"/><Relationship Id="rId1054" Type="http://schemas.openxmlformats.org/officeDocument/2006/relationships/hyperlink" Target="http://www.cs.brandeis.edu/~rshaull/cs147a-fall-2008/hadoop-example/" TargetMode="External"/><Relationship Id="rId1261" Type="http://schemas.openxmlformats.org/officeDocument/2006/relationships/hyperlink" Target="http://docs.qgis.org/testing/en/docs/pyqgis_developer_cookbook/raster.html" TargetMode="External"/><Relationship Id="rId1359" Type="http://schemas.openxmlformats.org/officeDocument/2006/relationships/hyperlink" Target="http://archive.dojotoolkit.org/nightly/dojotoolkit/dojox/charting/tests/test_themes.html" TargetMode="External"/><Relationship Id="rId936" Type="http://schemas.openxmlformats.org/officeDocument/2006/relationships/image" Target="media/image143.png"/><Relationship Id="rId1121" Type="http://schemas.openxmlformats.org/officeDocument/2006/relationships/hyperlink" Target="http://blog.matthewrathbone.com/2013/08/10/guide-to-writing-hive-udfs.html" TargetMode="External"/><Relationship Id="rId1219" Type="http://schemas.openxmlformats.org/officeDocument/2006/relationships/hyperlink" Target="http://pro.arcgis.com/en/pro-app/tool-reference/conversion/kml-conversion.htm" TargetMode="External"/><Relationship Id="rId1566" Type="http://schemas.openxmlformats.org/officeDocument/2006/relationships/hyperlink" Target="https://www.mapbox.com/vector-tiles/mapbox-streets-v7/" TargetMode="External"/><Relationship Id="rId65" Type="http://schemas.openxmlformats.org/officeDocument/2006/relationships/hyperlink" Target="https://github.com/nvkelso/natural-earth-vector/tree/master/geojson" TargetMode="External"/><Relationship Id="rId1426" Type="http://schemas.openxmlformats.org/officeDocument/2006/relationships/hyperlink" Target="https://github.com/alex3165/react-mapbox-gl" TargetMode="External"/><Relationship Id="rId1633" Type="http://schemas.openxmlformats.org/officeDocument/2006/relationships/hyperlink" Target="file:///C:\Users\cottaan\AppData\Roaming\Microsoft\Word\http%20link" TargetMode="External"/><Relationship Id="rId1700" Type="http://schemas.openxmlformats.org/officeDocument/2006/relationships/hyperlink" Target="http://wab.jrc.cec.eu.int/vcs/" TargetMode="External"/><Relationship Id="rId281" Type="http://schemas.openxmlformats.org/officeDocument/2006/relationships/hyperlink" Target="http://www.iucnredlist.org/details/4265/0" TargetMode="External"/><Relationship Id="rId141" Type="http://schemas.openxmlformats.org/officeDocument/2006/relationships/image" Target="media/image16.jpeg"/><Relationship Id="rId379" Type="http://schemas.openxmlformats.org/officeDocument/2006/relationships/hyperlink" Target="http://sedac.ciesin.columbia.edu/maps/services/wms" TargetMode="External"/><Relationship Id="rId586" Type="http://schemas.openxmlformats.org/officeDocument/2006/relationships/hyperlink" Target="https://community.c9.io/t/starting-postgres-automatically/5477/4" TargetMode="External"/><Relationship Id="rId793" Type="http://schemas.openxmlformats.org/officeDocument/2006/relationships/hyperlink" Target="https://github.com/andrewcottam/postgis_scripts/commit/520b7298b9e289911def4a962708b335902de064" TargetMode="External"/><Relationship Id="rId7" Type="http://schemas.openxmlformats.org/officeDocument/2006/relationships/endnotes" Target="endnotes.xml"/><Relationship Id="rId239" Type="http://schemas.openxmlformats.org/officeDocument/2006/relationships/hyperlink" Target="http://www.scidb.org/" TargetMode="External"/><Relationship Id="rId446" Type="http://schemas.openxmlformats.org/officeDocument/2006/relationships/hyperlink" Target="http://www.postgresql.org/docs/7.3/static/pg-system-catalogs.html" TargetMode="External"/><Relationship Id="rId653" Type="http://schemas.openxmlformats.org/officeDocument/2006/relationships/hyperlink" Target="https://github.com/andrewcottam/python_web_api_clients/blob/master/panoramio_client.py" TargetMode="External"/><Relationship Id="rId1076" Type="http://schemas.openxmlformats.org/officeDocument/2006/relationships/hyperlink" Target="http://hadoop-m1:50070/webhdfs/v1/user/hive/warehouse/tmp.db/st_geometry_data?op=LISTSTATUS" TargetMode="External"/><Relationship Id="rId1283" Type="http://schemas.openxmlformats.org/officeDocument/2006/relationships/hyperlink" Target="https://github.com/MaxKHK/Udacity_DeepLearningAssignments/blob/master/Assignment1/1_notmnist.ipynb" TargetMode="External"/><Relationship Id="rId1490" Type="http://schemas.openxmlformats.org/officeDocument/2006/relationships/hyperlink" Target="http://www.postgresonline.com/journal/archives/38-PuTTY-for-SSH-Tunneling-to-PostgreSQL-Server.html" TargetMode="External"/><Relationship Id="rId306" Type="http://schemas.openxmlformats.org/officeDocument/2006/relationships/hyperlink" Target="http://resources.arcgis.com/en/help/main/10.1/index.html" TargetMode="External"/><Relationship Id="rId860" Type="http://schemas.openxmlformats.org/officeDocument/2006/relationships/hyperlink" Target="https://code.earthengine.google.com/24d1de0e3559340c316eb7f9967ac92c" TargetMode="External"/><Relationship Id="rId958" Type="http://schemas.openxmlformats.org/officeDocument/2006/relationships/hyperlink" Target="https://andrewcottam.cartodb.com/api/v2/sql?q=select%20*%20from%20countries%20where%20iso3='MYS'" TargetMode="External"/><Relationship Id="rId1143" Type="http://schemas.openxmlformats.org/officeDocument/2006/relationships/hyperlink" Target="https://issues.cloudera.org/browse/IMPALA-695" TargetMode="External"/><Relationship Id="rId1588" Type="http://schemas.openxmlformats.org/officeDocument/2006/relationships/hyperlink" Target="https://free.tilehosting.com/data/v3/?key=67VOA297U9cciigsJVvm" TargetMode="External"/><Relationship Id="rId87" Type="http://schemas.openxmlformats.org/officeDocument/2006/relationships/hyperlink" Target="http://gbif.blogspot.it/" TargetMode="External"/><Relationship Id="rId513" Type="http://schemas.openxmlformats.org/officeDocument/2006/relationships/hyperlink" Target="http://enable-cors.org/" TargetMode="External"/><Relationship Id="rId720" Type="http://schemas.openxmlformats.org/officeDocument/2006/relationships/hyperlink" Target="https://cloud.google.com/appengine/docs/standard/python/config/appref" TargetMode="External"/><Relationship Id="rId818" Type="http://schemas.openxmlformats.org/officeDocument/2006/relationships/hyperlink" Target="https://github.com/andrewcottam/water_detection_python_scripts/blob/master/updateSceneMetadata.py" TargetMode="External"/><Relationship Id="rId1350" Type="http://schemas.openxmlformats.org/officeDocument/2006/relationships/hyperlink" Target="https://dojotoolkit.org/documentation/tutorials/1.10/cdn/" TargetMode="External"/><Relationship Id="rId1448" Type="http://schemas.openxmlformats.org/officeDocument/2006/relationships/hyperlink" Target="https://ftp.gnu.org/gnu/octave/windows/octave-4.2.1-w64-installer.exe" TargetMode="External"/><Relationship Id="rId1655" Type="http://schemas.openxmlformats.org/officeDocument/2006/relationships/hyperlink" Target="https://help.github.com/articles/securing-your-github-pages-site-with-https/" TargetMode="External"/><Relationship Id="rId1003" Type="http://schemas.openxmlformats.org/officeDocument/2006/relationships/hyperlink" Target="http://docs.picloud.com/quickstart.html" TargetMode="External"/><Relationship Id="rId1210" Type="http://schemas.openxmlformats.org/officeDocument/2006/relationships/hyperlink" Target="http://pro.arcgis.com/en/pro-app/arcpy/get-started/using-conda-with-arcgis-pro.htm" TargetMode="External"/><Relationship Id="rId1308" Type="http://schemas.openxmlformats.org/officeDocument/2006/relationships/hyperlink" Target="http://your-server/geoserver/rest" TargetMode="External"/><Relationship Id="rId1515" Type="http://schemas.openxmlformats.org/officeDocument/2006/relationships/hyperlink" Target="https://www.digitalocean.com/community/tutorials/how-to-install-and-configure-mod_deflate-on-ubuntu-14-04" TargetMode="External"/><Relationship Id="rId1722" Type="http://schemas.openxmlformats.org/officeDocument/2006/relationships/hyperlink" Target="https://www.swetswise.com/public/login.do"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www.gis.usu.edu/~chrisg/python/2009/docs/gdal_win.pdf" TargetMode="External"/><Relationship Id="rId370" Type="http://schemas.openxmlformats.org/officeDocument/2006/relationships/hyperlink" Target="http://www.flickr.com/photos/smithsonianwild/with/5178330866/" TargetMode="External"/><Relationship Id="rId230" Type="http://schemas.openxmlformats.org/officeDocument/2006/relationships/hyperlink" Target="http://www.postgresql.org/docs/9.0/static/datatype-enum.html" TargetMode="External"/><Relationship Id="rId468" Type="http://schemas.openxmlformats.org/officeDocument/2006/relationships/hyperlink" Target="http://h03-dev-vm7/cgi-bin/eSpecies/bbox/25728,16008,27776,17032/palist" TargetMode="External"/><Relationship Id="rId675"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882" Type="http://schemas.openxmlformats.org/officeDocument/2006/relationships/hyperlink" Target="https://github.com/andrewcottam/water_detection_python_scripts/blob/c4f80fbf2c1a2b0c7d1fcbaaa2e5f87a5f65bc74/getGeePixelValues.py" TargetMode="External"/><Relationship Id="rId1098" Type="http://schemas.openxmlformats.org/officeDocument/2006/relationships/hyperlink" Target="http://h05-nn01.jrc.it/" TargetMode="External"/><Relationship Id="rId328" Type="http://schemas.openxmlformats.org/officeDocument/2006/relationships/hyperlink" Target="http://79.125.16.106/ArcGIS/services/Andrew/OrangUtan/MapServer/WFSServer?request=DescribeFeatureType&amp;service=WFS" TargetMode="External"/><Relationship Id="rId535" Type="http://schemas.openxmlformats.org/officeDocument/2006/relationships/hyperlink" Target="https://github.com/r3mi/poly2tri.js" TargetMode="External"/><Relationship Id="rId742" Type="http://schemas.openxmlformats.org/officeDocument/2006/relationships/hyperlink" Target="https://cloud.google.com/storage/docs/json_api/v1/libraries" TargetMode="External"/><Relationship Id="rId1165" Type="http://schemas.openxmlformats.org/officeDocument/2006/relationships/hyperlink" Target="http://wiki.openstreetmap.org/wiki/PostGIS/Installation" TargetMode="External"/><Relationship Id="rId1372" Type="http://schemas.openxmlformats.org/officeDocument/2006/relationships/hyperlink" Target="https://developers.arcgis.com/javascript/jsapi/wmslayer-amd.html" TargetMode="External"/><Relationship Id="rId602" Type="http://schemas.openxmlformats.org/officeDocument/2006/relationships/hyperlink" Target="https://python-blishten.c9users.io:8081/getValuesForPoint?sceneid=LANDSAT/LC8_L1T_TOA/LC81970502016195LGN00&amp;lng=-3.9785914394893998&amp;lat=14.570051011329882" TargetMode="External"/><Relationship Id="rId1025" Type="http://schemas.openxmlformats.org/officeDocument/2006/relationships/hyperlink" Target="http://www.cloudera.com/content/cloudera/en/resources/library/training/intorduction-hbase-todd-lipcon.html" TargetMode="External"/><Relationship Id="rId1232"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677" Type="http://schemas.openxmlformats.org/officeDocument/2006/relationships/hyperlink" Target="https://github.com/andrewcottam/python-rest-server/blob/master/cgi-bin/database_objects.sql" TargetMode="External"/><Relationship Id="rId907" Type="http://schemas.openxmlformats.org/officeDocument/2006/relationships/hyperlink" Target="https://www.google.com/fusiontables/DataSource?docid=1CwYznUQU5xrGNaxptfAuYyIrFd-ppC3MWvtb2Cw" TargetMode="External"/><Relationship Id="rId1537" Type="http://schemas.openxmlformats.org/officeDocument/2006/relationships/hyperlink" Target="http://gdunlop.github.io/Vector-tiles-remixed/" TargetMode="External"/><Relationship Id="rId1744" Type="http://schemas.openxmlformats.org/officeDocument/2006/relationships/hyperlink" Target="http://www.eea.europa.eu/data-and-maps/data/european-red-lists-2" TargetMode="External"/><Relationship Id="rId36" Type="http://schemas.openxmlformats.org/officeDocument/2006/relationships/hyperlink" Target="http://www.eurosion.org/database/maritime.html" TargetMode="External"/><Relationship Id="rId1604" Type="http://schemas.openxmlformats.org/officeDocument/2006/relationships/hyperlink" Target="https://github.com/mapbox/mapbox-gl-js/issues/3018" TargetMode="External"/><Relationship Id="rId185" Type="http://schemas.openxmlformats.org/officeDocument/2006/relationships/hyperlink" Target="http://www.postgresql.org/docs/8.3/static/indexes-types.html" TargetMode="External"/><Relationship Id="rId392" Type="http://schemas.openxmlformats.org/officeDocument/2006/relationships/hyperlink" Target="http://sedac.ciesin.columbia.edu/downloads/docs/groads/groadsv1_methods.pdf" TargetMode="External"/><Relationship Id="rId697" Type="http://schemas.openxmlformats.org/officeDocument/2006/relationships/hyperlink" Target="https://cloud.google.com/appengine/docs/python/download" TargetMode="External"/><Relationship Id="rId252" Type="http://schemas.openxmlformats.org/officeDocument/2006/relationships/hyperlink" Target="http://www.sciencemag.org/content/342/6160/803.full" TargetMode="External"/><Relationship Id="rId1187" Type="http://schemas.openxmlformats.org/officeDocument/2006/relationships/hyperlink" Target="http://colorbrewer2.org/" TargetMode="External"/><Relationship Id="rId112" Type="http://schemas.openxmlformats.org/officeDocument/2006/relationships/hyperlink" Target="http://earth-info.nga.mil/GandG/coordsys/grids/universal_grid_system.html" TargetMode="External"/><Relationship Id="rId557" Type="http://schemas.openxmlformats.org/officeDocument/2006/relationships/hyperlink" Target="http://dopa-services.jrc.ec.europa.eu/services" TargetMode="External"/><Relationship Id="rId764" Type="http://schemas.openxmlformats.org/officeDocument/2006/relationships/image" Target="media/image82.png"/><Relationship Id="rId971" Type="http://schemas.openxmlformats.org/officeDocument/2006/relationships/hyperlink" Target="https://www.mapbox.com/base/" TargetMode="External"/><Relationship Id="rId1394" Type="http://schemas.openxmlformats.org/officeDocument/2006/relationships/hyperlink" Target="https://github.com/alex3165/react-mapbox-gl/issues/461" TargetMode="External"/><Relationship Id="rId1699" Type="http://schemas.openxmlformats.org/officeDocument/2006/relationships/hyperlink" Target="http://recruitment.jrc.ec.europa.eu" TargetMode="External"/><Relationship Id="rId417" Type="http://schemas.openxmlformats.org/officeDocument/2006/relationships/hyperlink" Target="http://...api/person-by-id/1/pet/Snoopy/info.json" TargetMode="External"/><Relationship Id="rId624" Type="http://schemas.openxmlformats.org/officeDocument/2006/relationships/hyperlink" Target="https://cloud.google.com/compute/docs/instance-groups/deploying-docker-containers" TargetMode="External"/><Relationship Id="rId831" Type="http://schemas.openxmlformats.org/officeDocument/2006/relationships/hyperlink" Target="https://github.com/andrewcottam/postgis_scripts/blob/master/all_swdb_validation_points_query.sql" TargetMode="External"/><Relationship Id="rId1047" Type="http://schemas.openxmlformats.org/officeDocument/2006/relationships/hyperlink" Target="https://github.com/Esri/geometry-api-java" TargetMode="External"/><Relationship Id="rId1254" Type="http://schemas.openxmlformats.org/officeDocument/2006/relationships/hyperlink" Target="http://localhost:8080/gee_spectral_library_builder/" TargetMode="External"/><Relationship Id="rId1461" Type="http://schemas.openxmlformats.org/officeDocument/2006/relationships/hyperlink" Target="https://github.com/mapbox/mapbox-sdk-py" TargetMode="External"/><Relationship Id="rId929" Type="http://schemas.openxmlformats.org/officeDocument/2006/relationships/hyperlink" Target="https://gist.github.com/andrewcottam/bbc98724787e05a693e5" TargetMode="External"/><Relationship Id="rId1114" Type="http://schemas.openxmlformats.org/officeDocument/2006/relationships/hyperlink" Target="https://cwiki.apache.org/confluence/display/Hive/LanguageManual+Cli" TargetMode="External"/><Relationship Id="rId1321" Type="http://schemas.openxmlformats.org/officeDocument/2006/relationships/image" Target="media/image172.png"/><Relationship Id="rId1559" Type="http://schemas.openxmlformats.org/officeDocument/2006/relationships/hyperlink" Target="https://gist.github.com/andrewcottam/21a5f9ac586cb5e1234397ae64dbcd5c" TargetMode="External"/><Relationship Id="rId1766" Type="http://schemas.openxmlformats.org/officeDocument/2006/relationships/fontTable" Target="fontTable.xml"/><Relationship Id="rId58" Type="http://schemas.openxmlformats.org/officeDocument/2006/relationships/hyperlink" Target="https://taginfo.openstreetmap.org/keys/?key=taxon" TargetMode="External"/><Relationship Id="rId1419" Type="http://schemas.openxmlformats.org/officeDocument/2006/relationships/hyperlink" Target="http://beta.biopama.org/wireframes/regional/build/index.html" TargetMode="External"/><Relationship Id="rId1626" Type="http://schemas.openxmlformats.org/officeDocument/2006/relationships/hyperlink" Target="http://help.arcgis.com/en/webapi/javascript/arcgis/help/jshelp_start.htm" TargetMode="External"/><Relationship Id="rId274" Type="http://schemas.openxmlformats.org/officeDocument/2006/relationships/hyperlink" Target="http://mapservices.iucnredlist.org/IUCN/mapper/index.html?ID_NO=10152" TargetMode="External"/><Relationship Id="rId481" Type="http://schemas.openxmlformats.org/officeDocument/2006/relationships/hyperlink" Target="https://help.github.com/articles/mapping-geojson-files-on-github" TargetMode="External"/><Relationship Id="rId134" Type="http://schemas.openxmlformats.org/officeDocument/2006/relationships/hyperlink" Target="http://openlayers.org/en/latest/examples/wmts-layer-from-capabilities.html" TargetMode="External"/><Relationship Id="rId579" Type="http://schemas.openxmlformats.org/officeDocument/2006/relationships/hyperlink" Target="http://central.maven.org/maven2/org/eclipse/jetty/jetty-servlets/9.2.13.v20150730/" TargetMode="External"/><Relationship Id="rId786" Type="http://schemas.openxmlformats.org/officeDocument/2006/relationships/image" Target="media/image98.png"/><Relationship Id="rId993" Type="http://schemas.openxmlformats.org/officeDocument/2006/relationships/hyperlink" Target="https://developerscorner.storymaps.arcgis.com/an-introduction-to-hosting-your-own-story-map-e2450181ad2f" TargetMode="External"/><Relationship Id="rId341" Type="http://schemas.openxmlformats.org/officeDocument/2006/relationships/hyperlink" Target="file:///C:\Users\cottaan\AppData\Roaming\Microsoft\Word\httplib2%20in%20the%20bing.py%20file" TargetMode="External"/><Relationship Id="rId439" Type="http://schemas.openxmlformats.org/officeDocument/2006/relationships/hyperlink" Target="http://tech.shift.com/post/39516330935/implementing-a-python-oauth-2-0-provider-part-1" TargetMode="External"/><Relationship Id="rId646" Type="http://schemas.openxmlformats.org/officeDocument/2006/relationships/hyperlink" Target="https://dev.elsevier.com/api_key_settings.html" TargetMode="External"/><Relationship Id="rId1069" Type="http://schemas.openxmlformats.org/officeDocument/2006/relationships/hyperlink" Target="http://pydoop.sourceforge.net/docs/index.html" TargetMode="External"/><Relationship Id="rId1276" Type="http://schemas.openxmlformats.org/officeDocument/2006/relationships/hyperlink" Target="https://www.coursera.org/learn/machine-learning/lecture/3iawu/gradient-descent-in-practice-ii-learning-rate" TargetMode="External"/><Relationship Id="rId1483" Type="http://schemas.openxmlformats.org/officeDocument/2006/relationships/hyperlink" Target="http://docs.python.org/tutorial/modules.html" TargetMode="External"/><Relationship Id="rId201" Type="http://schemas.openxmlformats.org/officeDocument/2006/relationships/hyperlink" Target="http://msdn.microsoft.com/en-us/library/bb259689.aspx';" TargetMode="External"/><Relationship Id="rId506" Type="http://schemas.openxmlformats.org/officeDocument/2006/relationships/image" Target="media/image45.png"/><Relationship Id="rId853" Type="http://schemas.openxmlformats.org/officeDocument/2006/relationships/image" Target="media/image116.png"/><Relationship Id="rId1136" Type="http://schemas.openxmlformats.org/officeDocument/2006/relationships/hyperlink" Target="http://hadoop-m2:8888/" TargetMode="External"/><Relationship Id="rId1690" Type="http://schemas.openxmlformats.org/officeDocument/2006/relationships/hyperlink" Target="https://myintracomm.ec.europa.eu/staff/EN/talent-management/appraisal-promotion/appraisal-contract-agents/Pages/index.aspx" TargetMode="External"/><Relationship Id="rId713" Type="http://schemas.openxmlformats.org/officeDocument/2006/relationships/image" Target="media/image69.png"/><Relationship Id="rId920" Type="http://schemas.openxmlformats.org/officeDocument/2006/relationships/hyperlink" Target="http://conda.pydata.org/docs/install/full.html" TargetMode="External"/><Relationship Id="rId1343" Type="http://schemas.openxmlformats.org/officeDocument/2006/relationships/hyperlink" Target="http://dojotoolkit.org/documentation/tutorials/1.8/declarative/" TargetMode="External"/><Relationship Id="rId1550" Type="http://schemas.openxmlformats.org/officeDocument/2006/relationships/oleObject" Target="embeddings/oleObject2.bin"/><Relationship Id="rId1648" Type="http://schemas.openxmlformats.org/officeDocument/2006/relationships/hyperlink" Target="https://github.com/andrewcottam/python-rest-server/releases" TargetMode="External"/><Relationship Id="rId1203" Type="http://schemas.openxmlformats.org/officeDocument/2006/relationships/hyperlink" Target="https://my.usgs.gov/confluence/pages/viewpage.action?pageId=540116867" TargetMode="External"/><Relationship Id="rId1410" Type="http://schemas.openxmlformats.org/officeDocument/2006/relationships/hyperlink" Target="https://gis.stackexchange.com/questions/243460/turf-js-union-with-array-of-features" TargetMode="External"/><Relationship Id="rId1508" Type="http://schemas.openxmlformats.org/officeDocument/2006/relationships/hyperlink" Target="http://en.wikipedia.org/wiki/GNU/Linux_distributions%20-%20some%20commercial,%20some%20not.%20Which%20do%20we%20have?%20Not%20sure." TargetMode="External"/><Relationship Id="rId1715" Type="http://schemas.openxmlformats.org/officeDocument/2006/relationships/hyperlink" Target="http://www.cc.cec/itservices/en/content/access-internet" TargetMode="External"/><Relationship Id="rId29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156" Type="http://schemas.openxmlformats.org/officeDocument/2006/relationships/hyperlink" Target="https://github.com/andrewcottam/ArcGIS-Geoprocessing-Scripts/blob/master/src/JRC%20Toolbox.pyt" TargetMode="External"/><Relationship Id="rId363"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70" Type="http://schemas.openxmlformats.org/officeDocument/2006/relationships/hyperlink" Target="https://c9.io/" TargetMode="External"/><Relationship Id="rId223" Type="http://schemas.openxmlformats.org/officeDocument/2006/relationships/hyperlink" Target="http://aws.amazon.com/simpledb/" TargetMode="External"/><Relationship Id="rId430" Type="http://schemas.openxmlformats.org/officeDocument/2006/relationships/hyperlink" Target="http://h03-dev-vm7/cgi-bin/REST/eSpecies/rangemap?minx=27024&amp;maxx=28025&amp;miny=14973&amp;maxy=16974" TargetMode="External"/><Relationship Id="rId668" Type="http://schemas.openxmlformats.org/officeDocument/2006/relationships/hyperlink" Target="http://www.gbif.org/occurrence/search?GEOMETRY=116.488037+6.249776%2C116.488037+5.993070%2C116.735229+5.993070%2C116.735229+6.249776%2C116.488037+6.249776" TargetMode="External"/><Relationship Id="rId875" Type="http://schemas.openxmlformats.org/officeDocument/2006/relationships/hyperlink" Target="https://ee-api.appspot.com/cb85753d8c78ef6af3165015faae2e90" TargetMode="External"/><Relationship Id="rId1060" Type="http://schemas.openxmlformats.org/officeDocument/2006/relationships/hyperlink" Target="http://hadoop-m1:50070/" TargetMode="External"/><Relationship Id="rId1298" Type="http://schemas.openxmlformats.org/officeDocument/2006/relationships/hyperlink" Target="mailto:a.cottam@gmail.com" TargetMode="External"/><Relationship Id="rId528" Type="http://schemas.openxmlformats.org/officeDocument/2006/relationships/hyperlink" Target="http://server.arcgisonline.com/ArcGIS/rest/services/World_Topo_Map/MapServer/tile/7/61/104%20-%20not%20found%09" TargetMode="External"/><Relationship Id="rId735" Type="http://schemas.openxmlformats.org/officeDocument/2006/relationships/image" Target="media/image74.png"/><Relationship Id="rId942" Type="http://schemas.openxmlformats.org/officeDocument/2006/relationships/image" Target="media/image145.png"/><Relationship Id="rId1158" Type="http://schemas.openxmlformats.org/officeDocument/2006/relationships/hyperlink" Target="https://github.com/andrewcottam/apache-hive-files/blob/075659bcb33653468aaa447baccdf5022f654e71/species_preprocessing_3.sql" TargetMode="External"/><Relationship Id="rId1365" Type="http://schemas.openxmlformats.org/officeDocument/2006/relationships/hyperlink" Target="http://swingley.github.io/arg/" TargetMode="External"/><Relationship Id="rId1572" Type="http://schemas.openxmlformats.org/officeDocument/2006/relationships/hyperlink" Target="https://a.tiles.mapbox.com/v4/mapbox.mapbox-streets-v6/7/74/64.vector.pbf?access_token=pk.eyJ1IjoiY3Jvd2Rjb3ZlciIsImEiOiI3akYtNERRIn0.uwBAdtR6Zk60Bp3vTKj-kg" TargetMode="External"/><Relationship Id="rId1018" Type="http://schemas.openxmlformats.org/officeDocument/2006/relationships/hyperlink" Target="http://ajax.googleapis.com/ajax/libs/dojo/1.10.4/dojo/dojo.js" TargetMode="External"/><Relationship Id="rId1225" Type="http://schemas.openxmlformats.org/officeDocument/2006/relationships/hyperlink" Target="http://resourcesbeta.arcgis.com/en/help/pdf/whats_new_in_arcgis.pdf" TargetMode="External"/><Relationship Id="rId1432" Type="http://schemas.openxmlformats.org/officeDocument/2006/relationships/hyperlink" Target="https://www.npmjs.com/package/react-fontawesome" TargetMode="External"/><Relationship Id="rId71" Type="http://schemas.openxmlformats.org/officeDocument/2006/relationships/hyperlink" Target="http://www.iucnredlist.org/technical-documents/classification-schemes/threats-classification-scheme" TargetMode="External"/><Relationship Id="rId802" Type="http://schemas.openxmlformats.org/officeDocument/2006/relationships/image" Target="media/image102.jpeg"/><Relationship Id="rId1737" Type="http://schemas.openxmlformats.org/officeDocument/2006/relationships/hyperlink" Target="http://mapservices.iucnredlist.org/arcgis/manager" TargetMode="External"/><Relationship Id="rId29" Type="http://schemas.openxmlformats.org/officeDocument/2006/relationships/hyperlink" Target="http://www.arcgis.com/home/item.html?id=a3cb207855b348a297ab85261743351d" TargetMode="External"/><Relationship Id="rId178" Type="http://schemas.openxmlformats.org/officeDocument/2006/relationships/hyperlink" Target="http://fwarmerdam.blogspot.com/2010/02/world-mapping.html" TargetMode="External"/><Relationship Id="rId385" Type="http://schemas.openxmlformats.org/officeDocument/2006/relationships/hyperlink" Target="https://github.com/MapofLife/MOL/blob/develop/app/sql/get_species_list.sql?source=c" TargetMode="External"/><Relationship Id="rId592" Type="http://schemas.openxmlformats.org/officeDocument/2006/relationships/image" Target="media/image58.png"/><Relationship Id="rId245" Type="http://schemas.openxmlformats.org/officeDocument/2006/relationships/hyperlink" Target="http://msdn.microsoft.com/en-us/library/cc161076.aspx%20" TargetMode="External"/><Relationship Id="rId452" Type="http://schemas.openxmlformats.org/officeDocument/2006/relationships/hyperlink" Target="http://h03-dev-vm7/cgi-bin/eSpecies/getQuadkeyEastNorth/13013862.68772097,719119.5621069372" TargetMode="External"/><Relationship Id="rId897" Type="http://schemas.openxmlformats.org/officeDocument/2006/relationships/hyperlink" Target="https://mail.google.com/mail/u/0/" TargetMode="External"/><Relationship Id="rId1082" Type="http://schemas.openxmlformats.org/officeDocument/2006/relationships/image" Target="media/image158.png"/><Relationship Id="rId105" Type="http://schemas.openxmlformats.org/officeDocument/2006/relationships/hyperlink" Target="http://landsat.usgs.gov/about_ground_stations.php" TargetMode="External"/><Relationship Id="rId312" Type="http://schemas.openxmlformats.org/officeDocument/2006/relationships/hyperlink" Target="http://stackoverflow.com/questions/3687037/problem-making-attribute-table-of-raster-in-arcgis" TargetMode="External"/><Relationship Id="rId757" Type="http://schemas.openxmlformats.org/officeDocument/2006/relationships/image" Target="media/image76.png"/><Relationship Id="rId964" Type="http://schemas.openxmlformats.org/officeDocument/2006/relationships/hyperlink" Target="http://mapsapidocs.digitalglobe.com/v1.0/discuss/5737860cc6c1690e003932e4" TargetMode="External"/><Relationship Id="rId1387" Type="http://schemas.openxmlformats.org/officeDocument/2006/relationships/hyperlink" Target="https://github.com/SpatialServer/Leaflet.MapboxVectorTile" TargetMode="External"/><Relationship Id="rId1594" Type="http://schemas.openxmlformats.org/officeDocument/2006/relationships/hyperlink" Target="http://editor.openmaptiles.org/?style=https://rawgit.com/openmaptiles/positron-gl-style/master/style.json" TargetMode="External"/><Relationship Id="rId93" Type="http://schemas.openxmlformats.org/officeDocument/2006/relationships/image" Target="media/image12.png"/><Relationship Id="rId617" Type="http://schemas.openxmlformats.org/officeDocument/2006/relationships/hyperlink" Target="https://community.c9.io/t/ssh-workspace-troubleshooting/5582" TargetMode="External"/><Relationship Id="rId824" Type="http://schemas.openxmlformats.org/officeDocument/2006/relationships/hyperlink" Target="ftp://ftp.glcf.umd.edu/glcf/GlobalInlandWater/WRS2" TargetMode="External"/><Relationship Id="rId1247" Type="http://schemas.openxmlformats.org/officeDocument/2006/relationships/hyperlink" Target="http://maven.apache.org/guides/introduction/introduction-to-the-lifecycle.html" TargetMode="External"/><Relationship Id="rId1454" Type="http://schemas.openxmlformats.org/officeDocument/2006/relationships/hyperlink" Target="http://toblerity.org/fiona/manual.html" TargetMode="External"/><Relationship Id="rId1661" Type="http://schemas.openxmlformats.org/officeDocument/2006/relationships/hyperlink" Target="https://owslib.svn.sourceforge.net/svnroot/owslib" TargetMode="External"/><Relationship Id="rId1107" Type="http://schemas.openxmlformats.org/officeDocument/2006/relationships/hyperlink" Target="https://cwiki.apache.org/confluence/display/Hive/Home" TargetMode="External"/><Relationship Id="rId1314"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521" Type="http://schemas.openxmlformats.org/officeDocument/2006/relationships/hyperlink" Target="https://stackoverflow.com/questions/7337724/how-to-check-whether-mod-rewrite-is-enable-on-server" TargetMode="External"/><Relationship Id="rId1759" Type="http://schemas.openxmlformats.org/officeDocument/2006/relationships/hyperlink" Target="mailto:a.cottam@gmail.com" TargetMode="External"/><Relationship Id="rId1619" Type="http://schemas.openxmlformats.org/officeDocument/2006/relationships/image" Target="media/image204.png"/><Relationship Id="rId20" Type="http://schemas.openxmlformats.org/officeDocument/2006/relationships/hyperlink" Target="https://unstats.un.org/sdgs/indicators/indicators-list/" TargetMode="External"/><Relationship Id="rId267" Type="http://schemas.openxmlformats.org/officeDocument/2006/relationships/hyperlink" Target="http://ecat-dev.gbif.org/checklist/1037" TargetMode="External"/><Relationship Id="rId474" Type="http://schemas.openxmlformats.org/officeDocument/2006/relationships/hyperlink" Target="http://h03-dev-vm7/cgi-bin/eSpecies/quadkeydata/xyz/2/785" TargetMode="External"/><Relationship Id="rId127" Type="http://schemas.openxmlformats.org/officeDocument/2006/relationships/hyperlink" Target="http://desktop.arcgis.com/en/arcmap/10.3/manage-data/metadata/creating-a-metadata-template.htm" TargetMode="External"/><Relationship Id="rId681" Type="http://schemas.openxmlformats.org/officeDocument/2006/relationships/hyperlink" Target="http://api.iucnredlist.org/common_names/17975.js" TargetMode="External"/><Relationship Id="rId779" Type="http://schemas.openxmlformats.org/officeDocument/2006/relationships/image" Target="media/image91.png"/><Relationship Id="rId986" Type="http://schemas.openxmlformats.org/officeDocument/2006/relationships/hyperlink" Target="http://www.sentinel-hub.com/apps/wms" TargetMode="External"/><Relationship Id="rId334" Type="http://schemas.openxmlformats.org/officeDocument/2006/relationships/hyperlink" Target="https://github.com/andrewcottam/eSpecies-Preprocessing-Scripts/commit/e47cb0d2fa2c05a6a663efa976e3c3ff8c234b8e" TargetMode="External"/><Relationship Id="rId541" Type="http://schemas.openxmlformats.org/officeDocument/2006/relationships/hyperlink" Target="https://github.com/andrewcottam/postgis_scripts/blob/master/roadless_create_validation_table.sql" TargetMode="External"/><Relationship Id="rId639" Type="http://schemas.openxmlformats.org/officeDocument/2006/relationships/hyperlink" Target="https://api.elsevier.com/content/search/scidir?query=water&amp;apiKey=700793c78c8fb1d736eb7030bb874bda&amp;httpAccept=application/json" TargetMode="External"/><Relationship Id="rId1171" Type="http://schemas.openxmlformats.org/officeDocument/2006/relationships/hyperlink" Target="http://www.postgresql.org/docs/9.0/static/ddl-partitioning.html" TargetMode="External"/><Relationship Id="rId1269" Type="http://schemas.openxmlformats.org/officeDocument/2006/relationships/hyperlink" Target="http://jupyter-notebook.readthedocs.io/en/latest/examples/Notebook/Working%20With%20Markdown%20Cells.html" TargetMode="External"/><Relationship Id="rId1476" Type="http://schemas.openxmlformats.org/officeDocument/2006/relationships/hyperlink" Target="https://www.tensorflow.org/install/install_linux" TargetMode="External"/><Relationship Id="rId401" Type="http://schemas.openxmlformats.org/officeDocument/2006/relationships/hyperlink" Target="http://webpy.org/docs/0.3/tutorial" TargetMode="External"/><Relationship Id="rId846" Type="http://schemas.openxmlformats.org/officeDocument/2006/relationships/image" Target="media/image112.png"/><Relationship Id="rId1031" Type="http://schemas.openxmlformats.org/officeDocument/2006/relationships/hyperlink" Target="http://www.youtube.com/watch?v=_HLoH_PgrLk" TargetMode="External"/><Relationship Id="rId1129" Type="http://schemas.openxmlformats.org/officeDocument/2006/relationships/hyperlink" Target="http://blog.cloudera.com/blog/2009/12/7-tips-for-improving-mapreduce-performance/" TargetMode="External"/><Relationship Id="rId1683" Type="http://schemas.openxmlformats.org/officeDocument/2006/relationships/hyperlink" Target="http://sedac.ciesin.columbia.edu/species/" TargetMode="External"/><Relationship Id="rId706" Type="http://schemas.openxmlformats.org/officeDocument/2006/relationships/hyperlink" Target="https://github.com/google/earthengine-api/tree/master/demos/server-auth" TargetMode="External"/><Relationship Id="rId913" Type="http://schemas.openxmlformats.org/officeDocument/2006/relationships/hyperlink" Target="https://sites.google.com/site/earthengineapidocs/creating-oauth2-service-account" TargetMode="External"/><Relationship Id="rId1336" Type="http://schemas.openxmlformats.org/officeDocument/2006/relationships/hyperlink" Target="http://dojotoolkit.org/download/" TargetMode="External"/><Relationship Id="rId1543" Type="http://schemas.openxmlformats.org/officeDocument/2006/relationships/image" Target="media/image189.png"/><Relationship Id="rId1750" Type="http://schemas.openxmlformats.org/officeDocument/2006/relationships/hyperlink" Target="http://www.diva-gis.org/" TargetMode="External"/><Relationship Id="rId42" Type="http://schemas.openxmlformats.org/officeDocument/2006/relationships/image" Target="media/image6.png"/><Relationship Id="rId1403" Type="http://schemas.openxmlformats.org/officeDocument/2006/relationships/hyperlink" Target="https://mapzen.com/products/tangram/" TargetMode="External"/><Relationship Id="rId1610" Type="http://schemas.openxmlformats.org/officeDocument/2006/relationships/hyperlink" Target="http://beta.biopama.org/phppgadmin/" TargetMode="External"/><Relationship Id="rId191" Type="http://schemas.openxmlformats.org/officeDocument/2006/relationships/hyperlink" Target="http://www.gitta.info/SpatPartitio/en/html/index.html" TargetMode="External"/><Relationship Id="rId1708" Type="http://schemas.openxmlformats.org/officeDocument/2006/relationships/hyperlink" Target="https://remi.webmail.ec.europa.eu/owa/" TargetMode="External"/><Relationship Id="rId289" Type="http://schemas.openxmlformats.org/officeDocument/2006/relationships/hyperlink" Target="http://www.iucnredlist.org/details/9281/0" TargetMode="External"/><Relationship Id="rId496" Type="http://schemas.openxmlformats.org/officeDocument/2006/relationships/hyperlink" Target="http://glcfapp.glcf.umd.edu:8080/esdi/index.jsp" TargetMode="External"/><Relationship Id="rId149" Type="http://schemas.openxmlformats.org/officeDocument/2006/relationships/hyperlink" Target="file:///\\NETMONDE2\qt_vol23\gisdata\MONDE_GEODB\data\Administrative_Units\GAUL_2014_2013_MIDYEAR\g2014_2013_2_mid.gdb\admin2" TargetMode="External"/><Relationship Id="rId356" Type="http://schemas.openxmlformats.org/officeDocument/2006/relationships/hyperlink" Target="mailto:speciescharisma7@gmail.com" TargetMode="External"/><Relationship Id="rId563"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70" Type="http://schemas.openxmlformats.org/officeDocument/2006/relationships/image" Target="media/image84.png"/><Relationship Id="rId1193" Type="http://schemas.openxmlformats.org/officeDocument/2006/relationships/hyperlink" Target="https://getmdl.io/" TargetMode="External"/><Relationship Id="rId216" Type="http://schemas.openxmlformats.org/officeDocument/2006/relationships/hyperlink" Target="http://support.esri.com/en/knowledgebase/techarticles/detail/35380" TargetMode="External"/><Relationship Id="rId423"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868" Type="http://schemas.openxmlformats.org/officeDocument/2006/relationships/hyperlink" Target="https://github.com/andrewcottam/ArcGIS-Geoprocessing-Scripts/blob/master/src/JRC%20Toolbox.pyt" TargetMode="External"/><Relationship Id="rId1053" Type="http://schemas.openxmlformats.org/officeDocument/2006/relationships/hyperlink" Target="http://blog.cloudera.com/blog/2013/01/a-guide-to-python-frameworks-for-hadoop/" TargetMode="External"/><Relationship Id="rId1260" Type="http://schemas.openxmlformats.org/officeDocument/2006/relationships/hyperlink" Target="http://qgis.org/api/" TargetMode="External"/><Relationship Id="rId1498" Type="http://schemas.openxmlformats.org/officeDocument/2006/relationships/hyperlink" Target="http://www.howtogeek.com/howto/ubuntu/display-number-of-processors-on-linux/" TargetMode="External"/><Relationship Id="rId630" Type="http://schemas.openxmlformats.org/officeDocument/2006/relationships/hyperlink" Target="http://docs.aws.amazon.com/cli/latest/userguide/installing.html" TargetMode="External"/><Relationship Id="rId728" Type="http://schemas.openxmlformats.org/officeDocument/2006/relationships/hyperlink" Target="https://cloud.google.com/compute/docs/instances/adding-removing-ssh-keys" TargetMode="External"/><Relationship Id="rId935" Type="http://schemas.openxmlformats.org/officeDocument/2006/relationships/image" Target="media/image142.png"/><Relationship Id="rId1358" Type="http://schemas.openxmlformats.org/officeDocument/2006/relationships/hyperlink" Target="http://www.sitepen.com/blog/2012/05/03/css-styling-of-dgrid/" TargetMode="External"/><Relationship Id="rId1565" Type="http://schemas.openxmlformats.org/officeDocument/2006/relationships/hyperlink" Target="https://mapzen.com/documentation/vector-tiles/layers/" TargetMode="External"/><Relationship Id="rId64" Type="http://schemas.openxmlformats.org/officeDocument/2006/relationships/hyperlink" Target="https://gis.stackexchange.com/questions/257401/mapbox-not-updating-from-osm/257411" TargetMode="External"/><Relationship Id="rId1120" Type="http://schemas.openxmlformats.org/officeDocument/2006/relationships/hyperlink" Target="http://www.cloudera.com/documentation/enterprise/latest/topics/cm_mc_hive_udf.html" TargetMode="External"/><Relationship Id="rId1218" Type="http://schemas.openxmlformats.org/officeDocument/2006/relationships/hyperlink" Target="http://resources.arcgis.com/en/help/main/10.2/index.html" TargetMode="External"/><Relationship Id="rId1425" Type="http://schemas.openxmlformats.org/officeDocument/2006/relationships/hyperlink" Target="https://github.com/danawoodman/react-fontawesome" TargetMode="External"/><Relationship Id="rId1632" Type="http://schemas.openxmlformats.org/officeDocument/2006/relationships/hyperlink" Target="http://help.github.com/win-set-up-git/" TargetMode="External"/><Relationship Id="rId280" Type="http://schemas.openxmlformats.org/officeDocument/2006/relationships/hyperlink" Target="http://maps.iucnredlist.org/map.html?id=4265" TargetMode="External"/><Relationship Id="rId140" Type="http://schemas.openxmlformats.org/officeDocument/2006/relationships/hyperlink" Target="http://resources.arcgis.com/gallery/file/Geoprocessing-Model-and-Script-Tool-Gallery/details?entryID=C4E10FE5-1422-2418-A06D-33952BB8D1D7" TargetMode="External"/><Relationship Id="rId378" Type="http://schemas.openxmlformats.org/officeDocument/2006/relationships/image" Target="media/image40.jpeg"/><Relationship Id="rId585" Type="http://schemas.openxmlformats.org/officeDocument/2006/relationships/hyperlink" Target="https://docs.c9.io/docs/inactive-workspaces" TargetMode="External"/><Relationship Id="rId792" Type="http://schemas.openxmlformats.org/officeDocument/2006/relationships/hyperlink" Target="https://github.com/andrewcottam/water_detection_python_scripts/blob/d277440918304476c35fed12dc0d0354de24254e/getGeePixelValues.py" TargetMode="External"/><Relationship Id="rId6" Type="http://schemas.openxmlformats.org/officeDocument/2006/relationships/footnotes" Target="footnotes.xml"/><Relationship Id="rId238" Type="http://schemas.openxmlformats.org/officeDocument/2006/relationships/hyperlink" Target="http://www.monetdb.org/" TargetMode="External"/><Relationship Id="rId445" Type="http://schemas.openxmlformats.org/officeDocument/2006/relationships/hyperlink" Target="http://www.postgresql.org/docs/current/interactive/functions-info.html" TargetMode="External"/><Relationship Id="rId652"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075" Type="http://schemas.openxmlformats.org/officeDocument/2006/relationships/hyperlink" Target="http://hadoop-m1:50070/webhdfs/v1/user/hive/warehouse/wdpa?op=LISTSTATUS" TargetMode="External"/><Relationship Id="rId1282" Type="http://schemas.openxmlformats.org/officeDocument/2006/relationships/hyperlink" Target="https://www.udacity.com/course/deep-learning--ud730" TargetMode="External"/><Relationship Id="rId305" Type="http://schemas.openxmlformats.org/officeDocument/2006/relationships/hyperlink" Target="http://h05-dev-vm3/geoserver/ows?service=wms&amp;version=1.1.1&amp;request=GetCapabilities" TargetMode="External"/><Relationship Id="rId512" Type="http://schemas.openxmlformats.org/officeDocument/2006/relationships/hyperlink" Target="http://ehabitat-wps.jrc.ec.europa.eu" TargetMode="External"/><Relationship Id="rId957" Type="http://schemas.openxmlformats.org/officeDocument/2006/relationships/hyperlink" Target="http://dev.virtualearth.net/REST/v1/Imagery/Metadata/Aerial/47.23,-122.3?zl=10&amp;key=AhW7FP_kNS9ae83qjF2DzlmTYOU609o9Io_Guc3a2AHUsRhfIz3SlxuOHCdn1b4G" TargetMode="External"/><Relationship Id="rId1142" Type="http://schemas.openxmlformats.org/officeDocument/2006/relationships/hyperlink" Target="http://www.cloudera.com/content/cloudera/en/resources/library/recordedwebinar/cloudera-impala-a-modern-sql-engine-for-hadoop-video-recording.html" TargetMode="External"/><Relationship Id="rId1587" Type="http://schemas.openxmlformats.org/officeDocument/2006/relationships/hyperlink" Target="https://openmaptiles.com/hosting/?_ga=1.63191535.1515454038.1485937221" TargetMode="External"/><Relationship Id="rId86" Type="http://schemas.openxmlformats.org/officeDocument/2006/relationships/hyperlink" Target="https://github.com/mdoering/backbone" TargetMode="External"/><Relationship Id="rId817" Type="http://schemas.openxmlformats.org/officeDocument/2006/relationships/hyperlink" Target="https://github.com/andrewcottam/water_detection_python_scripts/blob/master/getBestScenesForPoints.py" TargetMode="External"/><Relationship Id="rId1002" Type="http://schemas.openxmlformats.org/officeDocument/2006/relationships/hyperlink" Target="http://www.cyberciti.biz/tips/postgres-allow-remote-access-tcp-connection.html" TargetMode="External"/><Relationship Id="rId1447" Type="http://schemas.openxmlformats.org/officeDocument/2006/relationships/hyperlink" Target="https://reactjs.org/docs/typechecking-with-proptypes.html" TargetMode="External"/><Relationship Id="rId1654" Type="http://schemas.openxmlformats.org/officeDocument/2006/relationships/hyperlink" Target="https://earthengine.googlesource.com/new-password" TargetMode="External"/><Relationship Id="rId1307" Type="http://schemas.openxmlformats.org/officeDocument/2006/relationships/hyperlink" Target="http://docs.geoserver.org/2.2.0/user/data/database/postgis.html" TargetMode="External"/><Relationship Id="rId1514" Type="http://schemas.openxmlformats.org/officeDocument/2006/relationships/hyperlink" Target="https://httpd.apache.org/docs/current/mod/mod_deflate.html" TargetMode="External"/><Relationship Id="rId1721" Type="http://schemas.openxmlformats.org/officeDocument/2006/relationships/hyperlink" Target="http://onlinelibrary.wiley.com/doi/10.1111/j.1467-9671.2009.01170.x/full" TargetMode="External"/><Relationship Id="rId13" Type="http://schemas.openxmlformats.org/officeDocument/2006/relationships/hyperlink" Target="https://www.bipindicators.net/resources" TargetMode="External"/><Relationship Id="rId162" Type="http://schemas.openxmlformats.org/officeDocument/2006/relationships/hyperlink" Target="http://pypi.python.org/pypi/GDAL/%20-%20no%20luck" TargetMode="External"/><Relationship Id="rId467" Type="http://schemas.openxmlformats.org/officeDocument/2006/relationships/hyperlink" Target="http://h03-dev-vm7/cgi-bin/eSpecies/bbox/25728,16008,27776,17032/pacount" TargetMode="External"/><Relationship Id="rId1097" Type="http://schemas.openxmlformats.org/officeDocument/2006/relationships/hyperlink" Target="http://docs.aws.amazon.com/ElasticMapReduce/latest/DeveloperGuide/emr-hbase.html" TargetMode="External"/><Relationship Id="rId674" Type="http://schemas.openxmlformats.org/officeDocument/2006/relationships/hyperlink" Target="http://api.gbif.org/v0.9/species/5219532/vernacular_names" TargetMode="External"/><Relationship Id="rId881" Type="http://schemas.openxmlformats.org/officeDocument/2006/relationships/hyperlink" Target="https://github.com/andrewcottam/water_detection_python_scripts/commit/7a44b03ea9a1ee9d6244817d38ca77e792a67842" TargetMode="External"/><Relationship Id="rId979" Type="http://schemas.openxmlformats.org/officeDocument/2006/relationships/hyperlink" Target="http://data.aad.gov.au/aadc/calc/dms_decimal.cfm" TargetMode="External"/><Relationship Id="rId327" Type="http://schemas.openxmlformats.org/officeDocument/2006/relationships/hyperlink" Target="https://github.com/andrewcottam/eSpecies-Preprocessing-Scripts/commit/4170df21497d0726e6a1f04fc2e454545380c243" TargetMode="External"/><Relationship Id="rId534" Type="http://schemas.openxmlformats.org/officeDocument/2006/relationships/hyperlink" Target="http://dojotoolkit.org/documentation/tutorials/1.8/declarative/" TargetMode="External"/><Relationship Id="rId741" Type="http://schemas.openxmlformats.org/officeDocument/2006/relationships/hyperlink" Target="http://35.224.90.47/user/login" TargetMode="External"/><Relationship Id="rId839" Type="http://schemas.openxmlformats.org/officeDocument/2006/relationships/hyperlink" Target="https://ee-api.appspot.com/0e048d3a0b685ca495b6769bde5fe8b6" TargetMode="External"/><Relationship Id="rId1164"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71" Type="http://schemas.openxmlformats.org/officeDocument/2006/relationships/hyperlink" Target="http://www.unicode.org/reports/tr35/tr35-numbers.html" TargetMode="External"/><Relationship Id="rId1469" Type="http://schemas.openxmlformats.org/officeDocument/2006/relationships/hyperlink" Target="https://mapbox.github.io/rasterio/index.html" TargetMode="External"/><Relationship Id="rId601" Type="http://schemas.openxmlformats.org/officeDocument/2006/relationships/hyperlink" Target="https://python-blishten.c9users.io:8081" TargetMode="External"/><Relationship Id="rId1024" Type="http://schemas.openxmlformats.org/officeDocument/2006/relationships/hyperlink" Target="http://www.cloudera.com/content/cloudera/en/resources/library/training/cloudera-essentials-for-apache-hadoop-6-of-6-managing-the-elephant-in-the-room.html" TargetMode="External"/><Relationship Id="rId1231" Type="http://schemas.openxmlformats.org/officeDocument/2006/relationships/hyperlink" Target="https://groups.google.com/forum/" TargetMode="External"/><Relationship Id="rId1676" Type="http://schemas.openxmlformats.org/officeDocument/2006/relationships/hyperlink" Target="https://github.com/andrewcottam/python-rest-server.git" TargetMode="External"/><Relationship Id="rId906" Type="http://schemas.openxmlformats.org/officeDocument/2006/relationships/hyperlink" Target="https://drive.google.com/" TargetMode="External"/><Relationship Id="rId1329" Type="http://schemas.openxmlformats.org/officeDocument/2006/relationships/hyperlink" Target="http://infoheap.com/tool/svg-sandbox/" TargetMode="External"/><Relationship Id="rId1536" Type="http://schemas.openxmlformats.org/officeDocument/2006/relationships/hyperlink" Target="http://blog.systemed.net/post/13" TargetMode="External"/><Relationship Id="rId174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35" Type="http://schemas.openxmlformats.org/officeDocument/2006/relationships/hyperlink" Target="http://www.gd-ais.com/index.cfm?acronym=gmbd" TargetMode="External"/><Relationship Id="rId1603" Type="http://schemas.openxmlformats.org/officeDocument/2006/relationships/hyperlink" Target="https://www.mapbox.com/mapbox-gl-js/style-spec/" TargetMode="External"/><Relationship Id="rId184" Type="http://schemas.openxmlformats.org/officeDocument/2006/relationships/hyperlink" Target="http://www.informit.com/articles/article.aspx?p=377652" TargetMode="External"/><Relationship Id="rId391" Type="http://schemas.openxmlformats.org/officeDocument/2006/relationships/hyperlink" Target="mailto:http://gis.stackexchange.com/questions/32995/how-to-fully-load-a-raster-into-a-numpy-array" TargetMode="External"/><Relationship Id="rId251" Type="http://schemas.openxmlformats.org/officeDocument/2006/relationships/hyperlink" Target="http://www.sciencemag.org/content/suppl/2013/11/14/342.6160.803.DC1/1239268.LeSaouet.SM.pdf" TargetMode="External"/><Relationship Id="rId489" Type="http://schemas.openxmlformats.org/officeDocument/2006/relationships/hyperlink" Target="https://github.com/Esri/node-geoservices-adaptor" TargetMode="External"/><Relationship Id="rId696" Type="http://schemas.openxmlformats.org/officeDocument/2006/relationships/hyperlink" Target="https://cloud.google.com/sdk/" TargetMode="External"/><Relationship Id="rId349" Type="http://schemas.openxmlformats.org/officeDocument/2006/relationships/hyperlink" Target="mailto:spechar7@hotmail.com" TargetMode="External"/><Relationship Id="rId556"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63" Type="http://schemas.openxmlformats.org/officeDocument/2006/relationships/image" Target="media/image81.png"/><Relationship Id="rId1186" Type="http://schemas.openxmlformats.org/officeDocument/2006/relationships/hyperlink" Target="https://carto.com/blog/introducing-cartocolors/" TargetMode="External"/><Relationship Id="rId1393" Type="http://schemas.openxmlformats.org/officeDocument/2006/relationships/hyperlink" Target="https://github.com/alex3165/react-mapbox-gl/issues/351" TargetMode="External"/><Relationship Id="rId111" Type="http://schemas.openxmlformats.org/officeDocument/2006/relationships/hyperlink" Target="https://sentinel.esa.int/web/sentinel/user-guides/sentinel-2-msi/product-types" TargetMode="External"/><Relationship Id="rId209" Type="http://schemas.openxmlformats.org/officeDocument/2006/relationships/hyperlink" Target="file:///E:\cottaan\My%20Documents\My%20FME%20Workspaces\ibex_species2.fmw" TargetMode="External"/><Relationship Id="rId416" Type="http://schemas.openxmlformats.org/officeDocument/2006/relationships/hyperlink" Target="http://...api/person-by-id/1/pets.xml" TargetMode="External"/><Relationship Id="rId970" Type="http://schemas.openxmlformats.org/officeDocument/2006/relationships/hyperlink" Target="mailto:a.cottam@gmail.com" TargetMode="External"/><Relationship Id="rId1046" Type="http://schemas.openxmlformats.org/officeDocument/2006/relationships/hyperlink" Target="http://www.gutenberg.org/etext/20417" TargetMode="External"/><Relationship Id="rId1253" Type="http://schemas.openxmlformats.org/officeDocument/2006/relationships/hyperlink" Target="http://localhost:8080/" TargetMode="External"/><Relationship Id="rId1698" Type="http://schemas.openxmlformats.org/officeDocument/2006/relationships/hyperlink" Target="http://recruitment.jrc.ec.europa.eu/?type=CS" TargetMode="External"/><Relationship Id="rId623" Type="http://schemas.openxmlformats.org/officeDocument/2006/relationships/hyperlink" Target="https://github.com/c9/templates" TargetMode="External"/><Relationship Id="rId830" Type="http://schemas.openxmlformats.org/officeDocument/2006/relationships/hyperlink" Target="https://www.google.com/fusiontables/DataSource?docid=1QxleuQgITUALCnLHSLRp6UnUe35WTTsCs_kdEf_j" TargetMode="External"/><Relationship Id="rId928" Type="http://schemas.openxmlformats.org/officeDocument/2006/relationships/hyperlink" Target="https://code.google.com/p/earthengine-api" TargetMode="External"/><Relationship Id="rId1460" Type="http://schemas.openxmlformats.org/officeDocument/2006/relationships/hyperlink" Target="https://github.com/mapbox/mapboxgl-jupyter" TargetMode="External"/><Relationship Id="rId1558" Type="http://schemas.openxmlformats.org/officeDocument/2006/relationships/hyperlink" Target="https://free-1.tilehosting.com/data/v3/14/7511/7426.geojson?key=UmmATPUongHdDmIicgs7" TargetMode="External"/><Relationship Id="rId1765" Type="http://schemas.openxmlformats.org/officeDocument/2006/relationships/footer" Target="footer1.xml"/><Relationship Id="rId57" Type="http://schemas.openxmlformats.org/officeDocument/2006/relationships/hyperlink" Target="http://wiki.openstreetmap.org/wiki/Key:taxon" TargetMode="External"/><Relationship Id="rId1113" Type="http://schemas.openxmlformats.org/officeDocument/2006/relationships/hyperlink" Target="https://github.com/andrewcottam/ArcGIS-Geoprocessing-Scripts/blob/master/src/FeatureClassToAvro.py" TargetMode="External"/><Relationship Id="rId1320" Type="http://schemas.openxmlformats.org/officeDocument/2006/relationships/hyperlink" Target="https://github.com/klokantech/tileserver-php/" TargetMode="External"/><Relationship Id="rId1418" Type="http://schemas.openxmlformats.org/officeDocument/2006/relationships/hyperlink" Target="http://beta.biopama.org/wireframes/regional/build/indicator/2" TargetMode="External"/><Relationship Id="rId1625" Type="http://schemas.openxmlformats.org/officeDocument/2006/relationships/hyperlink" Target="http://www.allthingsdistributed.com/2012/01/amazon-dynamodb.html" TargetMode="External"/><Relationship Id="rId273" Type="http://schemas.openxmlformats.org/officeDocument/2006/relationships/image" Target="media/image33.jpeg"/><Relationship Id="rId480" Type="http://schemas.openxmlformats.org/officeDocument/2006/relationships/hyperlink" Target="http://lrm-maps.jrc.ec.europa.eu/geoserver/web/" TargetMode="External"/><Relationship Id="rId133" Type="http://schemas.openxmlformats.org/officeDocument/2006/relationships/hyperlink" Target="https://groups.google.com/d/msg/google-earth-engine-developers/JjgdqPhqBz4/2Ic0LGdnCAAJ" TargetMode="External"/><Relationship Id="rId340" Type="http://schemas.openxmlformats.org/officeDocument/2006/relationships/hyperlink" Target="http://subclipse.tigris.org/servlets/ProjectProcess?pageID=p4wYuA%20-%20added%20the%20software%20site%20http://subclipse.tigris.org/update_1.0.x%20and%20downloaded" TargetMode="External"/><Relationship Id="rId578" Type="http://schemas.openxmlformats.org/officeDocument/2006/relationships/hyperlink" Target="http://docs.geoserver.org/latest/en/user/production/container.html" TargetMode="External"/><Relationship Id="rId785" Type="http://schemas.openxmlformats.org/officeDocument/2006/relationships/image" Target="media/image97.png"/><Relationship Id="rId992" Type="http://schemas.openxmlformats.org/officeDocument/2006/relationships/hyperlink" Target="arcg.is/majqa" TargetMode="External"/><Relationship Id="rId200" Type="http://schemas.openxmlformats.org/officeDocument/2006/relationships/hyperlink" Target="http://msdn.microsoft.com/en-us/library/bb259689.aspx';" TargetMode="External"/><Relationship Id="rId438" Type="http://schemas.openxmlformats.org/officeDocument/2006/relationships/hyperlink" Target="http://www.youtube.com/watch?v=8uBcpsIEz2I" TargetMode="External"/><Relationship Id="rId645" Type="http://schemas.openxmlformats.org/officeDocument/2006/relationships/hyperlink" Target="http://api.elsevier.com/content/serial/title?issn=00280836&amp;view=STANDARD&amp;apiKey=700793c78c8fb1d736eb7030bb874bda" TargetMode="External"/><Relationship Id="rId852" Type="http://schemas.openxmlformats.org/officeDocument/2006/relationships/hyperlink" Target="http://www.baruch.cuny.edu/geoportal/data/esri/esri_intl.htm" TargetMode="External"/><Relationship Id="rId1068" Type="http://schemas.openxmlformats.org/officeDocument/2006/relationships/hyperlink" Target="http://developer.yahoo.com/hadoop/tutorial/module2.html" TargetMode="External"/><Relationship Id="rId1275" Type="http://schemas.openxmlformats.org/officeDocument/2006/relationships/hyperlink" Target="https://www.coursera.org/learn/machine-learning/home/welcome" TargetMode="External"/><Relationship Id="rId1482" Type="http://schemas.openxmlformats.org/officeDocument/2006/relationships/hyperlink" Target="http://scikit-learn.org/stable/index.html" TargetMode="External"/><Relationship Id="rId505" Type="http://schemas.openxmlformats.org/officeDocument/2006/relationships/image" Target="media/image44.png"/><Relationship Id="rId712" Type="http://schemas.openxmlformats.org/officeDocument/2006/relationships/hyperlink" Target="https://cloud.google.com/appengine/docs/python/tools/libraries27" TargetMode="External"/><Relationship Id="rId1135" Type="http://schemas.openxmlformats.org/officeDocument/2006/relationships/hyperlink" Target="http://hadoop-h05:8888/" TargetMode="External"/><Relationship Id="rId1342" Type="http://schemas.openxmlformats.org/officeDocument/2006/relationships/hyperlink" Target="http://video.esri.com/watch/2398/debugging-applications-built-with-arcgis-api-for-javascripthttp:/video.esri.com/watch/2398/debugging-applications-built-with-arcgis-api-for-javascript" TargetMode="External"/><Relationship Id="rId79" Type="http://schemas.openxmlformats.org/officeDocument/2006/relationships/hyperlink" Target="http://onlinelibrary.wiley.com/doi/10.1111/j.1523-1739.2007.00847.x/pdf" TargetMode="External"/><Relationship Id="rId1202" Type="http://schemas.openxmlformats.org/officeDocument/2006/relationships/hyperlink" Target="http://desktop.arcgis.com/en/desktop/latest/analyze/python/extending-geoprocessing-through-python-modules.htm" TargetMode="External"/><Relationship Id="rId1647" Type="http://schemas.openxmlformats.org/officeDocument/2006/relationships/hyperlink" Target="https://git-scm.com/book/en/v2/Git-Basics-Tagging" TargetMode="External"/><Relationship Id="rId1507" Type="http://schemas.openxmlformats.org/officeDocument/2006/relationships/hyperlink" Target="httpd:%20get%20''%20for%20139.191.147.152%20%20%20%20--%20HOORAY%20THIS%20IS%20MY%20DESKTOP%20MACHINE!" TargetMode="External"/><Relationship Id="rId1714" Type="http://schemas.openxmlformats.org/officeDocument/2006/relationships/image" Target="media/image209.png"/><Relationship Id="rId29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55" Type="http://schemas.openxmlformats.org/officeDocument/2006/relationships/hyperlink" Target="https://github.com/andrewcottam/ArcGIS-Geoprocessing-Scripts/blob/master/src/JRC%20Toolbox.pyt" TargetMode="External"/><Relationship Id="rId362"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1297" Type="http://schemas.openxmlformats.org/officeDocument/2006/relationships/hyperlink" Target="https://www.kaggle.com" TargetMode="External"/><Relationship Id="rId222" Type="http://schemas.openxmlformats.org/officeDocument/2006/relationships/hyperlink" Target="file:///\\FOSTER\export\CaribbeanPASpeciesAnalysis.mdb" TargetMode="External"/><Relationship Id="rId667" Type="http://schemas.openxmlformats.org/officeDocument/2006/relationships/hyperlink" Target="http://www.gbif.org/developer/summary" TargetMode="External"/><Relationship Id="rId874" Type="http://schemas.openxmlformats.org/officeDocument/2006/relationships/hyperlink" Target="https://code.earthengine.google.com/084362af5b55a6ef40b1112f8d3dc840" TargetMode="External"/><Relationship Id="rId527" Type="http://schemas.openxmlformats.org/officeDocument/2006/relationships/hyperlink" Target="http://forums.arcgis.com/threads/29384-Aptana-3.0-JSAPI-code-assist" TargetMode="External"/><Relationship Id="rId734" Type="http://schemas.openxmlformats.org/officeDocument/2006/relationships/image" Target="media/image73.png"/><Relationship Id="rId941" Type="http://schemas.openxmlformats.org/officeDocument/2006/relationships/image" Target="media/image144.png"/><Relationship Id="rId1157" Type="http://schemas.openxmlformats.org/officeDocument/2006/relationships/hyperlink" Target="https://github.com/andrewcottam/apache-hive-files/blob/f6160d1a0c45fd839000afc65a03d5ce6c435385/species_preprocessing_2.sql" TargetMode="External"/><Relationship Id="rId1364" Type="http://schemas.openxmlformats.org/officeDocument/2006/relationships/hyperlink" Target="https://developers.google.com/speed/libraries/" TargetMode="External"/><Relationship Id="rId1571" Type="http://schemas.openxmlformats.org/officeDocument/2006/relationships/hyperlink" Target="http://gdunlop.github.io/Vector-tiles-remixed/" TargetMode="External"/><Relationship Id="rId70" Type="http://schemas.openxmlformats.org/officeDocument/2006/relationships/hyperlink" Target="http://cmp-openstandards.org/tools/threats-and-actions-taxonomies/" TargetMode="External"/><Relationship Id="rId801" Type="http://schemas.openxmlformats.org/officeDocument/2006/relationships/image" Target="media/image101.png"/><Relationship Id="rId1017" Type="http://schemas.openxmlformats.org/officeDocument/2006/relationships/hyperlink" Target="mailto:andrew.cottam@jrc.ec.europa.eu/thargal88" TargetMode="External"/><Relationship Id="rId1224" Type="http://schemas.openxmlformats.org/officeDocument/2006/relationships/hyperlink" Target="http://help.arcgis.com/en/arcgisserver/10.0/help/arcgis_server_dotnet_help/index.html" TargetMode="External"/><Relationship Id="rId1431" Type="http://schemas.openxmlformats.org/officeDocument/2006/relationships/hyperlink" Target="https://stackoverflow.com/questions/47707306/toggling-font-awesome-5-icon-with-react" TargetMode="External"/><Relationship Id="rId1669" Type="http://schemas.openxmlformats.org/officeDocument/2006/relationships/hyperlink" Target="https://help.ubuntu.com/community/PostgreSQL" TargetMode="External"/><Relationship Id="rId1529" Type="http://schemas.openxmlformats.org/officeDocument/2006/relationships/hyperlink" Target="http://www.suncalc.org" TargetMode="External"/><Relationship Id="rId1736" Type="http://schemas.openxmlformats.org/officeDocument/2006/relationships/hyperlink" Target="http://79.125.16.106/arcgis/manager/default.aspx" TargetMode="External"/><Relationship Id="rId28" Type="http://schemas.openxmlformats.org/officeDocument/2006/relationships/hyperlink" Target="https://code.earthengine.google.com/?asset=users/acottam/ifl_2013" TargetMode="External"/><Relationship Id="rId177" Type="http://schemas.openxmlformats.org/officeDocument/2006/relationships/hyperlink" Target="http://help.arcgis.com/en/arcgisdesktop/10.0/help/index.html" TargetMode="External"/><Relationship Id="rId384" Type="http://schemas.openxmlformats.org/officeDocument/2006/relationships/hyperlink" Target="https://github.com/MapofLife/MOL/blob/develop/app/js/mol.map.query.js" TargetMode="External"/><Relationship Id="rId591" Type="http://schemas.openxmlformats.org/officeDocument/2006/relationships/hyperlink" Target="https://reactjs.org/docs/add-react-to-a-new-app.html" TargetMode="External"/><Relationship Id="rId244" Type="http://schemas.openxmlformats.org/officeDocument/2006/relationships/hyperlink" Target="http://ieeexplore.ieee.org/stamp/stamp.jsp?tp=&amp;arnumber=787289" TargetMode="External"/><Relationship Id="rId689" Type="http://schemas.openxmlformats.org/officeDocument/2006/relationships/hyperlink" Target="beta.biopama.org" TargetMode="External"/><Relationship Id="rId896"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81" Type="http://schemas.openxmlformats.org/officeDocument/2006/relationships/hyperlink" Target="http://en.wikipedia.org/wiki/Sort_(Unix)" TargetMode="External"/><Relationship Id="rId451" Type="http://schemas.openxmlformats.org/officeDocument/2006/relationships/hyperlink" Target="http://h03-dev-vm7/cgi-bin/eSpecies/getQuadkeyXY/27025,16972" TargetMode="External"/><Relationship Id="rId549" Type="http://schemas.openxmlformats.org/officeDocument/2006/relationships/hyperlink" Target="https://help.github.com/articles/duplicating-a-repository/" TargetMode="External"/><Relationship Id="rId756" Type="http://schemas.openxmlformats.org/officeDocument/2006/relationships/image" Target="media/image75.png"/><Relationship Id="rId1179" Type="http://schemas.openxmlformats.org/officeDocument/2006/relationships/hyperlink" Target="http://www.postgresql.org/docs/9.3/static/reference-client.html" TargetMode="External"/><Relationship Id="rId1386" Type="http://schemas.openxmlformats.org/officeDocument/2006/relationships/hyperlink" Target="https://github.com/Leaflet/Leaflet.VectorGrid/issues/67" TargetMode="External"/><Relationship Id="rId1593" Type="http://schemas.openxmlformats.org/officeDocument/2006/relationships/hyperlink" Target="https://www.mapbox.com/studio/" TargetMode="External"/><Relationship Id="rId104" Type="http://schemas.openxmlformats.org/officeDocument/2006/relationships/hyperlink" Target="http://landsat.usgs.gov/tools_L8_acquisition_calendar.php" TargetMode="External"/><Relationship Id="rId311" Type="http://schemas.openxmlformats.org/officeDocument/2006/relationships/hyperlink" Target="https://github.com/andrewcottam/ArcGIS-Geoprocessing-Scripts/blob/master/src/ExplodeOverlappingPolygons.py" TargetMode="External"/><Relationship Id="rId409" Type="http://schemas.openxmlformats.org/officeDocument/2006/relationships/hyperlink" Target="http://h03-dev-vm7/cgi-bin/eSpecies.py/qk/3" TargetMode="External"/><Relationship Id="rId963" Type="http://schemas.openxmlformats.org/officeDocument/2006/relationships/hyperlink" Target="http://citusdata.com/blog/63-real-time-sql-queries-on-hadoop" TargetMode="External"/><Relationship Id="rId1039" Type="http://schemas.openxmlformats.org/officeDocument/2006/relationships/hyperlink" Target="http://cloudera.com/content/cloudera/en/training/courses/data-science-training.html" TargetMode="External"/><Relationship Id="rId1246" Type="http://schemas.openxmlformats.org/officeDocument/2006/relationships/image" Target="media/image170.png"/><Relationship Id="rId92" Type="http://schemas.openxmlformats.org/officeDocument/2006/relationships/image" Target="media/image11.png"/><Relationship Id="rId616" Type="http://schemas.openxmlformats.org/officeDocument/2006/relationships/image" Target="media/image63.png"/><Relationship Id="rId823" Type="http://schemas.openxmlformats.org/officeDocument/2006/relationships/hyperlink" Target="https://github.com/andrewcottam/water_detection_python_scripts/blob/master/validateSWDBPoints.py" TargetMode="External"/><Relationship Id="rId1453" Type="http://schemas.openxmlformats.org/officeDocument/2006/relationships/hyperlink" Target="http://pypi.python.org/pypi/setuptools" TargetMode="External"/><Relationship Id="rId1660" Type="http://schemas.openxmlformats.org/officeDocument/2006/relationships/hyperlink" Target="https://code.google.com/p/earthengine-api/" TargetMode="External"/><Relationship Id="rId1758" Type="http://schemas.openxmlformats.org/officeDocument/2006/relationships/hyperlink" Target="https://console.aws.amazon.com/ses/home" TargetMode="External"/><Relationship Id="rId1106" Type="http://schemas.openxmlformats.org/officeDocument/2006/relationships/hyperlink" Target="http://www.cloudera.com/content/cloudera/en/resources/library/training/introduction-to-apache-hive.html" TargetMode="External"/><Relationship Id="rId131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20" Type="http://schemas.openxmlformats.org/officeDocument/2006/relationships/hyperlink" Target="https://web-apps-blishten.c9users.io/tileserver-php-master/tileserver.php" TargetMode="External"/><Relationship Id="rId1618" Type="http://schemas.openxmlformats.org/officeDocument/2006/relationships/image" Target="media/image203.png"/><Relationship Id="rId199" Type="http://schemas.openxmlformats.org/officeDocument/2006/relationships/hyperlink" Target="http://help.arcgis.com/en/arcgisdesktop/10.0/help/index.html" TargetMode="External"/><Relationship Id="rId266" Type="http://schemas.openxmlformats.org/officeDocument/2006/relationships/hyperlink" Target="http://ecat-dev.gbif.org/ws/usage/?rkey=1007&amp;q=Turdus" TargetMode="External"/><Relationship Id="rId473" Type="http://schemas.openxmlformats.org/officeDocument/2006/relationships/hyperlink" Target="http://h03-dev-vm7/cgi-bin/eSpecies/quadkeydata/map/1/17975" TargetMode="External"/><Relationship Id="rId680" Type="http://schemas.openxmlformats.org/officeDocument/2006/relationships/hyperlink" Target="https://www.assembla.com/spaces/sis/wiki/Red_List_API" TargetMode="External"/><Relationship Id="rId126" Type="http://schemas.openxmlformats.org/officeDocument/2006/relationships/hyperlink" Target="https://console.cloud.google.com/storage/browser/global-surface-water/downloads_ancillary/" TargetMode="External"/><Relationship Id="rId333"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40" Type="http://schemas.openxmlformats.org/officeDocument/2006/relationships/hyperlink" Target="https://github.com/andrewcottam/general/blob/master/roadless_access_validation_points_to_postgresql.fmw" TargetMode="External"/><Relationship Id="rId778" Type="http://schemas.openxmlformats.org/officeDocument/2006/relationships/image" Target="media/image90.png"/><Relationship Id="rId985" Type="http://schemas.openxmlformats.org/officeDocument/2006/relationships/hyperlink" Target="http://www.sentinel-hub.com/blog/sentinel-2-l2a-products-available-sentinel-hub" TargetMode="External"/><Relationship Id="rId1170" Type="http://schemas.openxmlformats.org/officeDocument/2006/relationships/hyperlink" Target="https://community.c9.io/t/the-uploaded-file-exceeds-the-upload-max-filesize-directive-in-php-ini/2894/2" TargetMode="External"/><Relationship Id="rId638" Type="http://schemas.openxmlformats.org/officeDocument/2006/relationships/hyperlink" Target="https://dev.elsevier.com/apikey/managehome" TargetMode="External"/><Relationship Id="rId845" Type="http://schemas.openxmlformats.org/officeDocument/2006/relationships/image" Target="media/image111.png"/><Relationship Id="rId1030" Type="http://schemas.openxmlformats.org/officeDocument/2006/relationships/hyperlink" Target="http://vimeo.com/44715954" TargetMode="External"/><Relationship Id="rId1268" Type="http://schemas.openxmlformats.org/officeDocument/2006/relationships/hyperlink" Target="http://stackoverflow.com/questions/36659453/intel-mkl-fatal-error-cannot-load-libmkl-avx2-so-or-libmkl-def-so" TargetMode="External"/><Relationship Id="rId1475" Type="http://schemas.openxmlformats.org/officeDocument/2006/relationships/hyperlink" Target="https://www.tensorflow.org/install/install_linux" TargetMode="External"/><Relationship Id="rId1682" Type="http://schemas.openxmlformats.org/officeDocument/2006/relationships/hyperlink" Target="http://maps.iucnredlist.org/map.html?id=56065" TargetMode="External"/><Relationship Id="rId400" Type="http://schemas.openxmlformats.org/officeDocument/2006/relationships/hyperlink" Target="http://pypi.python.org/pypi/flup/1.0.2" TargetMode="External"/><Relationship Id="rId705" Type="http://schemas.openxmlformats.org/officeDocument/2006/relationships/hyperlink" Target="https://github.com/google/earthengine-api/tree/master/demos/server-auth" TargetMode="External"/><Relationship Id="rId1128" Type="http://schemas.openxmlformats.org/officeDocument/2006/relationships/image" Target="media/image160.png"/><Relationship Id="rId1335" Type="http://schemas.openxmlformats.org/officeDocument/2006/relationships/hyperlink" Target="http://dojotoolkit.org/documentation/tutorials/1.6/build/" TargetMode="External"/><Relationship Id="rId1542" Type="http://schemas.openxmlformats.org/officeDocument/2006/relationships/hyperlink" Target="https://github.com/mapbox/tippecanoe" TargetMode="External"/><Relationship Id="rId912" Type="http://schemas.openxmlformats.org/officeDocument/2006/relationships/hyperlink" Target="https://ee-api.appspot.com/api/algorithms" TargetMode="External"/><Relationship Id="rId41" Type="http://schemas.openxmlformats.org/officeDocument/2006/relationships/hyperlink" Target="http://protectedplanet.net/sites/351406" TargetMode="External"/><Relationship Id="rId1402" Type="http://schemas.openxmlformats.org/officeDocument/2006/relationships/hyperlink" Target="https://github.com/lukasmartinelli/mapbox-gl-inspect" TargetMode="External"/><Relationship Id="rId1707" Type="http://schemas.openxmlformats.org/officeDocument/2006/relationships/hyperlink" Target="https://m-mail.jrc.ec.europa.eu/login.php" TargetMode="External"/><Relationship Id="rId190" Type="http://schemas.openxmlformats.org/officeDocument/2006/relationships/hyperlink" Target="http://en.wikipedia.org/wiki/Z-order_(curve" TargetMode="External"/><Relationship Id="rId288" Type="http://schemas.openxmlformats.org/officeDocument/2006/relationships/hyperlink" Target="http://maps.iucnredlist.org/map.html?id=9281" TargetMode="External"/><Relationship Id="rId495" Type="http://schemas.openxmlformats.org/officeDocument/2006/relationships/hyperlink" Target="file:///E:\cottaan\My%20Documents\github%20repos\test\populateLCC_Landsat_SceneIDs_slow.py" TargetMode="External"/><Relationship Id="rId148" Type="http://schemas.openxmlformats.org/officeDocument/2006/relationships/hyperlink" Target="file:///E:\cottaan\Documents\ArcGIS\Datasets\gaul_eez\gaul_eez.gdb" TargetMode="External"/><Relationship Id="rId355" Type="http://schemas.openxmlformats.org/officeDocument/2006/relationships/hyperlink" Target="mailto:speciescharisma6@gmail.com" TargetMode="External"/><Relationship Id="rId562"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1192" Type="http://schemas.openxmlformats.org/officeDocument/2006/relationships/hyperlink" Target="https://material.io/components/web/catalog/" TargetMode="External"/><Relationship Id="rId215" Type="http://schemas.openxmlformats.org/officeDocument/2006/relationships/hyperlink" Target="http://avro.apache.org/docs/current/gettingstartedpython.html" TargetMode="External"/><Relationship Id="rId422" Type="http://schemas.openxmlformats.org/officeDocument/2006/relationships/hyperlink" Target="http://ehabitat-wps.jrc.it/eSpecies/dopaAdmin.html" TargetMode="External"/><Relationship Id="rId867" Type="http://schemas.openxmlformats.org/officeDocument/2006/relationships/image" Target="media/image122.png"/><Relationship Id="rId1052" Type="http://schemas.openxmlformats.org/officeDocument/2006/relationships/hyperlink" Target="http://www.youtube.com/watch?v=i0FCn889ucs" TargetMode="External"/><Relationship Id="rId1497" Type="http://schemas.openxmlformats.org/officeDocument/2006/relationships/hyperlink" Target="http://content.hccfl.edu/pollock/unix/findcmd.htm" TargetMode="External"/><Relationship Id="rId727" Type="http://schemas.openxmlformats.org/officeDocument/2006/relationships/image" Target="media/image71.png"/><Relationship Id="rId934" Type="http://schemas.openxmlformats.org/officeDocument/2006/relationships/image" Target="media/image141.png"/><Relationship Id="rId1357" Type="http://schemas.openxmlformats.org/officeDocument/2006/relationships/hyperlink" Target="https://developers.arcgis.com/en/javascript/jstutorials/intro_custom_dijit.html" TargetMode="External"/><Relationship Id="rId1564" Type="http://schemas.openxmlformats.org/officeDocument/2006/relationships/hyperlink" Target="https://www.mapbox.com/vector-tiles/mapbox-streets-v7/" TargetMode="External"/><Relationship Id="rId63" Type="http://schemas.openxmlformats.org/officeDocument/2006/relationships/hyperlink" Target="https://www.mapbox.com/vector-tiles/mapbox-streets-v7/" TargetMode="External"/><Relationship Id="rId1217" Type="http://schemas.openxmlformats.org/officeDocument/2006/relationships/image" Target="media/image168.png"/><Relationship Id="rId1424" Type="http://schemas.openxmlformats.org/officeDocument/2006/relationships/hyperlink" Target="https://www.npmjs.com/package/react-fontawesome" TargetMode="External"/><Relationship Id="rId1631" Type="http://schemas.openxmlformats.org/officeDocument/2006/relationships/hyperlink" Target="file:///C:\Users\cottaan\AppData\Roaming\Microsoft\Word\http%20-%20nothing!%20No%20messag,%20nothing.%20Reverting%20to%20Aptana" TargetMode="External"/><Relationship Id="rId1729" Type="http://schemas.openxmlformats.org/officeDocument/2006/relationships/hyperlink" Target="ftp://h05-ftp.jrc.it/cottaan" TargetMode="External"/><Relationship Id="rId377" Type="http://schemas.openxmlformats.org/officeDocument/2006/relationships/image" Target="media/image39.jpeg"/><Relationship Id="rId584" Type="http://schemas.openxmlformats.org/officeDocument/2006/relationships/hyperlink" Target="https://community.c9.io/t/what-are-hot-workspaces/1334" TargetMode="External"/><Relationship Id="rId5" Type="http://schemas.openxmlformats.org/officeDocument/2006/relationships/webSettings" Target="webSettings.xml"/><Relationship Id="rId237" Type="http://schemas.openxmlformats.org/officeDocument/2006/relationships/hyperlink" Target="http://mondrian.pentaho.com/" TargetMode="External"/><Relationship Id="rId791" Type="http://schemas.openxmlformats.org/officeDocument/2006/relationships/hyperlink" Target="http://ehabitat-wps.jrc.ec.europa.eu/eSpecies/spectral_gee.html" TargetMode="External"/><Relationship Id="rId889" Type="http://schemas.openxmlformats.org/officeDocument/2006/relationships/image" Target="media/image131.png"/><Relationship Id="rId1074" Type="http://schemas.openxmlformats.org/officeDocument/2006/relationships/hyperlink" Target="https://github.com/Esri/spatial-framework-for-hadoop/wiki/JSON-Formats" TargetMode="External"/><Relationship Id="rId444" Type="http://schemas.openxmlformats.org/officeDocument/2006/relationships/hyperlink" Target="http://restx.mulesoft.org/writing-your-own-components:" TargetMode="External"/><Relationship Id="rId651" Type="http://schemas.openxmlformats.org/officeDocument/2006/relationships/hyperlink" Target="http://www.flickr.com/services/developer/api/" TargetMode="External"/><Relationship Id="rId749" Type="http://schemas.openxmlformats.org/officeDocument/2006/relationships/hyperlink" Target="https://cloud.google.com/storage/docs/gsutil/addlhelp/WorkingWithObjectMetadata" TargetMode="External"/><Relationship Id="rId1281" Type="http://schemas.openxmlformats.org/officeDocument/2006/relationships/hyperlink" Target="https://www.tensorflow.org" TargetMode="External"/><Relationship Id="rId1379" Type="http://schemas.openxmlformats.org/officeDocument/2006/relationships/hyperlink" Target="https://github.com/Leaflet/Leaflet.VectorGrid" TargetMode="External"/><Relationship Id="rId1586" Type="http://schemas.openxmlformats.org/officeDocument/2006/relationships/hyperlink" Target="file:///E:\cottaan\Documents\GitHub\general\openmaptiles.org\" TargetMode="External"/><Relationship Id="rId304" Type="http://schemas.openxmlformats.org/officeDocument/2006/relationships/hyperlink" Target="http://blogs.esri.com/esri/arcgis/2009/05/06/about-geographic-transformations-and-how-to-choose-the-right-one/" TargetMode="External"/><Relationship Id="rId511"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09" Type="http://schemas.openxmlformats.org/officeDocument/2006/relationships/hyperlink" Target="https://docs.c9.io/docs/custom-runners" TargetMode="External"/><Relationship Id="rId956" Type="http://schemas.openxmlformats.org/officeDocument/2006/relationships/hyperlink" Target="http://msdn.microsoft.com/en-us/library/ff701713.aspx" TargetMode="External"/><Relationship Id="rId1141" Type="http://schemas.openxmlformats.org/officeDocument/2006/relationships/hyperlink" Target="http://training.cloudera.com/elearning/impala/" TargetMode="External"/><Relationship Id="rId1239" Type="http://schemas.openxmlformats.org/officeDocument/2006/relationships/hyperlink" Target="http://mevenide.codehaus.org/release/eclipse/update" TargetMode="External"/><Relationship Id="rId85" Type="http://schemas.openxmlformats.org/officeDocument/2006/relationships/hyperlink" Target="http://www.birdlife.org/europe-and-central-asia/european-red-list-birds-0" TargetMode="External"/><Relationship Id="rId816" Type="http://schemas.openxmlformats.org/officeDocument/2006/relationships/hyperlink" Target="https://github.com/andrewcottam/postgis_scripts/blob/master/water%20omission%20stratify%20by%20grid.sql" TargetMode="External"/><Relationship Id="rId1001" Type="http://schemas.openxmlformats.org/officeDocument/2006/relationships/hyperlink" Target="https://www.picloud.com/accounts/start/" TargetMode="External"/><Relationship Id="rId1446" Type="http://schemas.openxmlformats.org/officeDocument/2006/relationships/hyperlink" Target="https://docs.npmjs.com/misc/scope" TargetMode="External"/><Relationship Id="rId1653" Type="http://schemas.openxmlformats.org/officeDocument/2006/relationships/hyperlink" Target="http://10.168.209.73:8012" TargetMode="External"/><Relationship Id="rId1306" Type="http://schemas.openxmlformats.org/officeDocument/2006/relationships/hyperlink" Target="http://lrm-maps.jrc.ec.europa.eu/geoserver/lrm-especies/wms" TargetMode="External"/><Relationship Id="rId1513" Type="http://schemas.openxmlformats.org/officeDocument/2006/relationships/image" Target="media/image188.png"/><Relationship Id="rId1720" Type="http://schemas.openxmlformats.org/officeDocument/2006/relationships/hyperlink" Target="http://atoz.ebsco.com/Titles/K09328?lang=en&amp;lang.menu=en&amp;lang.subject=en" TargetMode="External"/><Relationship Id="rId12" Type="http://schemas.openxmlformats.org/officeDocument/2006/relationships/hyperlink" Target="http://jncc.defra.gov.uk/page-4250" TargetMode="External"/><Relationship Id="rId161" Type="http://schemas.openxmlformats.org/officeDocument/2006/relationships/hyperlink" Target="http://forums.arcgis.com/threads/29485-convert-multiple-overlapping-polygons-into-multiple-grids?highlight=polygon+raster" TargetMode="External"/><Relationship Id="rId399" Type="http://schemas.openxmlformats.org/officeDocument/2006/relationships/hyperlink" Target="http://webpy.org/download" TargetMode="External"/><Relationship Id="rId259" Type="http://schemas.openxmlformats.org/officeDocument/2006/relationships/hyperlink" Target="http://dojotoolkit.org/reference-guide/1.8/dojo/store/JsonRest.html" TargetMode="External"/><Relationship Id="rId466" Type="http://schemas.openxmlformats.org/officeDocument/2006/relationships/hyperlink" Target="http://h03-dev-vm7/cgi-bin/eSpecies/bbox/25728,16008,27776,17032/specieslist" TargetMode="External"/><Relationship Id="rId673" Type="http://schemas.openxmlformats.org/officeDocument/2006/relationships/hyperlink" Target="http://api.gbif.org/v0.9/species?name=Pongo%20pygmaeus&amp;datasetKey=d7dddbf4-2cf0-4f39-9b2a-bb099caae36c" TargetMode="External"/><Relationship Id="rId880" Type="http://schemas.openxmlformats.org/officeDocument/2006/relationships/image" Target="media/image125.png"/><Relationship Id="rId1096" Type="http://schemas.openxmlformats.org/officeDocument/2006/relationships/hyperlink" Target="http://blog.cloudera.com/blog/2013/04/how-scaling-really-works-in-apache-hbase/" TargetMode="External"/><Relationship Id="rId119" Type="http://schemas.openxmlformats.org/officeDocument/2006/relationships/hyperlink" Target="https://sentinel.esa.int/web/sentinel/missions/sentinel-2/data-products" TargetMode="External"/><Relationship Id="rId326" Type="http://schemas.openxmlformats.org/officeDocument/2006/relationships/hyperlink" Target="file:///E:\cottaan\My%20Documents\My%20FME%20Workspaces\red_list_2014_wdpa_intersection_data.fmw" TargetMode="External"/><Relationship Id="rId533" Type="http://schemas.openxmlformats.org/officeDocument/2006/relationships/hyperlink" Target="http://serverapi.arcgisonline.com/jsapi/arcgis/3.4/js/dojo/dijit/form/Select.js" TargetMode="External"/><Relationship Id="rId978" Type="http://schemas.openxmlformats.org/officeDocument/2006/relationships/image" Target="media/image154.png"/><Relationship Id="rId1163" Type="http://schemas.openxmlformats.org/officeDocument/2006/relationships/hyperlink" Target="http://www.slideshare.net/Hadoop_Summit/grailer-hochmuth-june27515pmroom212v3" TargetMode="External"/><Relationship Id="rId1370" Type="http://schemas.openxmlformats.org/officeDocument/2006/relationships/hyperlink" Target="https://developers.arcgis.com/en/javascript/jshelp/intro_formatinfowindow.html" TargetMode="External"/><Relationship Id="rId740" Type="http://schemas.openxmlformats.org/officeDocument/2006/relationships/hyperlink" Target="http://35.224.90.47/" TargetMode="External"/><Relationship Id="rId838" Type="http://schemas.openxmlformats.org/officeDocument/2006/relationships/image" Target="media/image106.png"/><Relationship Id="rId1023" Type="http://schemas.openxmlformats.org/officeDocument/2006/relationships/hyperlink" Target="http://www.cloudera.com/content/cloudera/en/resources/library/training/cloudera-essentials-for-apache-hadoop-5-of-6-preparing-your-data-center-for-hadoop.html" TargetMode="External"/><Relationship Id="rId1468" Type="http://schemas.openxmlformats.org/officeDocument/2006/relationships/hyperlink" Target="https://github.com/JazzCore/python-pdfkit" TargetMode="External"/><Relationship Id="rId1675" Type="http://schemas.openxmlformats.org/officeDocument/2006/relationships/hyperlink" Target="https://pypi.python.org/packages/source/l/lxml/lxml-3.4.3.tar.gz" TargetMode="External"/><Relationship Id="rId600" Type="http://schemas.openxmlformats.org/officeDocument/2006/relationships/hyperlink" Target="https://community.c9.io/t/google-app-engine-dev-appserver-py/783" TargetMode="External"/><Relationship Id="rId1230" Type="http://schemas.openxmlformats.org/officeDocument/2006/relationships/hyperlink" Target="https://www.helsinki.fi/en/researchgroups/metapopulation-research-centre/software" TargetMode="External"/><Relationship Id="rId1328" Type="http://schemas.openxmlformats.org/officeDocument/2006/relationships/hyperlink" Target="https://developer.mozilla.org/en-US/docs/Learn/JavaScript/Objects/Inheritance" TargetMode="External"/><Relationship Id="rId1535" Type="http://schemas.openxmlformats.org/officeDocument/2006/relationships/hyperlink" Target="https://github.com/tilezen/vector-datasource/wiki/Mapzen-Vector-Tile-Service" TargetMode="External"/><Relationship Id="rId905" Type="http://schemas.openxmlformats.org/officeDocument/2006/relationships/hyperlink" Target="http://ee-api.appspot.com/" TargetMode="External"/><Relationship Id="rId1742" Type="http://schemas.openxmlformats.org/officeDocument/2006/relationships/hyperlink" Target="http://help.arcgis.com/en/webapi/javascript/arcgis/help/jsapi/arcgisdynamicmapservicelayer.htm" TargetMode="External"/><Relationship Id="rId34" Type="http://schemas.openxmlformats.org/officeDocument/2006/relationships/hyperlink" Target="http://protectedplanet.net/help" TargetMode="External"/><Relationship Id="rId1602" Type="http://schemas.openxmlformats.org/officeDocument/2006/relationships/hyperlink" Target="https://mapzen.com" TargetMode="External"/><Relationship Id="rId183" Type="http://schemas.openxmlformats.org/officeDocument/2006/relationships/hyperlink" Target="http://79.125.16.106/ArcGIS/rest/services/Andrew/eSpeciesPilot/MapServer/1/queryRelatedRecords?objectIds=1011550&amp;relationshipId=0&amp;outFields=*" TargetMode="External"/><Relationship Id="rId390" Type="http://schemas.openxmlformats.org/officeDocument/2006/relationships/hyperlink" Target="http://resources.arcgis.com/en/help/main/10.2/index.html" TargetMode="External"/><Relationship Id="rId250" Type="http://schemas.openxmlformats.org/officeDocument/2006/relationships/image" Target="media/image28.png"/><Relationship Id="rId488" Type="http://schemas.openxmlformats.org/officeDocument/2006/relationships/hyperlink" Target="https://github.com/esri/koop" TargetMode="External"/><Relationship Id="rId695" Type="http://schemas.openxmlformats.org/officeDocument/2006/relationships/image" Target="media/image67.png"/><Relationship Id="rId110" Type="http://schemas.openxmlformats.org/officeDocument/2006/relationships/hyperlink" Target="https://sentinel.esa.int/web/sentinel/user-guides/sentinel-2-msi/naming-convention" TargetMode="External"/><Relationship Id="rId348" Type="http://schemas.openxmlformats.org/officeDocument/2006/relationships/hyperlink" Target="https://datamarket.azure.com/" TargetMode="External"/><Relationship Id="rId555"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62" Type="http://schemas.openxmlformats.org/officeDocument/2006/relationships/image" Target="media/image80.png"/><Relationship Id="rId1185" Type="http://schemas.openxmlformats.org/officeDocument/2006/relationships/hyperlink" Target="http://colororacle.org/index.html" TargetMode="External"/><Relationship Id="rId1392" Type="http://schemas.openxmlformats.org/officeDocument/2006/relationships/hyperlink" Target="https://pusher.com/sessions/meetup/the-js-roundabout/webgl-map-with-mapbox-and-react" TargetMode="External"/><Relationship Id="rId208" Type="http://schemas.openxmlformats.org/officeDocument/2006/relationships/image" Target="media/image27.png"/><Relationship Id="rId415" Type="http://schemas.openxmlformats.org/officeDocument/2006/relationships/hyperlink" Target="http://...api/person-by-id/1/pets.json" TargetMode="External"/><Relationship Id="rId622" Type="http://schemas.openxmlformats.org/officeDocument/2006/relationships/hyperlink" Target="https://community.c9.io/t/ssh-workspace-and-cloud9-images/16772" TargetMode="External"/><Relationship Id="rId1045" Type="http://schemas.openxmlformats.org/officeDocument/2006/relationships/hyperlink" Target="http://h05-dn01.jrc.it:50060/" TargetMode="External"/><Relationship Id="rId1252" Type="http://schemas.openxmlformats.org/officeDocument/2006/relationships/hyperlink" Target="http://tomcat.apache.org/download-80.cgi" TargetMode="External"/><Relationship Id="rId1697" Type="http://schemas.openxmlformats.org/officeDocument/2006/relationships/hyperlink" Target="https://myintracomm.ec.europa.eu/staff/EN/talent-management/recruitment/agents-selection/contract-agent/Pages/ami-2013.aspx?ln=en" TargetMode="External"/><Relationship Id="rId927" Type="http://schemas.openxmlformats.org/officeDocument/2006/relationships/hyperlink" Target="http://stackoverflow.com/questions/20881768/fastmath-error-in-python-have-decl-mpz-powm-sec" TargetMode="External"/><Relationship Id="rId1112" Type="http://schemas.openxmlformats.org/officeDocument/2006/relationships/hyperlink" Target="http://www.cloudera.com/content/cloudera/en/documentation/cdh4/latest/CDH4-Installation-Guide/cdh4ig_topic_26_9.html" TargetMode="External"/><Relationship Id="rId1557"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764" Type="http://schemas.openxmlformats.org/officeDocument/2006/relationships/hyperlink" Target="http://protectedplanet.net/sites/220101" TargetMode="External"/><Relationship Id="rId56" Type="http://schemas.openxmlformats.org/officeDocument/2006/relationships/hyperlink" Target="http://wiki.openstreetmap.org/wiki/Key:genus" TargetMode="External"/><Relationship Id="rId1417" Type="http://schemas.openxmlformats.org/officeDocument/2006/relationships/hyperlink" Target="https://andrewcottam.github.io/wireframes/regional/build/indicator/2" TargetMode="External"/><Relationship Id="rId1624" Type="http://schemas.openxmlformats.org/officeDocument/2006/relationships/hyperlink" Target="https://plus.google.com/116969159384245484847/posts/6SXDRWXFWkN" TargetMode="External"/><Relationship Id="rId272" Type="http://schemas.openxmlformats.org/officeDocument/2006/relationships/image" Target="media/image32.jpeg"/><Relationship Id="rId577" Type="http://schemas.openxmlformats.org/officeDocument/2006/relationships/hyperlink" Target="https://python-blishten.c9users.io/" TargetMode="External"/><Relationship Id="rId132" Type="http://schemas.openxmlformats.org/officeDocument/2006/relationships/hyperlink" Target="http://104.197.204.126:8080/service?REQUEST=GetCapabilities" TargetMode="External"/><Relationship Id="rId784" Type="http://schemas.openxmlformats.org/officeDocument/2006/relationships/image" Target="media/image96.png"/><Relationship Id="rId991" Type="http://schemas.openxmlformats.org/officeDocument/2006/relationships/hyperlink" Target="https://storymaps.arcgis.com/en/" TargetMode="External"/><Relationship Id="rId1067" Type="http://schemas.openxmlformats.org/officeDocument/2006/relationships/hyperlink" Target="http://developer.yahoo.com/hadoop/tutorial/module2.html" TargetMode="External"/><Relationship Id="rId437" Type="http://schemas.openxmlformats.org/officeDocument/2006/relationships/hyperlink" Target="http://docs.sencha.com/ext-js/3-4/" TargetMode="External"/><Relationship Id="rId644" Type="http://schemas.openxmlformats.org/officeDocument/2006/relationships/hyperlink" Target="http://api.elsevier.com/documentation/search/SCOPUSSearchViews.htm" TargetMode="External"/><Relationship Id="rId851" Type="http://schemas.openxmlformats.org/officeDocument/2006/relationships/image" Target="media/image115.png"/><Relationship Id="rId1274" Type="http://schemas.openxmlformats.org/officeDocument/2006/relationships/hyperlink" Target="mailto:a.cottam@gmail.com" TargetMode="External"/><Relationship Id="rId1481" Type="http://schemas.openxmlformats.org/officeDocument/2006/relationships/hyperlink" Target="http://webpy.org/static/web.py-0.37.tar.gz" TargetMode="External"/><Relationship Id="rId1579" Type="http://schemas.openxmlformats.org/officeDocument/2006/relationships/hyperlink" Target="http://www.openstreetmap.org/way/188491114" TargetMode="External"/><Relationship Id="rId504" Type="http://schemas.openxmlformats.org/officeDocument/2006/relationships/hyperlink" Target="http://pro.arcgis.com/en/pro-app/arcpy/get-started/installing-python-for-arcgis-pro.htm" TargetMode="External"/><Relationship Id="rId711" Type="http://schemas.openxmlformats.org/officeDocument/2006/relationships/hyperlink" Target="https://developers.google.com/earth-engine/app_engine_intro" TargetMode="External"/><Relationship Id="rId949" Type="http://schemas.openxmlformats.org/officeDocument/2006/relationships/hyperlink" Target="https://code.earthengine.google.com/1ad3642bf80454684a7811d0a2d44935" TargetMode="External"/><Relationship Id="rId1134" Type="http://schemas.openxmlformats.org/officeDocument/2006/relationships/hyperlink" Target="http://hadoop-m1:8888/" TargetMode="External"/><Relationship Id="rId1341" Type="http://schemas.openxmlformats.org/officeDocument/2006/relationships/hyperlink" Target="http://jamesthom.as/blog/2012/04/22/debugging-optimised-dojo-apps/" TargetMode="External"/><Relationship Id="rId78" Type="http://schemas.openxmlformats.org/officeDocument/2006/relationships/hyperlink" Target="http://onlinelibrary.wiley.com/doi/10.1002/ajp.20794/pdf" TargetMode="External"/><Relationship Id="rId809" Type="http://schemas.openxmlformats.org/officeDocument/2006/relationships/hyperlink" Target="https://github.com/andrewcottam/water_detection_python_scripts/blob/a629eeee2be081617b603a156a284ac969d7baa6/validateAllWaterSites.py" TargetMode="External"/><Relationship Id="rId1201" Type="http://schemas.openxmlformats.org/officeDocument/2006/relationships/hyperlink" Target="http://geeohspatial.blogspot.it/2013/12/dealing-with-arcpy-memory-leaks.html" TargetMode="External"/><Relationship Id="rId1439" Type="http://schemas.openxmlformats.org/officeDocument/2006/relationships/hyperlink" Target="https://www.youtube.com/watch?v=pU9Q6oiQNd0" TargetMode="External"/><Relationship Id="rId1646" Type="http://schemas.openxmlformats.org/officeDocument/2006/relationships/hyperlink" Target="mailto:a.cottam@gmail.com" TargetMode="External"/><Relationship Id="rId1506" Type="http://schemas.openxmlformats.org/officeDocument/2006/relationships/hyperlink" Target="httpd:%20premature%20connection%20close" TargetMode="External"/><Relationship Id="rId1713" Type="http://schemas.openxmlformats.org/officeDocument/2006/relationships/hyperlink" Target="http://localhost:8000" TargetMode="External"/><Relationship Id="rId294"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4" Type="http://schemas.openxmlformats.org/officeDocument/2006/relationships/image" Target="media/image22.png"/><Relationship Id="rId361"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99" Type="http://schemas.openxmlformats.org/officeDocument/2006/relationships/hyperlink" Target="http://juniway.blogspot.it/2015/12/install-boost-1590-build-from-source.html" TargetMode="External"/><Relationship Id="rId459" Type="http://schemas.openxmlformats.org/officeDocument/2006/relationships/hyperlink" Target="http://h03-dev-vm7/cgi-bin/eSpecies/pa/specieslist/785" TargetMode="External"/><Relationship Id="rId666" Type="http://schemas.openxmlformats.org/officeDocument/2006/relationships/hyperlink" Target="https://github.com/ropensci/rgbif/tree/newapi" TargetMode="External"/><Relationship Id="rId873" Type="http://schemas.openxmlformats.org/officeDocument/2006/relationships/hyperlink" Target="http://earthexplorer.usgs.gov/" TargetMode="External"/><Relationship Id="rId1089" Type="http://schemas.openxmlformats.org/officeDocument/2006/relationships/hyperlink" Target="http://www.datasalt.com/2011/05/handling-dependencies-and-configuration-in-java-hadoop-projects-efficiently/" TargetMode="External"/><Relationship Id="rId1296" Type="http://schemas.openxmlformats.org/officeDocument/2006/relationships/hyperlink" Target="https://wookayin.github.io/tensorflow-talk-debugging/" TargetMode="External"/><Relationship Id="rId221" Type="http://schemas.openxmlformats.org/officeDocument/2006/relationships/hyperlink" Target="https://github.com/andrewcottam/general/blob/1fb304cc5b13b847a7c41be1ce66f45e0174e590/gbif_occurrence_export_to_postgis.fmw" TargetMode="External"/><Relationship Id="rId319" Type="http://schemas.openxmlformats.org/officeDocument/2006/relationships/hyperlink" Target="http://blogs.esri.com/esri/arcgis/2012/06/15/be-successful-overlaying-large-complex-datasets-in-geoprocessing/" TargetMode="External"/><Relationship Id="rId526" Type="http://schemas.openxmlformats.org/officeDocument/2006/relationships/hyperlink" Target="http://wiki.appcelerator.org/display/tis/Migrating+from+Aptana+Studio+2+to+Aptana+Studio+3" TargetMode="External"/><Relationship Id="rId1156" Type="http://schemas.openxmlformats.org/officeDocument/2006/relationships/image" Target="media/image163.png"/><Relationship Id="rId1363" Type="http://schemas.openxmlformats.org/officeDocument/2006/relationships/hyperlink" Target="http://dojotoolkit.org/documentation/tutorials/1.9/recipes/custom_widget/" TargetMode="External"/><Relationship Id="rId733" Type="http://schemas.openxmlformats.org/officeDocument/2006/relationships/hyperlink" Target="https://cloud.google.com/compute/pricing" TargetMode="External"/><Relationship Id="rId940" Type="http://schemas.openxmlformats.org/officeDocument/2006/relationships/hyperlink" Target="https://github.com/andrewcottam/water_detection_python_scripts/blob/0add4f66d90c615ec70ed953a69e8372387cde06/refetchValidationSiteValues.py" TargetMode="External"/><Relationship Id="rId1016" Type="http://schemas.openxmlformats.org/officeDocument/2006/relationships/hyperlink" Target="http://testcharlie.jrc.it/pa/347" TargetMode="External"/><Relationship Id="rId1570" Type="http://schemas.openxmlformats.org/officeDocument/2006/relationships/hyperlink" Target="https://www.mapbox.com/help/osm-and-mapbox/" TargetMode="External"/><Relationship Id="rId1668" Type="http://schemas.openxmlformats.org/officeDocument/2006/relationships/hyperlink" Target="http://s-jrciprvm-svn001p.jrc.org:8080/svn/h03-monde-repo/" TargetMode="External"/><Relationship Id="rId800" Type="http://schemas.openxmlformats.org/officeDocument/2006/relationships/hyperlink" Target="https://github.com/andrewcottam/postgis_scripts/blob/master/water%20validation%20stratify%20by%20grid2.sql" TargetMode="External"/><Relationship Id="rId1223" Type="http://schemas.openxmlformats.org/officeDocument/2006/relationships/hyperlink" Target="http://desktop.arcgis.com/en/desktop/latest/analyze/python/extending-geoprocessing-through-python-modules.htm" TargetMode="External"/><Relationship Id="rId1430" Type="http://schemas.openxmlformats.org/officeDocument/2006/relationships/hyperlink" Target="https://reactjs.org/tutorial/tutorial.html" TargetMode="External"/><Relationship Id="rId1528" Type="http://schemas.openxmlformats.org/officeDocument/2006/relationships/hyperlink" Target="http://spatialdemography.org/essential-python-geospatial-libraries/" TargetMode="External"/><Relationship Id="rId1735" Type="http://schemas.openxmlformats.org/officeDocument/2006/relationships/hyperlink" Target="http://server.arcgisonline.com/ArcGIS/rest/services/World_Topo_Map/MapServer?f=json&amp;callback=dojo.io.script.jsonp_dojoIoScript8._jsonpCallback" TargetMode="External"/><Relationship Id="rId27" Type="http://schemas.openxmlformats.org/officeDocument/2006/relationships/hyperlink" Target="http://ec.europa.eu/newsroom/devco/item-detail.cfm?item_id=460670" TargetMode="External"/><Relationship Id="rId176" Type="http://schemas.openxmlformats.org/officeDocument/2006/relationships/hyperlink" Target="http://gis.stackexchange.com/questions/233/how-to-get-raster-image-as-array-in-python-with-arcgis" TargetMode="External"/><Relationship Id="rId383" Type="http://schemas.openxmlformats.org/officeDocument/2006/relationships/hyperlink" Target="ftp://h05-ftp.jrc.it/cottaan/European_10km_Red_List_Species.mdb" TargetMode="External"/><Relationship Id="rId590" Type="http://schemas.openxmlformats.org/officeDocument/2006/relationships/hyperlink" Target="https://db-server-blishten.c9users.io/cgi-bin/services.py/" TargetMode="External"/><Relationship Id="rId243" Type="http://schemas.openxmlformats.org/officeDocument/2006/relationships/hyperlink" Target="http://sortbenchmark.org/" TargetMode="External"/><Relationship Id="rId450" Type="http://schemas.openxmlformats.org/officeDocument/2006/relationships/hyperlink" Target="http://dopa-services.jrc.it/gee/getDatesForPoint?POINT=114,5&amp;CRS=EPSG:4326" TargetMode="External"/><Relationship Id="rId688" Type="http://schemas.openxmlformats.org/officeDocument/2006/relationships/hyperlink" Target="http://www.biopama.org" TargetMode="External"/><Relationship Id="rId895" Type="http://schemas.openxmlformats.org/officeDocument/2006/relationships/image" Target="media/image134.png"/><Relationship Id="rId1080" Type="http://schemas.openxmlformats.org/officeDocument/2006/relationships/hyperlink" Target="http://www.michael-noll.com/tutorials/writing-an-hadoop-mapreduce-program-in-python/" TargetMode="External"/><Relationship Id="rId10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10" Type="http://schemas.openxmlformats.org/officeDocument/2006/relationships/hyperlink" Target="http://gis.stackexchange.com/questions/32217/exploding-overlapping-to-new-non-overlapping-polygons" TargetMode="External"/><Relationship Id="rId548" Type="http://schemas.openxmlformats.org/officeDocument/2006/relationships/hyperlink" Target="https://db-server-blishten.c9users.io/phppgadmin/" TargetMode="External"/><Relationship Id="rId755" Type="http://schemas.openxmlformats.org/officeDocument/2006/relationships/hyperlink" Target="https://cloud.google.com/ml-engine/docs/distributed-tensorflow-mnist-cloud-datalab" TargetMode="External"/><Relationship Id="rId962" Type="http://schemas.openxmlformats.org/officeDocument/2006/relationships/hyperlink" Target="https://andrewcottam.cartodb.com/api/v2/sql?q=SELECT%20ST_Area(the_geom)%20FROM%20countries" TargetMode="External"/><Relationship Id="rId1178" Type="http://schemas.openxmlformats.org/officeDocument/2006/relationships/hyperlink" Target="https://help.ubuntu.com/community/PostgreSQL" TargetMode="External"/><Relationship Id="rId1385" Type="http://schemas.openxmlformats.org/officeDocument/2006/relationships/image" Target="media/image175.png"/><Relationship Id="rId1592" Type="http://schemas.openxmlformats.org/officeDocument/2006/relationships/hyperlink" Target="https://www.mapbox.com/designer-maps/" TargetMode="External"/><Relationship Id="rId91" Type="http://schemas.openxmlformats.org/officeDocument/2006/relationships/hyperlink" Target="http://www.tandfonline.com/doi/pdf/10.1080/17538947.2015.1026420" TargetMode="External"/><Relationship Id="rId408" Type="http://schemas.openxmlformats.org/officeDocument/2006/relationships/hyperlink" Target="http://h03-dev-vm7/cgi-bin/eSpecies.cgi/'" TargetMode="External"/><Relationship Id="rId615" Type="http://schemas.openxmlformats.org/officeDocument/2006/relationships/hyperlink" Target="https://github.com/c9/install" TargetMode="External"/><Relationship Id="rId822" Type="http://schemas.openxmlformats.org/officeDocument/2006/relationships/hyperlink" Target="file:///E:\cottaan\My%20Documents\github%20repos\test\mergeCSVFiles2.py" TargetMode="External"/><Relationship Id="rId1038" Type="http://schemas.openxmlformats.org/officeDocument/2006/relationships/hyperlink" Target="http://www.youtube.com/watch?v=pJ4ahwABPRs&amp;feature=youtu.be" TargetMode="External"/><Relationship Id="rId1245" Type="http://schemas.openxmlformats.org/officeDocument/2006/relationships/hyperlink" Target="http://stackoverflow.com/questions/11118070/buiding-hadoop-with-eclipse-maven-missing-artifact-jdk-toolsjdk-toolsjar1" TargetMode="External"/><Relationship Id="rId1452" Type="http://schemas.openxmlformats.org/officeDocument/2006/relationships/hyperlink" Target="http://jupyter-notebook.readthedocs.io/en/latest/examples/Notebook/Connecting%20with%20the%20Qt%20Console.html" TargetMode="External"/><Relationship Id="rId1105" Type="http://schemas.openxmlformats.org/officeDocument/2006/relationships/hyperlink" Target="http://hbase.apache.org/book/trouble.log.html" TargetMode="External"/><Relationship Id="rId131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757" Type="http://schemas.openxmlformats.org/officeDocument/2006/relationships/hyperlink" Target="https://github.com/awahlig/skype4py" TargetMode="External"/><Relationship Id="rId49" Type="http://schemas.openxmlformats.org/officeDocument/2006/relationships/hyperlink" Target="http://mdgs.un.org/unsd/mdg/Metadata.aspx?IndicatorId=0&amp;SeriesId=784" TargetMode="External"/><Relationship Id="rId1617" Type="http://schemas.openxmlformats.org/officeDocument/2006/relationships/image" Target="media/image202.png"/><Relationship Id="rId198" Type="http://schemas.openxmlformats.org/officeDocument/2006/relationships/hyperlink" Target="http://sourceforge.net/projects/numpy/files/NumPy/1.6.1/numpy-1.6.1-win32-superpack-python2.6.exe/download" TargetMode="External"/><Relationship Id="rId265" Type="http://schemas.openxmlformats.org/officeDocument/2006/relationships/hyperlink" Target="http://ecat-dev.gbif.org/ws/usage/?rkey=1007&amp;q=Delphinus" TargetMode="External"/><Relationship Id="rId472" Type="http://schemas.openxmlformats.org/officeDocument/2006/relationships/hyperlink" Target="http://h03-dev-vm7/cgi-bin/eSpecies/quadkey/132320323113002/palist" TargetMode="External"/><Relationship Id="rId125" Type="http://schemas.openxmlformats.org/officeDocument/2006/relationships/hyperlink" Target="https://console.cloud.google.com/storage/browser/global-surface-water/downloads/" TargetMode="External"/><Relationship Id="rId332" Type="http://schemas.openxmlformats.org/officeDocument/2006/relationships/hyperlink" Target="http://mapservices.iucnredlist.org/ArcGIS/rest/services/Andrew/SpeciesWFS/MapServer/0/query?where=objectid%3E-1&amp;returnIdsOnly=true&amp;returnGeometry=false&amp;f=json" TargetMode="External"/><Relationship Id="rId777" Type="http://schemas.openxmlformats.org/officeDocument/2006/relationships/image" Target="media/image89.png"/><Relationship Id="rId984" Type="http://schemas.openxmlformats.org/officeDocument/2006/relationships/hyperlink" Target="http://www.sentinel-hub.com" TargetMode="External"/><Relationship Id="rId637" Type="http://schemas.openxmlformats.org/officeDocument/2006/relationships/hyperlink" Target="file:///E:\cottaan\Documents\GitHub\general\leaflet_map\references.html" TargetMode="External"/><Relationship Id="rId844" Type="http://schemas.openxmlformats.org/officeDocument/2006/relationships/image" Target="media/image110.png"/><Relationship Id="rId1267" Type="http://schemas.openxmlformats.org/officeDocument/2006/relationships/hyperlink" Target="https://wolfscie.wordpress.com/2016/04/01/home-directory-in-jupyter/" TargetMode="External"/><Relationship Id="rId1474" Type="http://schemas.openxmlformats.org/officeDocument/2006/relationships/hyperlink" Target="http://toblerity.org/shapely/manual.html" TargetMode="External"/><Relationship Id="rId1681" Type="http://schemas.openxmlformats.org/officeDocument/2006/relationships/hyperlink" Target="http://sedac.ciesin.columbia.edu/maps/services/wms" TargetMode="External"/><Relationship Id="rId704" Type="http://schemas.openxmlformats.org/officeDocument/2006/relationships/hyperlink" Target="https://cloud.google.com/appengine/docs/python/tools/libraries27" TargetMode="External"/><Relationship Id="rId911" Type="http://schemas.openxmlformats.org/officeDocument/2006/relationships/image" Target="media/image140.png"/><Relationship Id="rId1127" Type="http://schemas.openxmlformats.org/officeDocument/2006/relationships/hyperlink" Target="https://github.com/andrewcottam/apache-hive-files/blob/master/create_permanent_st_functions.txt" TargetMode="External"/><Relationship Id="rId1334" Type="http://schemas.openxmlformats.org/officeDocument/2006/relationships/hyperlink" Target="http://www.sitepen.com/blog/2010/07/12/dive-into-dijit/" TargetMode="External"/><Relationship Id="rId1541" Type="http://schemas.openxmlformats.org/officeDocument/2006/relationships/hyperlink" Target="https://mapzen.com/tangram/view/?scene=https://mapzen.com/api/scenes/43045/224/resources/basic.yaml" TargetMode="External"/><Relationship Id="rId40" Type="http://schemas.openxmlformats.org/officeDocument/2006/relationships/hyperlink" Target="http://protectedplanet.net/sites/Mersing_Wildlife_Reserve" TargetMode="External"/><Relationship Id="rId1401" Type="http://schemas.openxmlformats.org/officeDocument/2006/relationships/image" Target="media/image178.png"/><Relationship Id="rId1639" Type="http://schemas.openxmlformats.org/officeDocument/2006/relationships/hyperlink" Target="http://stackoverflow.com/questions/7438313/pushing-to-git-returning-error-code-403-fatal-http-request-failed" TargetMode="External"/><Relationship Id="rId1706" Type="http://schemas.openxmlformats.org/officeDocument/2006/relationships/hyperlink" Target="https://intragate.ec.europa.eu/cas/" TargetMode="External"/><Relationship Id="rId287" Type="http://schemas.openxmlformats.org/officeDocument/2006/relationships/hyperlink" Target="http://www.iucnredlist.org/details/161597/0" TargetMode="External"/><Relationship Id="rId494" Type="http://schemas.openxmlformats.org/officeDocument/2006/relationships/hyperlink" Target="http://worldmap.harvard.edu/" TargetMode="External"/><Relationship Id="rId147" Type="http://schemas.openxmlformats.org/officeDocument/2006/relationships/hyperlink" Target="file:///E:\cottaan\Documents\ArcGIS\Datasets\gaul_eez\jrc_eez_v9_from_andreas_spatial_lite_db.shp" TargetMode="External"/><Relationship Id="rId354" Type="http://schemas.openxmlformats.org/officeDocument/2006/relationships/hyperlink" Target="mailto:speciescharisma2@yahoo.co.uk" TargetMode="External"/><Relationship Id="rId799" Type="http://schemas.openxmlformats.org/officeDocument/2006/relationships/hyperlink" Target="https://github.com/andrewcottam/postgis_scripts/blob/master/water%20validation%20stratify%20by%20grid.sql" TargetMode="External"/><Relationship Id="rId1191" Type="http://schemas.openxmlformats.org/officeDocument/2006/relationships/hyperlink" Target="https://material.io/components/" TargetMode="External"/><Relationship Id="rId561" Type="http://schemas.openxmlformats.org/officeDocument/2006/relationships/hyperlink" Target="https://intragate.ec.europa.eu/cas/login?service=http://localhost/bling" TargetMode="External"/><Relationship Id="rId65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66" Type="http://schemas.openxmlformats.org/officeDocument/2006/relationships/image" Target="media/image121.png"/><Relationship Id="rId1289" Type="http://schemas.openxmlformats.org/officeDocument/2006/relationships/hyperlink" Target="http://www.rapidtables.com/math/symbols/Calculus_Symbols.htm" TargetMode="External"/><Relationship Id="rId1496" Type="http://schemas.openxmlformats.org/officeDocument/2006/relationships/hyperlink" Target="http://www.ee.surrey.ac.uk/Teaching/Unix/unixintro.html" TargetMode="External"/><Relationship Id="rId214" Type="http://schemas.openxmlformats.org/officeDocument/2006/relationships/hyperlink" Target="http://avro.apache.org/docs/1.7.6/gettingstartedpython.html" TargetMode="External"/><Relationship Id="rId421" Type="http://schemas.openxmlformats.org/officeDocument/2006/relationships/hyperlink" Target="http://dopa-services.jrc.it/services/admin/populate_species_names_table" TargetMode="External"/><Relationship Id="rId519" Type="http://schemas.openxmlformats.org/officeDocument/2006/relationships/image" Target="media/image46.png"/><Relationship Id="rId1051" Type="http://schemas.openxmlformats.org/officeDocument/2006/relationships/hyperlink" Target="https://github.com/Esri/spatial-framework-for-hadoop/blob/master/hive/src/main/java/com/esri/hadoop/hive/ST_NumGeometries.java" TargetMode="External"/><Relationship Id="rId1149" Type="http://schemas.openxmlformats.org/officeDocument/2006/relationships/hyperlink" Target="https://cwiki.apache.org/confluence/display/Hive/LanguageManual+Explain" TargetMode="External"/><Relationship Id="rId1356" Type="http://schemas.openxmlformats.org/officeDocument/2006/relationships/hyperlink" Target="http://www.sitepen.com/blog/2012/05/03/css-styling-of-dgrid/" TargetMode="External"/><Relationship Id="rId158" Type="http://schemas.openxmlformats.org/officeDocument/2006/relationships/hyperlink" Target="http://help.arcgis.com/en/webapps/flexviewer/extenthelper/flexviewer_extenthelper.html" TargetMode="External"/><Relationship Id="rId726" Type="http://schemas.openxmlformats.org/officeDocument/2006/relationships/image" Target="media/image70.png"/><Relationship Id="rId933" Type="http://schemas.openxmlformats.org/officeDocument/2006/relationships/hyperlink" Target="https://sites.google.com/site/earthengineapidocs/javascript-api/javascript-developers-guide/image-methods" TargetMode="External"/><Relationship Id="rId1009" Type="http://schemas.openxmlformats.org/officeDocument/2006/relationships/hyperlink" Target="http://help.arcgis.com/en/arcgisdesktop/10.0/help/003r/pdf/projected_coordinate_systems.pdf" TargetMode="External"/><Relationship Id="rId1563" Type="http://schemas.openxmlformats.org/officeDocument/2006/relationships/hyperlink" Target="https://openmaptiles.org/schema/" TargetMode="External"/><Relationship Id="rId62" Type="http://schemas.openxmlformats.org/officeDocument/2006/relationships/hyperlink" Target="http://www.openstreetmap.org/way/517552857" TargetMode="External"/><Relationship Id="rId365"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72" Type="http://schemas.openxmlformats.org/officeDocument/2006/relationships/image" Target="media/image52.png"/><Relationship Id="rId1216" Type="http://schemas.openxmlformats.org/officeDocument/2006/relationships/image" Target="media/image167.png"/><Relationship Id="rId1423" Type="http://schemas.openxmlformats.org/officeDocument/2006/relationships/hyperlink" Target="https://www.npmjs.com/package/path-to-regexp" TargetMode="External"/><Relationship Id="rId1630" Type="http://schemas.openxmlformats.org/officeDocument/2006/relationships/hyperlink" Target="file:///C:\Users\cottaan\AppData\Roaming\Microsoft\Word\http%20and%20ssh" TargetMode="External"/><Relationship Id="rId225" Type="http://schemas.openxmlformats.org/officeDocument/2006/relationships/hyperlink" Target="http://highscalability.com/" TargetMode="External"/><Relationship Id="rId432" Type="http://schemas.openxmlformats.org/officeDocument/2006/relationships/hyperlink" Target="http://www.pgadmin.org/support/faq.php" TargetMode="External"/><Relationship Id="rId877" Type="http://schemas.openxmlformats.org/officeDocument/2006/relationships/hyperlink" Target="http://support.esri.com/technical-article/000002036" TargetMode="External"/><Relationship Id="rId1062" Type="http://schemas.openxmlformats.org/officeDocument/2006/relationships/hyperlink" Target="http://hadoop-m1:19888/" TargetMode="External"/><Relationship Id="rId1728" Type="http://schemas.openxmlformats.org/officeDocument/2006/relationships/hyperlink" Target="http://isihighlycited.com/" TargetMode="External"/><Relationship Id="rId737" Type="http://schemas.openxmlformats.org/officeDocument/2006/relationships/hyperlink" Target="mailto:a.cottam@gmail.com" TargetMode="External"/><Relationship Id="rId944" Type="http://schemas.openxmlformats.org/officeDocument/2006/relationships/image" Target="media/image146.png"/><Relationship Id="rId1367" Type="http://schemas.openxmlformats.org/officeDocument/2006/relationships/hyperlink" Target="http://developers.arcgis.com/en/javascript/sandbox/sandbox.html" TargetMode="External"/><Relationship Id="rId1574" Type="http://schemas.openxmlformats.org/officeDocument/2006/relationships/hyperlink" Target="https://mapzen.com/documentation/vector-tiles/data-sources/" TargetMode="External"/><Relationship Id="rId73" Type="http://schemas.openxmlformats.org/officeDocument/2006/relationships/hyperlink" Target="http://spatial-data.s3.amazonaws.com/groups/METADATA%20for%20Digital%20Distribution%20Maps%20of%20The%20IUCN%20Red%20List%20of%20Threatened%20Species%E2%84%A2.pdf" TargetMode="External"/><Relationship Id="rId169" Type="http://schemas.openxmlformats.org/officeDocument/2006/relationships/hyperlink" Target="mailto:cottaan@cruise:/usr/lib64/python2.6/site-packages/osgeo" TargetMode="External"/><Relationship Id="rId376" Type="http://schemas.openxmlformats.org/officeDocument/2006/relationships/image" Target="media/image38.jpeg"/><Relationship Id="rId583" Type="http://schemas.openxmlformats.org/officeDocument/2006/relationships/image" Target="media/image56.png"/><Relationship Id="rId790" Type="http://schemas.openxmlformats.org/officeDocument/2006/relationships/hyperlink" Target="https://github.com/andrewcottam/water_detection_python_scripts/blob/bfc669514fdc956aa1991305fc9f4ef5c8b9f870/getGeePixelValuesForL5.py" TargetMode="External"/><Relationship Id="rId804" Type="http://schemas.openxmlformats.org/officeDocument/2006/relationships/image" Target="media/image103.png"/><Relationship Id="rId122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434" Type="http://schemas.openxmlformats.org/officeDocument/2006/relationships/hyperlink" Target="https://developers.google.com/web/fundamentals/security/prevent-mixed-content/fixing-mixed-content" TargetMode="External"/><Relationship Id="rId1641" Type="http://schemas.openxmlformats.org/officeDocument/2006/relationships/hyperlink" Target="https://github.com/kriszyp/put-selector.git" TargetMode="External"/><Relationship Id="rId4" Type="http://schemas.openxmlformats.org/officeDocument/2006/relationships/settings" Target="settings.xml"/><Relationship Id="rId236" Type="http://schemas.openxmlformats.org/officeDocument/2006/relationships/hyperlink" Target="http://www.pentaho.com/big-data/" TargetMode="External"/><Relationship Id="rId443" Type="http://schemas.openxmlformats.org/officeDocument/2006/relationships/hyperlink" Target="http://h03-dev-vm7:8001/" TargetMode="External"/><Relationship Id="rId650" Type="http://schemas.openxmlformats.org/officeDocument/2006/relationships/hyperlink" Target="http://api.flickr.com/services/rest/?format=json&amp;method=flickr.photos.search&amp;text=wibble&amp;api_key=6d3e521646cdd1391a6dee32d8e54d62" TargetMode="External"/><Relationship Id="rId888" Type="http://schemas.openxmlformats.org/officeDocument/2006/relationships/hyperlink" Target="https://code.earthengine.google.com/05b20582385397a5b853b1f650edf1bc" TargetMode="External"/><Relationship Id="rId1073" Type="http://schemas.openxmlformats.org/officeDocument/2006/relationships/hyperlink" Target="https://github.com/Esri/geoprocessing-tools-for-hadoop" TargetMode="External"/><Relationship Id="rId1280" Type="http://schemas.openxmlformats.org/officeDocument/2006/relationships/hyperlink" Target="https://www.coursera.org/learn/neural-networks/lecture/V1GXW/what-are-neural-networks-8-min" TargetMode="External"/><Relationship Id="rId1501" Type="http://schemas.openxmlformats.org/officeDocument/2006/relationships/hyperlink" Target="http://h03-dev-vm7:5801" TargetMode="External"/><Relationship Id="rId173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303" Type="http://schemas.openxmlformats.org/officeDocument/2006/relationships/hyperlink" Target="http://www.postgresql.org/docs/8.3/static/runtime-config-client.html" TargetMode="External"/><Relationship Id="rId748" Type="http://schemas.openxmlformats.org/officeDocument/2006/relationships/hyperlink" Target="https://cloud.google.com/storage/docs/gsutil/addlhelp/WorkingWithObjectMetadata" TargetMode="External"/><Relationship Id="rId955" Type="http://schemas.openxmlformats.org/officeDocument/2006/relationships/hyperlink" Target="https://EU-Commission.maps.arcgis.com" TargetMode="External"/><Relationship Id="rId1140" Type="http://schemas.openxmlformats.org/officeDocument/2006/relationships/hyperlink" Target="http://www.cloudera.com/content/cloudera/en/resources/library/recordedwebinar/impala-real-time-queries-in-hadoop-video-recording.html" TargetMode="External"/><Relationship Id="rId1378" Type="http://schemas.openxmlformats.org/officeDocument/2006/relationships/hyperlink" Target="https://github.com/smeijer/leaflet-geosearch" TargetMode="External"/><Relationship Id="rId1585" Type="http://schemas.openxmlformats.org/officeDocument/2006/relationships/image" Target="media/image200.png"/><Relationship Id="rId84" Type="http://schemas.openxmlformats.org/officeDocument/2006/relationships/hyperlink" Target="http://www.eea.europa.eu/data-and-maps/data/european-red-lists-2" TargetMode="External"/><Relationship Id="rId387" Type="http://schemas.openxmlformats.org/officeDocument/2006/relationships/hyperlink" Target="http://blog.yhathq.com/posts/classification-using-knn-and-python.html" TargetMode="External"/><Relationship Id="rId510" Type="http://schemas.openxmlformats.org/officeDocument/2006/relationships/hyperlink" Target="http://help.arcgis.com/en/webapi/javascript/arcgis/help/jshelp/proxypage_php.zip" TargetMode="External"/><Relationship Id="rId594" Type="http://schemas.openxmlformats.org/officeDocument/2006/relationships/hyperlink" Target="https://andrewcottam.github.io/node-js/biopama-demo/build/" TargetMode="External"/><Relationship Id="rId608" Type="http://schemas.openxmlformats.org/officeDocument/2006/relationships/hyperlink" Target="http://localhost:8888/" TargetMode="External"/><Relationship Id="rId815" Type="http://schemas.openxmlformats.org/officeDocument/2006/relationships/hyperlink" Target="https://github.com/andrewcottam/ArcGIS-Geoprocessing-Scripts/blob/master/src/UpdateWaterClass.py" TargetMode="External"/><Relationship Id="rId1238" Type="http://schemas.openxmlformats.org/officeDocument/2006/relationships/hyperlink" Target="https://wiki.appcelerator.org/display/guides2/Installing+the+Java+Development+Tools" TargetMode="External"/><Relationship Id="rId1445" Type="http://schemas.openxmlformats.org/officeDocument/2006/relationships/hyperlink" Target="https://travis-ci.org/smeijer/leaflet-geosearch/jobs/260632062" TargetMode="External"/><Relationship Id="rId1652" Type="http://schemas.openxmlformats.org/officeDocument/2006/relationships/hyperlink" Target="https://github.com/" TargetMode="External"/><Relationship Id="rId247" Type="http://schemas.openxmlformats.org/officeDocument/2006/relationships/hyperlink" Target="http://h03-dev-vm7/cgi-bin/eSpecies/pa/pari/1078" TargetMode="External"/><Relationship Id="rId899" Type="http://schemas.openxmlformats.org/officeDocument/2006/relationships/hyperlink" Target="https://code.earthengine.google.com/f5777812a4c59026f21683f683901485" TargetMode="External"/><Relationship Id="rId1000" Type="http://schemas.openxmlformats.org/officeDocument/2006/relationships/image" Target="media/image157.png"/><Relationship Id="rId1084" Type="http://schemas.openxmlformats.org/officeDocument/2006/relationships/hyperlink" Target="http://www.eclipse.org/downloads/download.php?file=/technology/epp/downloads/release/kepler/R/eclipse-jee-kepler-R-win32-x86_64.zip&amp;mirror_id=1023" TargetMode="External"/><Relationship Id="rId1305" Type="http://schemas.openxmlformats.org/officeDocument/2006/relationships/hyperlink" Target="http://lrm-maps.jrc.ec.europa.eu/geoserver/" TargetMode="External"/><Relationship Id="rId107" Type="http://schemas.openxmlformats.org/officeDocument/2006/relationships/hyperlink" Target="https://sentinel.esa.int/web/sentinel/technical-guides/sentinel-2-msi/level-1c/cloud-masks" TargetMode="External"/><Relationship Id="rId454" Type="http://schemas.openxmlformats.org/officeDocument/2006/relationships/hyperlink" Target="http://h03-dev-vm7/cgi-bin/eSpecies/species/map/17975" TargetMode="External"/><Relationship Id="rId661" Type="http://schemas.openxmlformats.org/officeDocument/2006/relationships/hyperlink" Target="https://api.protectedplanet.net/documentation" TargetMode="External"/><Relationship Id="rId759" Type="http://schemas.openxmlformats.org/officeDocument/2006/relationships/image" Target="media/image78.png"/><Relationship Id="rId966" Type="http://schemas.openxmlformats.org/officeDocument/2006/relationships/hyperlink" Target="http://mapsapidocs.digitalglobe.com/v1.0/docs/imagery-and-basemaps" TargetMode="External"/><Relationship Id="rId1291" Type="http://schemas.openxmlformats.org/officeDocument/2006/relationships/hyperlink" Target="https://python-blishten.c9users.io:8081/" TargetMode="External"/><Relationship Id="rId1389" Type="http://schemas.openxmlformats.org/officeDocument/2006/relationships/hyperlink" Target="https://github.com/mapbox/mapbox-react-examples" TargetMode="External"/><Relationship Id="rId1512" Type="http://schemas.openxmlformats.org/officeDocument/2006/relationships/hyperlink" Target="http://35.185.73.94/" TargetMode="External"/><Relationship Id="rId1596" Type="http://schemas.openxmlformats.org/officeDocument/2006/relationships/hyperlink" Target="https://web-apps-blishten.c9users.io/tilemaker/bern_tiles/"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image" Target="media/image35.png"/><Relationship Id="rId398" Type="http://schemas.openxmlformats.org/officeDocument/2006/relationships/hyperlink" Target="http://webpy.org/cookbook/cgi-apache" TargetMode="External"/><Relationship Id="rId521" Type="http://schemas.openxmlformats.org/officeDocument/2006/relationships/image" Target="media/image48.png"/><Relationship Id="rId619" Type="http://schemas.openxmlformats.org/officeDocument/2006/relationships/image" Target="media/image64.png"/><Relationship Id="rId1151" Type="http://schemas.openxmlformats.org/officeDocument/2006/relationships/hyperlink" Target="https://github.com/andrewcottam/apache-hive-files/blob/master/species_preprocessing_1.sql" TargetMode="External"/><Relationship Id="rId1249" Type="http://schemas.openxmlformats.org/officeDocument/2006/relationships/hyperlink" Target="http://www.pydev.org/manual_101_install.html" TargetMode="External"/><Relationship Id="rId95" Type="http://schemas.openxmlformats.org/officeDocument/2006/relationships/hyperlink" Target="http://earthexplorer.usgs.gov/" TargetMode="External"/><Relationship Id="rId160" Type="http://schemas.openxmlformats.org/officeDocument/2006/relationships/hyperlink" Target="http://help.arcgis.com/en/arcgisdesktop/10.0/help/index.html" TargetMode="External"/><Relationship Id="rId826" Type="http://schemas.openxmlformats.org/officeDocument/2006/relationships/hyperlink" Target="https://github.com/andrewcottam/postgis_scripts/blob/6934bd9b0f3e2f8a7f3c5fa8f1000abf856378de/water_validation_create_points_for_validation.sql" TargetMode="External"/><Relationship Id="rId1011" Type="http://schemas.openxmlformats.org/officeDocument/2006/relationships/hyperlink" Target="http://spatialreference.org/ref/sr-org/7150/" TargetMode="External"/><Relationship Id="rId1109" Type="http://schemas.openxmlformats.org/officeDocument/2006/relationships/hyperlink" Target="http://blog.cloudera.com/blog/2010/06/integrating-hive-and-hbase/" TargetMode="External"/><Relationship Id="rId1456" Type="http://schemas.openxmlformats.org/officeDocument/2006/relationships/hyperlink" Target="https://github.com/geopy/geopy" TargetMode="External"/><Relationship Id="rId1663" Type="http://schemas.openxmlformats.org/officeDocument/2006/relationships/image" Target="media/image206.png"/><Relationship Id="rId258"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5" Type="http://schemas.openxmlformats.org/officeDocument/2006/relationships/hyperlink" Target="http://h03-dev-vm7/cgi-bin/eSpecies/bbox/25728,16008,27776,17032/speciescount" TargetMode="External"/><Relationship Id="rId672" Type="http://schemas.openxmlformats.org/officeDocument/2006/relationships/hyperlink" Target="http://api.gbif.org/v0.9/species/search?q=Argusianus%20argus&amp;datasetKey=d7dddbf4-2cf0-4f39-9b2a-bb099caae36c" TargetMode="External"/><Relationship Id="rId1095" Type="http://schemas.openxmlformats.org/officeDocument/2006/relationships/hyperlink" Target="http://blog.cloudera.com/blog/2009/12/7-tips-for-improving-mapreduce-performance/" TargetMode="External"/><Relationship Id="rId1316" Type="http://schemas.openxmlformats.org/officeDocument/2006/relationships/hyperlink" Target="http://h05-dev-vm36.jrc.it/" TargetMode="External"/><Relationship Id="rId1523" Type="http://schemas.openxmlformats.org/officeDocument/2006/relationships/hyperlink" Target="https://cloud.google.com/nodejs/docs/setup" TargetMode="External"/><Relationship Id="rId1730" Type="http://schemas.openxmlformats.org/officeDocument/2006/relationships/hyperlink" Target="ftp://srv-ies-ftp.jrc.it/"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www.mundialis.de/en/" TargetMode="External"/><Relationship Id="rId325" Type="http://schemas.openxmlformats.org/officeDocument/2006/relationships/hyperlink" Target="http://www.postgresql.org/docs/9.1/static/plpgsql-control-structures.html" TargetMode="External"/><Relationship Id="rId532" Type="http://schemas.openxmlformats.org/officeDocument/2006/relationships/hyperlink" Target="http://ajax.googleapis.com/ajax/libs/dojo/1.8.1/dijit/form/Select.js" TargetMode="External"/><Relationship Id="rId977" Type="http://schemas.openxmlformats.org/officeDocument/2006/relationships/image" Target="media/image153.png"/><Relationship Id="rId1162" Type="http://schemas.openxmlformats.org/officeDocument/2006/relationships/hyperlink" Target="http://dopa-services.jrc.ec.europa.eu/services/especies/get_pa_species_list?wdpa_id=785" TargetMode="External"/><Relationship Id="rId171" Type="http://schemas.openxmlformats.org/officeDocument/2006/relationships/hyperlink" Target="http://stackoverflow.com/questions/4405083/my-python-for-loop-is-causing-a-memoryerror-how-can-i-optimize-this" TargetMode="External"/><Relationship Id="rId837" Type="http://schemas.openxmlformats.org/officeDocument/2006/relationships/hyperlink" Target="file:///E:\cottaan\My%20Documents\github%20repos\test\mergeCSVFiles3.py" TargetMode="External"/><Relationship Id="rId1022"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467" Type="http://schemas.openxmlformats.org/officeDocument/2006/relationships/hyperlink" Target="https://pypi.python.org/packages/source/o/ordereddict/ordereddict-1.1.tar.gz" TargetMode="External"/><Relationship Id="rId1674" Type="http://schemas.openxmlformats.org/officeDocument/2006/relationships/hyperlink" Target="https://pypi.python.org/packages/source/o/ordereddict/ordereddict-1.1.tar.gz" TargetMode="External"/><Relationship Id="rId269" Type="http://schemas.openxmlformats.org/officeDocument/2006/relationships/image" Target="media/image29.jpeg"/><Relationship Id="rId476" Type="http://schemas.openxmlformats.org/officeDocument/2006/relationships/hyperlink" Target="http://dopa-services.jrc.it/services/especies/get_species_list_quadkey?quadkey=132320330230021&amp;ishadoop=true" TargetMode="External"/><Relationship Id="rId683" Type="http://schemas.openxmlformats.org/officeDocument/2006/relationships/hyperlink" Target="https://github.com/andrewcottam/SpeciesCharismaIndex/blob/master/redListClient.py" TargetMode="External"/><Relationship Id="rId890" Type="http://schemas.openxmlformats.org/officeDocument/2006/relationships/image" Target="media/image132.png"/><Relationship Id="rId904" Type="http://schemas.openxmlformats.org/officeDocument/2006/relationships/image" Target="media/image139.png"/><Relationship Id="rId1327" Type="http://schemas.openxmlformats.org/officeDocument/2006/relationships/hyperlink" Target="https://developers.arcgis.com/en/javascript/jstutorials/intro_javascript_classes.html" TargetMode="External"/><Relationship Id="rId1534" Type="http://schemas.openxmlformats.org/officeDocument/2006/relationships/hyperlink" Target="http://www.paulnorman.ca/blog/2016/11/serving-vector-tiles/" TargetMode="External"/><Relationship Id="rId174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33" Type="http://schemas.openxmlformats.org/officeDocument/2006/relationships/hyperlink" Target="http://www.vliz.be/vmdcdata/marbound/" TargetMode="External"/><Relationship Id="rId129" Type="http://schemas.openxmlformats.org/officeDocument/2006/relationships/hyperlink" Target="http://www.gdal.org/frmt_gtiff.html" TargetMode="External"/><Relationship Id="rId336" Type="http://schemas.openxmlformats.org/officeDocument/2006/relationships/image" Target="media/image36.png"/><Relationship Id="rId543" Type="http://schemas.openxmlformats.org/officeDocument/2006/relationships/hyperlink" Target="file:///E:\cottaan\Documents\GitHub\general\general\fme_scripts\roadless_asia_csv_to_postgresql.fmw" TargetMode="External"/><Relationship Id="rId988" Type="http://schemas.openxmlformats.org/officeDocument/2006/relationships/image" Target="media/image156.png"/><Relationship Id="rId1173" Type="http://schemas.openxmlformats.org/officeDocument/2006/relationships/hyperlink" Target="http://www.postgresql.org/docs/8.3/static/sql-analyze.html):%20A%20common%20strategy%20is%20to%20run%20VACUUM%20and%20ANALYZE%20once%20a%20day%20during%20a%20low-usage%20time%20of%20day." TargetMode="External"/><Relationship Id="rId1380" Type="http://schemas.openxmlformats.org/officeDocument/2006/relationships/hyperlink" Target="http://leaflet.github.io/Leaflet.VectorGrid/demo-vectortiles.html" TargetMode="External"/><Relationship Id="rId1601" Type="http://schemas.openxmlformats.org/officeDocument/2006/relationships/hyperlink" Target="https://storage.googleapis.com/geeimageserver.appspot.com/vectorTiles/bern_tiles/13/4264/2882.pbf" TargetMode="External"/><Relationship Id="rId182" Type="http://schemas.openxmlformats.org/officeDocument/2006/relationships/hyperlink" Target="http://79.125.16.106/ArcGIS/rest/services/Andrew/eSpeciesPilot/MapServer/1/query?where=quadkey%3D%27132320330232012%27" TargetMode="External"/><Relationship Id="rId403" Type="http://schemas.openxmlformats.org/officeDocument/2006/relationships/hyperlink" Target="file:///C:\Users\cottaan\AppData\Roaming\Microsoft\Word\httpd.conf%20or%20apache2.conf%20files:" TargetMode="External"/><Relationship Id="rId750" Type="http://schemas.openxmlformats.org/officeDocument/2006/relationships/hyperlink" Target="https://cloud.google.com/storage/docs/gsutil/addlhelp/WorkingWithObjectMetadata" TargetMode="External"/><Relationship Id="rId848" Type="http://schemas.openxmlformats.org/officeDocument/2006/relationships/image" Target="media/image113.png"/><Relationship Id="rId1033" Type="http://schemas.openxmlformats.org/officeDocument/2006/relationships/hyperlink" Target="http://www.youtube.com/watch?feature=player_embedded&amp;v=SS27F-hYWfU" TargetMode="External"/><Relationship Id="rId1478" Type="http://schemas.openxmlformats.org/officeDocument/2006/relationships/hyperlink" Target="https://www.tensorflow.org/install/install_windows" TargetMode="External"/><Relationship Id="rId1685" Type="http://schemas.openxmlformats.org/officeDocument/2006/relationships/hyperlink" Target="http://www.aquamaps.org/" TargetMode="External"/><Relationship Id="rId487" Type="http://schemas.openxmlformats.org/officeDocument/2006/relationships/hyperlink" Target="http://forums.arcgis.com/threads/82543-Polyline-feature-layer-from-JSON?highlight=geojson" TargetMode="External"/><Relationship Id="rId610" Type="http://schemas.openxmlformats.org/officeDocument/2006/relationships/hyperlink" Target="https://github.com/c9/templates" TargetMode="External"/><Relationship Id="rId694" Type="http://schemas.openxmlformats.org/officeDocument/2006/relationships/image" Target="media/image66.png"/><Relationship Id="rId708" Type="http://schemas.openxmlformats.org/officeDocument/2006/relationships/hyperlink" Target="https://github.com/google/oauth2client.git" TargetMode="External"/><Relationship Id="rId915" Type="http://schemas.openxmlformats.org/officeDocument/2006/relationships/hyperlink" Target="https://groups.google.com/forum/?fromgroups" TargetMode="External"/><Relationship Id="rId1240" Type="http://schemas.openxmlformats.org/officeDocument/2006/relationships/hyperlink" Target="http://support.apple.com/kb/DL1572?viewlocale=en_US&amp;locale=en_US" TargetMode="External"/><Relationship Id="rId1338" Type="http://schemas.openxmlformats.org/officeDocument/2006/relationships/hyperlink" Target="http://codebins.com/bin/4ldqp8z/2" TargetMode="External"/><Relationship Id="rId1545" Type="http://schemas.openxmlformats.org/officeDocument/2006/relationships/image" Target="media/image190.png"/><Relationship Id="rId347" Type="http://schemas.openxmlformats.org/officeDocument/2006/relationships/hyperlink" Target="https://accountservices.passport.net/" TargetMode="External"/><Relationship Id="rId999" Type="http://schemas.openxmlformats.org/officeDocument/2006/relationships/hyperlink" Target="mailto:blishten@gmail.com" TargetMode="External"/><Relationship Id="rId1100" Type="http://schemas.openxmlformats.org/officeDocument/2006/relationships/hyperlink" Target="http://h05-dn01.jrc.it:60030/rs-status" TargetMode="External"/><Relationship Id="rId1184" Type="http://schemas.openxmlformats.org/officeDocument/2006/relationships/hyperlink" Target="https://www.drupal.org/case-study/forest-park-map" TargetMode="External"/><Relationship Id="rId1405" Type="http://schemas.openxmlformats.org/officeDocument/2006/relationships/hyperlink" Target="https://mapzen.com/documentation/tangram/sources/" TargetMode="External"/><Relationship Id="rId1752" Type="http://schemas.openxmlformats.org/officeDocument/2006/relationships/hyperlink" Target="http://www.bbc.com/future/story/20120914-building-a-live-google-earth/1" TargetMode="External"/><Relationship Id="rId44" Type="http://schemas.openxmlformats.org/officeDocument/2006/relationships/hyperlink" Target="http://protectedplanet.net/sites/2574" TargetMode="External"/><Relationship Id="rId554" Type="http://schemas.openxmlformats.org/officeDocument/2006/relationships/hyperlink" Target="https://intragate.ec.europa.eu/cas/login?service=http://localhost/test" TargetMode="External"/><Relationship Id="rId761" Type="http://schemas.openxmlformats.org/officeDocument/2006/relationships/image" Target="media/image79.png"/><Relationship Id="rId859" Type="http://schemas.openxmlformats.org/officeDocument/2006/relationships/hyperlink" Target="file:///E:\cottaan\My%20Documents\Downloads\russian_border_water_stats.csv" TargetMode="External"/><Relationship Id="rId1391" Type="http://schemas.openxmlformats.org/officeDocument/2006/relationships/hyperlink" Target="https://github.com/alex3165/react-mapbox-gl" TargetMode="External"/><Relationship Id="rId1489" Type="http://schemas.openxmlformats.org/officeDocument/2006/relationships/hyperlink" Target="https://github.com/fabric/fabric" TargetMode="External"/><Relationship Id="rId1612" Type="http://schemas.openxmlformats.org/officeDocument/2006/relationships/hyperlink" Target="http://www.makeuseof.com/tag/download-windows-xp-for-free-and-legally-straight-from-microsoft-si/" TargetMode="External"/><Relationship Id="rId1696" Type="http://schemas.openxmlformats.org/officeDocument/2006/relationships/hyperlink" Target="mailto:a.cottam@gmail.com" TargetMode="External"/><Relationship Id="rId193" Type="http://schemas.openxmlformats.org/officeDocument/2006/relationships/hyperlink" Target="http://www.maptiler.org/google-maps-coordinates-tile-bounds-projection/%20" TargetMode="External"/><Relationship Id="rId207" Type="http://schemas.openxmlformats.org/officeDocument/2006/relationships/image" Target="media/image26.jpeg"/><Relationship Id="rId414" Type="http://schemas.openxmlformats.org/officeDocument/2006/relationships/hyperlink" Target="http://...api/person-by-id/1/pets" TargetMode="External"/><Relationship Id="rId498" Type="http://schemas.openxmlformats.org/officeDocument/2006/relationships/hyperlink" Target="http://www.protectedplanet.net/" TargetMode="External"/><Relationship Id="rId621" Type="http://schemas.openxmlformats.org/officeDocument/2006/relationships/hyperlink" Target="https://yayprogramming.com/cloud9-with-ruby-on-rails-in-docker/" TargetMode="External"/><Relationship Id="rId1044" Type="http://schemas.openxmlformats.org/officeDocument/2006/relationships/hyperlink" Target="http://h05-nn01.jrc.it:50030/" TargetMode="External"/><Relationship Id="rId1251" Type="http://schemas.openxmlformats.org/officeDocument/2006/relationships/hyperlink" Target="http://crunchify.com/step-by-step-guide-to-setup-and-install-apache-tomcat-server-in-eclipse-development-environment-ide/" TargetMode="External"/><Relationship Id="rId1349" Type="http://schemas.openxmlformats.org/officeDocument/2006/relationships/hyperlink" Target="https://addyosmani.com/writing-modular-js/" TargetMode="External"/><Relationship Id="rId260" Type="http://schemas.openxmlformats.org/officeDocument/2006/relationships/hyperlink" Target="http://www.reuters.com/article/2011/11/16/us-eu-biofuels-species-idUSTRE7AF1ZH20111116" TargetMode="External"/><Relationship Id="rId719" Type="http://schemas.openxmlformats.org/officeDocument/2006/relationships/hyperlink" Target="https://cloud.google.com/appengine/docs/the-appengine-environments" TargetMode="External"/><Relationship Id="rId926" Type="http://schemas.openxmlformats.org/officeDocument/2006/relationships/hyperlink" Target="https://groups.google.com/forum/" TargetMode="External"/><Relationship Id="rId1111" Type="http://schemas.openxmlformats.org/officeDocument/2006/relationships/hyperlink" Target="https://cwiki.apache.org/confluence/display/Hive/Configuration+Properties" TargetMode="External"/><Relationship Id="rId1556" Type="http://schemas.openxmlformats.org/officeDocument/2006/relationships/hyperlink" Target="../../../Pictures/VectorTilesComparison.gif" TargetMode="External"/><Relationship Id="rId1763" Type="http://schemas.openxmlformats.org/officeDocument/2006/relationships/hyperlink" Target="http://maps.iucnredlist.org/map.html?id=6027" TargetMode="External"/><Relationship Id="rId55" Type="http://schemas.openxmlformats.org/officeDocument/2006/relationships/hyperlink" Target="http://wiki.openstreetmap.org/wiki/Key:species" TargetMode="External"/><Relationship Id="rId120" Type="http://schemas.openxmlformats.org/officeDocument/2006/relationships/hyperlink" Target="https://console.cloud.google.com/storage/browser/global-surface-water/maptiles/" TargetMode="External"/><Relationship Id="rId358" Type="http://schemas.openxmlformats.org/officeDocument/2006/relationships/hyperlink" Target="mailto:https://datamarket.azure.com/dataset/explore/5BA839F1-12CE-4CCE-BF57-A49D98D29A44" TargetMode="External"/><Relationship Id="rId565" Type="http://schemas.openxmlformats.org/officeDocument/2006/relationships/hyperlink" Target="http://dopa-services.jrc.it/services/ecasLogin" TargetMode="External"/><Relationship Id="rId772" Type="http://schemas.openxmlformats.org/officeDocument/2006/relationships/hyperlink" Target="http://pveducation.org/pvcdrom/properties-of-sunlight/solar-radiation-on-tilted-surface" TargetMode="External"/><Relationship Id="rId1195" Type="http://schemas.openxmlformats.org/officeDocument/2006/relationships/hyperlink" Target="http://www.favicon.cc/?" TargetMode="External"/><Relationship Id="rId1209" Type="http://schemas.openxmlformats.org/officeDocument/2006/relationships/hyperlink" Target="http://pro.arcgis.com/en/pro-app/arcpy/get-started/what-is-conda.htm" TargetMode="External"/><Relationship Id="rId1416" Type="http://schemas.openxmlformats.org/officeDocument/2006/relationships/hyperlink" Target="https://reactjs.org/" TargetMode="External"/><Relationship Id="rId1623" Type="http://schemas.openxmlformats.org/officeDocument/2006/relationships/hyperlink" Target="http://www.clw.csiro.au/division/adelaide/seminars/Brett-Bryan-seminar-Nov2010.pdf" TargetMode="External"/><Relationship Id="rId218" Type="http://schemas.openxmlformats.org/officeDocument/2006/relationships/hyperlink" Target="http://resources.arcgis.com/en/help/arcobjects-java/concepts/engine/" TargetMode="External"/><Relationship Id="rId425" Type="http://schemas.openxmlformats.org/officeDocument/2006/relationships/hyperlink" Target="http://sourceforge.net/projects/scipy/files/scipy/0.10.0b2/scipy-0.10.0b2-win32-superpack-python2.6.exe/download" TargetMode="External"/><Relationship Id="rId632" Type="http://schemas.openxmlformats.org/officeDocument/2006/relationships/hyperlink" Target="http://developers.globalforestwatch.org/developer-tools/" TargetMode="External"/><Relationship Id="rId1055" Type="http://schemas.openxmlformats.org/officeDocument/2006/relationships/hyperlink" Target="http://www.michael-noll.com/tutorials/writing-an-hadoop-mapreduce-program-in-python/" TargetMode="External"/><Relationship Id="rId1262" Type="http://schemas.openxmlformats.org/officeDocument/2006/relationships/hyperlink" Target="http://docs.qgis.org/testing/en/docs/pyqgis_developer_cookbook/intro.html" TargetMode="External"/><Relationship Id="rId271" Type="http://schemas.openxmlformats.org/officeDocument/2006/relationships/image" Target="media/image31.jpeg"/><Relationship Id="rId937" Type="http://schemas.openxmlformats.org/officeDocument/2006/relationships/hyperlink" Target="http://gis.stackexchange.com/questions/8650/how-to-measure-the-accuracy-of-latitude-and-longitude" TargetMode="External"/><Relationship Id="rId1122" Type="http://schemas.openxmlformats.org/officeDocument/2006/relationships/hyperlink" Target="https://github.com/andrewcottam/jrc/blob/master/src/main/java/jrc/esri/CellUdtf.java" TargetMode="External"/><Relationship Id="rId1567" Type="http://schemas.openxmlformats.org/officeDocument/2006/relationships/hyperlink" Target="https://basemaps.arcgis.com/v1/arcgis/rest/services/World_Basemap/VectorTileServer/tile/9/253/276.pbf" TargetMode="External"/><Relationship Id="rId66" Type="http://schemas.openxmlformats.org/officeDocument/2006/relationships/hyperlink" Target="http://www.humansecurityindex.org/" TargetMode="External"/><Relationship Id="rId131" Type="http://schemas.openxmlformats.org/officeDocument/2006/relationships/hyperlink" Target="https://storage.googleapis.com/support-kms-prod/57E913590B6A12FED962C112597B54F99DA7" TargetMode="External"/><Relationship Id="rId369"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6" Type="http://schemas.openxmlformats.org/officeDocument/2006/relationships/hyperlink" Target="mailto:git@github.com:andrewcottam/geeImageServer.git" TargetMode="External"/><Relationship Id="rId783" Type="http://schemas.openxmlformats.org/officeDocument/2006/relationships/image" Target="media/image95.png"/><Relationship Id="rId990" Type="http://schemas.openxmlformats.org/officeDocument/2006/relationships/hyperlink" Target="http://sentinel-hub.com/blog/landsat-data-successfully-integrated-sentinel-hub" TargetMode="External"/><Relationship Id="rId1427" Type="http://schemas.openxmlformats.org/officeDocument/2006/relationships/hyperlink" Target="https://charleslbryant.gitbooks.io/hello-react-and-typescript/content/Samples/ComponentsInSeparateFiles.html" TargetMode="External"/><Relationship Id="rId1634" Type="http://schemas.openxmlformats.org/officeDocument/2006/relationships/hyperlink" Target="file:///C:\Users\cottaan\AppData\Roaming\Microsoft\Word\https%20and%20not%20ssh" TargetMode="External"/><Relationship Id="rId229" Type="http://schemas.openxmlformats.org/officeDocument/2006/relationships/hyperlink" Target="http://workshops.opengeo.org/postgis-intro/indexing.html" TargetMode="External"/><Relationship Id="rId436" Type="http://schemas.openxmlformats.org/officeDocument/2006/relationships/hyperlink" Target="http://dopa-services.jrc.ec.europa.eu/services/especies/get_pa_species_list2?wdpa_id=785&amp;rlstatus=EN&amp;format=csv" TargetMode="External"/><Relationship Id="rId643"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1066" Type="http://schemas.openxmlformats.org/officeDocument/2006/relationships/hyperlink" Target="http://hadoop.apache.org/docs/r0.20.0/hdfs_shell.html" TargetMode="External"/><Relationship Id="rId1273" Type="http://schemas.openxmlformats.org/officeDocument/2006/relationships/hyperlink" Target="mailto:a.cottam@gmail.com" TargetMode="External"/><Relationship Id="rId1480" Type="http://schemas.openxmlformats.org/officeDocument/2006/relationships/hyperlink" Target="https://cloud.google.com/appengine/docs/python/tools/webapp2" TargetMode="External"/><Relationship Id="rId850" Type="http://schemas.openxmlformats.org/officeDocument/2006/relationships/image" Target="media/image114.png"/><Relationship Id="rId948" Type="http://schemas.openxmlformats.org/officeDocument/2006/relationships/hyperlink" Target="https://docs.google.com/presentation/d/1HSUHjGc9ZWTv-gCIr_BHhX2BlVHxGis_F7vKl_pInjI/edit" TargetMode="External"/><Relationship Id="rId1133" Type="http://schemas.openxmlformats.org/officeDocument/2006/relationships/hyperlink" Target="http://hadoop-m2:8888/" TargetMode="External"/><Relationship Id="rId1578" Type="http://schemas.openxmlformats.org/officeDocument/2006/relationships/hyperlink" Target="http://www.openstreetmap.org/relation/3046949" TargetMode="External"/><Relationship Id="rId1701" Type="http://schemas.openxmlformats.org/officeDocument/2006/relationships/hyperlink" Target="mailto:jrc-helpdesk@ec.europa.eu" TargetMode="External"/><Relationship Id="rId77" Type="http://schemas.openxmlformats.org/officeDocument/2006/relationships/image" Target="media/image10.png"/><Relationship Id="rId282" Type="http://schemas.openxmlformats.org/officeDocument/2006/relationships/hyperlink" Target="http://maps.iucnredlist.org/map.html?id=178811" TargetMode="External"/><Relationship Id="rId503" Type="http://schemas.openxmlformats.org/officeDocument/2006/relationships/hyperlink" Target="https://github.com/andrewcottam/python/blob/6f4f495dd73bd6e6268603110f1f1ac2e25feee3/ArcGIS-Geoprocessing-Scripts/src/JRC%20Toolbox.pyt" TargetMode="External"/><Relationship Id="rId587" Type="http://schemas.openxmlformats.org/officeDocument/2006/relationships/hyperlink" Target="http://db-server-blishten.c9users.io/geoserver" TargetMode="External"/><Relationship Id="rId710" Type="http://schemas.openxmlformats.org/officeDocument/2006/relationships/hyperlink" Target="http://geeimageserver.appspot.com/" TargetMode="External"/><Relationship Id="rId808" Type="http://schemas.openxmlformats.org/officeDocument/2006/relationships/hyperlink" Target="https://github.com/andrewcottam/water_detection_python_scripts/blob/c4f80fbf2c1a2b0c7d1fcbaaa2e5f87a5f65bc74/getGeePixelValues.py" TargetMode="External"/><Relationship Id="rId1340" Type="http://schemas.openxmlformats.org/officeDocument/2006/relationships/image" Target="media/image173.png"/><Relationship Id="rId1438" Type="http://schemas.openxmlformats.org/officeDocument/2006/relationships/image" Target="media/image185.png"/><Relationship Id="rId1645" Type="http://schemas.openxmlformats.org/officeDocument/2006/relationships/hyperlink" Target="http://git-scm.com/book/en/Git-Branching-Basic-Branching-and-Merging"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image" Target="media/image17.jpeg"/><Relationship Id="rId447" Type="http://schemas.openxmlformats.org/officeDocument/2006/relationships/hyperlink" Target="http://www.postgresql.org/docs/9.1/static/datatype-oid.html" TargetMode="External"/><Relationship Id="rId794" Type="http://schemas.openxmlformats.org/officeDocument/2006/relationships/hyperlink" Target="http://dopa-services.jrc.ec.europa.eu/gee/updatehsv?hsv=754" TargetMode="External"/><Relationship Id="rId1077" Type="http://schemas.openxmlformats.org/officeDocument/2006/relationships/hyperlink" Target="http://hadoop-m2:50070/webhdfs/v1/user/cottaan?op=LISTSTATUS" TargetMode="External"/><Relationship Id="rId1200" Type="http://schemas.openxmlformats.org/officeDocument/2006/relationships/hyperlink" Target="http://resources.arcgis.com/en/help/main/10.2/" TargetMode="External"/><Relationship Id="rId654" Type="http://schemas.openxmlformats.org/officeDocument/2006/relationships/hyperlink" Target="https://developers.google.com/picasa-web/" TargetMode="External"/><Relationship Id="rId861" Type="http://schemas.openxmlformats.org/officeDocument/2006/relationships/hyperlink" Target="https://drive.google.com/open?id=0B8ziKkJP_gdecS10VENxUk8zWk0" TargetMode="External"/><Relationship Id="rId959" Type="http://schemas.openxmlformats.org/officeDocument/2006/relationships/hyperlink" Target="https://andrewcottam.cartodb.com/api/v2/sql?q=select%20*%20from%20countries%20where%20iso3='MYS'&amp;format=GeoJSON" TargetMode="External"/><Relationship Id="rId1284" Type="http://schemas.openxmlformats.org/officeDocument/2006/relationships/hyperlink" Target="http://neuralnetworksanddeeplearning.com/index.html" TargetMode="External"/><Relationship Id="rId1491" Type="http://schemas.openxmlformats.org/officeDocument/2006/relationships/image" Target="media/image186.png"/><Relationship Id="rId1505" Type="http://schemas.openxmlformats.org/officeDocument/2006/relationships/hyperlink" Target="http://h03-dev-vm7:5801" TargetMode="External"/><Relationship Id="rId1589" Type="http://schemas.openxmlformats.org/officeDocument/2006/relationships/hyperlink" Target="http://editor.openmaptiles.org/" TargetMode="External"/><Relationship Id="rId1712" Type="http://schemas.openxmlformats.org/officeDocument/2006/relationships/hyperlink" Target="http://serverfault.com/questions/309357/ping-a-specific-port" TargetMode="External"/><Relationship Id="rId293"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307" Type="http://schemas.openxmlformats.org/officeDocument/2006/relationships/hyperlink" Target="https://github.com/andrewcottam/ArcGIS-Geoprocessing-Scripts/blob/master/src/GLC2000_PA_Intersection.py" TargetMode="External"/><Relationship Id="rId514" Type="http://schemas.openxmlformats.org/officeDocument/2006/relationships/hyperlink" Target="http://help.arcgis.com/en/webapi/javascript/arcgis/help/jsapi_start.htm" TargetMode="External"/><Relationship Id="rId721" Type="http://schemas.openxmlformats.org/officeDocument/2006/relationships/hyperlink" Target="https://cloud.google.com/compute/docs/instances/connecting-to-instance" TargetMode="External"/><Relationship Id="rId1144" Type="http://schemas.openxmlformats.org/officeDocument/2006/relationships/hyperlink" Target="http://www.cloudera.com/content/cloudera/en/documentation/cdh5/latest/CDH5-Installation-Guide/cdh5ig_jdbc_driver_install.html" TargetMode="External"/><Relationship Id="rId1351" Type="http://schemas.openxmlformats.org/officeDocument/2006/relationships/hyperlink" Target="https://rawgit.com/" TargetMode="External"/><Relationship Id="rId1449" Type="http://schemas.openxmlformats.org/officeDocument/2006/relationships/hyperlink" Target="https://askubuntu.com/questions/101591/how-do-i-install-the-latest-python-2-7-x-or-3-x-on-ubuntu" TargetMode="External"/><Relationship Id="rId88" Type="http://schemas.openxmlformats.org/officeDocument/2006/relationships/hyperlink" Target="http://www.gbif.org/occurrence/download/0003345-15083109580796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98" Type="http://schemas.openxmlformats.org/officeDocument/2006/relationships/hyperlink" Target="https://github.com/systemed/tilemaker%23installing%20" TargetMode="External"/><Relationship Id="rId819" Type="http://schemas.openxmlformats.org/officeDocument/2006/relationships/hyperlink" Target="https://github.com/andrewcottam/postgis_scripts/blob/master/water%20omission%20delete%20nulls.sql" TargetMode="External"/><Relationship Id="rId1004" Type="http://schemas.openxmlformats.org/officeDocument/2006/relationships/hyperlink" Target="https://www.picloud.com/accounts/jobs/" TargetMode="External"/><Relationship Id="rId1211" Type="http://schemas.openxmlformats.org/officeDocument/2006/relationships/hyperlink" Target="http://blogs.esri.com/esri/arcgis/tag/nosql/" TargetMode="External"/><Relationship Id="rId1656" Type="http://schemas.openxmlformats.org/officeDocument/2006/relationships/hyperlink" Target="https://help.github.com/articles/files-that-start-with-an-underscore-are-missing/" TargetMode="External"/><Relationship Id="rId220" Type="http://schemas.openxmlformats.org/officeDocument/2006/relationships/hyperlink" Target="https://developers.arcgis.com/en/downloads/" TargetMode="External"/><Relationship Id="rId458" Type="http://schemas.openxmlformats.org/officeDocument/2006/relationships/hyperlink" Target="http://h03-dev-vm7/cgi-bin/eSpecies/pa/speciescount/785" TargetMode="External"/><Relationship Id="rId665" Type="http://schemas.openxmlformats.org/officeDocument/2006/relationships/hyperlink" Target="http://ecat-dev.gbif.org/ws/usage/?id=116596410&amp;showVernaculars=en" TargetMode="External"/><Relationship Id="rId872" Type="http://schemas.openxmlformats.org/officeDocument/2006/relationships/hyperlink" Target="http://www.youtube.com/watch?v=aCepMHeIA2U" TargetMode="External"/><Relationship Id="rId1088" Type="http://schemas.openxmlformats.org/officeDocument/2006/relationships/hyperlink" Target="http://thunderheadxpler.blogspot.it/2013/05/export-featureclass-to-hadoop-run.html" TargetMode="External"/><Relationship Id="rId1295" Type="http://schemas.openxmlformats.org/officeDocument/2006/relationships/hyperlink" Target="https://wookayin.github.io/tensorflow-talk-debugging" TargetMode="External"/><Relationship Id="rId1309" Type="http://schemas.openxmlformats.org/officeDocument/2006/relationships/hyperlink" Target="http://lrm-maps.jrc.ec.europa.eu/geoserver/rest" TargetMode="External"/><Relationship Id="rId1516" Type="http://schemas.openxmlformats.org/officeDocument/2006/relationships/hyperlink" Target="http://getbootstrap.com/docs/4.0/getting-started/download/" TargetMode="External"/><Relationship Id="rId1723" Type="http://schemas.openxmlformats.org/officeDocument/2006/relationships/hyperlink" Target="https://connected.cnect.cec.eu.int/community/jrc/ict/jrc-e-library/blog/2015/10/26/online-access-to-licensed-content-from-ispra-scientific-workstations" TargetMode="External"/><Relationship Id="rId15" Type="http://schemas.openxmlformats.org/officeDocument/2006/relationships/hyperlink" Target="https://www.cbd.int/sp/indicators/" TargetMode="External"/><Relationship Id="rId318" Type="http://schemas.openxmlformats.org/officeDocument/2006/relationships/hyperlink" Target="http://help.arcgis.com/en/sdk/10.0/arcobjects_net/conceptualhelp/index.html" TargetMode="External"/><Relationship Id="rId525" Type="http://schemas.openxmlformats.org/officeDocument/2006/relationships/hyperlink" Target="http://help.arcgis.com/en/webapi/javascript/arcgis/help/jssamples_start.htm" TargetMode="External"/><Relationship Id="rId732" Type="http://schemas.openxmlformats.org/officeDocument/2006/relationships/hyperlink" Target="https://cloud.google.com/compute/docs/disks/add-persistent-disk" TargetMode="External"/><Relationship Id="rId1155" Type="http://schemas.openxmlformats.org/officeDocument/2006/relationships/image" Target="media/image162.png"/><Relationship Id="rId1362" Type="http://schemas.openxmlformats.org/officeDocument/2006/relationships/hyperlink" Target="http://dojotoolkit.org/documentation/tutorials/1.8/templated/" TargetMode="External"/><Relationship Id="rId99" Type="http://schemas.openxmlformats.org/officeDocument/2006/relationships/hyperlink" Target="http://landsat.gsfc.nasa.gov/graphics/ETM+vOLI-TIRS-web.jpg" TargetMode="External"/><Relationship Id="rId164" Type="http://schemas.openxmlformats.org/officeDocument/2006/relationships/hyperlink" Target="http://pythongisandstuff.wordpress.com/2011/07/07/installing-gdal-and-ogr-for-python-on-windows/" TargetMode="External"/><Relationship Id="rId371" Type="http://schemas.openxmlformats.org/officeDocument/2006/relationships/hyperlink" Target="http://data.gbif.org/species/nameSearch?query=Luscinia%20luscinia&amp;view=json&amp;returnType=commonName" TargetMode="External"/><Relationship Id="rId1015" Type="http://schemas.openxmlformats.org/officeDocument/2006/relationships/hyperlink" Target="http://gdal.org/python/osgeo.ogr.Layer-class.html" TargetMode="External"/><Relationship Id="rId1222" Type="http://schemas.openxmlformats.org/officeDocument/2006/relationships/hyperlink" Target="file:///\\ArcGIS\\Desktop10.3\\ArcToolBox\\Scripts" TargetMode="External"/><Relationship Id="rId1667" Type="http://schemas.openxmlformats.org/officeDocument/2006/relationships/hyperlink" Target="https://github.com/Esri/spatial-framework-for-hadoop" TargetMode="External"/><Relationship Id="rId469" Type="http://schemas.openxmlformats.org/officeDocument/2006/relationships/hyperlink" Target="http://h03-dev-vm7/cgi-bin/eSpecies/quadkey/132320330232030/speciescount" TargetMode="External"/><Relationship Id="rId676" Type="http://schemas.openxmlformats.org/officeDocument/2006/relationships/hyperlink" Target="http://api.gbif.org/v0.9/species/match?name=Argusianus%20argus&amp;callback=dojo_request_script_callbacks.dojo_request_script35" TargetMode="External"/><Relationship Id="rId883" Type="http://schemas.openxmlformats.org/officeDocument/2006/relationships/image" Target="media/image126.png"/><Relationship Id="rId1099" Type="http://schemas.openxmlformats.org/officeDocument/2006/relationships/hyperlink" Target="http://h05-nn01.jrc.it:60010/master-status" TargetMode="External"/><Relationship Id="rId1527" Type="http://schemas.openxmlformats.org/officeDocument/2006/relationships/hyperlink" Target="file:///C:\Users\cottaan\AppData\Roaming\Microsoft\Word\smathermather.wordpress.com\2013\08\24\a-public-sector-use-for-geojson-io\" TargetMode="External"/><Relationship Id="rId173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postgresql.org/docs/9.0/static/functions-geometry.html" TargetMode="External"/><Relationship Id="rId329" Type="http://schemas.openxmlformats.org/officeDocument/2006/relationships/hyperlink" Target="http://help.arcgis.com/en/arcgisserver/10.0/help/arcgis_server_dotnet_help/index.html" TargetMode="External"/><Relationship Id="rId536" Type="http://schemas.openxmlformats.org/officeDocument/2006/relationships/hyperlink" Target="https://github.com/r3mi/poly2tri.js" TargetMode="External"/><Relationship Id="rId1166" Type="http://schemas.openxmlformats.org/officeDocument/2006/relationships/hyperlink" Target="http://www.postgresql.org/docs/8.1/static/plpython.html" TargetMode="External"/><Relationship Id="rId1373" Type="http://schemas.openxmlformats.org/officeDocument/2006/relationships/hyperlink" Target="https://github.com/andrewcottam/eSpecies-Client-Demo/blob/master/scripts/geeResults.js" TargetMode="External"/><Relationship Id="rId175" Type="http://schemas.openxmlformats.org/officeDocument/2006/relationships/hyperlink" Target="http://proceedings.esri.com/dvd/uc/2010/uc-index/uc/workshops/tw_664.pdf" TargetMode="External"/><Relationship Id="rId743" Type="http://schemas.openxmlformats.org/officeDocument/2006/relationships/hyperlink" Target="https://cloud.google.com/appengine/docs/python/tools/using-libraries-python-27" TargetMode="External"/><Relationship Id="rId950" Type="http://schemas.openxmlformats.org/officeDocument/2006/relationships/image" Target="media/image148.png"/><Relationship Id="rId1026" Type="http://schemas.openxmlformats.org/officeDocument/2006/relationships/hyperlink" Target="http://vimeo.com/23400732" TargetMode="External"/><Relationship Id="rId1580" Type="http://schemas.openxmlformats.org/officeDocument/2006/relationships/hyperlink" Target="http://www.openstreetmap.org/node/3756058602" TargetMode="External"/><Relationship Id="rId1678" Type="http://schemas.openxmlformats.org/officeDocument/2006/relationships/image" Target="media/image207.png"/><Relationship Id="rId382" Type="http://schemas.openxmlformats.org/officeDocument/2006/relationships/image" Target="media/image43.png"/><Relationship Id="rId603" Type="http://schemas.openxmlformats.org/officeDocument/2006/relationships/hyperlink" Target="http://0.0.0.0:8080/?token" TargetMode="External"/><Relationship Id="rId687" Type="http://schemas.openxmlformats.org/officeDocument/2006/relationships/hyperlink" Target="mailto:a.cottam@gmail.com" TargetMode="External"/><Relationship Id="rId810" Type="http://schemas.openxmlformats.org/officeDocument/2006/relationships/hyperlink" Target="https://github.com/andrewcottam/postgis_scripts/blob/328313a86e20014faef48fd74517c585a0e848c5/water_validation_pixel_values.sql" TargetMode="External"/><Relationship Id="rId908" Type="http://schemas.openxmlformats.org/officeDocument/2006/relationships/hyperlink" Target="https://www.google.com/fusiontables/DataSource?dsrcid=implicit&amp;redirectPath=data&amp;usp=apps_start&amp;hl=en" TargetMode="External"/><Relationship Id="rId1233" Type="http://schemas.openxmlformats.org/officeDocument/2006/relationships/image" Target="media/image169.jpeg"/><Relationship Id="rId1440" Type="http://schemas.openxmlformats.org/officeDocument/2006/relationships/hyperlink" Target="mailto:a.cottam@gmail.com" TargetMode="External"/><Relationship Id="rId1538" Type="http://schemas.openxmlformats.org/officeDocument/2006/relationships/hyperlink" Target="https://mapzen.com/data/metro-extracts/metro/london_england/" TargetMode="External"/><Relationship Id="rId242" Type="http://schemas.openxmlformats.org/officeDocument/2006/relationships/hyperlink" Target="http://aws.amazon.com/elasticmapreduce/" TargetMode="External"/><Relationship Id="rId894" Type="http://schemas.openxmlformats.org/officeDocument/2006/relationships/image" Target="media/image133.png"/><Relationship Id="rId1177" Type="http://schemas.openxmlformats.org/officeDocument/2006/relationships/hyperlink" Target="http://www.postgresql.org/docs/9.1/static/triggers.html%20for%209.1" TargetMode="External"/><Relationship Id="rId1300" Type="http://schemas.openxmlformats.org/officeDocument/2006/relationships/hyperlink" Target="http://blog.kaggle.com/2017/10/17/planet-understanding-the-amazon-from-space-1st-place-winners-interview/" TargetMode="External"/><Relationship Id="rId1745" Type="http://schemas.openxmlformats.org/officeDocument/2006/relationships/hyperlink" Target="https://github.com/pymc-devs/pymc" TargetMode="External"/><Relationship Id="rId37" Type="http://schemas.openxmlformats.org/officeDocument/2006/relationships/hyperlink" Target="http://www.wdpa.org/PDF/WDPA%20Data%20Standard.pdf" TargetMode="External"/><Relationship Id="rId102" Type="http://schemas.openxmlformats.org/officeDocument/2006/relationships/hyperlink" Target="http://earthengine.google.org/" TargetMode="External"/><Relationship Id="rId547" Type="http://schemas.openxmlformats.org/officeDocument/2006/relationships/hyperlink" Target="https://github.com/andrewcottam/postgis_scripts/blob/master/roadless_create_validation_table_s_america.sql" TargetMode="External"/><Relationship Id="rId754" Type="http://schemas.openxmlformats.org/officeDocument/2006/relationships/hyperlink" Target="https://cloud.google.com/ml-engine/docs/ml-solutions-overview" TargetMode="External"/><Relationship Id="rId961" Type="http://schemas.openxmlformats.org/officeDocument/2006/relationships/hyperlink" Target="https://andrewcottam.cartodb.com/api/v2/sql?q=select%20name,ST_AsText(the_geom)%20as%20the_geom%20from%20countries%20where%20iso3='MYS'" TargetMode="External"/><Relationship Id="rId1384" Type="http://schemas.openxmlformats.org/officeDocument/2006/relationships/hyperlink" Target="http://www.openstreetmap.org/relation/2541813" TargetMode="External"/><Relationship Id="rId1591" Type="http://schemas.openxmlformats.org/officeDocument/2006/relationships/hyperlink" Target="https://openmaptiles.org/styles/" TargetMode="External"/><Relationship Id="rId1605" Type="http://schemas.openxmlformats.org/officeDocument/2006/relationships/hyperlink" Target="https://www.mapbox.com/mapbox-gl-js/style-spec/" TargetMode="External"/><Relationship Id="rId1689" Type="http://schemas.openxmlformats.org/officeDocument/2006/relationships/hyperlink" Target="http://especies.gvm.ies.jrc.it" TargetMode="External"/><Relationship Id="rId90" Type="http://schemas.openxmlformats.org/officeDocument/2006/relationships/hyperlink" Target="ftp://ftp.glcf.umd.edu/glcf/GlobalInlandWater/WRS2" TargetMode="External"/><Relationship Id="rId186" Type="http://schemas.openxmlformats.org/officeDocument/2006/relationships/hyperlink" Target="http://en.wikipedia.org/wiki/Geohash" TargetMode="External"/><Relationship Id="rId393" Type="http://schemas.openxmlformats.org/officeDocument/2006/relationships/hyperlink" Target="https://ciesin.columbia.edu/confluence/display/roads/Global+Roads+Data" TargetMode="External"/><Relationship Id="rId407" Type="http://schemas.openxmlformats.org/officeDocument/2006/relationships/hyperlink" Target="http://0.0.0.0:8080/" TargetMode="External"/><Relationship Id="rId614" Type="http://schemas.openxmlformats.org/officeDocument/2006/relationships/image" Target="media/image62.png"/><Relationship Id="rId821" Type="http://schemas.openxmlformats.org/officeDocument/2006/relationships/hyperlink" Target="file:///E:\cottaan\My%20Documents\github%20repos\private_ee_scripts\Water%20Detection\Water%20Validation%20SWDB%20Points" TargetMode="External"/><Relationship Id="rId1037" Type="http://schemas.openxmlformats.org/officeDocument/2006/relationships/hyperlink" Target="http://www.cloudera.com/content/cloudera/en/resources/library/recordedwebinar/from-zero-to-big-data-answers-in-less-than-one-hour.html" TargetMode="External"/><Relationship Id="rId1244" Type="http://schemas.openxmlformats.org/officeDocument/2006/relationships/hyperlink" Target="http://stackoverflow.com/questions/11118070/buiding-hadoop-with-eclipse-maven-missing-artifact-jdk-toolsjdk-toolsjar1" TargetMode="External"/><Relationship Id="rId1451" Type="http://schemas.openxmlformats.org/officeDocument/2006/relationships/hyperlink" Target="https://groups.google.com/forum/?fromgroups=" TargetMode="External"/><Relationship Id="rId253" Type="http://schemas.openxmlformats.org/officeDocument/2006/relationships/hyperlink" Target="https://github.com/andrewcottam/postgis_scripts/blob/master/Species_irreplacibility.sql" TargetMode="External"/><Relationship Id="rId460" Type="http://schemas.openxmlformats.org/officeDocument/2006/relationships/hyperlink" Target="http://h03-dev-vm7/cgi-bin/eSpecies/richness/map/aves" TargetMode="External"/><Relationship Id="rId698" Type="http://schemas.openxmlformats.org/officeDocument/2006/relationships/hyperlink" Target="https://cloud.google.com/sdk/downloads" TargetMode="External"/><Relationship Id="rId919" Type="http://schemas.openxmlformats.org/officeDocument/2006/relationships/hyperlink" Target="https://developers.google.com/earth-engine/python_install-datalab-gcp" TargetMode="External"/><Relationship Id="rId1090" Type="http://schemas.openxmlformats.org/officeDocument/2006/relationships/hyperlink" Target="https://hadoop.apache.org/docs/r2.2.0/api/org/apache/hadoop/filecache/DistributedCache.html" TargetMode="External"/><Relationship Id="rId1104" Type="http://schemas.openxmlformats.org/officeDocument/2006/relationships/hyperlink" Target="mailto:cottaan@cruise:/exports/monde/GBIFSpeciesFiles/17975.gz%2017975.gz" TargetMode="External"/><Relationship Id="rId1311"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549" Type="http://schemas.openxmlformats.org/officeDocument/2006/relationships/image" Target="media/image193.png"/><Relationship Id="rId1756" Type="http://schemas.openxmlformats.org/officeDocument/2006/relationships/hyperlink" Target="https://demo.twilio.com/welcome/sms/reply/" TargetMode="External"/><Relationship Id="rId48" Type="http://schemas.openxmlformats.org/officeDocument/2006/relationships/hyperlink" Target="https://www.protectedplanet.net/c/monthly-updates" TargetMode="External"/><Relationship Id="rId113" Type="http://schemas.openxmlformats.org/officeDocument/2006/relationships/image" Target="media/image13.png"/><Relationship Id="rId320" Type="http://schemas.openxmlformats.org/officeDocument/2006/relationships/hyperlink" Target="http://www.initd.org/psycopg/docs/usage.html" TargetMode="External"/><Relationship Id="rId558" Type="http://schemas.openxmlformats.org/officeDocument/2006/relationships/hyperlink" Target="http://ehabitat-wps.jrc.ec.europa.eu/eSpecies/speciesValidator.html?wdpaid=785" TargetMode="External"/><Relationship Id="rId765" Type="http://schemas.openxmlformats.org/officeDocument/2006/relationships/image" Target="media/image83.png"/><Relationship Id="rId972" Type="http://schemas.openxmlformats.org/officeDocument/2006/relationships/hyperlink" Target="https://www.mapbox.com/base/styling/icons/" TargetMode="External"/><Relationship Id="rId1188" Type="http://schemas.openxmlformats.org/officeDocument/2006/relationships/hyperlink" Target="http://stackoverflow.com/questions/18578244/displaying-elements-other-than-fullscreen-element-html5-fullscreen-api" TargetMode="External"/><Relationship Id="rId1395" Type="http://schemas.openxmlformats.org/officeDocument/2006/relationships/hyperlink" Target="https://github.com/mapbox/mapbox-gl-js/issues/1715" TargetMode="External"/><Relationship Id="rId1409" Type="http://schemas.openxmlformats.org/officeDocument/2006/relationships/hyperlink" Target="https://www.mapbox.com/help/how-analysis-works/" TargetMode="External"/><Relationship Id="rId1616" Type="http://schemas.openxmlformats.org/officeDocument/2006/relationships/hyperlink" Target="https://www.digitalocean.com/community/tutorials/how-to-create-a-ssl-certificate-on-apache-for-ubuntu-14-04" TargetMode="External"/><Relationship Id="rId197" Type="http://schemas.openxmlformats.org/officeDocument/2006/relationships/hyperlink" Target="http://msdn.microsoft.com/en-us/library/bb259689.aspx%20(4.7773*256%20=%201222.9888" TargetMode="External"/><Relationship Id="rId418" Type="http://schemas.openxmlformats.org/officeDocument/2006/relationships/hyperlink" Target="http://...api/person-by-birthdate/2005/3" TargetMode="External"/><Relationship Id="rId625" Type="http://schemas.openxmlformats.org/officeDocument/2006/relationships/image" Target="media/image65.png"/><Relationship Id="rId832" Type="http://schemas.openxmlformats.org/officeDocument/2006/relationships/hyperlink" Target="https://raw.githubusercontent.com/andrewcottam/postgis_scripts/858267b453c834fe173efc7a35a6ceff6223987a/water_confusion_matrix_for_publication.sql" TargetMode="External"/><Relationship Id="rId1048" Type="http://schemas.openxmlformats.org/officeDocument/2006/relationships/hyperlink" Target="http://esri.github.io/geometry-api-java/javadoc/com/esri/core/geometry/OperatorSimplify.html" TargetMode="External"/><Relationship Id="rId1255" Type="http://schemas.openxmlformats.org/officeDocument/2006/relationships/hyperlink" Target="https://tomcat.apache.org/tomcat-8.0-doc/ssl-howto.html" TargetMode="External"/><Relationship Id="rId1462" Type="http://schemas.openxmlformats.org/officeDocument/2006/relationships/hyperlink" Target="http://pro.arcgis.com/en/pro-app/arcpy/get-started/using-conda-with-arcgis-pro.htm" TargetMode="External"/><Relationship Id="rId264" Type="http://schemas.openxmlformats.org/officeDocument/2006/relationships/hyperlink" Target="http://ecat-dev.gbif.org/api/clb" TargetMode="External"/><Relationship Id="rId471" Type="http://schemas.openxmlformats.org/officeDocument/2006/relationships/hyperlink" Target="http://h03-dev-vm7/cgi-bin/eSpecies/quadkey/132320323113002/pacount" TargetMode="External"/><Relationship Id="rId1115" Type="http://schemas.openxmlformats.org/officeDocument/2006/relationships/hyperlink" Target="https://cwiki.apache.org/confluence/display/Hive/LanguageManual+DDL" TargetMode="External"/><Relationship Id="rId1322" Type="http://schemas.openxmlformats.org/officeDocument/2006/relationships/hyperlink" Target="https://github.com/chelm/mbtiles-server" TargetMode="External"/><Relationship Id="rId1767" Type="http://schemas.openxmlformats.org/officeDocument/2006/relationships/theme" Target="theme/theme1.xml"/><Relationship Id="rId59" Type="http://schemas.openxmlformats.org/officeDocument/2006/relationships/image" Target="media/image9.png"/><Relationship Id="rId124" Type="http://schemas.openxmlformats.org/officeDocument/2006/relationships/hyperlink" Target="https://storage.googleapis.com/global-surface-water/downloads_ancillary/downloadWaterDatasets.7z" TargetMode="External"/><Relationship Id="rId569" Type="http://schemas.openxmlformats.org/officeDocument/2006/relationships/hyperlink" Target="mailto:a.cottam@gmail.com" TargetMode="External"/><Relationship Id="rId776" Type="http://schemas.openxmlformats.org/officeDocument/2006/relationships/image" Target="media/image88.png"/><Relationship Id="rId983" Type="http://schemas.openxmlformats.org/officeDocument/2006/relationships/hyperlink" Target="https://api.planet.com/basemaps/v1/mosaics/wmts?api_key=33b3bd5bbd5e4e5db1a65c44d223d46a,layer=global_monthly_2016_05_mosaic" TargetMode="External"/><Relationship Id="rId1199" Type="http://schemas.openxmlformats.org/officeDocument/2006/relationships/hyperlink" Target="http://www.postgresql.org/ftp/odbc/versions/msi/)" TargetMode="External"/><Relationship Id="rId1627" Type="http://schemas.openxmlformats.org/officeDocument/2006/relationships/hyperlink" Target="http://gitref.org/" TargetMode="External"/><Relationship Id="rId331" Type="http://schemas.openxmlformats.org/officeDocument/2006/relationships/hyperlink" Target="http://forums.arcgis.com/threads/12407-Using-WFS-with-PROPERTYNAME-parameter-in-datainterop" TargetMode="External"/><Relationship Id="rId429" Type="http://schemas.openxmlformats.org/officeDocument/2006/relationships/hyperlink" Target="http://h03-dev-vm7/cgi-bin/REST/eSpecies/bbox/60203/richness" TargetMode="External"/><Relationship Id="rId636" Type="http://schemas.openxmlformats.org/officeDocument/2006/relationships/hyperlink" Target="https://github.com/ElsevierDev/elsapy" TargetMode="External"/><Relationship Id="rId1059" Type="http://schemas.openxmlformats.org/officeDocument/2006/relationships/hyperlink" Target="http://blog.cloudera.com/blog/2012/02/cloudera-manager-log-management-event-management-and-alerting-demo-video/" TargetMode="External"/><Relationship Id="rId1266" Type="http://schemas.openxmlformats.org/officeDocument/2006/relationships/hyperlink" Target="http://jupyter.org/install.html" TargetMode="External"/><Relationship Id="rId1473" Type="http://schemas.openxmlformats.org/officeDocument/2006/relationships/hyperlink" Target="https://mapbox.github.io/rasterio/installation.html" TargetMode="External"/><Relationship Id="rId843" Type="http://schemas.openxmlformats.org/officeDocument/2006/relationships/image" Target="media/image109.png"/><Relationship Id="rId1126" Type="http://schemas.openxmlformats.org/officeDocument/2006/relationships/hyperlink" Target="https://cwiki.apache.org/confluence/display/Hive/LanguageManual+DDL" TargetMode="External"/><Relationship Id="rId1680" Type="http://schemas.openxmlformats.org/officeDocument/2006/relationships/hyperlink" Target="http://www.mappinglife.org/" TargetMode="External"/><Relationship Id="rId275" Type="http://schemas.openxmlformats.org/officeDocument/2006/relationships/hyperlink" Target="http://maps.iucnredlist.org/map.html?id=106006826" TargetMode="External"/><Relationship Id="rId482" Type="http://schemas.openxmlformats.org/officeDocument/2006/relationships/hyperlink" Target="http://ben.balter.com/2013/06/26/how-to-convert-shapefiles-to-geojson-for-use-on-github/" TargetMode="External"/><Relationship Id="rId703" Type="http://schemas.openxmlformats.org/officeDocument/2006/relationships/hyperlink" Target="https://cloud.google.com/appengine/downloads" TargetMode="External"/><Relationship Id="rId910" Type="http://schemas.openxmlformats.org/officeDocument/2006/relationships/hyperlink" Target="https://groups.google.com/forum/?fromgroups" TargetMode="External"/><Relationship Id="rId1333" Type="http://schemas.openxmlformats.org/officeDocument/2006/relationships/hyperlink" Target="http://docs.dojocampus.org/dijit/info" TargetMode="External"/><Relationship Id="rId1540" Type="http://schemas.openxmlformats.org/officeDocument/2006/relationships/hyperlink" Target="https://github.com/andrewcottam/web_apps/commit/da66e68026fa47b965d6e6b10370a6dc04e41b45" TargetMode="External"/><Relationship Id="rId1638" Type="http://schemas.openxmlformats.org/officeDocument/2006/relationships/hyperlink" Target="mailto:a.cottam@gmail.com" TargetMode="External"/><Relationship Id="rId135" Type="http://schemas.openxmlformats.org/officeDocument/2006/relationships/hyperlink" Target="https://daac.ornl.gov/cgi-bin/dsviewer.pl?ds_id=1324" TargetMode="External"/><Relationship Id="rId342" Type="http://schemas.openxmlformats.org/officeDocument/2006/relationships/hyperlink" Target="file:///C:\Users\cottaan\AppData\Roaming\Microsoft\Word\httplib2,%20unzipped%20and%20pasted%20it%20into%20E:\cottaan\Aptana%20Studio%203\Aptana%20Studio%20Workspace%20-%20nope" TargetMode="External"/><Relationship Id="rId787" Type="http://schemas.openxmlformats.org/officeDocument/2006/relationships/image" Target="media/image99.jpeg"/><Relationship Id="rId994" Type="http://schemas.openxmlformats.org/officeDocument/2006/relationships/hyperlink" Target="https://eu-commission.maps.arcgis.com/apps/MapSeries/index.html?appid=6e9b0cac8b61432fb4dc422840f18240" TargetMode="External"/><Relationship Id="rId1400" Type="http://schemas.openxmlformats.org/officeDocument/2006/relationships/hyperlink" Target="https://github.com/mapbox/mapbox-gl-js/issues/5019" TargetMode="External"/><Relationship Id="rId202" Type="http://schemas.openxmlformats.org/officeDocument/2006/relationships/hyperlink" Target="http://www.postgresql.org/docs/9.0/static/datatype-character.html%20" TargetMode="External"/><Relationship Id="rId647" Type="http://schemas.openxmlformats.org/officeDocument/2006/relationships/hyperlink" Target="https://www.mapbox.com/api-documentation/" TargetMode="External"/><Relationship Id="rId854" Type="http://schemas.openxmlformats.org/officeDocument/2006/relationships/image" Target="media/image117.png"/><Relationship Id="rId1277" Type="http://schemas.openxmlformats.org/officeDocument/2006/relationships/hyperlink" Target="https://www.coursera.org/learn/machine-learning/lecture/2DKxQ/normal-equation" TargetMode="External"/><Relationship Id="rId1484" Type="http://schemas.openxmlformats.org/officeDocument/2006/relationships/hyperlink" Target="https://repo.continuum.io/archive/Anaconda2-4.3.1-Linux-x86_64.sh" TargetMode="External"/><Relationship Id="rId1691" Type="http://schemas.openxmlformats.org/officeDocument/2006/relationships/hyperlink" Target="https://myintracomm.ec.europa.eu/staff/EN/talent-management/appraisal-promotion/appraisal-contract-agents/Pages/exercice-2018.aspx" TargetMode="External"/><Relationship Id="rId1705" Type="http://schemas.openxmlformats.org/officeDocument/2006/relationships/hyperlink" Target="https://intracomm.ec.europa.eu/dgintranet/jrc/iesnet_pims/communication/templates/index_en.htm" TargetMode="External"/><Relationship Id="rId286" Type="http://schemas.openxmlformats.org/officeDocument/2006/relationships/hyperlink" Target="http://maps.iucnredlist.org/map.html?id=161597" TargetMode="External"/><Relationship Id="rId493" Type="http://schemas.openxmlformats.org/officeDocument/2006/relationships/hyperlink" Target="https://github.com/nvkelso/natural-earth-vector/tree/master/geojson" TargetMode="External"/><Relationship Id="rId507" Type="http://schemas.openxmlformats.org/officeDocument/2006/relationships/hyperlink" Target="http://help.arcgis.com/en/webapi/javascript/arcgis/help/jshelp_start.htm" TargetMode="External"/><Relationship Id="rId714" Type="http://schemas.openxmlformats.org/officeDocument/2006/relationships/hyperlink" Target="mailto:a.cottam@gmail.com" TargetMode="External"/><Relationship Id="rId921" Type="http://schemas.openxmlformats.org/officeDocument/2006/relationships/hyperlink" Target="https://raw.githubusercontent.com/Homebrew/install/master/install" TargetMode="External"/><Relationship Id="rId1137" Type="http://schemas.openxmlformats.org/officeDocument/2006/relationships/hyperlink" Target="http://cloudera-manager.jrc.it:7180/cmf/home" TargetMode="External"/><Relationship Id="rId1344" Type="http://schemas.openxmlformats.org/officeDocument/2006/relationships/hyperlink" Target="http://www.sitepen.com/blog/2013/05/22/dojofaq-mouse-event-properties/" TargetMode="External"/><Relationship Id="rId1551" Type="http://schemas.openxmlformats.org/officeDocument/2006/relationships/image" Target="media/image194.png"/><Relationship Id="rId50" Type="http://schemas.openxmlformats.org/officeDocument/2006/relationships/hyperlink" Target="http://planet.osm.org/" TargetMode="External"/><Relationship Id="rId146" Type="http://schemas.openxmlformats.org/officeDocument/2006/relationships/hyperlink" Target="file:///E:\cottaan\Documents\ArcGIS\Datasets\gaul_eez\jrc_gaul_2015_from_andreas_spatial_lite_db.shp" TargetMode="External"/><Relationship Id="rId353" Type="http://schemas.openxmlformats.org/officeDocument/2006/relationships/hyperlink" Target="mailto:speciescharisma@yahoo.co.uk" TargetMode="External"/><Relationship Id="rId560" Type="http://schemas.openxmlformats.org/officeDocument/2006/relationships/hyperlink" Target="https://developers.google.com/identity/sign-in/web/" TargetMode="External"/><Relationship Id="rId798" Type="http://schemas.openxmlformats.org/officeDocument/2006/relationships/hyperlink" Target="https://github.com/andrewcottam/water_detection_python_scripts/blob/master/populateRandomField.py" TargetMode="External"/><Relationship Id="rId1190" Type="http://schemas.openxmlformats.org/officeDocument/2006/relationships/hyperlink" Target="https://material.io/" TargetMode="External"/><Relationship Id="rId1204" Type="http://schemas.openxmlformats.org/officeDocument/2006/relationships/hyperlink" Target="https://sites.google.com/site/advancedgisprog/other-resources/arcgis-anaconda-packages" TargetMode="External"/><Relationship Id="rId1411" Type="http://schemas.openxmlformats.org/officeDocument/2006/relationships/image" Target="media/image180.png"/><Relationship Id="rId1649" Type="http://schemas.openxmlformats.org/officeDocument/2006/relationships/hyperlink" Target="https://help.github.com/articles/merging-an-upstream-repository-into-your-fork/" TargetMode="External"/><Relationship Id="rId213" Type="http://schemas.openxmlformats.org/officeDocument/2006/relationships/hyperlink" Target="https://github.com/cavorite/python-avro" TargetMode="External"/><Relationship Id="rId420" Type="http://schemas.openxmlformats.org/officeDocument/2006/relationships/hyperlink" Target="http://www.in-nomine.org/2009/04/03/jsonp-with-werkzeug/" TargetMode="External"/><Relationship Id="rId65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65" Type="http://schemas.openxmlformats.org/officeDocument/2006/relationships/image" Target="media/image120.png"/><Relationship Id="rId1050" Type="http://schemas.openxmlformats.org/officeDocument/2006/relationships/hyperlink" Target="http://esri.github.io/geometry-api-java/doc/Polygon.html" TargetMode="External"/><Relationship Id="rId1288" Type="http://schemas.openxmlformats.org/officeDocument/2006/relationships/hyperlink" Target="https://medium.com/@vivek.yadav/how-neural-networks-learn-nonlinear-functions-and-classify-linearly-non-separable-data-22328e7e5be1" TargetMode="External"/><Relationship Id="rId1495" Type="http://schemas.openxmlformats.org/officeDocument/2006/relationships/hyperlink" Target="http://cloudera-manager.jrc.it:7180/cmf/home" TargetMode="External"/><Relationship Id="rId1509" Type="http://schemas.openxmlformats.org/officeDocument/2006/relationships/hyperlink" Target="http://fedoranews.org/alex/tutorial/rpm/3.shtml" TargetMode="External"/><Relationship Id="rId1716" Type="http://schemas.openxmlformats.org/officeDocument/2006/relationships/hyperlink" Target="https://community.c9.io/search?q=Bluecoat" TargetMode="External"/><Relationship Id="rId29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518" Type="http://schemas.openxmlformats.org/officeDocument/2006/relationships/hyperlink" Target="https://github.com/andrewcottam/eSpecies-Client-Demo/blob/master/classes/ThresholdLayer.js" TargetMode="External"/><Relationship Id="rId725" Type="http://schemas.openxmlformats.org/officeDocument/2006/relationships/hyperlink" Target="mailto:a.cottam@gmail.com" TargetMode="External"/><Relationship Id="rId932" Type="http://schemas.openxmlformats.org/officeDocument/2006/relationships/hyperlink" Target="https://sites.google.com/site/earthengineapidocs/reference/functions" TargetMode="External"/><Relationship Id="rId1148" Type="http://schemas.openxmlformats.org/officeDocument/2006/relationships/hyperlink" Target="http://sqoop.apache.org/docs/1.99.5/Sqoop5MinutesDemo.html" TargetMode="External"/><Relationship Id="rId1355" Type="http://schemas.openxmlformats.org/officeDocument/2006/relationships/hyperlink" Target="http://dojotoolkit.org/reference-guide/dijit/themes.html" TargetMode="External"/><Relationship Id="rId1562" Type="http://schemas.openxmlformats.org/officeDocument/2006/relationships/hyperlink" Target="https://gist.github.com/andrewcottam/f2106b6103aec5a159310b843b01f06a" TargetMode="External"/><Relationship Id="rId157" Type="http://schemas.openxmlformats.org/officeDocument/2006/relationships/hyperlink" Target="http://geojson.io/" TargetMode="External"/><Relationship Id="rId364"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008" Type="http://schemas.openxmlformats.org/officeDocument/2006/relationships/hyperlink" Target="http://mappingcenter.esri.com/index.cfm?fa=arcgisResources.more" TargetMode="External"/><Relationship Id="rId1215" Type="http://schemas.openxmlformats.org/officeDocument/2006/relationships/hyperlink" Target="http://blogs.esri.com/esri/arcgis/2011/08/29/multiprocessing/" TargetMode="External"/><Relationship Id="rId1422" Type="http://schemas.openxmlformats.org/officeDocument/2006/relationships/hyperlink" Target="https://reacttraining.com/react-router/web/api/Route/path-string" TargetMode="External"/><Relationship Id="rId61" Type="http://schemas.openxmlformats.org/officeDocument/2006/relationships/hyperlink" Target="http://www.openstreetmap.org/changeset/51330421" TargetMode="External"/><Relationship Id="rId571" Type="http://schemas.openxmlformats.org/officeDocument/2006/relationships/hyperlink" Target="mailto:A.cottam@gmail.com" TargetMode="External"/><Relationship Id="rId669" Type="http://schemas.openxmlformats.org/officeDocument/2006/relationships/hyperlink" Target="http://www.gbif.org/occurrence/search?GEOMETRY=116.488037+6.249776%2C116.488037+5.993070%2C116.735229+5.993070%2C116.735229+6.249776%2C116.488037+6.249776&amp;TAXON_KEY=5227762" TargetMode="External"/><Relationship Id="rId876" Type="http://schemas.openxmlformats.org/officeDocument/2006/relationships/hyperlink" Target="https://ee-api.appspot.com/b3ed5496bfdb08d734c4f3a28a8e172b" TargetMode="External"/><Relationship Id="rId1299" Type="http://schemas.openxmlformats.org/officeDocument/2006/relationships/hyperlink" Target="https://www.kaggle.com/c/planet-understanding-the-amazon-from-space" TargetMode="External"/><Relationship Id="rId1727" Type="http://schemas.openxmlformats.org/officeDocument/2006/relationships/hyperlink" Target="http://wokinfo.com/"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highscalability.com/unorthodox-approach-database-design-coming-shard" TargetMode="External"/><Relationship Id="rId431" Type="http://schemas.openxmlformats.org/officeDocument/2006/relationships/hyperlink" Target="http://help.arcgis.com/en/webapps/flexviewer/extenthelper/flexviewer_extenthelper.html" TargetMode="External"/><Relationship Id="rId529" Type="http://schemas.openxmlformats.org/officeDocument/2006/relationships/hyperlink" Target="https://github.com/Vizzuality/visualraster" TargetMode="External"/><Relationship Id="rId736" Type="http://schemas.openxmlformats.org/officeDocument/2006/relationships/hyperlink" Target="https://community.c9.io/t/setting-up-phppgadmin/1571" TargetMode="External"/><Relationship Id="rId1061" Type="http://schemas.openxmlformats.org/officeDocument/2006/relationships/hyperlink" Target="http://hadoop-m1:8088/" TargetMode="External"/><Relationship Id="rId1159" Type="http://schemas.openxmlformats.org/officeDocument/2006/relationships/hyperlink" Target="https://github.com/andrewcottam/apache-hive-files/blob/260ee4ec5790e0b975b7adf956da82fabdfd5b19/species_preprocessing_4.sql" TargetMode="External"/><Relationship Id="rId1366" Type="http://schemas.openxmlformats.org/officeDocument/2006/relationships/hyperlink" Target="http://help.arcgis.com/en/webapi/javascript/arcgis/help/jsapi/api_codeassist.htm" TargetMode="External"/><Relationship Id="rId168" Type="http://schemas.openxmlformats.org/officeDocument/2006/relationships/hyperlink" Target="http://trac.osgeo.org/osgeo4w/" TargetMode="External"/><Relationship Id="rId943" Type="http://schemas.openxmlformats.org/officeDocument/2006/relationships/hyperlink" Target="https://groups.google.com/forum/" TargetMode="External"/><Relationship Id="rId1019" Type="http://schemas.openxmlformats.org/officeDocument/2006/relationships/hyperlink" Target="http://www.cloudera.com/content/cloudera/en/resources/library/training/cloudera-essentials-for-apache-hadoop-the-motivation-for-hadoop.html" TargetMode="External"/><Relationship Id="rId1573" Type="http://schemas.openxmlformats.org/officeDocument/2006/relationships/hyperlink" Target="pdates%20can%20take%20anywhere%20from%205%20to%2010%20minutes%20to%20show%20on%20your%20live%20map." TargetMode="External"/><Relationship Id="rId72" Type="http://schemas.openxmlformats.org/officeDocument/2006/relationships/hyperlink" Target="http://esa.un.org/unpd/wpp/" TargetMode="External"/><Relationship Id="rId375" Type="http://schemas.openxmlformats.org/officeDocument/2006/relationships/hyperlink" Target="http://www.bing.com/images/search?q=%2B%22Cardinalis+cardinalis%22&amp;go=&amp;qs=n&amp;form=QBIR&amp;qft=%2Bfilterui%3Aphoto-photo&amp;pq=%2B%22cardinalis+cardinalis%22&amp;sc=0-14&amp;sp=-1&amp;sk=" TargetMode="External"/><Relationship Id="rId582" Type="http://schemas.openxmlformats.org/officeDocument/2006/relationships/hyperlink" Target="https://community.c9.io/t/workspace-stuck-in-the-archiving-state-with-migration-note/14235" TargetMode="External"/><Relationship Id="rId803" Type="http://schemas.openxmlformats.org/officeDocument/2006/relationships/hyperlink" Target="http://docs.safe.com/fme/html/FME_Transformers/Default.htm" TargetMode="External"/><Relationship Id="rId1226" Type="http://schemas.openxmlformats.org/officeDocument/2006/relationships/hyperlink" Target="http://help.arcgis.com/en/arcgisdesktop/10.0/help/index.html" TargetMode="External"/><Relationship Id="rId1433" Type="http://schemas.openxmlformats.org/officeDocument/2006/relationships/hyperlink" Target="http://www.material-ui.com" TargetMode="External"/><Relationship Id="rId1640" Type="http://schemas.openxmlformats.org/officeDocument/2006/relationships/hyperlink" Target="https://github.com/kriszyp/xstyle.git" TargetMode="External"/><Relationship Id="rId1738" Type="http://schemas.openxmlformats.org/officeDocument/2006/relationships/hyperlink" Target="http://ehabitat-wps.jrc.ec.europa.eu/cgi-bin/wdpa2011" TargetMode="External"/><Relationship Id="rId3" Type="http://schemas.openxmlformats.org/officeDocument/2006/relationships/styles" Target="styles.xml"/><Relationship Id="rId235" Type="http://schemas.openxmlformats.org/officeDocument/2006/relationships/hyperlink" Target="http://nosql.mypopescu.com/post/6412803549/nosql-databases-what-why-and-when" TargetMode="External"/><Relationship Id="rId442"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887" Type="http://schemas.openxmlformats.org/officeDocument/2006/relationships/image" Target="media/image130.png"/><Relationship Id="rId1072" Type="http://schemas.openxmlformats.org/officeDocument/2006/relationships/hyperlink" Target="http://hadoop.apache.org/docs/current/hadoop-project-dist/hadoop-common/FileSystemShell.html" TargetMode="External"/><Relationship Id="rId1500" Type="http://schemas.openxmlformats.org/officeDocument/2006/relationships/hyperlink" Target="http://www.tightvnc.com/%20for%20information%20on%20TightVNC" TargetMode="External"/><Relationship Id="rId30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47" Type="http://schemas.openxmlformats.org/officeDocument/2006/relationships/hyperlink" Target="https://console.cloud.google.com/storage/browser/geeimageserver.appspot.com/" TargetMode="External"/><Relationship Id="rId954" Type="http://schemas.openxmlformats.org/officeDocument/2006/relationships/hyperlink" Target="https://support.google.com/fusiontables/answer/171181?hl=en" TargetMode="External"/><Relationship Id="rId1377" Type="http://schemas.openxmlformats.org/officeDocument/2006/relationships/hyperlink" Target="https://gitter.im/Leaflet/Leaflet" TargetMode="External"/><Relationship Id="rId1584" Type="http://schemas.openxmlformats.org/officeDocument/2006/relationships/image" Target="media/image199.png"/><Relationship Id="rId83" Type="http://schemas.openxmlformats.org/officeDocument/2006/relationships/hyperlink" Target="http://api.iucnredlist.org/common_names/Acantharctus-posteli.json" TargetMode="External"/><Relationship Id="rId179" Type="http://schemas.openxmlformats.org/officeDocument/2006/relationships/hyperlink" Target="http://help.arcgis.com/en/arcgisdesktop/10.0/help/index.html" TargetMode="External"/><Relationship Id="rId386" Type="http://schemas.openxmlformats.org/officeDocument/2006/relationships/hyperlink" Target="http://www.mappinglife.org/list?dsid=iucn_mammals&amp;lon=8.79&amp;lat=45.58&amp;radius=1000&amp;taxa=Mammalia" TargetMode="External"/><Relationship Id="rId593" Type="http://schemas.openxmlformats.org/officeDocument/2006/relationships/hyperlink" Target="https://andrewcottam.github.io/node-js/biopama-demo/build/" TargetMode="External"/><Relationship Id="rId607" Type="http://schemas.openxmlformats.org/officeDocument/2006/relationships/hyperlink" Target="https://github.com/c9/c9.ide.language.codeintel" TargetMode="External"/><Relationship Id="rId814" Type="http://schemas.openxmlformats.org/officeDocument/2006/relationships/hyperlink" Target="https://github.com/andrewcottam/ArcGIS-Geoprocessing-Scripts/blob/master/src/UpdateWaterClass.py" TargetMode="External"/><Relationship Id="rId1237" Type="http://schemas.openxmlformats.org/officeDocument/2006/relationships/hyperlink" Target="http://pydev.org/download.html" TargetMode="External"/><Relationship Id="rId1444" Type="http://schemas.openxmlformats.org/officeDocument/2006/relationships/hyperlink" Target="https://github.com/smeijer/leaflet-geosearch.git" TargetMode="External"/><Relationship Id="rId1651" Type="http://schemas.openxmlformats.org/officeDocument/2006/relationships/hyperlink" Target="https://github.com/andrewcottam/general" TargetMode="External"/><Relationship Id="rId246" Type="http://schemas.openxmlformats.org/officeDocument/2006/relationships/hyperlink" Target="http://devmag.org.za/2011/02/23/quadtrees-implementation/" TargetMode="External"/><Relationship Id="rId453" Type="http://schemas.openxmlformats.org/officeDocument/2006/relationships/hyperlink" Target="http://h03-dev-vm7/cgi-bin/eSpecies/getQuadkeyLatLong/6.446317749457646,116.905517578125" TargetMode="External"/><Relationship Id="rId660" Type="http://schemas.openxmlformats.org/officeDocument/2006/relationships/hyperlink" Target="http://downloads.wdpa.org/ArcGIS/rest/services/EuroGEOSS/EuroGEOSS_WDPA/MapServer/1/query/query?where=Site_ID%3D785&amp;returnGeometry=false&amp;outSR=&amp;outFields=Name&amp;f=pjson" TargetMode="External"/><Relationship Id="rId898" Type="http://schemas.openxmlformats.org/officeDocument/2006/relationships/image" Target="media/image135.png"/><Relationship Id="rId1083" Type="http://schemas.openxmlformats.org/officeDocument/2006/relationships/image" Target="media/image159.png"/><Relationship Id="rId1290" Type="http://schemas.openxmlformats.org/officeDocument/2006/relationships/hyperlink" Target="http://172.17.0.6:8081" TargetMode="External"/><Relationship Id="rId1304" Type="http://schemas.openxmlformats.org/officeDocument/2006/relationships/hyperlink" Target="http://h05-prod-vm100.jrc.it:8080/geoserver/web/" TargetMode="External"/><Relationship Id="rId1511" Type="http://schemas.openxmlformats.org/officeDocument/2006/relationships/hyperlink" Target="https://community.c9.io/t/how-do-i-clear-up-disk-space-after-its-full/213/2" TargetMode="External"/><Relationship Id="rId1749" Type="http://schemas.openxmlformats.org/officeDocument/2006/relationships/hyperlink" Target="http://www.gnome-hovel.com/index.php?p=comments&amp;e=129" TargetMode="External"/><Relationship Id="rId106" Type="http://schemas.openxmlformats.org/officeDocument/2006/relationships/hyperlink" Target="https://sentinel.esa.int/documents/247904/685163/Sentinel-1_User_Handbook" TargetMode="External"/><Relationship Id="rId313" Type="http://schemas.openxmlformats.org/officeDocument/2006/relationships/hyperlink" Target="http://resources.arcgis.com/en/help/main/10.2/index.html" TargetMode="External"/><Relationship Id="rId758" Type="http://schemas.openxmlformats.org/officeDocument/2006/relationships/image" Target="media/image77.png"/><Relationship Id="rId965" Type="http://schemas.openxmlformats.org/officeDocument/2006/relationships/hyperlink" Target="https://c.tiles.mapbox.com/v4/digitalglobe.nmmhkk79/10/501/467.png?access_token=pk.eyJ1IjoiZGlnaXRhbGdsb2JlIiwiYSI6ImNpbmJscnhhZTBudmp0cWx3MXI5bWt0djgifQ.9DibR63tG-LY6FvjDLhCXg" TargetMode="External"/><Relationship Id="rId1150" Type="http://schemas.openxmlformats.org/officeDocument/2006/relationships/hyperlink" Target="http://hadoop-h05:8088/cluster" TargetMode="External"/><Relationship Id="rId1388" Type="http://schemas.openxmlformats.org/officeDocument/2006/relationships/hyperlink" Target="https://www.mapbox.com/mapbox-gl-js/api/" TargetMode="External"/><Relationship Id="rId1595" Type="http://schemas.openxmlformats.org/officeDocument/2006/relationships/hyperlink" Target="https://mapzen.com/tangram/play" TargetMode="External"/><Relationship Id="rId1609" Type="http://schemas.openxmlformats.org/officeDocument/2006/relationships/image" Target="media/image201.png"/><Relationship Id="rId10" Type="http://schemas.openxmlformats.org/officeDocument/2006/relationships/hyperlink" Target="http://localhost/pa5.php" TargetMode="External"/><Relationship Id="rId94" Type="http://schemas.openxmlformats.org/officeDocument/2006/relationships/hyperlink" Target="file:///C:\Users\cottaan\AppData\Local\Temp\arc7A2F\iucn_rl_species_2014_2_no_sens0.txt" TargetMode="External"/><Relationship Id="rId397" Type="http://schemas.openxmlformats.org/officeDocument/2006/relationships/hyperlink" Target="http://h03-dev-vm7/eSpecies-REST/index.php" TargetMode="External"/><Relationship Id="rId520" Type="http://schemas.openxmlformats.org/officeDocument/2006/relationships/image" Target="media/image47.png"/><Relationship Id="rId618" Type="http://schemas.openxmlformats.org/officeDocument/2006/relationships/hyperlink" Target="https://github.com/c9/install" TargetMode="External"/><Relationship Id="rId825" Type="http://schemas.openxmlformats.org/officeDocument/2006/relationships/hyperlink" Target="https://github.com/andrewcottam/postgis_scripts/blob/master/water%20validation%20stratify%20by%20grid_feng.sql" TargetMode="External"/><Relationship Id="rId1248" Type="http://schemas.openxmlformats.org/officeDocument/2006/relationships/hyperlink" Target="https://www.eclipse.org/downloads/download.php?file=/oomph/epp/mars/R2/eclipse-inst-win64.exe" TargetMode="External"/><Relationship Id="rId1455" Type="http://schemas.openxmlformats.org/officeDocument/2006/relationships/hyperlink" Target="http://www.saddi.com/software/flup/dist/flup-1.0.2.tar.gz" TargetMode="External"/><Relationship Id="rId1662" Type="http://schemas.openxmlformats.org/officeDocument/2006/relationships/image" Target="media/image205.png"/><Relationship Id="rId257"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64" Type="http://schemas.openxmlformats.org/officeDocument/2006/relationships/hyperlink" Target="http://h03-dev-vm7/cgi-bin/eSpecies/bbox/25728,16008,27776,17032/richness/map/aves" TargetMode="External"/><Relationship Id="rId1010" Type="http://schemas.openxmlformats.org/officeDocument/2006/relationships/hyperlink" Target="http://forums.esri.com/Thread.asp?c=93&amp;f=984&amp;t=288607" TargetMode="External"/><Relationship Id="rId1094" Type="http://schemas.openxmlformats.org/officeDocument/2006/relationships/hyperlink" Target="https://groups.google.com/a/cloudera.org/forum/" TargetMode="External"/><Relationship Id="rId1108" Type="http://schemas.openxmlformats.org/officeDocument/2006/relationships/hyperlink" Target="https://cwiki.apache.org/confluence/display/Hive/HBaseIntegration" TargetMode="External"/><Relationship Id="rId1315"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17" Type="http://schemas.openxmlformats.org/officeDocument/2006/relationships/hyperlink" Target="https://code.earthengine.google.com/56964073903dc9fe70a09ee71fc1212b" TargetMode="External"/><Relationship Id="rId671" Type="http://schemas.openxmlformats.org/officeDocument/2006/relationships/hyperlink" Target="http://api.gbif.org/v0.9/species/match?name=Argusianus%20argus" TargetMode="External"/><Relationship Id="rId769" Type="http://schemas.openxmlformats.org/officeDocument/2006/relationships/hyperlink" Target="https://ee-api.appspot.com/5cb2a329782cb94ac335d42e0becf414" TargetMode="External"/><Relationship Id="rId976" Type="http://schemas.openxmlformats.org/officeDocument/2006/relationships/image" Target="media/image152.png"/><Relationship Id="rId1399" Type="http://schemas.openxmlformats.org/officeDocument/2006/relationships/image" Target="media/image177.png"/><Relationship Id="rId324" Type="http://schemas.openxmlformats.org/officeDocument/2006/relationships/hyperlink" Target="http://blog.opengeo.org/2010/10/05/parallel-postgis/" TargetMode="External"/><Relationship Id="rId531" Type="http://schemas.openxmlformats.org/officeDocument/2006/relationships/hyperlink" Target="https://developer.mozilla.org/en/Canvas_tutorial/Compositing" TargetMode="External"/><Relationship Id="rId629" Type="http://schemas.openxmlformats.org/officeDocument/2006/relationships/hyperlink" Target="https://aws.amazon.com/documentation/cli/" TargetMode="External"/><Relationship Id="rId1161" Type="http://schemas.openxmlformats.org/officeDocument/2006/relationships/hyperlink" Target="https://github.com/andrewcottam/apache-hive-files/blob/ebe7f2131d95456e80d8662e8ae16e6a1e09eef2/species_preprocessing_2.sql" TargetMode="External"/><Relationship Id="rId1259" Type="http://schemas.openxmlformats.org/officeDocument/2006/relationships/hyperlink" Target="http://services.arcgisonline.com/arcgis/rest/services/World_Topo_Map/MapServer/WMTS/" TargetMode="External"/><Relationship Id="rId1466" Type="http://schemas.openxmlformats.org/officeDocument/2006/relationships/hyperlink" Target="https://pypi.python.org/pypi/moviepy/0.2.1.6.4" TargetMode="External"/><Relationship Id="rId836" Type="http://schemas.openxmlformats.org/officeDocument/2006/relationships/hyperlink" Target="file:///E:\cottaan\My%20Documents\ArcGIS\Google%20Earth%20Engine%20Downloads\final%20validation%20results" TargetMode="External"/><Relationship Id="rId1021" Type="http://schemas.openxmlformats.org/officeDocument/2006/relationships/hyperlink" Target="http://www.cloudera.com/content/cloudera/en/resources/library/training/cloudera-essentials-for-apache-hadoop-3-of-6-solving-business-challenges-with-apache-hadoop.html" TargetMode="External"/><Relationship Id="rId1119" Type="http://schemas.openxmlformats.org/officeDocument/2006/relationships/hyperlink" Target="https://github.com/Esri/spatial-framework-for-hadoop" TargetMode="External"/><Relationship Id="rId1673" Type="http://schemas.openxmlformats.org/officeDocument/2006/relationships/hyperlink" Target="https://github.com/JazzCore/python-pdfkit/wiki/Using-wkhtmltopdf-without-X-server" TargetMode="External"/><Relationship Id="rId903" Type="http://schemas.openxmlformats.org/officeDocument/2006/relationships/hyperlink" Target="https://www.google.com/fusiontables/DataSource?docid=1iaDSeBv1p13wlwcB7wG4cMMpWF5URPE-bmOWUGD1" TargetMode="External"/><Relationship Id="rId1326" Type="http://schemas.openxmlformats.org/officeDocument/2006/relationships/hyperlink" Target="http://www.vogella.com/tutorials/JUnit/article.html" TargetMode="External"/><Relationship Id="rId1533" Type="http://schemas.openxmlformats.org/officeDocument/2006/relationships/hyperlink" Target="https://www.mapbox.com/blog/vector-tile-spec-changes/" TargetMode="External"/><Relationship Id="rId174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32" Type="http://schemas.openxmlformats.org/officeDocument/2006/relationships/hyperlink" Target="http://www.ga.gov.au/marine/jurisdiction/maritime-boundary-definitions.html" TargetMode="External"/><Relationship Id="rId1600" Type="http://schemas.openxmlformats.org/officeDocument/2006/relationships/hyperlink" Target="https://mapzen.com" TargetMode="External"/><Relationship Id="rId181" Type="http://schemas.openxmlformats.org/officeDocument/2006/relationships/hyperlink" Target="http://79.125.16.106/IUCN/mapper/index.html?ID_NO=2358" TargetMode="External"/><Relationship Id="rId279" Type="http://schemas.openxmlformats.org/officeDocument/2006/relationships/hyperlink" Target="http://www.iucnredlist.org/details/23061/0" TargetMode="External"/><Relationship Id="rId486" Type="http://schemas.openxmlformats.org/officeDocument/2006/relationships/hyperlink" Target="https://gist.github.com/andrewcottam/6353997" TargetMode="External"/><Relationship Id="rId693" Type="http://schemas.openxmlformats.org/officeDocument/2006/relationships/hyperlink" Target="https://developers.google.com/earth-engine/python_install-datalab-gcp" TargetMode="External"/><Relationship Id="rId139" Type="http://schemas.openxmlformats.org/officeDocument/2006/relationships/hyperlink" Target="http://forums.arcgis.com/threads/41104-polygon-with-holes-arcpy.AsShape-is-broken?highlight=arcpy+geometry+part" TargetMode="External"/><Relationship Id="rId346" Type="http://schemas.openxmlformats.org/officeDocument/2006/relationships/hyperlink" Target="http://code.google.com/apis/ajax/playground/" TargetMode="External"/><Relationship Id="rId553" Type="http://schemas.openxmlformats.org/officeDocument/2006/relationships/hyperlink" Target="https://intragate.ec.europa.eu/cas/login" TargetMode="External"/><Relationship Id="rId760" Type="http://schemas.openxmlformats.org/officeDocument/2006/relationships/hyperlink" Target="http://landsat.usgs.gov/L8QualityAssessmentBand.php" TargetMode="External"/><Relationship Id="rId998" Type="http://schemas.openxmlformats.org/officeDocument/2006/relationships/hyperlink" Target="https://azure.microsoft.com/en-us/blog/microsoft-and-esri-launch-geospatial-ai-on-azure/" TargetMode="External"/><Relationship Id="rId1183" Type="http://schemas.openxmlformats.org/officeDocument/2006/relationships/hyperlink" Target="https://forestparkmap.org/" TargetMode="External"/><Relationship Id="rId1390" Type="http://schemas.openxmlformats.org/officeDocument/2006/relationships/hyperlink" Target="https://blog.mapbox.com/mapbox-gl-js-react-764da6cc074a" TargetMode="External"/><Relationship Id="rId206" Type="http://schemas.openxmlformats.org/officeDocument/2006/relationships/image" Target="media/image25.jpeg"/><Relationship Id="rId413" Type="http://schemas.openxmlformats.org/officeDocument/2006/relationships/hyperlink" Target="http://www.reddit.com/r/Python/comments/g3th5/best_python_framework_for_web_app_and_restful/" TargetMode="External"/><Relationship Id="rId858" Type="http://schemas.openxmlformats.org/officeDocument/2006/relationships/hyperlink" Target="https://raw.githubusercontent.com/andrewcottam/postgis_scripts/a763d41b13322d80b5ec519d5bace462232b6573/gaul_areas_csv_to_postgresql.fmw" TargetMode="External"/><Relationship Id="rId1043" Type="http://schemas.openxmlformats.org/officeDocument/2006/relationships/hyperlink" Target="http://h05-nn01.jrc.it:50070/" TargetMode="External"/><Relationship Id="rId1488" Type="http://schemas.openxmlformats.org/officeDocument/2006/relationships/hyperlink" Target="http://www.linuxproblem.org/art_9.html" TargetMode="External"/><Relationship Id="rId1695" Type="http://schemas.openxmlformats.org/officeDocument/2006/relationships/hyperlink" Target="https://ec.europa.eu/dgs/personnel_administration/open_applications/CV_Cand/index.cfm" TargetMode="External"/><Relationship Id="rId620" Type="http://schemas.openxmlformats.org/officeDocument/2006/relationships/hyperlink" Target="https://community.c9.io/t/embedded-preview-forces-https/1424" TargetMode="External"/><Relationship Id="rId718"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925" Type="http://schemas.openxmlformats.org/officeDocument/2006/relationships/hyperlink" Target="https://developers.google.com/earth-engine/python_install_manual" TargetMode="External"/><Relationship Id="rId1250" Type="http://schemas.openxmlformats.org/officeDocument/2006/relationships/image" Target="media/image171.png"/><Relationship Id="rId1348" Type="http://schemas.openxmlformats.org/officeDocument/2006/relationships/hyperlink" Target="https://stackoverflow.com/questions/26531409/how-can-i-load-non-amd-dependencies-in-the-defined-order-with-dojo" TargetMode="External"/><Relationship Id="rId1555" Type="http://schemas.openxmlformats.org/officeDocument/2006/relationships/hyperlink" Target="https://github.com/mapbox/mapbox-gl-js/issues/1567" TargetMode="External"/><Relationship Id="rId1762" Type="http://schemas.openxmlformats.org/officeDocument/2006/relationships/hyperlink" Target="http://www.protectedplanet.net/sites/1250" TargetMode="External"/><Relationship Id="rId1110" Type="http://schemas.openxmlformats.org/officeDocument/2006/relationships/hyperlink" Target="https://cwiki.apache.org/confluence/display/Hive/Configuration+Properties" TargetMode="External"/><Relationship Id="rId1208" Type="http://schemas.openxmlformats.org/officeDocument/2006/relationships/image" Target="media/image166.png"/><Relationship Id="rId1415" Type="http://schemas.openxmlformats.org/officeDocument/2006/relationships/hyperlink" Target="https://github.com/mapbox/vt2geojson" TargetMode="External"/><Relationship Id="rId54" Type="http://schemas.openxmlformats.org/officeDocument/2006/relationships/hyperlink" Target="https://wiki.openstreetmap.org/wiki/Overpass_turbo" TargetMode="External"/><Relationship Id="rId1622" Type="http://schemas.openxmlformats.org/officeDocument/2006/relationships/hyperlink" Target="http://www.nathankerr.com/projects/parallel-gis-processing/alternative_approaches_to_parallel_gis_processing.pdf" TargetMode="External"/><Relationship Id="rId270" Type="http://schemas.openxmlformats.org/officeDocument/2006/relationships/image" Target="media/image30.jpeg"/><Relationship Id="rId130" Type="http://schemas.openxmlformats.org/officeDocument/2006/relationships/hyperlink" Target="http://desktop.arcgis.com/en/arcmap/10.3/manage-data/raster-and-images/key-concepts-of-raster-dataset-color-maps.htm" TargetMode="External"/><Relationship Id="rId368"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75" Type="http://schemas.openxmlformats.org/officeDocument/2006/relationships/hyperlink" Target="https://leaflet-map-blishten.c9users.io/index.html" TargetMode="External"/><Relationship Id="rId782" Type="http://schemas.openxmlformats.org/officeDocument/2006/relationships/image" Target="media/image94.png"/><Relationship Id="rId228" Type="http://schemas.openxmlformats.org/officeDocument/2006/relationships/hyperlink" Target="http://www.postgis.org/docs/PostGIS_FAQ.html" TargetMode="External"/><Relationship Id="rId435" Type="http://schemas.openxmlformats.org/officeDocument/2006/relationships/hyperlink" Target="http://dopa-services.jrc.ec.europa.eu/services/especies/get_pa_species_list2?wdpa_id=785&amp;rlstatus=EN&amp;format=json" TargetMode="External"/><Relationship Id="rId642" Type="http://schemas.openxmlformats.org/officeDocument/2006/relationships/hyperlink" Target="https://api.elsevier.com/content/author/author_id/55344624600?apiKey=700793c78c8fb1d736eb7030bb874bda&amp;httpAccept=application/json" TargetMode="External"/><Relationship Id="rId1065" Type="http://schemas.openxmlformats.org/officeDocument/2006/relationships/hyperlink" Target="http://hadoop.apache.org/docs/r0.20.0/hdfs_user_guide.html" TargetMode="External"/><Relationship Id="rId1272" Type="http://schemas.openxmlformats.org/officeDocument/2006/relationships/hyperlink" Target="http://nbviewer.jupyter.org/" TargetMode="External"/><Relationship Id="rId502" Type="http://schemas.openxmlformats.org/officeDocument/2006/relationships/hyperlink" Target="http://fise.jrc.ec.europa.eu/canhemon/slippy_map_ol2/" TargetMode="External"/><Relationship Id="rId947" Type="http://schemas.openxmlformats.org/officeDocument/2006/relationships/hyperlink" Target="https://earthengine.googlesource.com/" TargetMode="External"/><Relationship Id="rId1132" Type="http://schemas.openxmlformats.org/officeDocument/2006/relationships/hyperlink" Target="http://hadoop-h05:8888/about/" TargetMode="External"/><Relationship Id="rId1577" Type="http://schemas.openxmlformats.org/officeDocument/2006/relationships/hyperlink" Target="http://tangrams.github.io/explorer" TargetMode="External"/><Relationship Id="rId76" Type="http://schemas.openxmlformats.org/officeDocument/2006/relationships/hyperlink" Target="http://video.esri.com/watch/2313/latest-innovations-from-esris-applications-prototype-lab" TargetMode="External"/><Relationship Id="rId807" Type="http://schemas.openxmlformats.org/officeDocument/2006/relationships/hyperlink" Target="https://github.com/andrewcottam/water_detection_python_scripts/blob/master/comparePixelValues.py" TargetMode="External"/><Relationship Id="rId1437" Type="http://schemas.openxmlformats.org/officeDocument/2006/relationships/image" Target="media/image184.png"/><Relationship Id="rId1644" Type="http://schemas.openxmlformats.org/officeDocument/2006/relationships/hyperlink" Target="https://makandracards.com/ff-it/21967-git-temporarily-revert-to-previous-commit" TargetMode="External"/><Relationship Id="rId1504" Type="http://schemas.openxmlformats.org/officeDocument/2006/relationships/hyperlink" Target="httpd:%20premature%20connection%20close" TargetMode="External"/><Relationship Id="rId1711" Type="http://schemas.openxmlformats.org/officeDocument/2006/relationships/hyperlink" Target="http://wab.jrc.cec.eu.int/tas2/dsp_weektsperson.cfm" TargetMode="External"/><Relationship Id="rId292" Type="http://schemas.openxmlformats.org/officeDocument/2006/relationships/hyperlink" Target="https://groups.google.com/forum/" TargetMode="External"/><Relationship Id="rId597" Type="http://schemas.openxmlformats.org/officeDocument/2006/relationships/hyperlink" Target="https://github.com/translate/translate/issues/3384" TargetMode="External"/><Relationship Id="rId152" Type="http://schemas.openxmlformats.org/officeDocument/2006/relationships/image" Target="media/image21.png"/><Relationship Id="rId457" Type="http://schemas.openxmlformats.org/officeDocument/2006/relationships/hyperlink" Target="http://h03-dev-vm7/cgi-bin/eSpecies/pa/xyz/785" TargetMode="External"/><Relationship Id="rId1087" Type="http://schemas.openxmlformats.org/officeDocument/2006/relationships/hyperlink" Target="https://github.com/Esri/geometry-api-java" TargetMode="External"/><Relationship Id="rId1294" Type="http://schemas.openxmlformats.org/officeDocument/2006/relationships/hyperlink" Target="https://www.tensorflow.org/api_guides/python/control_flow_ops" TargetMode="External"/><Relationship Id="rId664" Type="http://schemas.openxmlformats.org/officeDocument/2006/relationships/hyperlink" Target="http://ecat-dev.gbif.org/ws/usage/?q=Panthera%20leo&amp;rkey=1" TargetMode="External"/><Relationship Id="rId871" Type="http://schemas.openxmlformats.org/officeDocument/2006/relationships/hyperlink" Target="http://www.google.com/earth/outreach/tutorials/eartheng_gettingstarted.html" TargetMode="External"/><Relationship Id="rId969" Type="http://schemas.openxmlformats.org/officeDocument/2006/relationships/hyperlink" Target="https://nominatim.openstreetmap.org/search?format=json&amp;q=L" TargetMode="External"/><Relationship Id="rId1599" Type="http://schemas.openxmlformats.org/officeDocument/2006/relationships/hyperlink" Target="https://c9users.io/_user_content/authorize?redirect=https%3A%2F%2Fweb-apps-blishten.c9users.io%2Ftilemaker%2Fbern_tiles%2F13%2F4265%2F2883.pbf'%20" TargetMode="External"/><Relationship Id="rId317" Type="http://schemas.openxmlformats.org/officeDocument/2006/relationships/hyperlink" Target="http://79.125.16.106/iucn/mapper/index.html?ID_NO=133526" TargetMode="External"/><Relationship Id="rId524" Type="http://schemas.openxmlformats.org/officeDocument/2006/relationships/hyperlink" Target="http://ehabitat-wps.jrc.ec.europa.eu/cgi-bin/REST/eSpecies" TargetMode="External"/><Relationship Id="rId731" Type="http://schemas.openxmlformats.org/officeDocument/2006/relationships/hyperlink" Target="https://cloud.google.com/compute/docs/disks/gcs-buckets" TargetMode="External"/><Relationship Id="rId1154" Type="http://schemas.openxmlformats.org/officeDocument/2006/relationships/image" Target="media/image161.png"/><Relationship Id="rId1361" Type="http://schemas.openxmlformats.org/officeDocument/2006/relationships/hyperlink" Target="http://dojotoolkit.org/documentation/tutorials/1.8/modules/" TargetMode="External"/><Relationship Id="rId1459" Type="http://schemas.openxmlformats.org/officeDocument/2006/relationships/hyperlink" Target="http://stackoverflow.com/questions/24455238/lxml-installation-error-ubuntu-14-04-internal-compiler-error" TargetMode="External"/><Relationship Id="rId98" Type="http://schemas.openxmlformats.org/officeDocument/2006/relationships/hyperlink" Target="https://calval.cr.usgs.gov/wordpress/wp-content/uploads/14.008_J_Storey_Geometric-and-Spatial-Performance-of-Landsat-8-Final.pdf" TargetMode="External"/><Relationship Id="rId829" Type="http://schemas.openxmlformats.org/officeDocument/2006/relationships/hyperlink" Target="https://raw.githubusercontent.com/andrewcottam/postgis_scripts/ff639d52f70d73a707973435cbba834a55bb307c/all_validation_points_query.sql" TargetMode="External"/><Relationship Id="rId1014" Type="http://schemas.openxmlformats.org/officeDocument/2006/relationships/hyperlink" Target="http://svn.osgeo.org/gdal/trunk/autotest/ogr/ogr_wfs.py" TargetMode="External"/><Relationship Id="rId1221" Type="http://schemas.openxmlformats.org/officeDocument/2006/relationships/hyperlink" Target="http://support.esri.com/es/knowledgebase/techarticles/detail/23874" TargetMode="External"/><Relationship Id="rId1666" Type="http://schemas.openxmlformats.org/officeDocument/2006/relationships/hyperlink" Target="https://code.google.com/p/webgl-globe/" TargetMode="External"/><Relationship Id="rId1319" Type="http://schemas.openxmlformats.org/officeDocument/2006/relationships/hyperlink" Target="http://geonode.org/" TargetMode="External"/><Relationship Id="rId1526" Type="http://schemas.openxmlformats.org/officeDocument/2006/relationships/hyperlink" Target="http://geojson.io/" TargetMode="External"/><Relationship Id="rId1733" Type="http://schemas.openxmlformats.org/officeDocument/2006/relationships/hyperlink" Target="https://www.mytnt.it/myTNT/" TargetMode="External"/><Relationship Id="rId25" Type="http://schemas.openxmlformats.org/officeDocument/2006/relationships/hyperlink" Target="http://nbsapforum.net/" TargetMode="External"/><Relationship Id="rId174" Type="http://schemas.openxmlformats.org/officeDocument/2006/relationships/hyperlink" Target="http://gis.stackexchange.com/questions/233/how-to-get-raster-image-as-array-in-python-with-arcgis" TargetMode="External"/><Relationship Id="rId381" Type="http://schemas.openxmlformats.org/officeDocument/2006/relationships/image" Target="media/image42.png"/><Relationship Id="rId241" Type="http://schemas.openxmlformats.org/officeDocument/2006/relationships/hyperlink" Target="http://www.cs.stanford.edu/people/ang//papers/nips06-mapreducemulticore.pdf" TargetMode="External"/><Relationship Id="rId479" Type="http://schemas.openxmlformats.org/officeDocument/2006/relationships/hyperlink" Target="http://h03-dev-vm15:8080/geonetwork/srv/en/main.home" TargetMode="External"/><Relationship Id="rId686" Type="http://schemas.openxmlformats.org/officeDocument/2006/relationships/hyperlink" Target="https://www.worldtides.info/apidocs" TargetMode="External"/><Relationship Id="rId893" Type="http://schemas.openxmlformats.org/officeDocument/2006/relationships/hyperlink" Target="http://www.esri.com/news/arcuser/0111/geodesic.html" TargetMode="External"/><Relationship Id="rId339" Type="http://schemas.openxmlformats.org/officeDocument/2006/relationships/hyperlink" Target="http://code.google.com/p/pybing/" TargetMode="External"/><Relationship Id="rId546" Type="http://schemas.openxmlformats.org/officeDocument/2006/relationships/hyperlink" Target="file:///E:\cottaan\Documents\GitHub\general\general\fme_scripts\roadless_s_america_csv_to_postgresql.fmw" TargetMode="External"/><Relationship Id="rId753" Type="http://schemas.openxmlformats.org/officeDocument/2006/relationships/hyperlink" Target="https://cloud.google.com/ml-engine/docs/technical-overview" TargetMode="External"/><Relationship Id="rId1176" Type="http://schemas.openxmlformats.org/officeDocument/2006/relationships/hyperlink" Target="http://spatialreference.org/ref/sr-org/7099/postgis/" TargetMode="External"/><Relationship Id="rId1383" Type="http://schemas.openxmlformats.org/officeDocument/2006/relationships/image" Target="media/image174.png"/><Relationship Id="rId101" Type="http://schemas.openxmlformats.org/officeDocument/2006/relationships/hyperlink" Target="http://landsat.usgs.gov/Landsat8_Using_Product.php" TargetMode="External"/><Relationship Id="rId406" Type="http://schemas.openxmlformats.org/officeDocument/2006/relationships/hyperlink" Target="http://h03-dev-vm7/eSpecies/REST/%20but%20Access%20Forbidden%20still" TargetMode="External"/><Relationship Id="rId960" Type="http://schemas.openxmlformats.org/officeDocument/2006/relationships/hyperlink" Target="https://andrewcottam.cartodb.com/api/v2/sql?q=select%20name,ST_AsGeoJSON(the_geom)%20as%20the_geom%20from%20countries%20where%20iso3='MYS'" TargetMode="External"/><Relationship Id="rId1036" Type="http://schemas.openxmlformats.org/officeDocument/2006/relationships/hyperlink" Target="http://www.cloudera.com/content/cloudera/en/resources/library/productdemo/cloudera-manager-demo-cdh-deployment.html" TargetMode="External"/><Relationship Id="rId1243" Type="http://schemas.openxmlformats.org/officeDocument/2006/relationships/hyperlink" Target="http://mevenide.codehaus.org/release/eclipse/update" TargetMode="External"/><Relationship Id="rId1590" Type="http://schemas.openxmlformats.org/officeDocument/2006/relationships/hyperlink" Target="https://console.cloud.google.com/storage/browser/geeimageserver.appspot.com/vectorTiles/wdpa_africa/?project=geeimageserver" TargetMode="External"/><Relationship Id="rId1688" Type="http://schemas.openxmlformats.org/officeDocument/2006/relationships/hyperlink" Target="http://especies.jrc.ec.europa.eu" TargetMode="External"/><Relationship Id="rId613" Type="http://schemas.openxmlformats.org/officeDocument/2006/relationships/image" Target="media/image61.png"/><Relationship Id="rId820" Type="http://schemas.openxmlformats.org/officeDocument/2006/relationships/hyperlink" Target="https://github.com/andrewcottam/water_detection_python_scripts/blob/master/validateSWDBSites.py" TargetMode="External"/><Relationship Id="rId918" Type="http://schemas.openxmlformats.org/officeDocument/2006/relationships/hyperlink" Target="https://pypi.python.org/packages/source/e/earthengine-api/" TargetMode="External"/><Relationship Id="rId1450" Type="http://schemas.openxmlformats.org/officeDocument/2006/relationships/hyperlink" Target="http://stackoverflow.com/questions/13547912/gae-doesnt-import-gflags" TargetMode="External"/><Relationship Id="rId1548" Type="http://schemas.openxmlformats.org/officeDocument/2006/relationships/oleObject" Target="embeddings/oleObject1.bin"/><Relationship Id="rId1755" Type="http://schemas.openxmlformats.org/officeDocument/2006/relationships/hyperlink" Target="http://maps.iucnredlist.org/map.html?id=106003766" TargetMode="External"/><Relationship Id="rId1103" Type="http://schemas.openxmlformats.org/officeDocument/2006/relationships/hyperlink" Target="http://blog.cloudera.com/blog/2013/03/how-to-use-the-apache-hbase-rest-interface-part-1/" TargetMode="External"/><Relationship Id="rId1310" Type="http://schemas.openxmlformats.org/officeDocument/2006/relationships/hyperlink" Target="http://QGis.org" TargetMode="External"/><Relationship Id="rId1408" Type="http://schemas.openxmlformats.org/officeDocument/2006/relationships/image" Target="media/image179.png"/><Relationship Id="rId47" Type="http://schemas.openxmlformats.org/officeDocument/2006/relationships/image" Target="media/image8.png"/><Relationship Id="rId1615" Type="http://schemas.openxmlformats.org/officeDocument/2006/relationships/hyperlink" Target="http://www.microsoft.com/en-us/download/details.aspx?id=25129" TargetMode="External"/><Relationship Id="rId196" Type="http://schemas.openxmlformats.org/officeDocument/2006/relationships/hyperlink" Target="http://www.maptiler.org/google-maps-coordinates-tile-bounds-projection/" TargetMode="External"/><Relationship Id="rId263" Type="http://schemas.openxmlformats.org/officeDocument/2006/relationships/hyperlink" Target="http://ecat-dev.gbif.org/checklist/1007" TargetMode="External"/><Relationship Id="rId470" Type="http://schemas.openxmlformats.org/officeDocument/2006/relationships/hyperlink" Target="http://h03-dev-vm7/cgi-bin/eSpecies/quadkey/132320330232030/specieslist" TargetMode="External"/><Relationship Id="rId123" Type="http://schemas.openxmlformats.org/officeDocument/2006/relationships/hyperlink" Target="https://storage.googleapis.com/global-surface-water/maptiles/occurrence/8/125/116.png" TargetMode="External"/><Relationship Id="rId330"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68" Type="http://schemas.openxmlformats.org/officeDocument/2006/relationships/hyperlink" Target="https://code.google.com/r/edmundcrewe-proxypatch/source/browse/django_cas/tests/cas_tests.py" TargetMode="External"/><Relationship Id="rId775" Type="http://schemas.openxmlformats.org/officeDocument/2006/relationships/image" Target="media/image87.png"/><Relationship Id="rId982" Type="http://schemas.openxmlformats.org/officeDocument/2006/relationships/hyperlink" Target="https://www.planet.com/docs/reference/tile-services/" TargetMode="External"/><Relationship Id="rId1198" Type="http://schemas.openxmlformats.org/officeDocument/2006/relationships/hyperlink" Target="http://help.arcgis.com/en/arcgisdesktop/10.0/help/index.html" TargetMode="External"/><Relationship Id="rId428" Type="http://schemas.openxmlformats.org/officeDocument/2006/relationships/hyperlink" Target="http://help.arcgis.com/en/webapi/javascript/arcgis/help/jssamples_start.htm)-%20this%20would%20need%20to%20be%20zipped%20for%20large%20amounts%20of%20data" TargetMode="External"/><Relationship Id="rId635" Type="http://schemas.openxmlformats.org/officeDocument/2006/relationships/hyperlink" Target="https://dev.elsevier.com/api_docs.html" TargetMode="External"/><Relationship Id="rId842" Type="http://schemas.openxmlformats.org/officeDocument/2006/relationships/image" Target="media/image108.png"/><Relationship Id="rId1058" Type="http://schemas.openxmlformats.org/officeDocument/2006/relationships/hyperlink" Target="http://www.cloudera.com/content/cloudera/en/resources/library/recordedwebinar/what-the-enterprise-requires-usability-video.html" TargetMode="External"/><Relationship Id="rId1265" Type="http://schemas.openxmlformats.org/officeDocument/2006/relationships/hyperlink" Target="https://hub.docker.com/r/kdelfour/cloud9-docker/" TargetMode="External"/><Relationship Id="rId1472" Type="http://schemas.openxmlformats.org/officeDocument/2006/relationships/hyperlink" Target="https://github.com/mapbox/rasterio" TargetMode="External"/><Relationship Id="rId702" Type="http://schemas.openxmlformats.org/officeDocument/2006/relationships/hyperlink" Target="https://cloud.google.com/appengine/downloads" TargetMode="External"/><Relationship Id="rId1125" Type="http://schemas.openxmlformats.org/officeDocument/2006/relationships/hyperlink" Target="http://stackoverflow.com/questions/28628975/cloudera-manager-cluster-configuration-getting-overriden" TargetMode="External"/><Relationship Id="rId1332" Type="http://schemas.openxmlformats.org/officeDocument/2006/relationships/hyperlink" Target="http://dojotoolkit.org/reference-guide/dojo/topic.html" TargetMode="External"/><Relationship Id="rId69" Type="http://schemas.openxmlformats.org/officeDocument/2006/relationships/hyperlink" Target="https://code.earthengine.google.com/?asset=users/acottam/ifl_2013" TargetMode="External"/><Relationship Id="rId1637" Type="http://schemas.openxmlformats.org/officeDocument/2006/relationships/hyperlink" Target="https://andrewcottam@github.com/andrewcottam/ArcGIS-Geoprocessing-Scripts.git" TargetMode="External"/><Relationship Id="rId1704" Type="http://schemas.openxmlformats.org/officeDocument/2006/relationships/hyperlink" Target="http://www.cc.cec/dgintranet/jrc/iesnet_pims/communication/templates/index_en.htm" TargetMode="External"/><Relationship Id="rId285" Type="http://schemas.openxmlformats.org/officeDocument/2006/relationships/hyperlink" Target="http://www.iucnredlist.org/details/177562/0" TargetMode="External"/><Relationship Id="rId492" Type="http://schemas.openxmlformats.org/officeDocument/2006/relationships/hyperlink" Target="http://leafletjs.com/features.html" TargetMode="External"/><Relationship Id="rId797" Type="http://schemas.openxmlformats.org/officeDocument/2006/relationships/hyperlink" Target="https://github.com/andrewcottam/postgis_scripts/blob/master/water_validation_get_water_class.sql" TargetMode="External"/><Relationship Id="rId145" Type="http://schemas.openxmlformats.org/officeDocument/2006/relationships/hyperlink" Target="http://help.arcgis.com/en/arcgisdesktop/10.0/help/index.html" TargetMode="External"/><Relationship Id="rId352" Type="http://schemas.openxmlformats.org/officeDocument/2006/relationships/hyperlink" Target="mailto:speciescharisma2@gmail.com" TargetMode="External"/><Relationship Id="rId1287" Type="http://schemas.openxmlformats.org/officeDocument/2006/relationships/hyperlink" Target="https://www.quora.com/How-can-a-deep-neural-network-with-ReLU-activations-in-its-hidden-layers-approximate-any-function" TargetMode="External"/><Relationship Id="rId212" Type="http://schemas.openxmlformats.org/officeDocument/2006/relationships/hyperlink" Target="file:///E:\cottaan\My%20Documents\My%20FME%20Workspaces\ibex_species.fmw" TargetMode="External"/><Relationship Id="rId657" Type="http://schemas.openxmlformats.org/officeDocument/2006/relationships/hyperlink" Target="mailto:a.cottam@gmail.com" TargetMode="External"/><Relationship Id="rId864" Type="http://schemas.openxmlformats.org/officeDocument/2006/relationships/hyperlink" Target="https://water-world-v1-1.appspot.com/" TargetMode="External"/><Relationship Id="rId1494" Type="http://schemas.openxmlformats.org/officeDocument/2006/relationships/hyperlink" Target="http://10.0.100.234:8042/node" TargetMode="External"/><Relationship Id="rId517" Type="http://schemas.openxmlformats.org/officeDocument/2006/relationships/hyperlink" Target="https://github.com/andrewcottam/eSpecies-Client-Demo/blob/master/classes/ESpeciesLayer.js" TargetMode="External"/><Relationship Id="rId724" Type="http://schemas.openxmlformats.org/officeDocument/2006/relationships/hyperlink" Target="https://cloud.google.com/compute/docs/instances/adding-removing-ssh-keys" TargetMode="External"/><Relationship Id="rId931" Type="http://schemas.openxmlformats.org/officeDocument/2006/relationships/hyperlink" Target="https://groups.google.com/forum/?fromgroups=" TargetMode="External"/><Relationship Id="rId1147" Type="http://schemas.openxmlformats.org/officeDocument/2006/relationships/hyperlink" Target="http://sqoop.apache.org/docs/1.4.5/index.html" TargetMode="External"/><Relationship Id="rId1354" Type="http://schemas.openxmlformats.org/officeDocument/2006/relationships/hyperlink" Target="file:///C:\Users\cottaan\AppData\Roaming\Microsoft\Word\eSpecies\speciesValidator.html%3fwdpa=785" TargetMode="External"/><Relationship Id="rId1561" Type="http://schemas.openxmlformats.org/officeDocument/2006/relationships/hyperlink" Target="https://tile.mapzen.com/mapzen/vector/v1/all/14/7511/7426.json?api_key=vector-tiles-VyYjZGS" TargetMode="External"/><Relationship Id="rId60" Type="http://schemas.openxmlformats.org/officeDocument/2006/relationships/hyperlink" Target="https://www.openstreetmap.org/relation/2766120" TargetMode="External"/><Relationship Id="rId1007" Type="http://schemas.openxmlformats.org/officeDocument/2006/relationships/hyperlink" Target="http://www.paolocorti.net/2011/03/23/a-quick-look-at-the-wfs-gdal-driver/" TargetMode="External"/><Relationship Id="rId1214" Type="http://schemas.openxmlformats.org/officeDocument/2006/relationships/hyperlink" Target="http://help.arcgis.com/en/arcgisdesktop/10.0/help/index.html" TargetMode="External"/><Relationship Id="rId1421" Type="http://schemas.openxmlformats.org/officeDocument/2006/relationships/hyperlink" Target="https://medium.com/@svinkle/how-to-deploy-a-react-app-to-a-subdirectory-f694d46427c1" TargetMode="External"/><Relationship Id="rId1659" Type="http://schemas.openxmlformats.org/officeDocument/2006/relationships/hyperlink" Target="https://code.google.com/p/earthengine-api/source/checkout" TargetMode="External"/><Relationship Id="rId1519" Type="http://schemas.openxmlformats.org/officeDocument/2006/relationships/hyperlink" Target="https://github.com/klokantech/tileserver-php" TargetMode="External"/><Relationship Id="rId1726" Type="http://schemas.openxmlformats.org/officeDocument/2006/relationships/hyperlink" Target="http://www.cc.cec/dgintranet/jrc/intranet/km/pubsy/documents/eur_22191_en.pdf"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trac.osgeo.org/gdal/wiki/GdalOgrInPython" TargetMode="External"/><Relationship Id="rId374" Type="http://schemas.openxmlformats.org/officeDocument/2006/relationships/hyperlink" Target="http://www.environment.nsw.gov.au/resources/nature/CurrentSpeciesList.pdf" TargetMode="External"/><Relationship Id="rId581" Type="http://schemas.openxmlformats.org/officeDocument/2006/relationships/image" Target="media/image55.png"/><Relationship Id="rId234" Type="http://schemas.openxmlformats.org/officeDocument/2006/relationships/hyperlink" Target="http://www.christof-strauch.de/nosqldbs.pdf" TargetMode="External"/><Relationship Id="rId679" Type="http://schemas.openxmlformats.org/officeDocument/2006/relationships/hyperlink" Target="http://api.gbif.org/v1/dataset/19491596-35ae-4a91-9a98-85cf505f1bd3" TargetMode="External"/><Relationship Id="rId886" Type="http://schemas.openxmlformats.org/officeDocument/2006/relationships/image" Target="media/image129.png"/><Relationship Id="rId2" Type="http://schemas.openxmlformats.org/officeDocument/2006/relationships/numbering" Target="numbering.xml"/><Relationship Id="rId441" Type="http://schemas.openxmlformats.org/officeDocument/2006/relationships/hyperlink" Target="http://webpy.org/cookbook/ssl" TargetMode="External"/><Relationship Id="rId539" Type="http://schemas.openxmlformats.org/officeDocument/2006/relationships/hyperlink" Target="https://www.google.com/fusiontables/DataSource?docid=1lisIMTpH5slOpRNJQa3OnGRY2TFoS8ue-k2BVJRr" TargetMode="External"/><Relationship Id="rId746" Type="http://schemas.openxmlformats.org/officeDocument/2006/relationships/hyperlink" Target="https://google-cloud-python.readthedocs.io/en/latest/core/auth.html" TargetMode="External"/><Relationship Id="rId1071" Type="http://schemas.openxmlformats.org/officeDocument/2006/relationships/hyperlink" Target="http://developer.yahoo.com/hadoop/tutorial/module2.html" TargetMode="External"/><Relationship Id="rId1169" Type="http://schemas.openxmlformats.org/officeDocument/2006/relationships/hyperlink" Target="http://www.postgresql.org/docs/9.0/static/indexes-intro.html" TargetMode="External"/><Relationship Id="rId1376" Type="http://schemas.openxmlformats.org/officeDocument/2006/relationships/hyperlink" Target="http://leafletjs.com/reference-1.1.0.html" TargetMode="External"/><Relationship Id="rId1583" Type="http://schemas.openxmlformats.org/officeDocument/2006/relationships/image" Target="media/image198.png"/><Relationship Id="rId30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953" Type="http://schemas.openxmlformats.org/officeDocument/2006/relationships/image" Target="media/image151.png"/><Relationship Id="rId1029" Type="http://schemas.openxmlformats.org/officeDocument/2006/relationships/hyperlink" Target="http://vimeo.com/44718913" TargetMode="External"/><Relationship Id="rId1236" Type="http://schemas.openxmlformats.org/officeDocument/2006/relationships/hyperlink" Target="https://wiki.appcelerator.org/display/guides2/Changing+the+Update+Type" TargetMode="External"/><Relationship Id="rId82" Type="http://schemas.openxmlformats.org/officeDocument/2006/relationships/hyperlink" Target="http://m086be8c7.iucnredlist.org/common_names/156534.js?callback=parseSpeciesData" TargetMode="External"/><Relationship Id="rId606" Type="http://schemas.openxmlformats.org/officeDocument/2006/relationships/hyperlink" Target="http://cdn.leafletjs.com/leaflet/v1.1.0/leaflet.zip" TargetMode="External"/><Relationship Id="rId813" Type="http://schemas.openxmlformats.org/officeDocument/2006/relationships/hyperlink" Target="https://github.com/andrewcottam/ArcGIS-Geoprocessing-Scripts/blob/master/src/downloadSWDB.py" TargetMode="External"/><Relationship Id="rId1443" Type="http://schemas.openxmlformats.org/officeDocument/2006/relationships/hyperlink" Target="https://webpack.js.org/" TargetMode="External"/><Relationship Id="rId1650" Type="http://schemas.openxmlformats.org/officeDocument/2006/relationships/hyperlink" Target="https://github.com/Esri/geometry-api-java.git" TargetMode="External"/><Relationship Id="rId1748" Type="http://schemas.openxmlformats.org/officeDocument/2006/relationships/hyperlink" Target="http://help.arcgis.com/en/arcgisdesktop/10.0/help/index.html" TargetMode="External"/><Relationship Id="rId1303" Type="http://schemas.openxmlformats.org/officeDocument/2006/relationships/hyperlink" Target="http://lrm-maps.jrc.ec.europa.eu/geoserver/" TargetMode="External"/><Relationship Id="rId1510" Type="http://schemas.openxmlformats.org/officeDocument/2006/relationships/hyperlink" Target="http://www.ee.surrey.ac.uk/Teaching/Unix/unix5.html" TargetMode="External"/><Relationship Id="rId1608" Type="http://schemas.openxmlformats.org/officeDocument/2006/relationships/hyperlink" Target="https://github.com/c9/c9.ide.language.codeintel/blob/master/README.md" TargetMode="External"/><Relationship Id="rId189" Type="http://schemas.openxmlformats.org/officeDocument/2006/relationships/hyperlink" Target="http://graphics.stanford.edu/~seander/bithacks.html" TargetMode="External"/><Relationship Id="rId396" Type="http://schemas.openxmlformats.org/officeDocument/2006/relationships/hyperlink" Target="http://stackoverflow.com/questions/14440400/creating-a-video-using-opencv-2-4-0-in-python" TargetMode="External"/><Relationship Id="rId256" Type="http://schemas.openxmlformats.org/officeDocument/2006/relationships/hyperlink" Target="http://www.postgresql.org/docs/9.1/interactive/plpgsql-statements.html" TargetMode="External"/><Relationship Id="rId463" Type="http://schemas.openxmlformats.org/officeDocument/2006/relationships/hyperlink" Target="http://h03-dev-vm7/cgi-bin/eSpecies/bbox/25728,16008,27776,17032/pa/map/785" TargetMode="External"/><Relationship Id="rId670" Type="http://schemas.openxmlformats.org/officeDocument/2006/relationships/hyperlink" Target="http://api.gbif.org/v0.9/occurrence/search?GEOMETRY=POLYGON((116.488037+6.249776%2C116.488037+5.993070%2C116.735229+5.993070%2C116.735229+6.249776%2C116.488037+6.249776))&amp;TAXON_KEY=5227762" TargetMode="External"/><Relationship Id="rId1093" Type="http://schemas.openxmlformats.org/officeDocument/2006/relationships/hyperlink" Target="http://www.cloudera.com/content/cloudera-content/cloudera-docs/CM4Ent/latest/Cloudera-Manager-Managing-Clusters/cmmc_deploy_client_config.html" TargetMode="External"/><Relationship Id="rId116" Type="http://schemas.openxmlformats.org/officeDocument/2006/relationships/hyperlink" Target="https://sentinel.esa.int/web/sentinel/technical-guides/sentinel-2-msi/level-1c/product-formatting" TargetMode="External"/><Relationship Id="rId323" Type="http://schemas.openxmlformats.org/officeDocument/2006/relationships/hyperlink" Target="http://help.arcgis.com/en/arcgisdesktop/10.0/help/index.html" TargetMode="External"/><Relationship Id="rId530" Type="http://schemas.openxmlformats.org/officeDocument/2006/relationships/hyperlink" Target="http://www.whatwg.org/specs/web-apps/current-work/multipage/the-canvas-element.html" TargetMode="External"/><Relationship Id="rId768" Type="http://schemas.openxmlformats.org/officeDocument/2006/relationships/hyperlink" Target="http://www.fullerlab.org/wp-content/uploads/2014/05/Murray-et-al-2014.pdf" TargetMode="External"/><Relationship Id="rId975" Type="http://schemas.openxmlformats.org/officeDocument/2006/relationships/hyperlink" Target="https://www.mapbox.com/help/uploads/" TargetMode="External"/><Relationship Id="rId1160" Type="http://schemas.openxmlformats.org/officeDocument/2006/relationships/image" Target="media/image164.png"/><Relationship Id="rId1398" Type="http://schemas.openxmlformats.org/officeDocument/2006/relationships/image" Target="media/image176.png"/><Relationship Id="rId628" Type="http://schemas.openxmlformats.org/officeDocument/2006/relationships/hyperlink" Target="https://cloud.google.com/container-optimized-os/docs/resources/faq" TargetMode="External"/><Relationship Id="rId835" Type="http://schemas.openxmlformats.org/officeDocument/2006/relationships/hyperlink" Target="file:///E:\cottaan\My%20Documents\github%20repos\private_ee_scripts\Water%20Detection\Water%20Validation%20Points" TargetMode="External"/><Relationship Id="rId1258" Type="http://schemas.openxmlformats.org/officeDocument/2006/relationships/hyperlink" Target="http://help.eclipse.org/mars/index.jsp" TargetMode="External"/><Relationship Id="rId1465" Type="http://schemas.openxmlformats.org/officeDocument/2006/relationships/hyperlink" Target="http://docs.opencv.org/doc/tutorials/introduction/linux_install/linux_install.html" TargetMode="External"/><Relationship Id="rId1672" Type="http://schemas.openxmlformats.org/officeDocument/2006/relationships/hyperlink" Target="http://webpy.org/static/web.py-0.37.tar.gz" TargetMode="External"/><Relationship Id="rId1020" Type="http://schemas.openxmlformats.org/officeDocument/2006/relationships/hyperlink" Target="http://www.cloudera.com/content/cloudera/en/resources/library/training/dissecting-the-apache-hadoop-stack-2-of-6.html" TargetMode="External"/><Relationship Id="rId1118" Type="http://schemas.openxmlformats.org/officeDocument/2006/relationships/hyperlink" Target="https://github.com/Esri/geometry-api-java" TargetMode="External"/><Relationship Id="rId1325" Type="http://schemas.openxmlformats.org/officeDocument/2006/relationships/hyperlink" Target="https://tecadmin.net/install-oracle-java-8-ubuntu-via-ppa/" TargetMode="External"/><Relationship Id="rId1532" Type="http://schemas.openxmlformats.org/officeDocument/2006/relationships/hyperlink" Target="https://github.com/mapbox/awesome-vector-tiles/" TargetMode="External"/><Relationship Id="rId902" Type="http://schemas.openxmlformats.org/officeDocument/2006/relationships/image" Target="media/image138.png"/><Relationship Id="rId31" Type="http://schemas.openxmlformats.org/officeDocument/2006/relationships/image" Target="media/image5.jpeg"/><Relationship Id="rId180" Type="http://schemas.openxmlformats.org/officeDocument/2006/relationships/hyperlink" Target="http://79.125.16.106/IUCN/mapper/index.html?ID_NO=13132" TargetMode="External"/><Relationship Id="rId278" Type="http://schemas.openxmlformats.org/officeDocument/2006/relationships/hyperlink" Target="http://maps.iucnredlist.org/map.html?id=23061" TargetMode="External"/><Relationship Id="rId485" Type="http://schemas.openxmlformats.org/officeDocument/2006/relationships/hyperlink" Target="https://raw.github.com/andrewcottam/eSpecies-Client-Demo/master/data/kinabalu.geojson" TargetMode="External"/><Relationship Id="rId692" Type="http://schemas.openxmlformats.org/officeDocument/2006/relationships/hyperlink" Target="https://104.196.59.136/" TargetMode="External"/><Relationship Id="rId138" Type="http://schemas.openxmlformats.org/officeDocument/2006/relationships/hyperlink" Target="http://forums.arcgis.com/threads/59759-How-to-identify-feature-vertices-that-are-part-of-a-donut-hole-in-ArcGIS-10?highlight=arcpy+geometry+part" TargetMode="External"/><Relationship Id="rId345" Type="http://schemas.openxmlformats.org/officeDocument/2006/relationships/hyperlink" Target="https://ajax.googleapis.com/ajax/services/search/images?v=1.0&amp;q=Gorilla%20gorilla" TargetMode="External"/><Relationship Id="rId552" Type="http://schemas.openxmlformats.org/officeDocument/2006/relationships/image" Target="media/image51.jpeg"/><Relationship Id="rId997" Type="http://schemas.openxmlformats.org/officeDocument/2006/relationships/hyperlink" Target="https://developers.arcgis.com/javascript/3/" TargetMode="External"/><Relationship Id="rId1182" Type="http://schemas.openxmlformats.org/officeDocument/2006/relationships/hyperlink" Target="https://cloud.google.com/community/tutorials/setting-up-postgres" TargetMode="External"/><Relationship Id="rId205" Type="http://schemas.openxmlformats.org/officeDocument/2006/relationships/image" Target="media/image24.jpeg"/><Relationship Id="rId412" Type="http://schemas.openxmlformats.org/officeDocument/2006/relationships/hyperlink" Target="http://h03-dev-vm7/cgi-bin/eSpecies.py/qk/3%20and%20returns%20the%20variable%20as%20a%20parameter%20in%20the%20GET%20method" TargetMode="External"/><Relationship Id="rId857"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042" Type="http://schemas.openxmlformats.org/officeDocument/2006/relationships/hyperlink" Target="http://www.cloudera.com/content/cloudera/en/downloads/quickstart_vms/cdh-5-2-x.html" TargetMode="External"/><Relationship Id="rId1487" Type="http://schemas.openxmlformats.org/officeDocument/2006/relationships/hyperlink" Target="http://resources.arcgis.com/gallery/file/geoprocessing/details?entryID=F855D6D1-1422-2418-A0B2-643E624A8925" TargetMode="External"/><Relationship Id="rId1694" Type="http://schemas.openxmlformats.org/officeDocument/2006/relationships/hyperlink" Target="mailto:a.cottam@gmail.com" TargetMode="External"/><Relationship Id="rId717" Type="http://schemas.openxmlformats.org/officeDocument/2006/relationships/hyperlink" Target="https://code.google.com/p/googleappengine/issues/detail?id=7053" TargetMode="External"/><Relationship Id="rId924" Type="http://schemas.openxmlformats.org/officeDocument/2006/relationships/hyperlink" Target="https://pypi.python.org/packages/1e/b7/f1814d8f2bbf6411d03f837266cea2c3c70c89b95c8700a71f429ec8f555/earthengine-api-0.1.104.tar.gz" TargetMode="External"/><Relationship Id="rId1347" Type="http://schemas.openxmlformats.org/officeDocument/2006/relationships/hyperlink" Target="https://dojotoolkit.org/reference-guide/1.10/dojo/node.html" TargetMode="External"/><Relationship Id="rId1554" Type="http://schemas.openxmlformats.org/officeDocument/2006/relationships/hyperlink" Target="https://wiki.gentoo.org/wiki/Knowledge_Base:No_space_left_on_device_while_there_is_plenty_of_space_available" TargetMode="External"/><Relationship Id="rId176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53" Type="http://schemas.openxmlformats.org/officeDocument/2006/relationships/hyperlink" Target="https://osmlab.github.io/osm-qa-tiles/" TargetMode="External"/><Relationship Id="rId1207" Type="http://schemas.openxmlformats.org/officeDocument/2006/relationships/hyperlink" Target="http://pro.arcgis.com/en/pro-app/tool-reference/appendices/tiled-processing-of-large-datasets.htm" TargetMode="External"/><Relationship Id="rId1414" Type="http://schemas.openxmlformats.org/officeDocument/2006/relationships/hyperlink" Target="https://npmcdn.com/@turf/turf@4&#8230;npmcdn.com/@turf/turf@4.7.3/turf.min.js:12:21593)" TargetMode="External"/><Relationship Id="rId1621" Type="http://schemas.openxmlformats.org/officeDocument/2006/relationships/hyperlink" Target="https://blog.mapbox.com/map-design-taxonomy-chart-ae17b23df019" TargetMode="External"/><Relationship Id="rId1719" Type="http://schemas.openxmlformats.org/officeDocument/2006/relationships/hyperlink" Target="http://elibrary.jrc.cec.eu.int/portal/journals" TargetMode="External"/><Relationship Id="rId367"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74" Type="http://schemas.openxmlformats.org/officeDocument/2006/relationships/image" Target="media/image53.png"/><Relationship Id="rId227" Type="http://schemas.openxmlformats.org/officeDocument/2006/relationships/hyperlink" Target="http://www.postgresql.org/docs/8.4/interactive/functions-admin.html" TargetMode="External"/><Relationship Id="rId781" Type="http://schemas.openxmlformats.org/officeDocument/2006/relationships/image" Target="media/image93.png"/><Relationship Id="rId879" Type="http://schemas.openxmlformats.org/officeDocument/2006/relationships/image" Target="media/image124.png"/><Relationship Id="rId434"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41" Type="http://schemas.openxmlformats.org/officeDocument/2006/relationships/hyperlink" Target="https://api.elsevier.com/content/abstract/scopus_id/85010648872?apiKey=700793c78c8fb1d736eb7030bb874bda&amp;httpAccept=application/json" TargetMode="External"/><Relationship Id="rId739" Type="http://schemas.openxmlformats.org/officeDocument/2006/relationships/hyperlink" Target="http://104.196.59.136/cgi-bin/services.py/" TargetMode="External"/><Relationship Id="rId1064" Type="http://schemas.openxmlformats.org/officeDocument/2006/relationships/hyperlink" Target="http://www.teckstory.com/hadoop-ecosystem/hive-new-cli-beeline-for-hive/" TargetMode="External"/><Relationship Id="rId1271" Type="http://schemas.openxmlformats.org/officeDocument/2006/relationships/hyperlink" Target="http://nbviewer.jupyter.org/github/ghislainv/deforestprob/blob/master/notebook/notebook.ipynb" TargetMode="External"/><Relationship Id="rId1369" Type="http://schemas.openxmlformats.org/officeDocument/2006/relationships/hyperlink" Target="http://developers.arcgis.com/javascript/sandbox/sandbox.html" TargetMode="External"/><Relationship Id="rId1576" Type="http://schemas.openxmlformats.org/officeDocument/2006/relationships/hyperlink" Target="https://www.openstreetmap.org/way/339595997" TargetMode="External"/><Relationship Id="rId501" Type="http://schemas.openxmlformats.org/officeDocument/2006/relationships/hyperlink" Target="https://cidportal.jrc.ec.europa.eu/forobs/sentinel.py" TargetMode="External"/><Relationship Id="rId946" Type="http://schemas.openxmlformats.org/officeDocument/2006/relationships/image" Target="media/image147.png"/><Relationship Id="rId1131" Type="http://schemas.openxmlformats.org/officeDocument/2006/relationships/hyperlink" Target="https://cwiki.apache.org/confluence/display/Hive/GettingStarted" TargetMode="External"/><Relationship Id="rId122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806" Type="http://schemas.openxmlformats.org/officeDocument/2006/relationships/hyperlink" Target="https://github.com/andrewcottam/water_detection_python_scripts/blob/master/validateWaterSites.py" TargetMode="External"/><Relationship Id="rId1436" Type="http://schemas.openxmlformats.org/officeDocument/2006/relationships/image" Target="media/image183.png"/><Relationship Id="rId1643" Type="http://schemas.openxmlformats.org/officeDocument/2006/relationships/hyperlink" Target="mailto:a.cottam@gmail.com" TargetMode="External"/><Relationship Id="rId1503" Type="http://schemas.openxmlformats.org/officeDocument/2006/relationships/hyperlink" Target="http://h03-dev-vm7:5802/" TargetMode="External"/><Relationship Id="rId1710" Type="http://schemas.openxmlformats.org/officeDocument/2006/relationships/hyperlink" Target="http://pubsy.jrc.cec.eu.int/workflow" TargetMode="External"/><Relationship Id="rId291" Type="http://schemas.openxmlformats.org/officeDocument/2006/relationships/hyperlink" Target="http://www.iucnredlist.org/details/39895/0" TargetMode="External"/><Relationship Id="rId151" Type="http://schemas.openxmlformats.org/officeDocument/2006/relationships/image" Target="media/image20.png"/><Relationship Id="rId389" Type="http://schemas.openxmlformats.org/officeDocument/2006/relationships/hyperlink" Target="file:///\\NETMONDE2\qt_vol23\gisdata\nelsoan\wdr2009\data" TargetMode="External"/><Relationship Id="rId596" Type="http://schemas.openxmlformats.org/officeDocument/2006/relationships/hyperlink" Target="https://github.com/mui-org/material-ui/issues/6256" TargetMode="External"/><Relationship Id="rId249" Type="http://schemas.openxmlformats.org/officeDocument/2006/relationships/hyperlink" Target="https://github.com/andrewcottam/apache-hive-files/blob/6b4a0662a49385595d7f9db6807daa71afcc1876/species_preprocessing_working.sql" TargetMode="External"/><Relationship Id="rId456" Type="http://schemas.openxmlformats.org/officeDocument/2006/relationships/hyperlink" Target="http://h03-dev-vm7/cgi-bin/eSpecies/pa/map/785" TargetMode="External"/><Relationship Id="rId663" Type="http://schemas.openxmlformats.org/officeDocument/2006/relationships/hyperlink" Target="mailto:a.cottam@gmail.com" TargetMode="External"/><Relationship Id="rId870" Type="http://schemas.openxmlformats.org/officeDocument/2006/relationships/hyperlink" Target="http://earthengine.google.org/" TargetMode="External"/><Relationship Id="rId1086" Type="http://schemas.openxmlformats.org/officeDocument/2006/relationships/hyperlink" Target="http://www.datasalt.com/2011/05/handling-dependencies-and-configuration-in-java-hadoop-projects-efficiently/" TargetMode="External"/><Relationship Id="rId1293" Type="http://schemas.openxmlformats.org/officeDocument/2006/relationships/hyperlink" Target="https://www.tensorflow.org/api_docs/python/tf/name_scope" TargetMode="External"/><Relationship Id="rId109" Type="http://schemas.openxmlformats.org/officeDocument/2006/relationships/hyperlink" Target="https://earth.esa.int/web/sentinel/sentinel-2-msi-wiki" TargetMode="External"/><Relationship Id="rId316" Type="http://schemas.openxmlformats.org/officeDocument/2006/relationships/hyperlink" Target="http://79.125.16.106/iucn/mapper/index.html?ID_NO=133525" TargetMode="External"/><Relationship Id="rId523" Type="http://schemas.openxmlformats.org/officeDocument/2006/relationships/hyperlink" Target="http://ehabitat-wps.jrc.ec.europa.eu/" TargetMode="External"/><Relationship Id="rId968" Type="http://schemas.openxmlformats.org/officeDocument/2006/relationships/hyperlink" Target="http://blog.programmableweb.com/2012/06/21/7-free-geocoding-apis-google-bing-yahoo-and-mapquest/" TargetMode="External"/><Relationship Id="rId1153" Type="http://schemas.openxmlformats.org/officeDocument/2006/relationships/hyperlink" Target="http://maps.iucnredlist.org/map.html?id=22725044" TargetMode="External"/><Relationship Id="rId1598" Type="http://schemas.openxmlformats.org/officeDocument/2006/relationships/hyperlink" Target="https://web-apps-blishten.c9users.io/tilemaker/bern_tiles/13/4265/2883.pbf" TargetMode="External"/><Relationship Id="rId97" Type="http://schemas.openxmlformats.org/officeDocument/2006/relationships/hyperlink" Target="http://www.mapbox.com/blog/putting-landsat-8-bands-to-work/" TargetMode="External"/><Relationship Id="rId730" Type="http://schemas.openxmlformats.org/officeDocument/2006/relationships/image" Target="media/image72.png"/><Relationship Id="rId828" Type="http://schemas.openxmlformats.org/officeDocument/2006/relationships/hyperlink" Target="https://raw.githubusercontent.com/andrewcottam/postgis_scripts/ff639d52f70d73a707973435cbba834a55bb307c/all_validation_points_query.sql" TargetMode="External"/><Relationship Id="rId1013"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360" Type="http://schemas.openxmlformats.org/officeDocument/2006/relationships/hyperlink" Target="http://dojotoolkit.org/reference-guide/1.9/dijit/_WidgetBase.html" TargetMode="External"/><Relationship Id="rId1458" Type="http://schemas.openxmlformats.org/officeDocument/2006/relationships/hyperlink" Target="https://pypi.python.org/packages/source/l/lxml/lxml-3.4.3.tar.gz" TargetMode="External"/><Relationship Id="rId1665" Type="http://schemas.openxmlformats.org/officeDocument/2006/relationships/hyperlink" Target="http://cbes.javaforge.com/update" TargetMode="External"/><Relationship Id="rId1220" Type="http://schemas.openxmlformats.org/officeDocument/2006/relationships/hyperlink" Target="http://support.esri.com/es/knowledgebase/techarticles/detail/34668" TargetMode="External"/><Relationship Id="rId1318" Type="http://schemas.openxmlformats.org/officeDocument/2006/relationships/hyperlink" Target="http://geonode-rris.biopama.org/" TargetMode="External"/><Relationship Id="rId1525" Type="http://schemas.openxmlformats.org/officeDocument/2006/relationships/hyperlink" Target="http://markdalgleish.com/projects/fathom/" TargetMode="External"/><Relationship Id="rId1732" Type="http://schemas.openxmlformats.org/officeDocument/2006/relationships/hyperlink" Target="http://h05-dev-vm14.jrc.it/"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docs.picloud.com/quickstart.html" TargetMode="External"/><Relationship Id="rId380" Type="http://schemas.openxmlformats.org/officeDocument/2006/relationships/image" Target="media/image41.jpeg"/><Relationship Id="rId240" Type="http://schemas.openxmlformats.org/officeDocument/2006/relationships/hyperlink" Target="http://code.google.com/edu/parallel/mapreduce-tutorial.html" TargetMode="External"/><Relationship Id="rId478" Type="http://schemas.openxmlformats.org/officeDocument/2006/relationships/hyperlink" Target="https://github.com/andrewcottam/leaflet_map" TargetMode="External"/><Relationship Id="rId685" Type="http://schemas.openxmlformats.org/officeDocument/2006/relationships/hyperlink" Target="http://www.xeno-canto.org/article/153" TargetMode="External"/><Relationship Id="rId892"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00" Type="http://schemas.openxmlformats.org/officeDocument/2006/relationships/hyperlink" Target="http://earthobservatory.nasa.gov/IOTD/view.php?id=81210&amp;src=share" TargetMode="External"/><Relationship Id="rId338" Type="http://schemas.openxmlformats.org/officeDocument/2006/relationships/hyperlink" Target="http://www.bipindicators.net/LinkClick.aspx?fileticket=mwBhHUC8Qnk%3d&amp;tabid=305&amp;mid=3295" TargetMode="External"/><Relationship Id="rId545" Type="http://schemas.openxmlformats.org/officeDocument/2006/relationships/hyperlink" Target="file:///E:\cottaan\Documents\GitHub\general\general\fme_scripts\roadless_s_america_csv_to_fusion_table.fmw" TargetMode="External"/><Relationship Id="rId752" Type="http://schemas.openxmlformats.org/officeDocument/2006/relationships/hyperlink" Target="https://cloud.google.com/appengine/docs/quotas" TargetMode="External"/><Relationship Id="rId1175" Type="http://schemas.openxmlformats.org/officeDocument/2006/relationships/hyperlink" Target="http://postgis.org/docs/using_postgis_dbmanagement.html" TargetMode="External"/><Relationship Id="rId1382" Type="http://schemas.openxmlformats.org/officeDocument/2006/relationships/hyperlink" Target="https://developer.mozilla.org/en-US/docs/Web/API/MouseEvent" TargetMode="External"/><Relationship Id="rId405" Type="http://schemas.openxmlformats.org/officeDocument/2006/relationships/hyperlink" Target="http://0.0.0.0:8080%20suggesting%20that%20the%20server%20was%20running" TargetMode="External"/><Relationship Id="rId612" Type="http://schemas.openxmlformats.org/officeDocument/2006/relationships/image" Target="media/image60.png"/><Relationship Id="rId1035" Type="http://schemas.openxmlformats.org/officeDocument/2006/relationships/hyperlink" Target="http://www.cloudera.com/content/cloudera/en/resources/library/hadoopworld/hadoop-world-2011-keynote-presentation-video-ebay-keynote-hugh-e-williams-ebay.html" TargetMode="External"/><Relationship Id="rId1242" Type="http://schemas.openxmlformats.org/officeDocument/2006/relationships/hyperlink" Target="http://stackoverflow.com/questions/11118070/buiding-hadoop-with-eclipse-maven-missing-artifact-jdk-toolsjdk-toolsjar1" TargetMode="External"/><Relationship Id="rId1687" Type="http://schemas.openxmlformats.org/officeDocument/2006/relationships/hyperlink" Target="http://observatoire-comifac.net:8080/comifac/" TargetMode="External"/><Relationship Id="rId917" Type="http://schemas.openxmlformats.org/officeDocument/2006/relationships/hyperlink" Target="mailto:webuser@h05-prod-vm3:/home/webuser/.config/" TargetMode="External"/><Relationship Id="rId1102" Type="http://schemas.openxmlformats.org/officeDocument/2006/relationships/hyperlink" Target="https://issues.apache.org/jira/secure/attachment/12493983/Filter%20Language.docx" TargetMode="External"/><Relationship Id="rId1547" Type="http://schemas.openxmlformats.org/officeDocument/2006/relationships/image" Target="media/image192.png"/><Relationship Id="rId1754" Type="http://schemas.openxmlformats.org/officeDocument/2006/relationships/hyperlink" Target="http://academic.sun.ac.za/iasi/index.asp" TargetMode="External"/><Relationship Id="rId46" Type="http://schemas.openxmlformats.org/officeDocument/2006/relationships/image" Target="media/image7.png"/><Relationship Id="rId1407" Type="http://schemas.openxmlformats.org/officeDocument/2006/relationships/hyperlink" Target="https://mapzen.com/tangram/view/?scene=https://mapzen.com/api/scenes/43045/224/resources/basic.yaml" TargetMode="External"/><Relationship Id="rId1614" Type="http://schemas.openxmlformats.org/officeDocument/2006/relationships/hyperlink" Target="http://www.tomshardware.co.uk/faq/id-1853121/setting-virtual-windows-machine-virtualbox.html" TargetMode="External"/><Relationship Id="rId195" Type="http://schemas.openxmlformats.org/officeDocument/2006/relationships/hyperlink" Target="http://www.sharpgis.net/post/2008/05/15/SphericalWeb-Mercator-EPSG-code-3785.aspx" TargetMode="External"/><Relationship Id="rId262" Type="http://schemas.openxmlformats.org/officeDocument/2006/relationships/hyperlink" Target="http://maps.iucnredlist.org/map.html?id=9760" TargetMode="External"/><Relationship Id="rId567" Type="http://schemas.openxmlformats.org/officeDocument/2006/relationships/hyperlink" Target="http://dopa-services.jrc.it/services/ecasLogout" TargetMode="External"/><Relationship Id="rId1197" Type="http://schemas.openxmlformats.org/officeDocument/2006/relationships/image" Target="media/image165.png"/><Relationship Id="rId122" Type="http://schemas.openxmlformats.org/officeDocument/2006/relationships/hyperlink" Target="https://storage.googleapis.com/global-surface-water/maptiles/occurrence/0/0/0.png" TargetMode="External"/><Relationship Id="rId774" Type="http://schemas.openxmlformats.org/officeDocument/2006/relationships/image" Target="media/image86.png"/><Relationship Id="rId981" Type="http://schemas.openxmlformats.org/officeDocument/2006/relationships/hyperlink" Target="https://developers.planet.com/docs/api/tile-services/" TargetMode="External"/><Relationship Id="rId1057" Type="http://schemas.openxmlformats.org/officeDocument/2006/relationships/hyperlink" Target="http://www.cloudera.com/content/cloudera-content/cloudera-docs/CM4Ent/4.7.2/Cloudera-Manager-Introduction/cmi_home.html" TargetMode="External"/><Relationship Id="rId427" Type="http://schemas.openxmlformats.org/officeDocument/2006/relationships/hyperlink" Target="http://sourceforge.net/projects/numpy/files/NumPy/1.5.1/numpy-1.5.1-win32-superpack-python2.6.exe/download" TargetMode="External"/><Relationship Id="rId634" Type="http://schemas.openxmlformats.org/officeDocument/2006/relationships/hyperlink" Target="https://www.informea.org/about/api" TargetMode="External"/><Relationship Id="rId841" Type="http://schemas.openxmlformats.org/officeDocument/2006/relationships/image" Target="media/image107.png"/><Relationship Id="rId1264" Type="http://schemas.openxmlformats.org/officeDocument/2006/relationships/hyperlink" Target="https://medium.com/@frntn/not-your-grandmother-s-docker-environment-c3c5c1a5aab" TargetMode="External"/><Relationship Id="rId1471" Type="http://schemas.openxmlformats.org/officeDocument/2006/relationships/hyperlink" Target="https://github.com/conda-forge/rasterio-feedstock" TargetMode="External"/><Relationship Id="rId1569" Type="http://schemas.openxmlformats.org/officeDocument/2006/relationships/hyperlink" Target="http://esri.github.io/arcgis-vectortile-style-editor/" TargetMode="External"/><Relationship Id="rId701" Type="http://schemas.openxmlformats.org/officeDocument/2006/relationships/image" Target="media/image68.png"/><Relationship Id="rId939" Type="http://schemas.openxmlformats.org/officeDocument/2006/relationships/hyperlink" Target="https://github.com/andrewcottam/water_detection_python_scripts/blob/a626bd6f794c3b24ab4b60796f7c47363ff702fb/alignPointsToGeeGrid.py" TargetMode="External"/><Relationship Id="rId1124" Type="http://schemas.openxmlformats.org/officeDocument/2006/relationships/hyperlink" Target="http://www.cloudera.com/documentation/enterprise/latest/topics/cm_mc_hive_udf.html" TargetMode="External"/><Relationship Id="rId1331" Type="http://schemas.openxmlformats.org/officeDocument/2006/relationships/hyperlink" Target="https://regex101.com/" TargetMode="External"/><Relationship Id="rId68" Type="http://schemas.openxmlformats.org/officeDocument/2006/relationships/hyperlink" Target="http://www.intactforests.org/data.ifl.html" TargetMode="External"/><Relationship Id="rId1429" Type="http://schemas.openxmlformats.org/officeDocument/2006/relationships/hyperlink" Target="https://scotch.io/@micwanyoike/how-to-add-fonts-to-a-react-project" TargetMode="External"/><Relationship Id="rId1636" Type="http://schemas.openxmlformats.org/officeDocument/2006/relationships/hyperlink" Target="file:///C:\Users\cottaan\AppData\Roaming\Microsoft\Word\http.sslcainfo=\bin\curl-ca-bundle.crt" TargetMode="External"/><Relationship Id="rId1703" Type="http://schemas.openxmlformats.org/officeDocument/2006/relationships/hyperlink" Target="http://www.cc.cec/" TargetMode="External"/><Relationship Id="rId284" Type="http://schemas.openxmlformats.org/officeDocument/2006/relationships/hyperlink" Target="http://maps.iucnredlist.org/map.html?id=177562" TargetMode="External"/><Relationship Id="rId491" Type="http://schemas.openxmlformats.org/officeDocument/2006/relationships/hyperlink" Target="https://github.com/chelm/geohub" TargetMode="External"/><Relationship Id="rId144" Type="http://schemas.openxmlformats.org/officeDocument/2006/relationships/image" Target="media/image19.jpeg"/><Relationship Id="rId589" Type="http://schemas.openxmlformats.org/officeDocument/2006/relationships/hyperlink" Target="https://db-server-blishten.c9users.io/phppgadmin/" TargetMode="External"/><Relationship Id="rId796" Type="http://schemas.openxmlformats.org/officeDocument/2006/relationships/hyperlink" Target="https://github.com/andrewcottam/water_detection_python_scripts/blob/master/createWaterPoints.py" TargetMode="External"/><Relationship Id="rId351" Type="http://schemas.openxmlformats.org/officeDocument/2006/relationships/hyperlink" Target="mailto:speciescharisma1@gmail.com" TargetMode="External"/><Relationship Id="rId449" Type="http://schemas.openxmlformats.org/officeDocument/2006/relationships/hyperlink" Target="http://dopa-services.jrc.it/services/gee/getDatesForPoint?POINT=114,5&amp;CRS=EPSG:4326" TargetMode="External"/><Relationship Id="rId656" Type="http://schemas.openxmlformats.org/officeDocument/2006/relationships/hyperlink" Target="mailto:a.cottam@gmail.com" TargetMode="External"/><Relationship Id="rId863" Type="http://schemas.openxmlformats.org/officeDocument/2006/relationships/hyperlink" Target="https://github.com/andrewcottam/postgis_scripts/blob/master/water_trends_by_country.sql" TargetMode="External"/><Relationship Id="rId1079" Type="http://schemas.openxmlformats.org/officeDocument/2006/relationships/hyperlink" Target="http://wiki.apache.org/hadoop/HadoopMapReduce" TargetMode="External"/><Relationship Id="rId1286" Type="http://schemas.openxmlformats.org/officeDocument/2006/relationships/hyperlink" Target="http://www.dspguide.com/ch26/1.htm" TargetMode="External"/><Relationship Id="rId1493" Type="http://schemas.openxmlformats.org/officeDocument/2006/relationships/hyperlink" Target="http://www.biopama.org" TargetMode="External"/><Relationship Id="rId211" Type="http://schemas.openxmlformats.org/officeDocument/2006/relationships/hyperlink" Target="https://gist.github.com/andrewcottam/5db8f3f3a0d86c2fc89a" TargetMode="External"/><Relationship Id="rId309" Type="http://schemas.openxmlformats.org/officeDocument/2006/relationships/hyperlink" Target="https://github.com/andrewcottam/ArcGIS-Geoprocessing-Scripts/blob/master/src/GLC2000_PA_Intersection2.py" TargetMode="External"/><Relationship Id="rId516" Type="http://schemas.openxmlformats.org/officeDocument/2006/relationships/hyperlink" Target="https://github.com/andrewcottam/eSpecies-Client-Demo/blob/master/classes/QuadkeyLayer.js" TargetMode="External"/><Relationship Id="rId1146" Type="http://schemas.openxmlformats.org/officeDocument/2006/relationships/hyperlink" Target="http://sqoop.apache.org/docs/1.4.5/SqoopUserGuide.html" TargetMode="External"/><Relationship Id="rId723" Type="http://schemas.openxmlformats.org/officeDocument/2006/relationships/hyperlink" Target="https://cloud.google.com/compute/docs/instances/adding-removing-ssh-keys" TargetMode="External"/><Relationship Id="rId930" Type="http://schemas.openxmlformats.org/officeDocument/2006/relationships/hyperlink" Target="https://sites.google.com/site/earthengineapidocs/javascript-api/javascript-developers-guide/unbound-algorithms" TargetMode="External"/><Relationship Id="rId1006" Type="http://schemas.openxmlformats.org/officeDocument/2006/relationships/hyperlink" Target="http://www.cyberciti.biz/tips/postgres-allow-remote-access-tcp-connection.html" TargetMode="External"/><Relationship Id="rId1353"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560" Type="http://schemas.openxmlformats.org/officeDocument/2006/relationships/hyperlink" Target="https://gist.github.com/andrewcottam/2b3f54d06de7d5be4944b44f5262b644" TargetMode="External"/><Relationship Id="rId1658" Type="http://schemas.openxmlformats.org/officeDocument/2006/relationships/hyperlink" Target="https://stackoverflow.com/questions/14000173/tortoisegit-save-user-authentication-credentials" TargetMode="External"/><Relationship Id="rId1213" Type="http://schemas.openxmlformats.org/officeDocument/2006/relationships/hyperlink" Target="http://blogs.esri.com/esri/arcgis/2012/06/08/using-a-binning-technique-for-point-based-multiscale-web-maps/" TargetMode="External"/><Relationship Id="rId1420" Type="http://schemas.openxmlformats.org/officeDocument/2006/relationships/hyperlink" Target="https://serverless-stack.com/chapters/environments-in-create-react-app.html" TargetMode="External"/><Relationship Id="rId1518" Type="http://schemas.openxmlformats.org/officeDocument/2006/relationships/hyperlink" Target="https://tecadmin.net/install-phppgadmin-in-ubuntu/" TargetMode="External"/><Relationship Id="rId1725" Type="http://schemas.openxmlformats.org/officeDocument/2006/relationships/hyperlink" Target="http://support.mendeley.com/customer/portal/questions/340841-desktop-search-options-results-in-error"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forums.arcgis.com/threads/31695-Conflict-arcpy-(Arc-10)-and-gdal?highlight=gdal" TargetMode="External"/><Relationship Id="rId373" Type="http://schemas.openxmlformats.org/officeDocument/2006/relationships/hyperlink" Target="http://www.eaglewatch.nl/uilen/Strigidae/Maleise-visuil/Index.html" TargetMode="External"/><Relationship Id="rId580" Type="http://schemas.openxmlformats.org/officeDocument/2006/relationships/image" Target="media/image54.png"/><Relationship Id="rId1" Type="http://schemas.openxmlformats.org/officeDocument/2006/relationships/customXml" Target="../customXml/item1.xml"/><Relationship Id="rId233" Type="http://schemas.openxmlformats.org/officeDocument/2006/relationships/hyperlink" Target="http://www.fing.edu.uy/inco/grupos/csi/esp/Cursos/cursos_act/2003/DAP_SistDW/Material/ken96.pdf" TargetMode="External"/><Relationship Id="rId440" Type="http://schemas.openxmlformats.org/officeDocument/2006/relationships/hyperlink" Target="http://www.wbitt.com/knowledge/how-to-tutorials/112-creating-a-self-signed-apache-ssl-certificate.html" TargetMode="External"/><Relationship Id="rId678" Type="http://schemas.openxmlformats.org/officeDocument/2006/relationships/hyperlink" Target="http://www.gbif.org/developer/occurrence" TargetMode="External"/><Relationship Id="rId885" Type="http://schemas.openxmlformats.org/officeDocument/2006/relationships/image" Target="media/image128.png"/><Relationship Id="rId1070" Type="http://schemas.openxmlformats.org/officeDocument/2006/relationships/hyperlink" Target="https://github.com/crs4/pydoop" TargetMode="External"/><Relationship Id="rId300" Type="http://schemas.openxmlformats.org/officeDocument/2006/relationships/hyperlink" Target="http://79.125.16.106/ArcGIS/rest/services/Andrew/SpeciesWFSLatLong/MapServer/0/29539" TargetMode="External"/><Relationship Id="rId538" Type="http://schemas.openxmlformats.org/officeDocument/2006/relationships/image" Target="media/image50.png"/><Relationship Id="rId745" Type="http://schemas.openxmlformats.org/officeDocument/2006/relationships/hyperlink" Target="https://github.com/GoogleCloudPlatform/google-cloud-python/tree/master/storage/google/cloud/storage" TargetMode="External"/><Relationship Id="rId952" Type="http://schemas.openxmlformats.org/officeDocument/2006/relationships/image" Target="media/image150.png"/><Relationship Id="rId1168" Type="http://schemas.openxmlformats.org/officeDocument/2006/relationships/hyperlink" Target="http://suite.opengeo.org/4.1/dataadmin/pgGettingStarted/shp2pgsql.html" TargetMode="External"/><Relationship Id="rId1375" Type="http://schemas.openxmlformats.org/officeDocument/2006/relationships/hyperlink" Target="http://dojo-toolkit.33424.n3.nabble.com/Embedding-a-Google-Map-using-Dojo-tp4006878p4006911.html" TargetMode="External"/><Relationship Id="rId1582" Type="http://schemas.openxmlformats.org/officeDocument/2006/relationships/image" Target="media/image197.png"/><Relationship Id="rId81" Type="http://schemas.openxmlformats.org/officeDocument/2006/relationships/hyperlink" Target="http://maps.iucnredlist.org/map.html?id=9760" TargetMode="External"/><Relationship Id="rId605" Type="http://schemas.openxmlformats.org/officeDocument/2006/relationships/hyperlink" Target="https://google-cloud-python.readthedocs.io/en/latest/core/auth.html" TargetMode="External"/><Relationship Id="rId812" Type="http://schemas.openxmlformats.org/officeDocument/2006/relationships/hyperlink" Target="file:///E:\cottaan\My%20Documents\github%20repos\private_ee_scripts\Water%20Detection\Water%2520Validation%2520L5%2520and%2520L7%2520-%2520masking" TargetMode="External"/><Relationship Id="rId1028" Type="http://schemas.openxmlformats.org/officeDocument/2006/relationships/hyperlink" Target="http://www.cloudera.com/content/cloudera/en/resources/library/hadoopworld/Live_from_Strata_Hadoop_World_2012_Lars_George_Cloudera.html" TargetMode="External"/><Relationship Id="rId1235" Type="http://schemas.openxmlformats.org/officeDocument/2006/relationships/hyperlink" Target="http://download.eclipse.org/tm/updates/3.3/%20as%20a%20new%20software%20update%20site%20" TargetMode="External"/><Relationship Id="rId1442" Type="http://schemas.openxmlformats.org/officeDocument/2006/relationships/hyperlink" Target="http://dontkry.com/posts/code/using-npm-on-the-client-side.html" TargetMode="External"/><Relationship Id="rId1302" Type="http://schemas.openxmlformats.org/officeDocument/2006/relationships/hyperlink" Target="http://h05-dev-vm100.jrc.it:8080/geoserver/web/" TargetMode="External"/><Relationship Id="rId1747" Type="http://schemas.openxmlformats.org/officeDocument/2006/relationships/hyperlink" Target="http://help.arcgis.com/en/arcgisdesktop/10.0/help/index.html" TargetMode="External"/><Relationship Id="rId39" Type="http://schemas.openxmlformats.org/officeDocument/2006/relationships/hyperlink" Target="http://www.protectedplanet.net/sites/342540" TargetMode="External"/><Relationship Id="rId1607" Type="http://schemas.openxmlformats.org/officeDocument/2006/relationships/hyperlink" Target="https://gist.github.com/andrewcottam/1b3ea56da87281b9f7627a4b04560b0f" TargetMode="External"/><Relationship Id="rId188" Type="http://schemas.openxmlformats.org/officeDocument/2006/relationships/hyperlink" Target="http://en.wikipedia.org/wiki/Natural_Area_Code" TargetMode="External"/><Relationship Id="rId395" Type="http://schemas.openxmlformats.org/officeDocument/2006/relationships/hyperlink" Target="http://opencv.org/" TargetMode="External"/><Relationship Id="rId255" Type="http://schemas.openxmlformats.org/officeDocument/2006/relationships/hyperlink" Target="https://github.com/andrewcottam/postgis_scripts/blob/363892947e0bfa8a412a0f12f923e4758c9cd74c/species_irreplacibility_correction_for_overlapping_features.sql" TargetMode="External"/><Relationship Id="rId462" Type="http://schemas.openxmlformats.org/officeDocument/2006/relationships/hyperlink" Target="http://h03-dev-vm7/cgi-bin/eSpecies/bbox/25728,16008,27776,17032/species/map/17975" TargetMode="External"/><Relationship Id="rId1092" Type="http://schemas.openxmlformats.org/officeDocument/2006/relationships/hyperlink" Target="http://hadoop-h05:50030/logs/hadoop-cmf-mapreduce1-JOBTRACKER-hadoop-h05.log.out" TargetMode="External"/><Relationship Id="rId1397" Type="http://schemas.openxmlformats.org/officeDocument/2006/relationships/hyperlink" Target="https://developer.mozilla.org/en-US/docs/Web/API/WindowEventHandlers/onpopstate" TargetMode="External"/><Relationship Id="rId115" Type="http://schemas.openxmlformats.org/officeDocument/2006/relationships/image" Target="media/image15.png"/><Relationship Id="rId322" Type="http://schemas.openxmlformats.org/officeDocument/2006/relationships/hyperlink" Target="http://postgis.refractions.net/docs/reference.html" TargetMode="External"/><Relationship Id="rId767" Type="http://schemas.openxmlformats.org/officeDocument/2006/relationships/hyperlink" Target="https://ee-api.appspot.com/21a40a9660fc94b7beb90819386d7d43" TargetMode="External"/><Relationship Id="rId974" Type="http://schemas.openxmlformats.org/officeDocument/2006/relationships/hyperlink" Target="https://www.mapbox.com/help/studio-manual-uploads/" TargetMode="External"/><Relationship Id="rId627" Type="http://schemas.openxmlformats.org/officeDocument/2006/relationships/hyperlink" Target="https://cloud.google.com/container-optimized-os/docs/" TargetMode="External"/><Relationship Id="rId834" Type="http://schemas.openxmlformats.org/officeDocument/2006/relationships/hyperlink" Target="file:///E:\cottaan\My%20Documents\github%20repos\general\validation_points_to_kml.fmw" TargetMode="External"/><Relationship Id="rId1257" Type="http://schemas.openxmlformats.org/officeDocument/2006/relationships/hyperlink" Target="https://localhost:8443/leaflet_map/index.html" TargetMode="External"/><Relationship Id="rId1464" Type="http://schemas.openxmlformats.org/officeDocument/2006/relationships/hyperlink" Target="http://matplotlib.org/api/pyplot_api.html" TargetMode="External"/><Relationship Id="rId1671" Type="http://schemas.openxmlformats.org/officeDocument/2006/relationships/hyperlink" Target="http://www.saddi.com/software/flup/dist/flup-1.0.2.tar.gz" TargetMode="External"/><Relationship Id="rId901" Type="http://schemas.openxmlformats.org/officeDocument/2006/relationships/image" Target="media/image137.png"/><Relationship Id="rId1117" Type="http://schemas.openxmlformats.org/officeDocument/2006/relationships/hyperlink" Target="https://cwiki.apache.org/confluence/display/Hive/LanguageManual+DML" TargetMode="External"/><Relationship Id="rId1324" Type="http://schemas.openxmlformats.org/officeDocument/2006/relationships/hyperlink" Target="https://wiki.appcelerator.org/display/guides2/Installing+the+Java+Development+Tools" TargetMode="External"/><Relationship Id="rId1531" Type="http://schemas.openxmlformats.org/officeDocument/2006/relationships/hyperlink" Target="https://github.com/mapbox/vector-tile-spec/tree/master/2.1" TargetMode="External"/><Relationship Id="rId30" Type="http://schemas.openxmlformats.org/officeDocument/2006/relationships/hyperlink" Target="http://www.gadm.org/" TargetMode="External"/><Relationship Id="rId1629" Type="http://schemas.openxmlformats.org/officeDocument/2006/relationships/hyperlink" Target="https://andrewcottam@github.com/andrewcottam/ArcGIS-Geoprocessing-Scripts.git" TargetMode="External"/><Relationship Id="rId277" Type="http://schemas.openxmlformats.org/officeDocument/2006/relationships/hyperlink" Target="https://github.com/andrewcottam/water_detection_python_scripts/blob/master/iucnRedListAPI.py" TargetMode="External"/><Relationship Id="rId484" Type="http://schemas.openxmlformats.org/officeDocument/2006/relationships/hyperlink" Target="http://h03-dev-vm7/eSpecies/githubJsonClient.html" TargetMode="External"/><Relationship Id="rId137" Type="http://schemas.openxmlformats.org/officeDocument/2006/relationships/hyperlink" Target="http://help.arcgis.com/en/arcgisdesktop/10.0/help/index.html" TargetMode="External"/><Relationship Id="rId344"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691" Type="http://schemas.openxmlformats.org/officeDocument/2006/relationships/hyperlink" Target="https://github.com/andrewcottam/web_apps.git" TargetMode="External"/><Relationship Id="rId789" Type="http://schemas.openxmlformats.org/officeDocument/2006/relationships/hyperlink" Target="https://browse.digitalglobe.com/imagefinder" TargetMode="External"/><Relationship Id="rId996" Type="http://schemas.openxmlformats.org/officeDocument/2006/relationships/hyperlink" Target="https://developers.arcgis.com/javascript/latest/guide/functionality-matrix/index.html" TargetMode="External"/><Relationship Id="rId551" Type="http://schemas.openxmlformats.org/officeDocument/2006/relationships/hyperlink" Target="https://wiki.jasig.org/display/CAS/Proxy+CAS+Walkthrough" TargetMode="External"/><Relationship Id="rId649" Type="http://schemas.openxmlformats.org/officeDocument/2006/relationships/hyperlink" Target="https://data.aad.gov.au/aadc/calc/dms_decimal.cfm" TargetMode="External"/><Relationship Id="rId856" Type="http://schemas.openxmlformats.org/officeDocument/2006/relationships/image" Target="media/image119.png"/><Relationship Id="rId1181" Type="http://schemas.openxmlformats.org/officeDocument/2006/relationships/hyperlink" Target="https://community.c9.io/t/setting-up-postgresql/1573" TargetMode="External"/><Relationship Id="rId1279" Type="http://schemas.openxmlformats.org/officeDocument/2006/relationships/hyperlink" Target="https://classroom.udacity.com/courses/ud730" TargetMode="External"/><Relationship Id="rId1486" Type="http://schemas.openxmlformats.org/officeDocument/2006/relationships/hyperlink" Target="https://bootstrap.pypa.io/get-pip.py" TargetMode="External"/><Relationship Id="rId204" Type="http://schemas.openxmlformats.org/officeDocument/2006/relationships/image" Target="media/image23.jpeg"/><Relationship Id="rId411" Type="http://schemas.openxmlformats.org/officeDocument/2006/relationships/hyperlink" Target="http://h03-dev-vm7/cgi-bin/eSpecies.py/qk/323r35" TargetMode="External"/><Relationship Id="rId509" Type="http://schemas.openxmlformats.org/officeDocument/2006/relationships/hyperlink" Target="http://help.arcgis.com/en/webapi/javascript/arcgis/help/jshelp_start.htm" TargetMode="External"/><Relationship Id="rId1041" Type="http://schemas.openxmlformats.org/officeDocument/2006/relationships/hyperlink" Target="http://cloudera.com/content/cloudera/en/training/courses/developer-training.html" TargetMode="External"/><Relationship Id="rId1139" Type="http://schemas.openxmlformats.org/officeDocument/2006/relationships/hyperlink" Target="https://github.com/cloudera/impala" TargetMode="External"/><Relationship Id="rId1346" Type="http://schemas.openxmlformats.org/officeDocument/2006/relationships/hyperlink" Target="http://dojotoolkit.org/reference-guide/loader/amd.html" TargetMode="External"/><Relationship Id="rId1693" Type="http://schemas.openxmlformats.org/officeDocument/2006/relationships/hyperlink" Target="https://europa.eu/epso/application/passport/login.cfm?langsub=ok&amp;lang=en" TargetMode="External"/><Relationship Id="rId716" Type="http://schemas.openxmlformats.org/officeDocument/2006/relationships/hyperlink" Target="https://console.cloud.google.com/logs/" TargetMode="External"/><Relationship Id="rId923" Type="http://schemas.openxmlformats.org/officeDocument/2006/relationships/hyperlink" Target="https://developers.google.com/earth-engine/python_install" TargetMode="External"/><Relationship Id="rId1553" Type="http://schemas.openxmlformats.org/officeDocument/2006/relationships/image" Target="media/image195.png"/><Relationship Id="rId1760" Type="http://schemas.openxmlformats.org/officeDocument/2006/relationships/hyperlink" Target="http://ehabitat-wps.jrc.ec.europa.eu/eSpecies/geeClient.html?wdpaid=8810" TargetMode="External"/><Relationship Id="rId52" Type="http://schemas.openxmlformats.org/officeDocument/2006/relationships/hyperlink" Target="openmaptiles.com/downloads/" TargetMode="External"/><Relationship Id="rId1206" Type="http://schemas.openxmlformats.org/officeDocument/2006/relationships/hyperlink" Target="http://pro.arcgis.com/en/pro-app/help/analysis/geoprocessing/basics/document-a-custom-tool.htm" TargetMode="External"/><Relationship Id="rId1413" Type="http://schemas.openxmlformats.org/officeDocument/2006/relationships/image" Target="media/image182.png"/><Relationship Id="rId1620" Type="http://schemas.openxmlformats.org/officeDocument/2006/relationships/hyperlink" Target="https://carto.com/blog/introducing-cartocolors/" TargetMode="External"/><Relationship Id="rId1718" Type="http://schemas.openxmlformats.org/officeDocument/2006/relationships/hyperlink" Target="https://apps.jrc.cec.eu.int/navette" TargetMode="External"/><Relationship Id="rId299" Type="http://schemas.openxmlformats.org/officeDocument/2006/relationships/hyperlink" Target="http://blogs.msdn.com/b/asiatech/archive/2011/07/06/how-to-troubleshoot-httpexception-request-timed-out-asp-net-2-0-32-bit.aspx" TargetMode="External"/><Relationship Id="rId159" Type="http://schemas.openxmlformats.org/officeDocument/2006/relationships/hyperlink" Target="http://help.arcgis.com/en/arcgisdesktop/10.0/help/index.html" TargetMode="External"/><Relationship Id="rId366"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73" Type="http://schemas.openxmlformats.org/officeDocument/2006/relationships/hyperlink" Target="https://github.com/c9/c9.ide.language.codeintel/blob/master/README.md" TargetMode="External"/><Relationship Id="rId780" Type="http://schemas.openxmlformats.org/officeDocument/2006/relationships/image" Target="media/image92.png"/><Relationship Id="rId226" Type="http://schemas.openxmlformats.org/officeDocument/2006/relationships/hyperlink" Target="http://nosql.mypopescu.com/" TargetMode="External"/><Relationship Id="rId433"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878" Type="http://schemas.openxmlformats.org/officeDocument/2006/relationships/image" Target="media/image123.png"/><Relationship Id="rId1063" Type="http://schemas.openxmlformats.org/officeDocument/2006/relationships/hyperlink" Target="https://blog.cloudera.com/blog/2014/02/migrating-from-hive-cli-to-beeline-a-primer/" TargetMode="External"/><Relationship Id="rId1270" Type="http://schemas.openxmlformats.org/officeDocument/2006/relationships/hyperlink" Target="http://localhost:8888/notebooks/deforestprob/notebook/notebook.ipynb" TargetMode="External"/><Relationship Id="rId640" Type="http://schemas.openxmlformats.org/officeDocument/2006/relationships/hyperlink" Target="https://api.elsevier.com/content/abstract/doi/10.1038/nature20584?apiKey=700793c78c8fb1d736eb7030bb874bda&amp;httpAccept=application/json" TargetMode="External"/><Relationship Id="rId738" Type="http://schemas.openxmlformats.org/officeDocument/2006/relationships/hyperlink" Target="https://raw.githubusercontent.com/andrewcottam/python-rest-server/master/scripts/database_objects.sql" TargetMode="External"/><Relationship Id="rId945" Type="http://schemas.openxmlformats.org/officeDocument/2006/relationships/hyperlink" Target="https://earthengine.googlesource.com/new-password" TargetMode="External"/><Relationship Id="rId1368" Type="http://schemas.openxmlformats.org/officeDocument/2006/relationships/hyperlink" Target="http://dojo-toolkit.33424.n3.nabble.com/Fwd-How-to-send-a-jsonp-request-to-server-in-dojo-toolkit-td3993684.html" TargetMode="External"/><Relationship Id="rId1575" Type="http://schemas.openxmlformats.org/officeDocument/2006/relationships/hyperlink" Target="https://tile.mapzen.com/mapzen/vector/v1/all/15/17167/11672.topojson?api_key=vector-tiles-VyYjZGS" TargetMode="External"/><Relationship Id="rId74" Type="http://schemas.openxmlformats.org/officeDocument/2006/relationships/hyperlink" Target="https://www.assembla.com/spaces/sis/wiki/Spatial_Data_Management_Roadmap" TargetMode="External"/><Relationship Id="rId500" Type="http://schemas.openxmlformats.org/officeDocument/2006/relationships/hyperlink" Target="http://cidportal.jrc.ec.europa.eu/imagearchive/" TargetMode="External"/><Relationship Id="rId805" Type="http://schemas.openxmlformats.org/officeDocument/2006/relationships/image" Target="media/image104.png"/><Relationship Id="rId1130" Type="http://schemas.openxmlformats.org/officeDocument/2006/relationships/hyperlink" Target="http://www.yourkit.com/" TargetMode="External"/><Relationship Id="rId122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435" Type="http://schemas.openxmlformats.org/officeDocument/2006/relationships/hyperlink" Target="http://leafletjs.com/download.html" TargetMode="External"/><Relationship Id="rId1642" Type="http://schemas.openxmlformats.org/officeDocument/2006/relationships/hyperlink" Target="https://github.com/SitePen/dgrid.git" TargetMode="External"/><Relationship Id="rId1502" Type="http://schemas.openxmlformats.org/officeDocument/2006/relationships/hyperlink" Target="http://www.tightvnc.com/winst.php" TargetMode="External"/><Relationship Id="rId290" Type="http://schemas.openxmlformats.org/officeDocument/2006/relationships/hyperlink" Target="http://maps.iucnredlist.org/map.html?id=39895" TargetMode="External"/><Relationship Id="rId388" Type="http://schemas.openxmlformats.org/officeDocument/2006/relationships/hyperlink" Target="http://bioval.jrc.ec.europa.eu/products/gam/index.htm"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hyperlink" Target="http://www.material-ui.com/" TargetMode="External"/><Relationship Id="rId248" Type="http://schemas.openxmlformats.org/officeDocument/2006/relationships/hyperlink" Target="https://github.com/andrewcottam/apache-hive-files/blob/master/species_preprocessing_2.sql" TargetMode="External"/><Relationship Id="rId455" Type="http://schemas.openxmlformats.org/officeDocument/2006/relationships/hyperlink" Target="http://h03-dev-vm7/cgi-bin/eSpecies/species/xyz/17975" TargetMode="External"/><Relationship Id="rId662" Type="http://schemas.openxmlformats.org/officeDocument/2006/relationships/hyperlink" Target="https://datamarket.azure.com/" TargetMode="External"/><Relationship Id="rId1085" Type="http://schemas.openxmlformats.org/officeDocument/2006/relationships/hyperlink" Target="https://github.com/willtemperley/hadoop-client-template" TargetMode="External"/><Relationship Id="rId1292" Type="http://schemas.openxmlformats.org/officeDocument/2006/relationships/hyperlink" Target="https://www.tensorflow.org/get_started/summaries_and_tensorboard" TargetMode="External"/><Relationship Id="rId108" Type="http://schemas.openxmlformats.org/officeDocument/2006/relationships/hyperlink" Target="https://sentinel.esa.int/documents/247904/685211/Sentinel-2_User_Handbook" TargetMode="External"/><Relationship Id="rId315" Type="http://schemas.openxmlformats.org/officeDocument/2006/relationships/hyperlink" Target="http://help.arcgis.com/en/arcgisdesktop/10.0/help/index.html" TargetMode="External"/><Relationship Id="rId522" Type="http://schemas.openxmlformats.org/officeDocument/2006/relationships/image" Target="media/image49.png"/><Relationship Id="rId967" Type="http://schemas.openxmlformats.org/officeDocument/2006/relationships/hyperlink" Target="mailto:a.cottam@gmail.com/thargal88" TargetMode="External"/><Relationship Id="rId1152" Type="http://schemas.openxmlformats.org/officeDocument/2006/relationships/hyperlink" Target="https://github.com/andrewcottam/apache-hive-files/blob/master/species_preprocessing_2.sql" TargetMode="External"/><Relationship Id="rId1597" Type="http://schemas.openxmlformats.org/officeDocument/2006/relationships/hyperlink" Target="https://web-apps-blishten.c9users.io/tilemaker/bern_tiles/13/4265/2883.pbf" TargetMode="External"/><Relationship Id="rId96" Type="http://schemas.openxmlformats.org/officeDocument/2006/relationships/hyperlink" Target="http://reverb.echo.nasa.gov/reverb" TargetMode="External"/><Relationship Id="rId827" Type="http://schemas.openxmlformats.org/officeDocument/2006/relationships/image" Target="media/image105.png"/><Relationship Id="rId1012"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457" Type="http://schemas.openxmlformats.org/officeDocument/2006/relationships/hyperlink" Target="https://stackoverflow.com/questions/11854847/display-an-image-from-a-file-in-an-ipython-notebook" TargetMode="External"/><Relationship Id="rId1664" Type="http://schemas.openxmlformats.org/officeDocument/2006/relationships/hyperlink" Target="http://www.javaforge.com/project/HGE" TargetMode="External"/><Relationship Id="rId1317" Type="http://schemas.openxmlformats.org/officeDocument/2006/relationships/hyperlink" Target="http://h05-dev-vm36.jrc.it/" TargetMode="External"/><Relationship Id="rId1524" Type="http://schemas.openxmlformats.org/officeDocument/2006/relationships/hyperlink" Target="http://selection.datavisualization.ch/" TargetMode="External"/><Relationship Id="rId1731" Type="http://schemas.openxmlformats.org/officeDocument/2006/relationships/hyperlink" Target="mailto:Andrew.cottam@jrc.ec.europa.eu"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pydoop.sourceforge.net/docs/index.html" TargetMode="External"/><Relationship Id="rId477" Type="http://schemas.openxmlformats.org/officeDocument/2006/relationships/hyperlink" Target="https://github.com/andrewcottam/geeImageServer/blob/c2ef529ff935aa267bb7953f3c45a76e6cba40a6/server.py" TargetMode="External"/><Relationship Id="rId684" Type="http://schemas.openxmlformats.org/officeDocument/2006/relationships/hyperlink" Target="https://github.com/andrewcottam/water_detection_python_scripts/blob/master/iucnRedListAPI.py" TargetMode="External"/><Relationship Id="rId337" Type="http://schemas.openxmlformats.org/officeDocument/2006/relationships/image" Target="media/image37.png"/><Relationship Id="rId891"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989" Type="http://schemas.openxmlformats.org/officeDocument/2006/relationships/hyperlink" Target="http://apps.sentinel-hub.com/eo-browser/" TargetMode="External"/><Relationship Id="rId544" Type="http://schemas.openxmlformats.org/officeDocument/2006/relationships/hyperlink" Target="https://github.com/andrewcottam/postgis_scripts/blob/master/roadless_create_validation_table.sql" TargetMode="External"/><Relationship Id="rId751" Type="http://schemas.openxmlformats.org/officeDocument/2006/relationships/hyperlink" Target="https://cloud.google.com/appengine/docs/python/googlecloudstorageclient/setting-up-cloud-storage" TargetMode="External"/><Relationship Id="rId849" Type="http://schemas.openxmlformats.org/officeDocument/2006/relationships/hyperlink" Target="http://landsat.usgs.gov/calibration_notices.php" TargetMode="External"/><Relationship Id="rId1174" Type="http://schemas.openxmlformats.org/officeDocument/2006/relationships/hyperlink" Target="http://lwn.net/Articles/400629/" TargetMode="External"/><Relationship Id="rId1381" Type="http://schemas.openxmlformats.org/officeDocument/2006/relationships/hyperlink" Target="http://leafletjs.com/reference-1.1.0.html" TargetMode="External"/><Relationship Id="rId1479" Type="http://schemas.openxmlformats.org/officeDocument/2006/relationships/hyperlink" Target="https://webapp-improved.appspot.com/" TargetMode="External"/><Relationship Id="rId1686" Type="http://schemas.openxmlformats.org/officeDocument/2006/relationships/hyperlink" Target="http://www.onezoom.org/mammals.htm" TargetMode="External"/><Relationship Id="rId404" Type="http://schemas.openxmlformats.org/officeDocument/2006/relationships/hyperlink" Target="http://httpd.apache.org/docs/current/mod/mod_alias.html" TargetMode="External"/><Relationship Id="rId611" Type="http://schemas.openxmlformats.org/officeDocument/2006/relationships/hyperlink" Target="https://docs.c9.io/docs/running-your-own-ssh-workspace" TargetMode="External"/><Relationship Id="rId1034" Type="http://schemas.openxmlformats.org/officeDocument/2006/relationships/hyperlink" Target="http://www.cloudera.com/content/cloudera/en/resources/library/training/cloudera-manager-training-part-ii.html" TargetMode="External"/><Relationship Id="rId1241" Type="http://schemas.openxmlformats.org/officeDocument/2006/relationships/hyperlink" Target="https://wiki.appcelerator.org/display/guides2/Reverting+to+a+Previous+Version" TargetMode="External"/><Relationship Id="rId1339" Type="http://schemas.openxmlformats.org/officeDocument/2006/relationships/hyperlink" Target="https://developers.arcgis.com/en/javascript/jshelp/inside_dojoversion.html" TargetMode="External"/><Relationship Id="rId709" Type="http://schemas.openxmlformats.org/officeDocument/2006/relationships/hyperlink" Target="http://localhost:8080/" TargetMode="External"/><Relationship Id="rId916" Type="http://schemas.openxmlformats.org/officeDocument/2006/relationships/hyperlink" Target="https://sites.google.com/site/earthengineapidocs/python-api" TargetMode="External"/><Relationship Id="rId1101" Type="http://schemas.openxmlformats.org/officeDocument/2006/relationships/hyperlink" Target="http://wiki.apache.org/hadoop/Hbase/Shell" TargetMode="External"/><Relationship Id="rId1546" Type="http://schemas.openxmlformats.org/officeDocument/2006/relationships/image" Target="media/image191.png"/><Relationship Id="rId1753" Type="http://schemas.openxmlformats.org/officeDocument/2006/relationships/hyperlink" Target="http://datamarket.azure.com/dataset/unitednations/wto" TargetMode="External"/><Relationship Id="rId45" Type="http://schemas.openxmlformats.org/officeDocument/2006/relationships/hyperlink" Target="https://protectedplanet.net/18924" TargetMode="External"/><Relationship Id="rId1406" Type="http://schemas.openxmlformats.org/officeDocument/2006/relationships/hyperlink" Target="https://mapzen.com/blog/tangram-labels/" TargetMode="External"/><Relationship Id="rId1613" Type="http://schemas.openxmlformats.org/officeDocument/2006/relationships/hyperlink" Target="https://www.modern.ie/en-us/virtualization-tools" TargetMode="External"/><Relationship Id="rId194" Type="http://schemas.openxmlformats.org/officeDocument/2006/relationships/hyperlink" Target="http://apitricks.blogspot.com/2011/04/quadtree.html" TargetMode="External"/><Relationship Id="rId261" Type="http://schemas.openxmlformats.org/officeDocument/2006/relationships/hyperlink" Target="http://www.geog.mcgill.ca/~nramankutty/Datasets/Datasets.html" TargetMode="External"/><Relationship Id="rId499" Type="http://schemas.openxmlformats.org/officeDocument/2006/relationships/hyperlink" Target="http://beta.biopama.org/node-js/biopama-regional/build/" TargetMode="External"/><Relationship Id="rId359" Type="http://schemas.openxmlformats.org/officeDocument/2006/relationships/hyperlink" Target="http://www.flickr.com/services/api/explore/flickr.photos.search" TargetMode="External"/><Relationship Id="rId566" Type="http://schemas.openxmlformats.org/officeDocument/2006/relationships/hyperlink" Target="http://dopa-services.jrc.it/services/endSession" TargetMode="External"/><Relationship Id="rId773" Type="http://schemas.openxmlformats.org/officeDocument/2006/relationships/image" Target="media/image85.jpeg"/><Relationship Id="rId1196" Type="http://schemas.openxmlformats.org/officeDocument/2006/relationships/hyperlink" Target="https://scotch.io/@micwanyoike/how-to-add-fonts-to-a-react-project" TargetMode="External"/><Relationship Id="rId121" Type="http://schemas.openxmlformats.org/officeDocument/2006/relationships/hyperlink" Target="https://storage.googleapis.com/global-surface-water/maptiles/occurrence/%7bz%7d/%7bx%7d/%7by%7d.png" TargetMode="External"/><Relationship Id="rId219" Type="http://schemas.openxmlformats.org/officeDocument/2006/relationships/hyperlink" Target="https://my.esri.com/" TargetMode="External"/><Relationship Id="rId426" Type="http://schemas.openxmlformats.org/officeDocument/2006/relationships/hyperlink" Target="http://docs.scipy.org/doc/numpy/reference/arrays.classes.html" TargetMode="External"/><Relationship Id="rId633" Type="http://schemas.openxmlformats.org/officeDocument/2006/relationships/hyperlink" Target="http://wri.github.io/gfw-api-docs/" TargetMode="External"/><Relationship Id="rId980" Type="http://schemas.openxmlformats.org/officeDocument/2006/relationships/hyperlink" Target="https://developers.planet.com/?utm_source=intercom&amp;utm_medium=email" TargetMode="External"/><Relationship Id="rId1056" Type="http://schemas.openxmlformats.org/officeDocument/2006/relationships/hyperlink" Target="http://cloudera-manager.jrc.it:7180" TargetMode="External"/><Relationship Id="rId1263" Type="http://schemas.openxmlformats.org/officeDocument/2006/relationships/hyperlink" Target="https://docs.docker.com/engine/installation/linux/ubuntu/" TargetMode="External"/><Relationship Id="rId840" Type="http://schemas.openxmlformats.org/officeDocument/2006/relationships/hyperlink" Target="https://ee-api.appspot.com/4e977aea2f63647a4300c0fe783b756c" TargetMode="External"/><Relationship Id="rId938" Type="http://schemas.openxmlformats.org/officeDocument/2006/relationships/hyperlink" Target="https://github.com/andrewcottam/water_detection_python_scripts/blob/38f56249cb30e4c594790b3b2cf3a46aa2dca840/getGeePixelValues.py" TargetMode="External"/><Relationship Id="rId1470" Type="http://schemas.openxmlformats.org/officeDocument/2006/relationships/hyperlink" Target="http://vimeo.com/106220666" TargetMode="External"/><Relationship Id="rId1568" Type="http://schemas.openxmlformats.org/officeDocument/2006/relationships/hyperlink" Target="https://blogs.esri.com/esri/arcgis/2015/12/02/understanding-esri-vector-basemap-file-structure/" TargetMode="External"/><Relationship Id="rId67" Type="http://schemas.openxmlformats.org/officeDocument/2006/relationships/hyperlink" Target="http://www.glims.org/RGI/rgi_files/RGI_latest.zip" TargetMode="External"/><Relationship Id="rId700" Type="http://schemas.openxmlformats.org/officeDocument/2006/relationships/hyperlink" Target="https://console.developers.google.com/project/_/apiui/credential" TargetMode="External"/><Relationship Id="rId1123" Type="http://schemas.openxmlformats.org/officeDocument/2006/relationships/hyperlink" Target="https://github.com/andrewcottam/jrc/commit/b77b94c35fec389d5f9a354969d561c741e8fbd3" TargetMode="External"/><Relationship Id="rId1330" Type="http://schemas.openxmlformats.org/officeDocument/2006/relationships/hyperlink" Target="https://developer.mozilla.org/en/docs/Web/JavaScript/Reference/Global_Objects/Object/assign" TargetMode="External"/><Relationship Id="rId1428" Type="http://schemas.openxmlformats.org/officeDocument/2006/relationships/hyperlink" Target="https://api.mapbox.com/mapbox-assembly/mbx/v0.23.1/opensans-italic.woff2" TargetMode="External"/><Relationship Id="rId1635" Type="http://schemas.openxmlformats.org/officeDocument/2006/relationships/hyperlink" Target="file:///C:\Users\cottaan\AppData\Roaming\Microsoft\Word\https%20url%20to%20paste%20into%20Aptana" TargetMode="External"/><Relationship Id="rId1702" Type="http://schemas.openxmlformats.org/officeDocument/2006/relationships/hyperlink" Target="https://intracomm.ec.europa.eu" TargetMode="External"/><Relationship Id="rId283" Type="http://schemas.openxmlformats.org/officeDocument/2006/relationships/hyperlink" Target="http://www.iucnredlist.org/details/178811/0" TargetMode="External"/><Relationship Id="rId490" Type="http://schemas.openxmlformats.org/officeDocument/2006/relationships/hyperlink" Target="https://github.com/Esri/geojson-utils" TargetMode="External"/><Relationship Id="rId143" Type="http://schemas.openxmlformats.org/officeDocument/2006/relationships/image" Target="media/image18.jpeg"/><Relationship Id="rId350" Type="http://schemas.openxmlformats.org/officeDocument/2006/relationships/hyperlink" Target="http://answers.microsoft.com/en-us/windowslive/forum/liveid-signin/lefkpk-error-when-signing-up-multiple-people/77effa5b-f163-4cb8-a3f1-a1f26c33638c" TargetMode="External"/><Relationship Id="rId588" Type="http://schemas.openxmlformats.org/officeDocument/2006/relationships/image" Target="media/image57.png"/><Relationship Id="rId795" Type="http://schemas.openxmlformats.org/officeDocument/2006/relationships/hyperlink" Target="https://drive.google.com/?ddrp=1"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st.github.com/andrewcottam/76da3f719c07f5adfd91" TargetMode="External"/><Relationship Id="rId448" Type="http://schemas.openxmlformats.org/officeDocument/2006/relationships/hyperlink" Target="http://postgresql.1045698.n5.nabble.com/COMMENT-on-function-s-arguments-td5712337.html" TargetMode="External"/><Relationship Id="rId655" Type="http://schemas.openxmlformats.org/officeDocument/2006/relationships/hyperlink" Target="https://developer.gettyimages.com" TargetMode="External"/><Relationship Id="rId862" Type="http://schemas.openxmlformats.org/officeDocument/2006/relationships/hyperlink" Target="https://github.com/andrewcottam/general/blob/master/water_trend_analyses_csv_to_postgresql.fmw" TargetMode="External"/><Relationship Id="rId1078" Type="http://schemas.openxmlformats.org/officeDocument/2006/relationships/hyperlink" Target="http://hadoop.apache.org/docs/r1.2.1/mapred_tutorial.html" TargetMode="External"/><Relationship Id="rId1285" Type="http://schemas.openxmlformats.org/officeDocument/2006/relationships/hyperlink" Target="http://www.dspguide.com" TargetMode="External"/><Relationship Id="rId1492" Type="http://schemas.openxmlformats.org/officeDocument/2006/relationships/image" Target="media/image187.png"/><Relationship Id="rId308" Type="http://schemas.openxmlformats.org/officeDocument/2006/relationships/hyperlink" Target="http://resources.arcgis.com/en/help/main/10.2/index.html" TargetMode="External"/><Relationship Id="rId515" Type="http://schemas.openxmlformats.org/officeDocument/2006/relationships/hyperlink" Target="http://help.arcgis.com/en/webapi/javascript/arcgis/help/jshelp_start.htm" TargetMode="External"/><Relationship Id="rId722" Type="http://schemas.openxmlformats.org/officeDocument/2006/relationships/hyperlink" Target="mailto:a.cottam@gmail.com" TargetMode="External"/><Relationship Id="rId1145" Type="http://schemas.openxmlformats.org/officeDocument/2006/relationships/hyperlink" Target="http://sqoop.apache.org/" TargetMode="External"/><Relationship Id="rId1352" Type="http://schemas.openxmlformats.org/officeDocument/2006/relationships/hyperlink" Target="https://github.com/andrewcottam/eSpecies-Client-Demo/blob/master/scripts/geeResults.js" TargetMode="External"/><Relationship Id="rId89" Type="http://schemas.openxmlformats.org/officeDocument/2006/relationships/hyperlink" Target="https://www.movebank.org/" TargetMode="External"/><Relationship Id="rId1005" Type="http://schemas.openxmlformats.org/officeDocument/2006/relationships/hyperlink" Target="http://www.picloud.com/docs/base_environment/1/installed/" TargetMode="External"/><Relationship Id="rId1212" Type="http://schemas.openxmlformats.org/officeDocument/2006/relationships/hyperlink" Target="http://thunderheadxpler.blogspot.it/2013/05/bigdata-launch-cdh-on-ec2-from-arcmap.html" TargetMode="External"/><Relationship Id="rId1657" Type="http://schemas.openxmlformats.org/officeDocument/2006/relationships/hyperlink" Target="https://github.com/ghislainv/deforestprob/blob/master/docs/index.html" TargetMode="External"/><Relationship Id="rId1517" Type="http://schemas.openxmlformats.org/officeDocument/2006/relationships/hyperlink" Target="http://docs.geoserver.org/latest/en/user/installation/linux.html" TargetMode="External"/><Relationship Id="rId1724" Type="http://schemas.openxmlformats.org/officeDocument/2006/relationships/hyperlink" Target="mailto:a.cottam@gmail.com"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osgeo-org.1803224.n2.nabble.com/gdal-dev-ArcGIS-10-td5412528.html" TargetMode="External"/><Relationship Id="rId372" Type="http://schemas.openxmlformats.org/officeDocument/2006/relationships/hyperlink" Target="http://jpvacher.blogspot.it/2012/04/guyane-33.html" TargetMode="External"/><Relationship Id="rId677" Type="http://schemas.openxmlformats.org/officeDocument/2006/relationships/hyperlink" Target="http://dev.gbif.org/issues/browse/PF-1275" TargetMode="External"/><Relationship Id="rId232" Type="http://schemas.openxmlformats.org/officeDocument/2006/relationships/hyperlink" Target="https://github.com/andrewcottam/eSpecies_client_demo" TargetMode="External"/><Relationship Id="rId884" Type="http://schemas.openxmlformats.org/officeDocument/2006/relationships/image" Target="media/image127.png"/><Relationship Id="rId537" Type="http://schemas.openxmlformats.org/officeDocument/2006/relationships/hyperlink" Target="http://cecchi.me/portfolio/triangulation" TargetMode="External"/><Relationship Id="rId744" Type="http://schemas.openxmlformats.org/officeDocument/2006/relationships/hyperlink" Target="https://github.com/google/google-api-python-client" TargetMode="External"/><Relationship Id="rId951" Type="http://schemas.openxmlformats.org/officeDocument/2006/relationships/image" Target="media/image149.png"/><Relationship Id="rId1167" Type="http://schemas.openxmlformats.org/officeDocument/2006/relationships/hyperlink" Target="http://www.postgresql.org/docs/9.0/interactive/plpython-funcs.html" TargetMode="External"/><Relationship Id="rId1374" Type="http://schemas.openxmlformats.org/officeDocument/2006/relationships/hyperlink" Target="https://github.com/mapbox/mapbox-gl-leaflet" TargetMode="External"/><Relationship Id="rId1581" Type="http://schemas.openxmlformats.org/officeDocument/2006/relationships/image" Target="media/image196.png"/><Relationship Id="rId1679" Type="http://schemas.openxmlformats.org/officeDocument/2006/relationships/hyperlink" Target="http://vbrant.eu/" TargetMode="External"/><Relationship Id="rId80" Type="http://schemas.openxmlformats.org/officeDocument/2006/relationships/hyperlink" Target="https://s3-eu-west-1.amazonaws.com/spatial-data/groups/METADATA%20for%20Digital%20Distribution%20Maps%20of%20The%20IUCN%20Red%20List%20of%20Threatened%20Species%E2%84%A2.pdf" TargetMode="External"/><Relationship Id="rId604" Type="http://schemas.openxmlformats.org/officeDocument/2006/relationships/image" Target="media/image59.png"/><Relationship Id="rId811" Type="http://schemas.openxmlformats.org/officeDocument/2006/relationships/hyperlink" Target="https://github.com/andrewcottam/postgis_scripts/commit/f9dc348fcc08541d68bd4ecf2f8633b944860f24" TargetMode="External"/><Relationship Id="rId1027" Type="http://schemas.openxmlformats.org/officeDocument/2006/relationships/hyperlink" Target="http://vimeo.com/7459498" TargetMode="External"/><Relationship Id="rId1234"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441" Type="http://schemas.openxmlformats.org/officeDocument/2006/relationships/hyperlink" Target="https://docs.npmjs.com/getting-started/fixing-npm-permissions" TargetMode="External"/><Relationship Id="rId909" Type="http://schemas.openxmlformats.org/officeDocument/2006/relationships/hyperlink" Target="https://www.google.com/fusiontables/DataSource?dsrcid=implicit&amp;redirectPath=data&amp;usp=apps_start&amp;hl=en" TargetMode="External"/><Relationship Id="rId1301" Type="http://schemas.openxmlformats.org/officeDocument/2006/relationships/hyperlink" Target="http://docs.geoserver.org/latest/en/user/installation/war.html" TargetMode="External"/><Relationship Id="rId1539" Type="http://schemas.openxmlformats.org/officeDocument/2006/relationships/hyperlink" Target="https://web-apps-blishten.c9users.io/tilemaker/bern_tiles/" TargetMode="External"/><Relationship Id="rId1746" Type="http://schemas.openxmlformats.org/officeDocument/2006/relationships/hyperlink" Target="https://gist.github.com/1552725" TargetMode="External"/><Relationship Id="rId38" Type="http://schemas.openxmlformats.org/officeDocument/2006/relationships/hyperlink" Target="http://protectedplanet.net/sites/Gunung_Rinjani_National_Park" TargetMode="External"/><Relationship Id="rId1606" Type="http://schemas.openxmlformats.org/officeDocument/2006/relationships/hyperlink" Target="https://github.com/mapbox/tilejson-spec" TargetMode="External"/><Relationship Id="rId187" Type="http://schemas.openxmlformats.org/officeDocument/2006/relationships/hyperlink" Target="http://code.google.com/p/python-geohash/" TargetMode="External"/><Relationship Id="rId394" Type="http://schemas.openxmlformats.org/officeDocument/2006/relationships/hyperlink" Target="http://guide.python-distribute.org/introduction.html" TargetMode="External"/><Relationship Id="rId254" Type="http://schemas.openxmlformats.org/officeDocument/2006/relationships/hyperlink" Target="http://www.protectedplanet.net/sites/4794" TargetMode="External"/><Relationship Id="rId699" Type="http://schemas.openxmlformats.org/officeDocument/2006/relationships/hyperlink" Target="https://github.com/zweiven/remotebiodiversity" TargetMode="External"/><Relationship Id="rId1091" Type="http://schemas.openxmlformats.org/officeDocument/2006/relationships/hyperlink" Target="http://www.mapr.com/blog/how-to-avoid-java-heap-space-errors-understanding-and-managing-task-attempt-memory" TargetMode="External"/><Relationship Id="rId114" Type="http://schemas.openxmlformats.org/officeDocument/2006/relationships/image" Target="media/image14.png"/><Relationship Id="rId461" Type="http://schemas.openxmlformats.org/officeDocument/2006/relationships/hyperlink" Target="http://h03-dev-vm7/cgi-bin/eSpecies/richness/xyz/aves" TargetMode="External"/><Relationship Id="rId559" Type="http://schemas.openxmlformats.org/officeDocument/2006/relationships/hyperlink" Target="https://developers.google.com/api-client-library/javascript/" TargetMode="External"/><Relationship Id="rId766" Type="http://schemas.openxmlformats.org/officeDocument/2006/relationships/hyperlink" Target="http://www.imagemagick.org/Usage/convolve/" TargetMode="External"/><Relationship Id="rId1189" Type="http://schemas.openxmlformats.org/officeDocument/2006/relationships/hyperlink" Target="http://fortawesome.github.io/Font-Awesome/" TargetMode="External"/><Relationship Id="rId1396" Type="http://schemas.openxmlformats.org/officeDocument/2006/relationships/hyperlink" Target="https://github.com/mapbox/mapbox-gl-js/blob/03680eb57489cf442f8c538141ea27c73d98d532/src/ui/hash.js" TargetMode="External"/><Relationship Id="rId321" Type="http://schemas.openxmlformats.org/officeDocument/2006/relationships/hyperlink" Target="http://help.arcgis.com/en/arcgisdesktop/10.0/help/index.html" TargetMode="External"/><Relationship Id="rId419" Type="http://schemas.openxmlformats.org/officeDocument/2006/relationships/hyperlink" Target="http://stackoverflow.com/questions/5481926/how-do-people-usually-implement-jsonp-in-python" TargetMode="External"/><Relationship Id="rId626" Type="http://schemas.openxmlformats.org/officeDocument/2006/relationships/hyperlink" Target="https://hub.docker.com/u/cloud9/" TargetMode="External"/><Relationship Id="rId973" Type="http://schemas.openxmlformats.org/officeDocument/2006/relationships/hyperlink" Target="https://www.mapbox.com/help/define-geojson/" TargetMode="External"/><Relationship Id="rId1049" Type="http://schemas.openxmlformats.org/officeDocument/2006/relationships/hyperlink" Target="http://resources.arcgis.com/en/help/arcobjects-net/componenthelp/index.html" TargetMode="External"/><Relationship Id="rId1256" Type="http://schemas.openxmlformats.org/officeDocument/2006/relationships/hyperlink" Target="https://localhost:8443/" TargetMode="External"/><Relationship Id="rId833" Type="http://schemas.openxmlformats.org/officeDocument/2006/relationships/hyperlink" Target="https://raw.githubusercontent.com/andrewcottam/postgis_scripts/858267b453c834fe173efc7a35a6ceff6223987a/water_confusion_matrix_for_publication.sql" TargetMode="External"/><Relationship Id="rId1116" Type="http://schemas.openxmlformats.org/officeDocument/2006/relationships/hyperlink" Target="https://cwiki.apache.org/confluence/display/Hive/LanguageManual+DDL" TargetMode="External"/><Relationship Id="rId1463" Type="http://schemas.openxmlformats.org/officeDocument/2006/relationships/hyperlink" Target="https://github.com/mapbox/mapbox-sdk-py/blob/master/docs/uploads.md" TargetMode="External"/><Relationship Id="rId1670" Type="http://schemas.openxmlformats.org/officeDocument/2006/relationships/hyperlink" Target="https://raw.githubusercontent.com/andrewcottam/python-rest-server/master/cgi-bin/database_objects.sql" TargetMode="External"/><Relationship Id="rId900" Type="http://schemas.openxmlformats.org/officeDocument/2006/relationships/image" Target="media/image136.png"/><Relationship Id="rId1323" Type="http://schemas.openxmlformats.org/officeDocument/2006/relationships/hyperlink" Target="http://docs.oracle.com/javase/7/docs/webnotes/install/windows/jdk-installation-windows.html" TargetMode="External"/><Relationship Id="rId1530" Type="http://schemas.openxmlformats.org/officeDocument/2006/relationships/hyperlink" Target="https://www.mapbox.com/vector-tiles/specification/" TargetMode="External"/><Relationship Id="rId1628" Type="http://schemas.openxmlformats.org/officeDocument/2006/relationships/hyperlink" Target="file:///C:\Users\cottaan\AppData\Roaming\Microsoft\Word\http%20for%20gp%20scripts" TargetMode="External"/><Relationship Id="rId276" Type="http://schemas.openxmlformats.org/officeDocument/2006/relationships/image" Target="media/image34.jpeg"/><Relationship Id="rId483" Type="http://schemas.openxmlformats.org/officeDocument/2006/relationships/hyperlink" Target="https://github.com/andrewcottam/eSpecies-Client-Demo/blob/master/data/kinabalu.geojson" TargetMode="External"/><Relationship Id="rId690" Type="http://schemas.openxmlformats.org/officeDocument/2006/relationships/hyperlink" Target="http://docs.codeanywhere.com/connections/sshserver.html" TargetMode="External"/><Relationship Id="rId136" Type="http://schemas.openxmlformats.org/officeDocument/2006/relationships/hyperlink" Target="http://en.wikipedia.org/wiki/ISO_3166-1" TargetMode="External"/><Relationship Id="rId343" Type="http://schemas.openxmlformats.org/officeDocument/2006/relationships/hyperlink" Target="file:///C:\Users\cottaan\AppData\Roaming\Microsoft\Word\httplib2-0.7.1.zip\httplib2-0.7.1%3eC:\Python26\ArcGIS10.0\python.exe%20setup.py%20install" TargetMode="External"/><Relationship Id="rId550" Type="http://schemas.openxmlformats.org/officeDocument/2006/relationships/hyperlink" Target="http://www.jasig.org/cas/protocol" TargetMode="External"/><Relationship Id="rId788" Type="http://schemas.openxmlformats.org/officeDocument/2006/relationships/image" Target="media/image100.jpeg"/><Relationship Id="rId995" Type="http://schemas.openxmlformats.org/officeDocument/2006/relationships/hyperlink" Target="https://github.com/Esri/storymap-series.git" TargetMode="External"/><Relationship Id="rId1180" Type="http://schemas.openxmlformats.org/officeDocument/2006/relationships/hyperlink" Target="https://help.ubuntu.com/community/PostgreSQL" TargetMode="External"/><Relationship Id="rId203" Type="http://schemas.openxmlformats.org/officeDocument/2006/relationships/hyperlink" Target="ftp://ftp.glcf.umd.edu/glcf/Global_Land_Cover/Asia-Pacific/ap-latlong-1km-landcover/ap-latlong-1km-landcover.bsq.gz" TargetMode="External"/><Relationship Id="rId648" Type="http://schemas.openxmlformats.org/officeDocument/2006/relationships/hyperlink" Target="https://www.mapbox.com/help/upload-curl/" TargetMode="External"/><Relationship Id="rId855" Type="http://schemas.openxmlformats.org/officeDocument/2006/relationships/image" Target="media/image118.png"/><Relationship Id="rId1040" Type="http://schemas.openxmlformats.org/officeDocument/2006/relationships/hyperlink" Target="http://cloudera.com/content/cloudera/en/training/courses/data-analyst-training.html" TargetMode="External"/><Relationship Id="rId1278" Type="http://schemas.openxmlformats.org/officeDocument/2006/relationships/hyperlink" Target="https://www.coursera.org/learn/machine-learning/lecture/WnQWH/vectorization" TargetMode="External"/><Relationship Id="rId1485" Type="http://schemas.openxmlformats.org/officeDocument/2006/relationships/hyperlink" Target="https://pip.pypa.io/en/latest/installing.html" TargetMode="External"/><Relationship Id="rId1692" Type="http://schemas.openxmlformats.org/officeDocument/2006/relationships/hyperlink" Target="http://europa.eu/epso/doc/call-cast-jrc-s5-2013_en.pdf" TargetMode="External"/><Relationship Id="rId410" Type="http://schemas.openxmlformats.org/officeDocument/2006/relationships/hyperlink" Target="http://h03-dev-vm7/cgi-bin/eSpecies.py/qk/32" TargetMode="External"/><Relationship Id="rId508" Type="http://schemas.openxmlformats.org/officeDocument/2006/relationships/hyperlink" Target="https://developer.mozilla.org/en/CORS_Enabled_Image" TargetMode="External"/><Relationship Id="rId715" Type="http://schemas.openxmlformats.org/officeDocument/2006/relationships/hyperlink" Target="https://console.developers.google.com" TargetMode="External"/><Relationship Id="rId922" Type="http://schemas.openxmlformats.org/officeDocument/2006/relationships/hyperlink" Target="https://developers.google.com/earth-engine/python_install" TargetMode="External"/><Relationship Id="rId1138" Type="http://schemas.openxmlformats.org/officeDocument/2006/relationships/hyperlink" Target="http://www.cloudera.com/documentation/enterprise/release-notes/topics/cdh_vd_cdh_package_tarball_57.html" TargetMode="External"/><Relationship Id="rId1345" Type="http://schemas.openxmlformats.org/officeDocument/2006/relationships/hyperlink" Target="http://download.dojotoolkit.org/release-1.8.4/dojo-release-1.8.4-src.zip" TargetMode="External"/><Relationship Id="rId1552" Type="http://schemas.openxmlformats.org/officeDocument/2006/relationships/oleObject" Target="embeddings/oleObject3.bin"/><Relationship Id="rId1205" Type="http://schemas.openxmlformats.org/officeDocument/2006/relationships/hyperlink" Target="http://desktop.arcgis.com/en/arcmap/latest/tools/conversion-toolbox/xslt-transformation.htm" TargetMode="External"/><Relationship Id="rId51" Type="http://schemas.openxmlformats.org/officeDocument/2006/relationships/hyperlink" Target="http://wiki.openstreetmap.org/wiki/Elements" TargetMode="External"/><Relationship Id="rId1412" Type="http://schemas.openxmlformats.org/officeDocument/2006/relationships/image" Target="media/image181.png"/><Relationship Id="rId1717" Type="http://schemas.openxmlformats.org/officeDocument/2006/relationships/hyperlink" Target="http://www.expedia.com" TargetMode="External"/><Relationship Id="rId298" Type="http://schemas.openxmlformats.org/officeDocument/2006/relationships/hyperlink" Target="http://postgis.org/docs/ST_GeomFromGML.html"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A8F15D-4BE6-436A-91D7-D2FBCF9C7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17</TotalTime>
  <Pages>1</Pages>
  <Words>211143</Words>
  <Characters>1203519</Characters>
  <Application>Microsoft Office Word</Application>
  <DocSecurity>0</DocSecurity>
  <Lines>10029</Lines>
  <Paragraphs>2823</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41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424</cp:revision>
  <cp:lastPrinted>2016-09-26T09:25:00Z</cp:lastPrinted>
  <dcterms:created xsi:type="dcterms:W3CDTF">2017-06-09T13:54:00Z</dcterms:created>
  <dcterms:modified xsi:type="dcterms:W3CDTF">2018-04-1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